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FAFE07" w14:textId="270FA49D" w:rsidR="000C1026" w:rsidRPr="000C1026" w:rsidRDefault="000C1026" w:rsidP="000C1026">
      <w:pPr>
        <w:keepNext/>
        <w:framePr w:dropCap="drop" w:lines="3" w:wrap="around" w:vAnchor="text" w:hAnchor="text"/>
        <w:spacing w:after="0" w:line="926" w:lineRule="exact"/>
        <w:textAlignment w:val="baseline"/>
        <w:rPr>
          <w:position w:val="-9"/>
          <w:sz w:val="123"/>
        </w:rPr>
      </w:pPr>
      <w:r w:rsidRPr="000C1026">
        <w:rPr>
          <w:position w:val="-9"/>
          <w:sz w:val="123"/>
        </w:rPr>
        <w:t>E</w:t>
      </w:r>
    </w:p>
    <w:p w14:paraId="67710E9B" w14:textId="5D3A77B8" w:rsidR="000C1026" w:rsidRPr="000C1026" w:rsidRDefault="000C1026" w:rsidP="000C1026">
      <w:r>
        <w:t xml:space="preserve">l </w:t>
      </w:r>
      <w:r w:rsidRPr="000C1026">
        <w:t xml:space="preserve">profesor </w:t>
      </w:r>
      <w:hyperlink r:id="rId8" w:history="1">
        <w:r w:rsidRPr="000C1026">
          <w:rPr>
            <w:rStyle w:val="Hyperlink"/>
          </w:rPr>
          <w:t xml:space="preserve">Yves </w:t>
        </w:r>
        <w:proofErr w:type="spellStart"/>
        <w:r w:rsidRPr="000C1026">
          <w:rPr>
            <w:rStyle w:val="Hyperlink"/>
          </w:rPr>
          <w:t>Gendron</w:t>
        </w:r>
        <w:proofErr w:type="spellEnd"/>
      </w:hyperlink>
      <w:r w:rsidRPr="000C1026">
        <w:t xml:space="preserve"> es “</w:t>
      </w:r>
      <w:r w:rsidRPr="000C1026">
        <w:rPr>
          <w:i/>
        </w:rPr>
        <w:t>un académico de contabilidad canadiense de la Universidad Laval en Quebec. Es un investigador cualitativo, ampliamente conocido por sus estudios en gobierno corporativo, responsabilidad social de los auditores y legitimidad profesional. Es coeditor en jefe de Perspectivas críticas en contabilidad</w:t>
      </w:r>
      <w:r w:rsidRPr="000C1026">
        <w:t xml:space="preserve">”. </w:t>
      </w:r>
    </w:p>
    <w:p w14:paraId="774A4737" w14:textId="285BA9C7" w:rsidR="000C1026" w:rsidRPr="000C1026" w:rsidRDefault="000C1026" w:rsidP="000C1026">
      <w:r w:rsidRPr="000C1026">
        <w:t xml:space="preserve">En su artículo </w:t>
      </w:r>
      <w:hyperlink r:id="rId9" w:history="1">
        <w:proofErr w:type="spellStart"/>
        <w:r w:rsidRPr="000C1026">
          <w:rPr>
            <w:rStyle w:val="Hyperlink"/>
          </w:rPr>
          <w:t>On</w:t>
        </w:r>
        <w:proofErr w:type="spellEnd"/>
        <w:r w:rsidRPr="000C1026">
          <w:rPr>
            <w:rStyle w:val="Hyperlink"/>
          </w:rPr>
          <w:t xml:space="preserve"> </w:t>
        </w:r>
        <w:proofErr w:type="spellStart"/>
        <w:r w:rsidRPr="000C1026">
          <w:rPr>
            <w:rStyle w:val="Hyperlink"/>
          </w:rPr>
          <w:t>the</w:t>
        </w:r>
        <w:proofErr w:type="spellEnd"/>
        <w:r w:rsidRPr="000C1026">
          <w:rPr>
            <w:rStyle w:val="Hyperlink"/>
          </w:rPr>
          <w:t xml:space="preserve"> elusive </w:t>
        </w:r>
        <w:proofErr w:type="spellStart"/>
        <w:r w:rsidRPr="000C1026">
          <w:rPr>
            <w:rStyle w:val="Hyperlink"/>
          </w:rPr>
          <w:t>nature</w:t>
        </w:r>
        <w:proofErr w:type="spellEnd"/>
        <w:r w:rsidRPr="000C1026">
          <w:rPr>
            <w:rStyle w:val="Hyperlink"/>
          </w:rPr>
          <w:t xml:space="preserve"> </w:t>
        </w:r>
        <w:proofErr w:type="spellStart"/>
        <w:r w:rsidRPr="000C1026">
          <w:rPr>
            <w:rStyle w:val="Hyperlink"/>
          </w:rPr>
          <w:t>of</w:t>
        </w:r>
        <w:proofErr w:type="spellEnd"/>
        <w:r w:rsidRPr="000C1026">
          <w:rPr>
            <w:rStyle w:val="Hyperlink"/>
          </w:rPr>
          <w:t xml:space="preserve"> </w:t>
        </w:r>
        <w:proofErr w:type="spellStart"/>
        <w:r w:rsidRPr="000C1026">
          <w:rPr>
            <w:rStyle w:val="Hyperlink"/>
          </w:rPr>
          <w:t>critical</w:t>
        </w:r>
        <w:proofErr w:type="spellEnd"/>
        <w:r w:rsidRPr="000C1026">
          <w:rPr>
            <w:rStyle w:val="Hyperlink"/>
          </w:rPr>
          <w:t xml:space="preserve"> (accounting) </w:t>
        </w:r>
        <w:proofErr w:type="spellStart"/>
        <w:r w:rsidRPr="000C1026">
          <w:rPr>
            <w:rStyle w:val="Hyperlink"/>
          </w:rPr>
          <w:t>research</w:t>
        </w:r>
        <w:proofErr w:type="spellEnd"/>
      </w:hyperlink>
      <w:r w:rsidRPr="000C1026">
        <w:t xml:space="preserve"> </w:t>
      </w:r>
      <w:r w:rsidRPr="000C1026">
        <w:rPr>
          <w:lang w:val="en-US"/>
        </w:rPr>
        <w:fldChar w:fldCharType="begin" w:fldLock="1"/>
      </w:r>
      <w:r w:rsidRPr="000C1026">
        <w:instrText>ADDIN CSL_CITATION {"citationItems":[{"id":"ITEM-1","itemData":{"DOI":"10.1016/j.cpa.2017.11.001","ISSN":"10959955","abstract":"This essay addresses a deceptively simple question, namely, what is critical (accounting) research? Reflecting on key experiences that led me to be increasingly involved in the critical paradigm of accounting research, I present some of the main sources of influence that retrospectively played a significant role in articulating my (evolving) sense of \"what critical research is\". In particular, I elaborate a \"conceptual compass\", made up of several tentative referents, in order to help doctoral students and others develop their own understanding of the critical accounting research project's (evolving) identity. Despite its fuzziness, my sense of the critical accounting research project is that it is primarily focused on developing a better understanding of marginalization processes - as a basis to engage in social intervention and praxis. The ontological foundations of this project reflect a mix of social constructionist and performativity approaches. Methodological openness characterizes the project although a significant degree of intolerance vis-à-vis discourses, ideas and methods that sustain the interests of marginalizing parties is noticeable.","author":[{"dropping-particle":"","family":"Gendron","given":"Yves","non-dropping-particle":"","parse-names":false,"suffix":""}],"container-title":"Critical Perspectives on Accounting","id":"ITEM-1","issued":{"date-parts":[["2017"]]},"page":"1-12","publisher":"Elsevier Ltd","title":"On the elusive nature of critical (accounting) research","type":"article-journal","volume":"50"},"uris":["http://www.mendeley.com/documents/?uuid=eaace607-f94a-49aa-9041-dc9b7fa433ac"]}],"mendeley":{"formattedCitation":"(Gendron, 2017)","plainTextFormattedCitation":"(Gendron, 2017)","previouslyFormattedCitation":"(Gendron, 2017)"},"properties":{"noteIndex":0},"schema":"https://github.com/citation-style-language/schema/raw/master/csl-citation.json"}</w:instrText>
      </w:r>
      <w:r w:rsidRPr="000C1026">
        <w:rPr>
          <w:lang w:val="en-US"/>
        </w:rPr>
        <w:fldChar w:fldCharType="separate"/>
      </w:r>
      <w:r w:rsidRPr="000C1026">
        <w:t>(</w:t>
      </w:r>
      <w:proofErr w:type="spellStart"/>
      <w:r w:rsidRPr="000C1026">
        <w:t>Gendron</w:t>
      </w:r>
      <w:proofErr w:type="spellEnd"/>
      <w:r w:rsidRPr="000C1026">
        <w:t>, 2017)</w:t>
      </w:r>
      <w:r w:rsidRPr="000C1026">
        <w:fldChar w:fldCharType="end"/>
      </w:r>
      <w:r w:rsidRPr="000C1026">
        <w:t xml:space="preserve"> procura dar su mirada a los límites de la investigación critica en contabilidad- ICC. En este documento se plasman las características de la investigación critica en contabilidad, entre ellos el objetivo de la ICC: “</w:t>
      </w:r>
      <w:r w:rsidRPr="000C1026">
        <w:rPr>
          <w:i/>
        </w:rPr>
        <w:t>Desarrollar una mejor comprensión de los procesos de marginación en la sociedad, como base para participar en la praxis social</w:t>
      </w:r>
      <w:r w:rsidRPr="000C1026">
        <w:t xml:space="preserve">”; </w:t>
      </w:r>
      <w:r>
        <w:t>¿</w:t>
      </w:r>
      <w:r w:rsidRPr="000C1026">
        <w:t>A quien critica</w:t>
      </w:r>
      <w:r>
        <w:t>?</w:t>
      </w:r>
      <w:r w:rsidRPr="000C1026">
        <w:t>: principalmente a “</w:t>
      </w:r>
      <w:r w:rsidRPr="000C1026">
        <w:rPr>
          <w:i/>
        </w:rPr>
        <w:t>instituciones, discursos y prácticas dominantes que marginan ciertos puntos de vista, partidos y formas de pensar</w:t>
      </w:r>
      <w:r w:rsidRPr="000C1026">
        <w:t>”; Su creencia ontológica considera que “</w:t>
      </w:r>
      <w:r w:rsidRPr="000C1026">
        <w:rPr>
          <w:i/>
        </w:rPr>
        <w:t>la realidad social se construye socialmente, pero una vez construida, produce efectos reales y tangibles, particularmente marginación</w:t>
      </w:r>
      <w:r w:rsidRPr="000C1026">
        <w:t>”; En cuanto a su postura metodológica hay una “</w:t>
      </w:r>
      <w:r w:rsidRPr="000C1026">
        <w:rPr>
          <w:i/>
        </w:rPr>
        <w:t>apertura a cualquier tipo de método de investigación (cualitativo o cuantitativo) que permita al investigador desarrollar una mejor comprensión de los procesos de marginación (como base para participar en la praxis social)</w:t>
      </w:r>
      <w:r>
        <w:t>”</w:t>
      </w:r>
      <w:r w:rsidRPr="000C1026">
        <w:t>; Se propone una postura prescriptiva, donde: “</w:t>
      </w:r>
      <w:r w:rsidRPr="000C1026">
        <w:rPr>
          <w:i/>
        </w:rPr>
        <w:t>Si la realidad social se construye socialmente, se puede deconstruir</w:t>
      </w:r>
      <w:r w:rsidRPr="000C1026">
        <w:t xml:space="preserve">” </w:t>
      </w:r>
    </w:p>
    <w:p w14:paraId="779B134C" w14:textId="77777777" w:rsidR="000C1026" w:rsidRPr="000C1026" w:rsidRDefault="000C1026" w:rsidP="000C1026">
      <w:r w:rsidRPr="000C1026">
        <w:t xml:space="preserve">Los lentes teóricos utilizados por los estudiosos críticos varían en gran medida, desde el marxismo hasta pensadores más contemporáneos como Michel Foucault.  Los discursos de Foucault se han usado de manera significativa en la investigación contable (Radcliffe, </w:t>
      </w:r>
      <w:proofErr w:type="gramStart"/>
      <w:r w:rsidRPr="000C1026">
        <w:t>1998 )</w:t>
      </w:r>
      <w:proofErr w:type="gramEnd"/>
      <w:r w:rsidRPr="000C1026">
        <w:t>. Si bien los escritos de Foucault abordan varios objetos como las cárceles, la sexualidad y los modos de gobierno, uno de los temas centrales que investiga se relaciona con los dispositivos que la sociedad engendra y establece cómo regímenes de poder, y cómo estos dispositivos definen, influyen y regulan subjetividades (</w:t>
      </w:r>
      <w:proofErr w:type="spellStart"/>
      <w:r w:rsidRPr="000C1026">
        <w:t>Bevir</w:t>
      </w:r>
      <w:proofErr w:type="spellEnd"/>
      <w:r w:rsidRPr="000C1026">
        <w:t>, 1999). Foucault estaba especialmente interesado en el papel que tienen los dispositivos de poder, tales como técnicas disciplinarias y tecnologías para influir en cómo las personas construyen su yo y su medio ambiente. La ICC estudia el poder, “</w:t>
      </w:r>
      <w:r w:rsidRPr="000C1026">
        <w:rPr>
          <w:i/>
        </w:rPr>
        <w:t>particularmente cómo las personas llegan a ser sutilmente influenciadas por discursos persuasivos (por ejemplo, afirmaciones profesionales como la independencia del auditor, afirmaciones de conocimiento como la teoría de la agencia, reclamos políticos como el neoliberalismo y su nuevo avatar de gestión pública, etc.</w:t>
      </w:r>
      <w:r w:rsidRPr="000C1026">
        <w:t xml:space="preserve">)”  </w:t>
      </w:r>
    </w:p>
    <w:p w14:paraId="13403071" w14:textId="77777777" w:rsidR="000C1026" w:rsidRPr="000C1026" w:rsidRDefault="000C1026" w:rsidP="000C1026">
      <w:r w:rsidRPr="000C1026">
        <w:t>La ICC ofrece otra alternativa de investigación que permite aportar y transformar cuando las teorías establecidas y aceptadas como verdad, ameritan ser criticadas y actualizadas para que den cuenta de las nuevas realidades de la sociedad.</w:t>
      </w:r>
    </w:p>
    <w:p w14:paraId="180BE786" w14:textId="54A61143" w:rsidR="00C32B56" w:rsidRPr="00D56979" w:rsidRDefault="000C1026" w:rsidP="000C1026">
      <w:pPr>
        <w:jc w:val="right"/>
      </w:pPr>
      <w:r w:rsidRPr="000C1026">
        <w:rPr>
          <w:i/>
          <w:iCs/>
        </w:rPr>
        <w:t>Jenny Marlene Sosa Cardozo</w:t>
      </w:r>
    </w:p>
    <w:sectPr w:rsidR="00C32B56" w:rsidRPr="00D56979" w:rsidSect="00586137">
      <w:headerReference w:type="default" r:id="rId10"/>
      <w:footerReference w:type="default" r:id="rId11"/>
      <w:pgSz w:w="12240" w:h="15840"/>
      <w:pgMar w:top="1417" w:right="1701" w:bottom="1417" w:left="1701" w:header="708" w:footer="708" w:gutter="0"/>
      <w:pgBorders w:offsetFrom="page">
        <w:top w:val="single" w:sz="4" w:space="24" w:color="auto" w:shadow="1"/>
        <w:left w:val="single" w:sz="4" w:space="24" w:color="auto" w:shadow="1"/>
        <w:bottom w:val="single" w:sz="4" w:space="24" w:color="auto" w:shadow="1"/>
        <w:right w:val="single" w:sz="4" w:space="24" w:color="auto" w:shadow="1"/>
      </w:pgBorders>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D569BC" w14:textId="77777777" w:rsidR="00101132" w:rsidRDefault="00101132" w:rsidP="00EE7812">
      <w:pPr>
        <w:spacing w:after="0" w:line="240" w:lineRule="auto"/>
      </w:pPr>
      <w:r>
        <w:separator/>
      </w:r>
    </w:p>
  </w:endnote>
  <w:endnote w:type="continuationSeparator" w:id="0">
    <w:p w14:paraId="2698EA6B" w14:textId="77777777" w:rsidR="00101132" w:rsidRDefault="00101132" w:rsidP="00EE78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Kristen ITC">
    <w:panose1 w:val="03050502040202030202"/>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87F15D" w14:textId="6C05C54D" w:rsidR="0000261B" w:rsidRDefault="0000261B" w:rsidP="009E770B">
    <w:pPr>
      <w:pStyle w:val="Footer"/>
      <w:jc w:val="center"/>
    </w:pPr>
    <w:r w:rsidRPr="009E770B">
      <w:rPr>
        <w:rFonts w:cs="Times New Roman"/>
        <w:i/>
      </w:rPr>
      <w:t>Las</w:t>
    </w:r>
    <w:r>
      <w:rPr>
        <w:rFonts w:cs="Times New Roman"/>
        <w:i/>
      </w:rPr>
      <w:t xml:space="preserve"> </w:t>
    </w:r>
    <w:r w:rsidRPr="009E770B">
      <w:rPr>
        <w:rFonts w:cs="Times New Roman"/>
        <w:i/>
      </w:rPr>
      <w:t>opiniones</w:t>
    </w:r>
    <w:r>
      <w:rPr>
        <w:rFonts w:cs="Times New Roman"/>
        <w:i/>
      </w:rPr>
      <w:t xml:space="preserve"> </w:t>
    </w:r>
    <w:r w:rsidRPr="009E770B">
      <w:rPr>
        <w:rFonts w:cs="Times New Roman"/>
        <w:i/>
      </w:rPr>
      <w:t>expresadas</w:t>
    </w:r>
    <w:r>
      <w:rPr>
        <w:rFonts w:cs="Times New Roman"/>
        <w:i/>
      </w:rPr>
      <w:t xml:space="preserve"> </w:t>
    </w:r>
    <w:r w:rsidRPr="009E770B">
      <w:rPr>
        <w:rFonts w:cs="Times New Roman"/>
        <w:i/>
      </w:rPr>
      <w:t>en</w:t>
    </w:r>
    <w:r>
      <w:rPr>
        <w:rFonts w:cs="Times New Roman"/>
        <w:i/>
      </w:rPr>
      <w:t xml:space="preserve"> </w:t>
    </w:r>
    <w:r w:rsidRPr="009E770B">
      <w:rPr>
        <w:rFonts w:ascii="Kristen ITC" w:hAnsi="Kristen ITC" w:cs="Times New Roman"/>
        <w:i/>
      </w:rPr>
      <w:t>Contrapartida</w:t>
    </w:r>
    <w:r>
      <w:rPr>
        <w:rFonts w:cs="Times New Roman"/>
        <w:i/>
      </w:rPr>
      <w:t xml:space="preserve"> </w:t>
    </w:r>
    <w:r w:rsidRPr="009E770B">
      <w:rPr>
        <w:rFonts w:cs="Times New Roman"/>
        <w:i/>
      </w:rPr>
      <w:t>comprometen</w:t>
    </w:r>
    <w:r>
      <w:rPr>
        <w:rFonts w:cs="Times New Roman"/>
        <w:i/>
      </w:rPr>
      <w:t xml:space="preserve"> </w:t>
    </w:r>
    <w:r w:rsidRPr="009E770B">
      <w:rPr>
        <w:rFonts w:cs="Times New Roman"/>
        <w:i/>
      </w:rPr>
      <w:t>exclusivamente</w:t>
    </w:r>
    <w:r>
      <w:rPr>
        <w:rFonts w:cs="Times New Roman"/>
        <w:i/>
      </w:rPr>
      <w:t xml:space="preserve"> </w:t>
    </w:r>
    <w:r w:rsidRPr="009E770B">
      <w:rPr>
        <w:rFonts w:cs="Times New Roman"/>
        <w:i/>
      </w:rPr>
      <w:t>a</w:t>
    </w:r>
    <w:r>
      <w:rPr>
        <w:rFonts w:cs="Times New Roman"/>
        <w:i/>
      </w:rPr>
      <w:t xml:space="preserve"> </w:t>
    </w:r>
    <w:r w:rsidRPr="009E770B">
      <w:rPr>
        <w:rFonts w:cs="Times New Roman"/>
        <w:i/>
      </w:rPr>
      <w:t>sus</w:t>
    </w:r>
    <w:r>
      <w:rPr>
        <w:rFonts w:cs="Times New Roman"/>
        <w:i/>
      </w:rPr>
      <w:t xml:space="preserve"> </w:t>
    </w:r>
    <w:r w:rsidRPr="009E770B">
      <w:rPr>
        <w:rFonts w:cs="Times New Roman"/>
        <w:i/>
      </w:rPr>
      <w:t>autor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769C25" w14:textId="77777777" w:rsidR="00101132" w:rsidRDefault="00101132" w:rsidP="00EE7812">
      <w:pPr>
        <w:spacing w:after="0" w:line="240" w:lineRule="auto"/>
      </w:pPr>
      <w:r>
        <w:separator/>
      </w:r>
    </w:p>
  </w:footnote>
  <w:footnote w:type="continuationSeparator" w:id="0">
    <w:p w14:paraId="72077B2C" w14:textId="77777777" w:rsidR="00101132" w:rsidRDefault="00101132" w:rsidP="00EE781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826B9C" w14:textId="77777777" w:rsidR="000F27D2" w:rsidRDefault="0000261B" w:rsidP="00613BC8">
    <w:pPr>
      <w:pStyle w:val="Header"/>
      <w:tabs>
        <w:tab w:val="left" w:pos="2580"/>
        <w:tab w:val="left" w:pos="2985"/>
      </w:tabs>
      <w:spacing w:line="276" w:lineRule="auto"/>
      <w:jc w:val="right"/>
      <w:rPr>
        <w:rFonts w:ascii="Kristen ITC" w:hAnsi="Kristen ITC" w:cs="Kristen ITC"/>
        <w:b/>
        <w:bCs/>
        <w:sz w:val="28"/>
        <w:szCs w:val="28"/>
      </w:rPr>
    </w:pPr>
    <w:r w:rsidRPr="00F13862">
      <w:rPr>
        <w:rFonts w:ascii="Kristen ITC" w:hAnsi="Kristen ITC" w:cs="Kristen ITC"/>
        <w:b/>
        <w:bCs/>
        <w:sz w:val="28"/>
        <w:szCs w:val="28"/>
      </w:rPr>
      <w:t>Contrapartida</w:t>
    </w:r>
  </w:p>
  <w:p w14:paraId="26504823" w14:textId="10B66662" w:rsidR="000F27D2" w:rsidRDefault="0000261B" w:rsidP="00613BC8">
    <w:pPr>
      <w:pStyle w:val="Header"/>
      <w:tabs>
        <w:tab w:val="left" w:pos="2580"/>
        <w:tab w:val="left" w:pos="2985"/>
      </w:tabs>
      <w:spacing w:line="276" w:lineRule="auto"/>
      <w:jc w:val="right"/>
    </w:pPr>
    <w:r>
      <w:t xml:space="preserve">De </w:t>
    </w:r>
    <w:proofErr w:type="spellStart"/>
    <w:r>
      <w:t>Computationis</w:t>
    </w:r>
    <w:proofErr w:type="spellEnd"/>
    <w:r>
      <w:t xml:space="preserve"> Jure Opiniones</w:t>
    </w:r>
  </w:p>
  <w:p w14:paraId="2612B16D" w14:textId="170097E3" w:rsidR="00934244" w:rsidRDefault="0000261B" w:rsidP="00613BC8">
    <w:pPr>
      <w:pStyle w:val="Header"/>
      <w:tabs>
        <w:tab w:val="left" w:pos="2580"/>
        <w:tab w:val="left" w:pos="2985"/>
      </w:tabs>
      <w:spacing w:line="276" w:lineRule="auto"/>
      <w:jc w:val="right"/>
    </w:pPr>
    <w:r>
      <w:t xml:space="preserve">Número </w:t>
    </w:r>
    <w:r w:rsidR="007E0E85">
      <w:t>60</w:t>
    </w:r>
    <w:r w:rsidR="00D56979">
      <w:t>75</w:t>
    </w:r>
    <w:r>
      <w:t xml:space="preserve">, </w:t>
    </w:r>
    <w:r w:rsidR="00483988">
      <w:t>30</w:t>
    </w:r>
    <w:r w:rsidR="0099213A">
      <w:t xml:space="preserve"> de </w:t>
    </w:r>
    <w:r w:rsidR="007E0E85">
      <w:t>agosto</w:t>
    </w:r>
    <w:r>
      <w:t xml:space="preserve"> de 202</w:t>
    </w:r>
    <w:r w:rsidR="00461A09">
      <w:t>1</w:t>
    </w:r>
  </w:p>
  <w:p w14:paraId="29566F03" w14:textId="486D5996" w:rsidR="0000261B" w:rsidRDefault="00101132" w:rsidP="00613BC8">
    <w:pPr>
      <w:pStyle w:val="Header"/>
      <w:tabs>
        <w:tab w:val="left" w:pos="2580"/>
        <w:tab w:val="left" w:pos="2985"/>
      </w:tabs>
      <w:spacing w:line="276" w:lineRule="auto"/>
      <w:jc w:val="right"/>
    </w:pPr>
    <w:r>
      <w:rPr>
        <w:noProof/>
        <w:lang w:eastAsia="es-CO"/>
      </w:rPr>
      <w:pict w14:anchorId="6D1F4C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805736" o:spid="_x0000_s2049" type="#_x0000_t136" style="position:absolute;left:0;text-align:left;margin-left:0;margin-top:0;width:513pt;height:109.9pt;rotation:315;z-index:-251658752;mso-position-horizontal:center;mso-position-horizontal-relative:margin;mso-position-vertical:center;mso-position-vertical-relative:margin" o:allowincell="f" fillcolor="silver" stroked="f">
          <v:fill opacity=".5"/>
          <v:textpath style="font-family:&quot;Kristen ITC&quot;;font-size:1pt" string="Contrapartida"/>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304E826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00402"/>
    <w:multiLevelType w:val="multilevel"/>
    <w:tmpl w:val="00000885"/>
    <w:lvl w:ilvl="0">
      <w:numFmt w:val="bullet"/>
      <w:lvlText w:val=""/>
      <w:lvlJc w:val="left"/>
      <w:pPr>
        <w:ind w:left="838" w:hanging="358"/>
      </w:pPr>
      <w:rPr>
        <w:rFonts w:ascii="Wingdings" w:hAnsi="Wingdings" w:cs="Wingdings"/>
        <w:b w:val="0"/>
        <w:bCs w:val="0"/>
        <w:w w:val="99"/>
        <w:position w:val="1"/>
        <w:sz w:val="20"/>
        <w:szCs w:val="20"/>
      </w:rPr>
    </w:lvl>
    <w:lvl w:ilvl="1">
      <w:numFmt w:val="bullet"/>
      <w:lvlText w:val="•"/>
      <w:lvlJc w:val="left"/>
      <w:pPr>
        <w:ind w:left="1770" w:hanging="358"/>
      </w:pPr>
    </w:lvl>
    <w:lvl w:ilvl="2">
      <w:numFmt w:val="bullet"/>
      <w:lvlText w:val="•"/>
      <w:lvlJc w:val="left"/>
      <w:pPr>
        <w:ind w:left="2701" w:hanging="358"/>
      </w:pPr>
    </w:lvl>
    <w:lvl w:ilvl="3">
      <w:numFmt w:val="bullet"/>
      <w:lvlText w:val="•"/>
      <w:lvlJc w:val="left"/>
      <w:pPr>
        <w:ind w:left="3631" w:hanging="358"/>
      </w:pPr>
    </w:lvl>
    <w:lvl w:ilvl="4">
      <w:numFmt w:val="bullet"/>
      <w:lvlText w:val="•"/>
      <w:lvlJc w:val="left"/>
      <w:pPr>
        <w:ind w:left="4562" w:hanging="358"/>
      </w:pPr>
    </w:lvl>
    <w:lvl w:ilvl="5">
      <w:numFmt w:val="bullet"/>
      <w:lvlText w:val="•"/>
      <w:lvlJc w:val="left"/>
      <w:pPr>
        <w:ind w:left="5493" w:hanging="358"/>
      </w:pPr>
    </w:lvl>
    <w:lvl w:ilvl="6">
      <w:numFmt w:val="bullet"/>
      <w:lvlText w:val="•"/>
      <w:lvlJc w:val="left"/>
      <w:pPr>
        <w:ind w:left="6423" w:hanging="358"/>
      </w:pPr>
    </w:lvl>
    <w:lvl w:ilvl="7">
      <w:numFmt w:val="bullet"/>
      <w:lvlText w:val="•"/>
      <w:lvlJc w:val="left"/>
      <w:pPr>
        <w:ind w:left="7354" w:hanging="358"/>
      </w:pPr>
    </w:lvl>
    <w:lvl w:ilvl="8">
      <w:numFmt w:val="bullet"/>
      <w:lvlText w:val="•"/>
      <w:lvlJc w:val="left"/>
      <w:pPr>
        <w:ind w:left="8285" w:hanging="358"/>
      </w:pPr>
    </w:lvl>
  </w:abstractNum>
  <w:abstractNum w:abstractNumId="2" w15:restartNumberingAfterBreak="0">
    <w:nsid w:val="003D45FF"/>
    <w:multiLevelType w:val="hybridMultilevel"/>
    <w:tmpl w:val="819849DC"/>
    <w:lvl w:ilvl="0" w:tplc="08A4DC22">
      <w:numFmt w:val="bullet"/>
      <w:lvlText w:val="-"/>
      <w:lvlJc w:val="left"/>
      <w:pPr>
        <w:ind w:left="360" w:hanging="360"/>
      </w:pPr>
      <w:rPr>
        <w:rFonts w:ascii="Times New Roman" w:eastAsiaTheme="minorHAnsi" w:hAnsi="Times New Roman" w:cs="Times New Roman" w:hint="default"/>
      </w:rPr>
    </w:lvl>
    <w:lvl w:ilvl="1" w:tplc="240A0003">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 w15:restartNumberingAfterBreak="0">
    <w:nsid w:val="00A0375A"/>
    <w:multiLevelType w:val="multilevel"/>
    <w:tmpl w:val="6D76E846"/>
    <w:lvl w:ilvl="0">
      <w:start w:val="1"/>
      <w:numFmt w:val="bullet"/>
      <w:lvlText w:val=""/>
      <w:lvlJc w:val="left"/>
      <w:pPr>
        <w:tabs>
          <w:tab w:val="num" w:pos="360"/>
        </w:tabs>
        <w:ind w:left="360" w:hanging="360"/>
      </w:pPr>
      <w:rPr>
        <w:rFonts w:ascii="Wingdings" w:hAnsi="Wingdings" w:hint="default"/>
        <w:sz w:val="20"/>
      </w:rPr>
    </w:lvl>
    <w:lvl w:ilvl="1" w:tentative="1">
      <w:start w:val="1"/>
      <w:numFmt w:val="bullet"/>
      <w:lvlText w:val=""/>
      <w:lvlJc w:val="left"/>
      <w:pPr>
        <w:tabs>
          <w:tab w:val="num" w:pos="1080"/>
        </w:tabs>
        <w:ind w:left="1080" w:hanging="360"/>
      </w:pPr>
      <w:rPr>
        <w:rFonts w:ascii="Wingdings" w:hAnsi="Wingdings"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 w15:restartNumberingAfterBreak="0">
    <w:nsid w:val="039776D7"/>
    <w:multiLevelType w:val="hybridMultilevel"/>
    <w:tmpl w:val="76647A0E"/>
    <w:lvl w:ilvl="0" w:tplc="8B3866F6">
      <w:start w:val="14"/>
      <w:numFmt w:val="bullet"/>
      <w:lvlText w:val="-"/>
      <w:lvlJc w:val="left"/>
      <w:pPr>
        <w:ind w:left="720" w:hanging="360"/>
      </w:pPr>
      <w:rPr>
        <w:rFonts w:ascii="Calibri" w:eastAsia="Times New Roman" w:hAnsi="Calibri" w:cs="Calibr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09622963"/>
    <w:multiLevelType w:val="hybridMultilevel"/>
    <w:tmpl w:val="E222CB4E"/>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6" w15:restartNumberingAfterBreak="0">
    <w:nsid w:val="0CA665F0"/>
    <w:multiLevelType w:val="hybridMultilevel"/>
    <w:tmpl w:val="E6B06B9C"/>
    <w:lvl w:ilvl="0" w:tplc="040A0001">
      <w:start w:val="1"/>
      <w:numFmt w:val="bullet"/>
      <w:lvlText w:val=""/>
      <w:lvlJc w:val="left"/>
      <w:pPr>
        <w:ind w:left="360" w:hanging="360"/>
      </w:pPr>
      <w:rPr>
        <w:rFonts w:ascii="Symbol" w:hAnsi="Symbol" w:hint="default"/>
      </w:rPr>
    </w:lvl>
    <w:lvl w:ilvl="1" w:tplc="040A0003" w:tentative="1">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7" w15:restartNumberingAfterBreak="0">
    <w:nsid w:val="0DD558C3"/>
    <w:multiLevelType w:val="hybridMultilevel"/>
    <w:tmpl w:val="CDC6B00C"/>
    <w:lvl w:ilvl="0" w:tplc="44B2E12A">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8" w15:restartNumberingAfterBreak="0">
    <w:nsid w:val="0F19727D"/>
    <w:multiLevelType w:val="hybridMultilevel"/>
    <w:tmpl w:val="ACCED1E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0F7C4520"/>
    <w:multiLevelType w:val="hybridMultilevel"/>
    <w:tmpl w:val="1C265264"/>
    <w:lvl w:ilvl="0" w:tplc="240A000F">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0" w15:restartNumberingAfterBreak="0">
    <w:nsid w:val="17F00ACE"/>
    <w:multiLevelType w:val="hybridMultilevel"/>
    <w:tmpl w:val="745E94AA"/>
    <w:lvl w:ilvl="0" w:tplc="AEB62DB8">
      <w:start w:val="1"/>
      <w:numFmt w:val="decimal"/>
      <w:lvlText w:val="%1)"/>
      <w:lvlJc w:val="left"/>
      <w:pPr>
        <w:ind w:left="113" w:firstLine="57"/>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1B8A2BE9"/>
    <w:multiLevelType w:val="hybridMultilevel"/>
    <w:tmpl w:val="84542154"/>
    <w:lvl w:ilvl="0" w:tplc="040A000F">
      <w:start w:val="1"/>
      <w:numFmt w:val="decimal"/>
      <w:lvlText w:val="%1."/>
      <w:lvlJc w:val="left"/>
      <w:pPr>
        <w:ind w:left="360" w:hanging="360"/>
      </w:p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12" w15:restartNumberingAfterBreak="0">
    <w:nsid w:val="1ED50C4C"/>
    <w:multiLevelType w:val="hybridMultilevel"/>
    <w:tmpl w:val="FB0A4E3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25E44A21"/>
    <w:multiLevelType w:val="hybridMultilevel"/>
    <w:tmpl w:val="1398FD8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2E884B61"/>
    <w:multiLevelType w:val="hybridMultilevel"/>
    <w:tmpl w:val="7C7AE712"/>
    <w:lvl w:ilvl="0" w:tplc="44B66378">
      <w:start w:val="1"/>
      <w:numFmt w:val="bullet"/>
      <w:suff w:val="space"/>
      <w:lvlText w:val=""/>
      <w:lvlJc w:val="left"/>
      <w:pPr>
        <w:ind w:left="720" w:hanging="360"/>
      </w:pPr>
      <w:rPr>
        <w:rFonts w:ascii="Symbol" w:hAnsi="Symbol" w:hint="default"/>
      </w:rPr>
    </w:lvl>
    <w:lvl w:ilvl="1" w:tplc="6EAEA0F4">
      <w:numFmt w:val="bullet"/>
      <w:lvlText w:val="-"/>
      <w:lvlJc w:val="left"/>
      <w:pPr>
        <w:ind w:left="1785" w:hanging="705"/>
      </w:pPr>
      <w:rPr>
        <w:rFonts w:ascii="Calibri" w:eastAsia="Times New Roman" w:hAnsi="Calibri" w:cs="Calibri"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ED73793"/>
    <w:multiLevelType w:val="multilevel"/>
    <w:tmpl w:val="A088138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2A47C98"/>
    <w:multiLevelType w:val="hybridMultilevel"/>
    <w:tmpl w:val="47AC1A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3FD25A3"/>
    <w:multiLevelType w:val="hybridMultilevel"/>
    <w:tmpl w:val="876CDF00"/>
    <w:lvl w:ilvl="0" w:tplc="4D308A5C">
      <w:numFmt w:val="bullet"/>
      <w:lvlText w:val="-"/>
      <w:lvlJc w:val="left"/>
      <w:pPr>
        <w:ind w:left="360" w:hanging="360"/>
      </w:pPr>
      <w:rPr>
        <w:rFonts w:ascii="Calibri" w:eastAsia="Calibri" w:hAnsi="Calibri" w:cs="Calibri"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8" w15:restartNumberingAfterBreak="0">
    <w:nsid w:val="345566F3"/>
    <w:multiLevelType w:val="hybridMultilevel"/>
    <w:tmpl w:val="D7C8D2A4"/>
    <w:lvl w:ilvl="0" w:tplc="240A0013">
      <w:start w:val="1"/>
      <w:numFmt w:val="upperRoman"/>
      <w:lvlText w:val="%1."/>
      <w:lvlJc w:val="righ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15:restartNumberingAfterBreak="0">
    <w:nsid w:val="3A2440D9"/>
    <w:multiLevelType w:val="multilevel"/>
    <w:tmpl w:val="F1DE77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D517CB0"/>
    <w:multiLevelType w:val="hybridMultilevel"/>
    <w:tmpl w:val="8ECCC2B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15:restartNumberingAfterBreak="0">
    <w:nsid w:val="418F4352"/>
    <w:multiLevelType w:val="hybridMultilevel"/>
    <w:tmpl w:val="C29ECF20"/>
    <w:lvl w:ilvl="0" w:tplc="D3C02D0C">
      <w:start w:val="1"/>
      <w:numFmt w:val="low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2" w15:restartNumberingAfterBreak="0">
    <w:nsid w:val="453D784F"/>
    <w:multiLevelType w:val="hybridMultilevel"/>
    <w:tmpl w:val="7CFAF43A"/>
    <w:lvl w:ilvl="0" w:tplc="072A22D8">
      <w:numFmt w:val="bullet"/>
      <w:lvlText w:val=""/>
      <w:lvlJc w:val="left"/>
      <w:pPr>
        <w:ind w:left="821" w:hanging="362"/>
      </w:pPr>
      <w:rPr>
        <w:rFonts w:ascii="Wingdings" w:eastAsia="Wingdings" w:hAnsi="Wingdings" w:cs="Wingdings" w:hint="default"/>
        <w:w w:val="99"/>
        <w:position w:val="1"/>
        <w:sz w:val="20"/>
        <w:szCs w:val="20"/>
        <w:lang w:val="en-US" w:eastAsia="en-US" w:bidi="ar-SA"/>
      </w:rPr>
    </w:lvl>
    <w:lvl w:ilvl="1" w:tplc="384ACE68">
      <w:numFmt w:val="bullet"/>
      <w:lvlText w:val="•"/>
      <w:lvlJc w:val="left"/>
      <w:pPr>
        <w:ind w:left="1746" w:hanging="362"/>
      </w:pPr>
      <w:rPr>
        <w:rFonts w:hint="default"/>
        <w:lang w:val="en-US" w:eastAsia="en-US" w:bidi="ar-SA"/>
      </w:rPr>
    </w:lvl>
    <w:lvl w:ilvl="2" w:tplc="E056FE1C">
      <w:numFmt w:val="bullet"/>
      <w:lvlText w:val="•"/>
      <w:lvlJc w:val="left"/>
      <w:pPr>
        <w:ind w:left="2673" w:hanging="362"/>
      </w:pPr>
      <w:rPr>
        <w:rFonts w:hint="default"/>
        <w:lang w:val="en-US" w:eastAsia="en-US" w:bidi="ar-SA"/>
      </w:rPr>
    </w:lvl>
    <w:lvl w:ilvl="3" w:tplc="194486B0">
      <w:numFmt w:val="bullet"/>
      <w:lvlText w:val="•"/>
      <w:lvlJc w:val="left"/>
      <w:pPr>
        <w:ind w:left="3599" w:hanging="362"/>
      </w:pPr>
      <w:rPr>
        <w:rFonts w:hint="default"/>
        <w:lang w:val="en-US" w:eastAsia="en-US" w:bidi="ar-SA"/>
      </w:rPr>
    </w:lvl>
    <w:lvl w:ilvl="4" w:tplc="8632C6FE">
      <w:numFmt w:val="bullet"/>
      <w:lvlText w:val="•"/>
      <w:lvlJc w:val="left"/>
      <w:pPr>
        <w:ind w:left="4526" w:hanging="362"/>
      </w:pPr>
      <w:rPr>
        <w:rFonts w:hint="default"/>
        <w:lang w:val="en-US" w:eastAsia="en-US" w:bidi="ar-SA"/>
      </w:rPr>
    </w:lvl>
    <w:lvl w:ilvl="5" w:tplc="BA200E32">
      <w:numFmt w:val="bullet"/>
      <w:lvlText w:val="•"/>
      <w:lvlJc w:val="left"/>
      <w:pPr>
        <w:ind w:left="5453" w:hanging="362"/>
      </w:pPr>
      <w:rPr>
        <w:rFonts w:hint="default"/>
        <w:lang w:val="en-US" w:eastAsia="en-US" w:bidi="ar-SA"/>
      </w:rPr>
    </w:lvl>
    <w:lvl w:ilvl="6" w:tplc="FF6C8BDC">
      <w:numFmt w:val="bullet"/>
      <w:lvlText w:val="•"/>
      <w:lvlJc w:val="left"/>
      <w:pPr>
        <w:ind w:left="6379" w:hanging="362"/>
      </w:pPr>
      <w:rPr>
        <w:rFonts w:hint="default"/>
        <w:lang w:val="en-US" w:eastAsia="en-US" w:bidi="ar-SA"/>
      </w:rPr>
    </w:lvl>
    <w:lvl w:ilvl="7" w:tplc="DB969A76">
      <w:numFmt w:val="bullet"/>
      <w:lvlText w:val="•"/>
      <w:lvlJc w:val="left"/>
      <w:pPr>
        <w:ind w:left="7306" w:hanging="362"/>
      </w:pPr>
      <w:rPr>
        <w:rFonts w:hint="default"/>
        <w:lang w:val="en-US" w:eastAsia="en-US" w:bidi="ar-SA"/>
      </w:rPr>
    </w:lvl>
    <w:lvl w:ilvl="8" w:tplc="1AFCB12A">
      <w:numFmt w:val="bullet"/>
      <w:lvlText w:val="•"/>
      <w:lvlJc w:val="left"/>
      <w:pPr>
        <w:ind w:left="8233" w:hanging="362"/>
      </w:pPr>
      <w:rPr>
        <w:rFonts w:hint="default"/>
        <w:lang w:val="en-US" w:eastAsia="en-US" w:bidi="ar-SA"/>
      </w:rPr>
    </w:lvl>
  </w:abstractNum>
  <w:abstractNum w:abstractNumId="23" w15:restartNumberingAfterBreak="0">
    <w:nsid w:val="45825C06"/>
    <w:multiLevelType w:val="hybridMultilevel"/>
    <w:tmpl w:val="63F2D4BC"/>
    <w:lvl w:ilvl="0" w:tplc="240A0017">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4" w15:restartNumberingAfterBreak="0">
    <w:nsid w:val="4E7479CE"/>
    <w:multiLevelType w:val="hybridMultilevel"/>
    <w:tmpl w:val="2C7CFCA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52986B47"/>
    <w:multiLevelType w:val="hybridMultilevel"/>
    <w:tmpl w:val="A6C2D20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6" w15:restartNumberingAfterBreak="0">
    <w:nsid w:val="550A1BAA"/>
    <w:multiLevelType w:val="multilevel"/>
    <w:tmpl w:val="F18C2C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E0C4402"/>
    <w:multiLevelType w:val="multilevel"/>
    <w:tmpl w:val="3D9CE8D2"/>
    <w:lvl w:ilvl="0">
      <w:start w:val="1"/>
      <w:numFmt w:val="lowerLetter"/>
      <w:lvlText w:val="%1."/>
      <w:lvlJc w:val="left"/>
      <w:pPr>
        <w:tabs>
          <w:tab w:val="num" w:pos="360"/>
        </w:tabs>
        <w:ind w:left="360" w:hanging="360"/>
      </w:pPr>
      <w:rPr>
        <w:lang w:val="es-MX"/>
      </w:rPr>
    </w:lvl>
    <w:lvl w:ilvl="1" w:tentative="1">
      <w:start w:val="1"/>
      <w:numFmt w:val="lowerLetter"/>
      <w:lvlText w:val="%2."/>
      <w:lvlJc w:val="left"/>
      <w:pPr>
        <w:tabs>
          <w:tab w:val="num" w:pos="1080"/>
        </w:tabs>
        <w:ind w:left="1080" w:hanging="360"/>
      </w:pPr>
    </w:lvl>
    <w:lvl w:ilvl="2" w:tentative="1">
      <w:start w:val="1"/>
      <w:numFmt w:val="lowerLetter"/>
      <w:lvlText w:val="%3."/>
      <w:lvlJc w:val="left"/>
      <w:pPr>
        <w:tabs>
          <w:tab w:val="num" w:pos="1800"/>
        </w:tabs>
        <w:ind w:left="1800" w:hanging="360"/>
      </w:pPr>
    </w:lvl>
    <w:lvl w:ilvl="3" w:tentative="1">
      <w:start w:val="1"/>
      <w:numFmt w:val="lowerLetter"/>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Letter"/>
      <w:lvlText w:val="%6."/>
      <w:lvlJc w:val="left"/>
      <w:pPr>
        <w:tabs>
          <w:tab w:val="num" w:pos="3960"/>
        </w:tabs>
        <w:ind w:left="3960" w:hanging="360"/>
      </w:pPr>
    </w:lvl>
    <w:lvl w:ilvl="6" w:tentative="1">
      <w:start w:val="1"/>
      <w:numFmt w:val="lowerLetter"/>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Letter"/>
      <w:lvlText w:val="%9."/>
      <w:lvlJc w:val="left"/>
      <w:pPr>
        <w:tabs>
          <w:tab w:val="num" w:pos="6120"/>
        </w:tabs>
        <w:ind w:left="6120" w:hanging="360"/>
      </w:pPr>
    </w:lvl>
  </w:abstractNum>
  <w:abstractNum w:abstractNumId="28" w15:restartNumberingAfterBreak="0">
    <w:nsid w:val="5E5B19FB"/>
    <w:multiLevelType w:val="hybridMultilevel"/>
    <w:tmpl w:val="E7D45324"/>
    <w:lvl w:ilvl="0" w:tplc="240A0017">
      <w:start w:val="1"/>
      <w:numFmt w:val="lowerLetter"/>
      <w:lvlText w:val="%1)"/>
      <w:lvlJc w:val="left"/>
      <w:pPr>
        <w:ind w:left="1428" w:hanging="360"/>
      </w:pPr>
    </w:lvl>
    <w:lvl w:ilvl="1" w:tplc="240A0019" w:tentative="1">
      <w:start w:val="1"/>
      <w:numFmt w:val="lowerLetter"/>
      <w:lvlText w:val="%2."/>
      <w:lvlJc w:val="left"/>
      <w:pPr>
        <w:ind w:left="2148" w:hanging="360"/>
      </w:pPr>
    </w:lvl>
    <w:lvl w:ilvl="2" w:tplc="240A001B" w:tentative="1">
      <w:start w:val="1"/>
      <w:numFmt w:val="lowerRoman"/>
      <w:lvlText w:val="%3."/>
      <w:lvlJc w:val="right"/>
      <w:pPr>
        <w:ind w:left="2868" w:hanging="180"/>
      </w:pPr>
    </w:lvl>
    <w:lvl w:ilvl="3" w:tplc="240A000F" w:tentative="1">
      <w:start w:val="1"/>
      <w:numFmt w:val="decimal"/>
      <w:lvlText w:val="%4."/>
      <w:lvlJc w:val="left"/>
      <w:pPr>
        <w:ind w:left="3588" w:hanging="360"/>
      </w:pPr>
    </w:lvl>
    <w:lvl w:ilvl="4" w:tplc="240A0019" w:tentative="1">
      <w:start w:val="1"/>
      <w:numFmt w:val="lowerLetter"/>
      <w:lvlText w:val="%5."/>
      <w:lvlJc w:val="left"/>
      <w:pPr>
        <w:ind w:left="4308" w:hanging="360"/>
      </w:pPr>
    </w:lvl>
    <w:lvl w:ilvl="5" w:tplc="240A001B" w:tentative="1">
      <w:start w:val="1"/>
      <w:numFmt w:val="lowerRoman"/>
      <w:lvlText w:val="%6."/>
      <w:lvlJc w:val="right"/>
      <w:pPr>
        <w:ind w:left="5028" w:hanging="180"/>
      </w:pPr>
    </w:lvl>
    <w:lvl w:ilvl="6" w:tplc="240A000F" w:tentative="1">
      <w:start w:val="1"/>
      <w:numFmt w:val="decimal"/>
      <w:lvlText w:val="%7."/>
      <w:lvlJc w:val="left"/>
      <w:pPr>
        <w:ind w:left="5748" w:hanging="360"/>
      </w:pPr>
    </w:lvl>
    <w:lvl w:ilvl="7" w:tplc="240A0019" w:tentative="1">
      <w:start w:val="1"/>
      <w:numFmt w:val="lowerLetter"/>
      <w:lvlText w:val="%8."/>
      <w:lvlJc w:val="left"/>
      <w:pPr>
        <w:ind w:left="6468" w:hanging="360"/>
      </w:pPr>
    </w:lvl>
    <w:lvl w:ilvl="8" w:tplc="240A001B" w:tentative="1">
      <w:start w:val="1"/>
      <w:numFmt w:val="lowerRoman"/>
      <w:lvlText w:val="%9."/>
      <w:lvlJc w:val="right"/>
      <w:pPr>
        <w:ind w:left="7188" w:hanging="180"/>
      </w:pPr>
    </w:lvl>
  </w:abstractNum>
  <w:abstractNum w:abstractNumId="29" w15:restartNumberingAfterBreak="0">
    <w:nsid w:val="5F6C0BE2"/>
    <w:multiLevelType w:val="hybridMultilevel"/>
    <w:tmpl w:val="21BC838E"/>
    <w:lvl w:ilvl="0" w:tplc="42D65682">
      <w:start w:val="1"/>
      <w:numFmt w:val="decimal"/>
      <w:lvlText w:val="%1."/>
      <w:lvlJc w:val="left"/>
      <w:pPr>
        <w:ind w:left="0" w:firstLine="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0" w15:restartNumberingAfterBreak="0">
    <w:nsid w:val="64320BA8"/>
    <w:multiLevelType w:val="multilevel"/>
    <w:tmpl w:val="ADF62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B0D2926"/>
    <w:multiLevelType w:val="hybridMultilevel"/>
    <w:tmpl w:val="DAA0C61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2" w15:restartNumberingAfterBreak="0">
    <w:nsid w:val="7633450F"/>
    <w:multiLevelType w:val="multilevel"/>
    <w:tmpl w:val="2EBC3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CAC2679"/>
    <w:multiLevelType w:val="multilevel"/>
    <w:tmpl w:val="76D2D5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D767984"/>
    <w:multiLevelType w:val="hybridMultilevel"/>
    <w:tmpl w:val="83FA9D92"/>
    <w:lvl w:ilvl="0" w:tplc="080A0017">
      <w:start w:val="1"/>
      <w:numFmt w:val="lowerLetter"/>
      <w:lvlText w:val="%1)"/>
      <w:lvlJc w:val="left"/>
      <w:pPr>
        <w:ind w:left="720" w:hanging="360"/>
      </w:pPr>
      <w:rPr>
        <w:rFonts w:hint="default"/>
        <w:i w:val="0"/>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0"/>
  </w:num>
  <w:num w:numId="2">
    <w:abstractNumId w:val="18"/>
  </w:num>
  <w:num w:numId="3">
    <w:abstractNumId w:val="13"/>
  </w:num>
  <w:num w:numId="4">
    <w:abstractNumId w:val="2"/>
  </w:num>
  <w:num w:numId="5">
    <w:abstractNumId w:val="17"/>
  </w:num>
  <w:num w:numId="6">
    <w:abstractNumId w:val="32"/>
  </w:num>
  <w:num w:numId="7">
    <w:abstractNumId w:val="11"/>
  </w:num>
  <w:num w:numId="8">
    <w:abstractNumId w:val="30"/>
  </w:num>
  <w:num w:numId="9">
    <w:abstractNumId w:val="34"/>
  </w:num>
  <w:num w:numId="10">
    <w:abstractNumId w:val="4"/>
  </w:num>
  <w:num w:numId="11">
    <w:abstractNumId w:val="6"/>
  </w:num>
  <w:num w:numId="12">
    <w:abstractNumId w:val="16"/>
  </w:num>
  <w:num w:numId="13">
    <w:abstractNumId w:val="19"/>
  </w:num>
  <w:num w:numId="14">
    <w:abstractNumId w:val="29"/>
  </w:num>
  <w:num w:numId="15">
    <w:abstractNumId w:val="9"/>
  </w:num>
  <w:num w:numId="16">
    <w:abstractNumId w:val="7"/>
  </w:num>
  <w:num w:numId="17">
    <w:abstractNumId w:val="14"/>
  </w:num>
  <w:num w:numId="18">
    <w:abstractNumId w:val="28"/>
  </w:num>
  <w:num w:numId="19">
    <w:abstractNumId w:val="23"/>
  </w:num>
  <w:num w:numId="20">
    <w:abstractNumId w:val="8"/>
  </w:num>
  <w:num w:numId="21">
    <w:abstractNumId w:val="24"/>
  </w:num>
  <w:num w:numId="22">
    <w:abstractNumId w:val="25"/>
  </w:num>
  <w:num w:numId="23">
    <w:abstractNumId w:val="26"/>
  </w:num>
  <w:num w:numId="24">
    <w:abstractNumId w:val="31"/>
  </w:num>
  <w:num w:numId="25">
    <w:abstractNumId w:val="20"/>
  </w:num>
  <w:num w:numId="26">
    <w:abstractNumId w:val="12"/>
  </w:num>
  <w:num w:numId="27">
    <w:abstractNumId w:val="5"/>
  </w:num>
  <w:num w:numId="28">
    <w:abstractNumId w:val="21"/>
  </w:num>
  <w:num w:numId="29">
    <w:abstractNumId w:val="1"/>
  </w:num>
  <w:num w:numId="30">
    <w:abstractNumId w:val="22"/>
  </w:num>
  <w:num w:numId="31">
    <w:abstractNumId w:val="27"/>
  </w:num>
  <w:num w:numId="32">
    <w:abstractNumId w:val="10"/>
  </w:num>
  <w:num w:numId="33">
    <w:abstractNumId w:val="15"/>
  </w:num>
  <w:num w:numId="34">
    <w:abstractNumId w:val="3"/>
  </w:num>
  <w:num w:numId="35">
    <w:abstractNumId w:val="33"/>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s-CO" w:vendorID="64" w:dllVersion="6" w:nlCheck="1" w:checkStyle="0"/>
  <w:activeWritingStyle w:appName="MSWord" w:lang="en-US" w:vendorID="64" w:dllVersion="6" w:nlCheck="1" w:checkStyle="1"/>
  <w:activeWritingStyle w:appName="MSWord" w:lang="es-CO" w:vendorID="64" w:dllVersion="0" w:nlCheck="1" w:checkStyle="0"/>
  <w:activeWritingStyle w:appName="MSWord" w:lang="en-US" w:vendorID="64" w:dllVersion="0" w:nlCheck="1" w:checkStyle="0"/>
  <w:activeWritingStyle w:appName="MSWord" w:lang="es-ES" w:vendorID="64" w:dllVersion="0" w:nlCheck="1" w:checkStyle="0"/>
  <w:activeWritingStyle w:appName="MSWord" w:lang="es-ES" w:vendorID="64" w:dllVersion="6" w:nlCheck="1" w:checkStyle="0"/>
  <w:activeWritingStyle w:appName="MSWord" w:lang="es-MX" w:vendorID="64" w:dllVersion="0" w:nlCheck="1" w:checkStyle="0"/>
  <w:activeWritingStyle w:appName="MSWord" w:lang="en" w:vendorID="64" w:dllVersion="6" w:nlCheck="1" w:checkStyle="1"/>
  <w:activeWritingStyle w:appName="MSWord" w:lang="es-ES_tradnl" w:vendorID="64" w:dllVersion="6" w:nlCheck="1" w:checkStyle="0"/>
  <w:activeWritingStyle w:appName="MSWord" w:lang="es-ES_tradnl" w:vendorID="64" w:dllVersion="0" w:nlCheck="1" w:checkStyle="0"/>
  <w:activeWritingStyle w:appName="MSWord" w:lang="it-IT" w:vendorID="64" w:dllVersion="0" w:nlCheck="1" w:checkStyle="0"/>
  <w:proofState w:spelling="clean" w:grammar="clean"/>
  <w:defaultTabStop w:val="708"/>
  <w:hyphenationZone w:val="425"/>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7812"/>
    <w:rsid w:val="000000B1"/>
    <w:rsid w:val="000000D3"/>
    <w:rsid w:val="0000021F"/>
    <w:rsid w:val="0000027F"/>
    <w:rsid w:val="00000283"/>
    <w:rsid w:val="00000332"/>
    <w:rsid w:val="00000373"/>
    <w:rsid w:val="000003E4"/>
    <w:rsid w:val="000004DA"/>
    <w:rsid w:val="00000562"/>
    <w:rsid w:val="000005E5"/>
    <w:rsid w:val="000006BA"/>
    <w:rsid w:val="0000078C"/>
    <w:rsid w:val="000007C0"/>
    <w:rsid w:val="000007E6"/>
    <w:rsid w:val="000008A6"/>
    <w:rsid w:val="000008AA"/>
    <w:rsid w:val="000008D0"/>
    <w:rsid w:val="000009B0"/>
    <w:rsid w:val="000009D4"/>
    <w:rsid w:val="000009D7"/>
    <w:rsid w:val="000009EF"/>
    <w:rsid w:val="000009FD"/>
    <w:rsid w:val="00000A4B"/>
    <w:rsid w:val="00000AC3"/>
    <w:rsid w:val="00000ACE"/>
    <w:rsid w:val="00000BCD"/>
    <w:rsid w:val="00000C6B"/>
    <w:rsid w:val="00000C76"/>
    <w:rsid w:val="00000CB9"/>
    <w:rsid w:val="00000D78"/>
    <w:rsid w:val="00000DA4"/>
    <w:rsid w:val="00000DDA"/>
    <w:rsid w:val="00000E94"/>
    <w:rsid w:val="00000F39"/>
    <w:rsid w:val="00001019"/>
    <w:rsid w:val="0000105D"/>
    <w:rsid w:val="00001122"/>
    <w:rsid w:val="00001220"/>
    <w:rsid w:val="00001318"/>
    <w:rsid w:val="0000138E"/>
    <w:rsid w:val="000014EC"/>
    <w:rsid w:val="00001554"/>
    <w:rsid w:val="00001587"/>
    <w:rsid w:val="000015BC"/>
    <w:rsid w:val="000016F9"/>
    <w:rsid w:val="00001712"/>
    <w:rsid w:val="00001714"/>
    <w:rsid w:val="00001791"/>
    <w:rsid w:val="000017BC"/>
    <w:rsid w:val="000017DE"/>
    <w:rsid w:val="000017DF"/>
    <w:rsid w:val="00001979"/>
    <w:rsid w:val="0000199C"/>
    <w:rsid w:val="000019B0"/>
    <w:rsid w:val="000019E7"/>
    <w:rsid w:val="00001B07"/>
    <w:rsid w:val="00001B6F"/>
    <w:rsid w:val="00001D71"/>
    <w:rsid w:val="00001D9B"/>
    <w:rsid w:val="00001DCD"/>
    <w:rsid w:val="00001E05"/>
    <w:rsid w:val="00001EE0"/>
    <w:rsid w:val="00001F69"/>
    <w:rsid w:val="00002134"/>
    <w:rsid w:val="0000219A"/>
    <w:rsid w:val="00002238"/>
    <w:rsid w:val="000022EB"/>
    <w:rsid w:val="00002422"/>
    <w:rsid w:val="00002464"/>
    <w:rsid w:val="0000256C"/>
    <w:rsid w:val="000025CD"/>
    <w:rsid w:val="000025DA"/>
    <w:rsid w:val="0000261B"/>
    <w:rsid w:val="00002695"/>
    <w:rsid w:val="000026C7"/>
    <w:rsid w:val="0000273A"/>
    <w:rsid w:val="00002892"/>
    <w:rsid w:val="00002919"/>
    <w:rsid w:val="00002976"/>
    <w:rsid w:val="00002A3C"/>
    <w:rsid w:val="00002AAC"/>
    <w:rsid w:val="00002AF6"/>
    <w:rsid w:val="00002B34"/>
    <w:rsid w:val="00002B5A"/>
    <w:rsid w:val="00002BFF"/>
    <w:rsid w:val="00002C97"/>
    <w:rsid w:val="00002E01"/>
    <w:rsid w:val="00002F0B"/>
    <w:rsid w:val="00002F0F"/>
    <w:rsid w:val="00002F39"/>
    <w:rsid w:val="00003046"/>
    <w:rsid w:val="0000315D"/>
    <w:rsid w:val="00003204"/>
    <w:rsid w:val="00003287"/>
    <w:rsid w:val="000032EF"/>
    <w:rsid w:val="00003307"/>
    <w:rsid w:val="00003372"/>
    <w:rsid w:val="000034E7"/>
    <w:rsid w:val="0000368E"/>
    <w:rsid w:val="00003816"/>
    <w:rsid w:val="00003A97"/>
    <w:rsid w:val="00003AB4"/>
    <w:rsid w:val="00003BF3"/>
    <w:rsid w:val="00003C05"/>
    <w:rsid w:val="00003C97"/>
    <w:rsid w:val="00003CCB"/>
    <w:rsid w:val="00003CDC"/>
    <w:rsid w:val="00003D62"/>
    <w:rsid w:val="00003DFA"/>
    <w:rsid w:val="00003E06"/>
    <w:rsid w:val="00003E48"/>
    <w:rsid w:val="00003E81"/>
    <w:rsid w:val="00003EB3"/>
    <w:rsid w:val="00003EB4"/>
    <w:rsid w:val="00003EB8"/>
    <w:rsid w:val="00003EF0"/>
    <w:rsid w:val="00003EF8"/>
    <w:rsid w:val="00003F4B"/>
    <w:rsid w:val="00003FA7"/>
    <w:rsid w:val="00003FC4"/>
    <w:rsid w:val="00003FDA"/>
    <w:rsid w:val="00004030"/>
    <w:rsid w:val="00004045"/>
    <w:rsid w:val="000041AE"/>
    <w:rsid w:val="000041B0"/>
    <w:rsid w:val="000041D4"/>
    <w:rsid w:val="0000424D"/>
    <w:rsid w:val="00004275"/>
    <w:rsid w:val="00004286"/>
    <w:rsid w:val="00004347"/>
    <w:rsid w:val="000043DE"/>
    <w:rsid w:val="00004508"/>
    <w:rsid w:val="00004512"/>
    <w:rsid w:val="00004533"/>
    <w:rsid w:val="000045AC"/>
    <w:rsid w:val="0000462A"/>
    <w:rsid w:val="000046CA"/>
    <w:rsid w:val="0000472F"/>
    <w:rsid w:val="00004746"/>
    <w:rsid w:val="00004750"/>
    <w:rsid w:val="0000491C"/>
    <w:rsid w:val="0000499C"/>
    <w:rsid w:val="00004AA6"/>
    <w:rsid w:val="00004B11"/>
    <w:rsid w:val="00004B3E"/>
    <w:rsid w:val="00004B74"/>
    <w:rsid w:val="00004B83"/>
    <w:rsid w:val="00004C02"/>
    <w:rsid w:val="00004C80"/>
    <w:rsid w:val="00004C94"/>
    <w:rsid w:val="00004C99"/>
    <w:rsid w:val="00004CCB"/>
    <w:rsid w:val="00004CED"/>
    <w:rsid w:val="00004D4D"/>
    <w:rsid w:val="00004D77"/>
    <w:rsid w:val="00004DDD"/>
    <w:rsid w:val="00004E59"/>
    <w:rsid w:val="00004E88"/>
    <w:rsid w:val="00004E98"/>
    <w:rsid w:val="00004F30"/>
    <w:rsid w:val="00004F7C"/>
    <w:rsid w:val="00004FA6"/>
    <w:rsid w:val="00005030"/>
    <w:rsid w:val="000050FF"/>
    <w:rsid w:val="00005174"/>
    <w:rsid w:val="000052E2"/>
    <w:rsid w:val="00005452"/>
    <w:rsid w:val="00005484"/>
    <w:rsid w:val="0000548E"/>
    <w:rsid w:val="00005598"/>
    <w:rsid w:val="00005607"/>
    <w:rsid w:val="0000563E"/>
    <w:rsid w:val="0000565C"/>
    <w:rsid w:val="00005775"/>
    <w:rsid w:val="0000593F"/>
    <w:rsid w:val="000059AF"/>
    <w:rsid w:val="00005A14"/>
    <w:rsid w:val="00005A86"/>
    <w:rsid w:val="00005C2A"/>
    <w:rsid w:val="00005C54"/>
    <w:rsid w:val="00005D16"/>
    <w:rsid w:val="00005D1D"/>
    <w:rsid w:val="00005DB0"/>
    <w:rsid w:val="00005DED"/>
    <w:rsid w:val="00005F7F"/>
    <w:rsid w:val="00006061"/>
    <w:rsid w:val="00006092"/>
    <w:rsid w:val="00006126"/>
    <w:rsid w:val="00006176"/>
    <w:rsid w:val="0000627C"/>
    <w:rsid w:val="0000628B"/>
    <w:rsid w:val="0000635F"/>
    <w:rsid w:val="000063AD"/>
    <w:rsid w:val="000064A8"/>
    <w:rsid w:val="000065AF"/>
    <w:rsid w:val="000065F9"/>
    <w:rsid w:val="0000662B"/>
    <w:rsid w:val="00006636"/>
    <w:rsid w:val="0000669A"/>
    <w:rsid w:val="000066B8"/>
    <w:rsid w:val="000067FB"/>
    <w:rsid w:val="00006874"/>
    <w:rsid w:val="0000688B"/>
    <w:rsid w:val="000068C0"/>
    <w:rsid w:val="00006B23"/>
    <w:rsid w:val="00006BD3"/>
    <w:rsid w:val="00006C1E"/>
    <w:rsid w:val="00006C35"/>
    <w:rsid w:val="00006C68"/>
    <w:rsid w:val="00006C9C"/>
    <w:rsid w:val="00006CD7"/>
    <w:rsid w:val="00006D8B"/>
    <w:rsid w:val="00006E66"/>
    <w:rsid w:val="00006F05"/>
    <w:rsid w:val="00006FDD"/>
    <w:rsid w:val="0000704F"/>
    <w:rsid w:val="00007138"/>
    <w:rsid w:val="00007190"/>
    <w:rsid w:val="00007362"/>
    <w:rsid w:val="00007375"/>
    <w:rsid w:val="00007384"/>
    <w:rsid w:val="0000753D"/>
    <w:rsid w:val="0000753F"/>
    <w:rsid w:val="000075BE"/>
    <w:rsid w:val="000075C3"/>
    <w:rsid w:val="0000760E"/>
    <w:rsid w:val="00007655"/>
    <w:rsid w:val="000076E8"/>
    <w:rsid w:val="000076EF"/>
    <w:rsid w:val="00007737"/>
    <w:rsid w:val="00007747"/>
    <w:rsid w:val="00007771"/>
    <w:rsid w:val="00007887"/>
    <w:rsid w:val="000078A7"/>
    <w:rsid w:val="00007906"/>
    <w:rsid w:val="0000793E"/>
    <w:rsid w:val="00007AC7"/>
    <w:rsid w:val="00007C6B"/>
    <w:rsid w:val="00007C76"/>
    <w:rsid w:val="00007D01"/>
    <w:rsid w:val="00007D12"/>
    <w:rsid w:val="00007D20"/>
    <w:rsid w:val="00007DF9"/>
    <w:rsid w:val="0001007A"/>
    <w:rsid w:val="0001010B"/>
    <w:rsid w:val="000101E9"/>
    <w:rsid w:val="00010326"/>
    <w:rsid w:val="00010375"/>
    <w:rsid w:val="000104BE"/>
    <w:rsid w:val="000104F7"/>
    <w:rsid w:val="0001056A"/>
    <w:rsid w:val="000105D4"/>
    <w:rsid w:val="000105DA"/>
    <w:rsid w:val="000105DD"/>
    <w:rsid w:val="000106FE"/>
    <w:rsid w:val="00010782"/>
    <w:rsid w:val="000107C7"/>
    <w:rsid w:val="000107E9"/>
    <w:rsid w:val="00010906"/>
    <w:rsid w:val="000109CC"/>
    <w:rsid w:val="00010A91"/>
    <w:rsid w:val="00010AAE"/>
    <w:rsid w:val="00010AFA"/>
    <w:rsid w:val="00010B36"/>
    <w:rsid w:val="00010B98"/>
    <w:rsid w:val="00010CCB"/>
    <w:rsid w:val="00010D11"/>
    <w:rsid w:val="00010D20"/>
    <w:rsid w:val="00010D45"/>
    <w:rsid w:val="00010F86"/>
    <w:rsid w:val="00010F90"/>
    <w:rsid w:val="00010FFA"/>
    <w:rsid w:val="0001100B"/>
    <w:rsid w:val="00011066"/>
    <w:rsid w:val="000110CE"/>
    <w:rsid w:val="0001111F"/>
    <w:rsid w:val="00011227"/>
    <w:rsid w:val="000112AD"/>
    <w:rsid w:val="0001143F"/>
    <w:rsid w:val="000114C5"/>
    <w:rsid w:val="000114FC"/>
    <w:rsid w:val="000115A7"/>
    <w:rsid w:val="00011693"/>
    <w:rsid w:val="000117EB"/>
    <w:rsid w:val="00011819"/>
    <w:rsid w:val="00011826"/>
    <w:rsid w:val="00011881"/>
    <w:rsid w:val="000119B2"/>
    <w:rsid w:val="00011A77"/>
    <w:rsid w:val="00011BD9"/>
    <w:rsid w:val="00011CFD"/>
    <w:rsid w:val="00011D19"/>
    <w:rsid w:val="00011EAF"/>
    <w:rsid w:val="00011F86"/>
    <w:rsid w:val="00011FC4"/>
    <w:rsid w:val="000120CF"/>
    <w:rsid w:val="000120E8"/>
    <w:rsid w:val="000122C9"/>
    <w:rsid w:val="00012362"/>
    <w:rsid w:val="00012391"/>
    <w:rsid w:val="0001252F"/>
    <w:rsid w:val="0001258F"/>
    <w:rsid w:val="00012727"/>
    <w:rsid w:val="000127D5"/>
    <w:rsid w:val="0001296B"/>
    <w:rsid w:val="000129BB"/>
    <w:rsid w:val="000129CD"/>
    <w:rsid w:val="000129F4"/>
    <w:rsid w:val="00012A0E"/>
    <w:rsid w:val="00012A2C"/>
    <w:rsid w:val="00012A50"/>
    <w:rsid w:val="00012A52"/>
    <w:rsid w:val="00012B16"/>
    <w:rsid w:val="00012B60"/>
    <w:rsid w:val="00012D2C"/>
    <w:rsid w:val="00012D72"/>
    <w:rsid w:val="00012DD6"/>
    <w:rsid w:val="00012DE8"/>
    <w:rsid w:val="00012F08"/>
    <w:rsid w:val="00012FC9"/>
    <w:rsid w:val="0001306F"/>
    <w:rsid w:val="0001316E"/>
    <w:rsid w:val="0001327C"/>
    <w:rsid w:val="00013288"/>
    <w:rsid w:val="0001332F"/>
    <w:rsid w:val="00013338"/>
    <w:rsid w:val="000133CA"/>
    <w:rsid w:val="00013573"/>
    <w:rsid w:val="000135D4"/>
    <w:rsid w:val="000135DF"/>
    <w:rsid w:val="0001363B"/>
    <w:rsid w:val="00013704"/>
    <w:rsid w:val="00013817"/>
    <w:rsid w:val="0001382F"/>
    <w:rsid w:val="00013970"/>
    <w:rsid w:val="000139B8"/>
    <w:rsid w:val="00013A1E"/>
    <w:rsid w:val="00013A4B"/>
    <w:rsid w:val="00013A52"/>
    <w:rsid w:val="00013A96"/>
    <w:rsid w:val="00013B59"/>
    <w:rsid w:val="00013C22"/>
    <w:rsid w:val="00013C51"/>
    <w:rsid w:val="00013CE7"/>
    <w:rsid w:val="00013D04"/>
    <w:rsid w:val="00013E53"/>
    <w:rsid w:val="00014016"/>
    <w:rsid w:val="0001402E"/>
    <w:rsid w:val="00014130"/>
    <w:rsid w:val="0001413B"/>
    <w:rsid w:val="00014197"/>
    <w:rsid w:val="0001429D"/>
    <w:rsid w:val="000142A1"/>
    <w:rsid w:val="0001438C"/>
    <w:rsid w:val="000143B6"/>
    <w:rsid w:val="000143F5"/>
    <w:rsid w:val="000144A5"/>
    <w:rsid w:val="000144B7"/>
    <w:rsid w:val="000145E9"/>
    <w:rsid w:val="000145FE"/>
    <w:rsid w:val="00014613"/>
    <w:rsid w:val="00014677"/>
    <w:rsid w:val="000147D7"/>
    <w:rsid w:val="0001480E"/>
    <w:rsid w:val="0001492D"/>
    <w:rsid w:val="000149F2"/>
    <w:rsid w:val="00014A33"/>
    <w:rsid w:val="00014A74"/>
    <w:rsid w:val="00014AC8"/>
    <w:rsid w:val="00014C67"/>
    <w:rsid w:val="00014C6B"/>
    <w:rsid w:val="00014C96"/>
    <w:rsid w:val="00014D2F"/>
    <w:rsid w:val="00014D50"/>
    <w:rsid w:val="00014DD8"/>
    <w:rsid w:val="00014EBA"/>
    <w:rsid w:val="00014F4E"/>
    <w:rsid w:val="00014F5C"/>
    <w:rsid w:val="00014F79"/>
    <w:rsid w:val="00015124"/>
    <w:rsid w:val="0001520C"/>
    <w:rsid w:val="00015261"/>
    <w:rsid w:val="0001529F"/>
    <w:rsid w:val="000152EC"/>
    <w:rsid w:val="0001538E"/>
    <w:rsid w:val="00015407"/>
    <w:rsid w:val="000154D0"/>
    <w:rsid w:val="000154FC"/>
    <w:rsid w:val="00015530"/>
    <w:rsid w:val="000155C7"/>
    <w:rsid w:val="00015668"/>
    <w:rsid w:val="000156A3"/>
    <w:rsid w:val="000157D0"/>
    <w:rsid w:val="000157EA"/>
    <w:rsid w:val="00015816"/>
    <w:rsid w:val="000158BA"/>
    <w:rsid w:val="000158FF"/>
    <w:rsid w:val="000159E8"/>
    <w:rsid w:val="00015A36"/>
    <w:rsid w:val="00015B3E"/>
    <w:rsid w:val="00015B48"/>
    <w:rsid w:val="00015BFA"/>
    <w:rsid w:val="00015C0C"/>
    <w:rsid w:val="00015C93"/>
    <w:rsid w:val="00015CF7"/>
    <w:rsid w:val="00015D3A"/>
    <w:rsid w:val="00015E9A"/>
    <w:rsid w:val="00015EBE"/>
    <w:rsid w:val="00015EE8"/>
    <w:rsid w:val="00015F08"/>
    <w:rsid w:val="00016094"/>
    <w:rsid w:val="000160B3"/>
    <w:rsid w:val="000160F4"/>
    <w:rsid w:val="000161AD"/>
    <w:rsid w:val="0001620B"/>
    <w:rsid w:val="00016259"/>
    <w:rsid w:val="000162AC"/>
    <w:rsid w:val="00016370"/>
    <w:rsid w:val="0001642E"/>
    <w:rsid w:val="00016452"/>
    <w:rsid w:val="0001669A"/>
    <w:rsid w:val="00016709"/>
    <w:rsid w:val="000167AC"/>
    <w:rsid w:val="000167D4"/>
    <w:rsid w:val="000167EA"/>
    <w:rsid w:val="00016847"/>
    <w:rsid w:val="0001689F"/>
    <w:rsid w:val="000168C3"/>
    <w:rsid w:val="00016A19"/>
    <w:rsid w:val="00016AA9"/>
    <w:rsid w:val="00016AAE"/>
    <w:rsid w:val="00016AB0"/>
    <w:rsid w:val="00016ADD"/>
    <w:rsid w:val="00016AE7"/>
    <w:rsid w:val="00016B9E"/>
    <w:rsid w:val="00016BDC"/>
    <w:rsid w:val="00016C4D"/>
    <w:rsid w:val="00016CA7"/>
    <w:rsid w:val="00016D7F"/>
    <w:rsid w:val="00016DAC"/>
    <w:rsid w:val="00016E7F"/>
    <w:rsid w:val="00016EB5"/>
    <w:rsid w:val="00016EE9"/>
    <w:rsid w:val="00016F8D"/>
    <w:rsid w:val="000171A7"/>
    <w:rsid w:val="000172E9"/>
    <w:rsid w:val="0001730B"/>
    <w:rsid w:val="0001731C"/>
    <w:rsid w:val="00017353"/>
    <w:rsid w:val="000173AB"/>
    <w:rsid w:val="00017457"/>
    <w:rsid w:val="00017474"/>
    <w:rsid w:val="000174F3"/>
    <w:rsid w:val="00017539"/>
    <w:rsid w:val="0001754D"/>
    <w:rsid w:val="0001756F"/>
    <w:rsid w:val="00017717"/>
    <w:rsid w:val="00017789"/>
    <w:rsid w:val="000177CD"/>
    <w:rsid w:val="00017802"/>
    <w:rsid w:val="00017826"/>
    <w:rsid w:val="000178A9"/>
    <w:rsid w:val="000179DD"/>
    <w:rsid w:val="00017A1E"/>
    <w:rsid w:val="00017B5E"/>
    <w:rsid w:val="00017CB2"/>
    <w:rsid w:val="00017D24"/>
    <w:rsid w:val="00017D4E"/>
    <w:rsid w:val="00017D6A"/>
    <w:rsid w:val="00017EB1"/>
    <w:rsid w:val="00017FA3"/>
    <w:rsid w:val="00020085"/>
    <w:rsid w:val="00020103"/>
    <w:rsid w:val="000201B7"/>
    <w:rsid w:val="00020231"/>
    <w:rsid w:val="00020286"/>
    <w:rsid w:val="000203C0"/>
    <w:rsid w:val="000203E9"/>
    <w:rsid w:val="000203EB"/>
    <w:rsid w:val="00020479"/>
    <w:rsid w:val="00020550"/>
    <w:rsid w:val="00020699"/>
    <w:rsid w:val="0002073C"/>
    <w:rsid w:val="00020840"/>
    <w:rsid w:val="00020858"/>
    <w:rsid w:val="00020905"/>
    <w:rsid w:val="000209C3"/>
    <w:rsid w:val="00020AC6"/>
    <w:rsid w:val="00020AF9"/>
    <w:rsid w:val="00020AFD"/>
    <w:rsid w:val="00020B18"/>
    <w:rsid w:val="00020B70"/>
    <w:rsid w:val="00020BE3"/>
    <w:rsid w:val="00020C02"/>
    <w:rsid w:val="00020C3A"/>
    <w:rsid w:val="00020C4E"/>
    <w:rsid w:val="00020D89"/>
    <w:rsid w:val="00020D94"/>
    <w:rsid w:val="00020EFD"/>
    <w:rsid w:val="00020F70"/>
    <w:rsid w:val="00021028"/>
    <w:rsid w:val="00021114"/>
    <w:rsid w:val="000211C1"/>
    <w:rsid w:val="0002120D"/>
    <w:rsid w:val="000212CE"/>
    <w:rsid w:val="00021341"/>
    <w:rsid w:val="00021369"/>
    <w:rsid w:val="0002139A"/>
    <w:rsid w:val="000214C0"/>
    <w:rsid w:val="00021545"/>
    <w:rsid w:val="00021555"/>
    <w:rsid w:val="0002160A"/>
    <w:rsid w:val="00021634"/>
    <w:rsid w:val="000216EE"/>
    <w:rsid w:val="0002179E"/>
    <w:rsid w:val="000217C1"/>
    <w:rsid w:val="00021876"/>
    <w:rsid w:val="000218E8"/>
    <w:rsid w:val="000219D3"/>
    <w:rsid w:val="000219E1"/>
    <w:rsid w:val="00021B56"/>
    <w:rsid w:val="00021C57"/>
    <w:rsid w:val="00021C83"/>
    <w:rsid w:val="00021CFA"/>
    <w:rsid w:val="00021E0D"/>
    <w:rsid w:val="00021F9A"/>
    <w:rsid w:val="00021FC7"/>
    <w:rsid w:val="0002202F"/>
    <w:rsid w:val="0002207A"/>
    <w:rsid w:val="000220C7"/>
    <w:rsid w:val="0002215E"/>
    <w:rsid w:val="0002217A"/>
    <w:rsid w:val="0002221A"/>
    <w:rsid w:val="00022288"/>
    <w:rsid w:val="00022377"/>
    <w:rsid w:val="00022403"/>
    <w:rsid w:val="00022404"/>
    <w:rsid w:val="0002240B"/>
    <w:rsid w:val="0002249C"/>
    <w:rsid w:val="000224AB"/>
    <w:rsid w:val="0002251D"/>
    <w:rsid w:val="00022526"/>
    <w:rsid w:val="00022530"/>
    <w:rsid w:val="00022572"/>
    <w:rsid w:val="0002260A"/>
    <w:rsid w:val="00022656"/>
    <w:rsid w:val="000226A7"/>
    <w:rsid w:val="000226E9"/>
    <w:rsid w:val="0002285F"/>
    <w:rsid w:val="000229BE"/>
    <w:rsid w:val="000229F6"/>
    <w:rsid w:val="00022A3C"/>
    <w:rsid w:val="00022A6D"/>
    <w:rsid w:val="00022B83"/>
    <w:rsid w:val="00022B98"/>
    <w:rsid w:val="00022C55"/>
    <w:rsid w:val="00022C7C"/>
    <w:rsid w:val="00022CE9"/>
    <w:rsid w:val="00022E01"/>
    <w:rsid w:val="00022E24"/>
    <w:rsid w:val="00022E48"/>
    <w:rsid w:val="00022F38"/>
    <w:rsid w:val="00022F69"/>
    <w:rsid w:val="00022F81"/>
    <w:rsid w:val="00023087"/>
    <w:rsid w:val="000230A3"/>
    <w:rsid w:val="000230F2"/>
    <w:rsid w:val="0002312E"/>
    <w:rsid w:val="00023133"/>
    <w:rsid w:val="0002319F"/>
    <w:rsid w:val="000231B6"/>
    <w:rsid w:val="000231C1"/>
    <w:rsid w:val="000232C3"/>
    <w:rsid w:val="000232C4"/>
    <w:rsid w:val="00023314"/>
    <w:rsid w:val="00023384"/>
    <w:rsid w:val="000234A7"/>
    <w:rsid w:val="0002352F"/>
    <w:rsid w:val="0002353F"/>
    <w:rsid w:val="00023576"/>
    <w:rsid w:val="0002370E"/>
    <w:rsid w:val="0002377A"/>
    <w:rsid w:val="00023870"/>
    <w:rsid w:val="00023935"/>
    <w:rsid w:val="0002394E"/>
    <w:rsid w:val="00023A9F"/>
    <w:rsid w:val="00023B4D"/>
    <w:rsid w:val="00023BE1"/>
    <w:rsid w:val="00023C39"/>
    <w:rsid w:val="00023D77"/>
    <w:rsid w:val="00023DF3"/>
    <w:rsid w:val="00023EAE"/>
    <w:rsid w:val="0002402F"/>
    <w:rsid w:val="00024089"/>
    <w:rsid w:val="00024118"/>
    <w:rsid w:val="00024145"/>
    <w:rsid w:val="000241AA"/>
    <w:rsid w:val="000241F9"/>
    <w:rsid w:val="00024267"/>
    <w:rsid w:val="000242FB"/>
    <w:rsid w:val="00024316"/>
    <w:rsid w:val="00024329"/>
    <w:rsid w:val="0002437C"/>
    <w:rsid w:val="00024540"/>
    <w:rsid w:val="000246E8"/>
    <w:rsid w:val="000246EF"/>
    <w:rsid w:val="000246FA"/>
    <w:rsid w:val="00024829"/>
    <w:rsid w:val="00024861"/>
    <w:rsid w:val="00024872"/>
    <w:rsid w:val="0002487C"/>
    <w:rsid w:val="00024892"/>
    <w:rsid w:val="00024931"/>
    <w:rsid w:val="0002495A"/>
    <w:rsid w:val="00024B17"/>
    <w:rsid w:val="00024B3E"/>
    <w:rsid w:val="00024B4D"/>
    <w:rsid w:val="00024BE7"/>
    <w:rsid w:val="00024C9A"/>
    <w:rsid w:val="00024CF4"/>
    <w:rsid w:val="00024D05"/>
    <w:rsid w:val="00024D3D"/>
    <w:rsid w:val="00024D8D"/>
    <w:rsid w:val="00024DF4"/>
    <w:rsid w:val="00024F35"/>
    <w:rsid w:val="00024F4C"/>
    <w:rsid w:val="00024FC2"/>
    <w:rsid w:val="000251F9"/>
    <w:rsid w:val="00025201"/>
    <w:rsid w:val="000252AB"/>
    <w:rsid w:val="0002530A"/>
    <w:rsid w:val="000253A3"/>
    <w:rsid w:val="000253D8"/>
    <w:rsid w:val="000254DD"/>
    <w:rsid w:val="00025545"/>
    <w:rsid w:val="00025669"/>
    <w:rsid w:val="0002567C"/>
    <w:rsid w:val="000256FA"/>
    <w:rsid w:val="00025798"/>
    <w:rsid w:val="00025817"/>
    <w:rsid w:val="0002581A"/>
    <w:rsid w:val="0002582E"/>
    <w:rsid w:val="000258BB"/>
    <w:rsid w:val="0002593E"/>
    <w:rsid w:val="0002598E"/>
    <w:rsid w:val="000259C4"/>
    <w:rsid w:val="000259C9"/>
    <w:rsid w:val="000259E1"/>
    <w:rsid w:val="000259F6"/>
    <w:rsid w:val="00025A3B"/>
    <w:rsid w:val="00025AF5"/>
    <w:rsid w:val="00025B71"/>
    <w:rsid w:val="00025BA1"/>
    <w:rsid w:val="00025C7D"/>
    <w:rsid w:val="00025D00"/>
    <w:rsid w:val="00025D08"/>
    <w:rsid w:val="00025D51"/>
    <w:rsid w:val="00025FC2"/>
    <w:rsid w:val="00026035"/>
    <w:rsid w:val="00026151"/>
    <w:rsid w:val="000261A3"/>
    <w:rsid w:val="000261E6"/>
    <w:rsid w:val="0002623D"/>
    <w:rsid w:val="0002629E"/>
    <w:rsid w:val="000262A9"/>
    <w:rsid w:val="000262EA"/>
    <w:rsid w:val="00026352"/>
    <w:rsid w:val="00026375"/>
    <w:rsid w:val="00026379"/>
    <w:rsid w:val="0002639B"/>
    <w:rsid w:val="0002640D"/>
    <w:rsid w:val="00026414"/>
    <w:rsid w:val="000264F9"/>
    <w:rsid w:val="00026543"/>
    <w:rsid w:val="00026701"/>
    <w:rsid w:val="0002678C"/>
    <w:rsid w:val="000267E6"/>
    <w:rsid w:val="000267FB"/>
    <w:rsid w:val="0002683F"/>
    <w:rsid w:val="000268D9"/>
    <w:rsid w:val="000269EE"/>
    <w:rsid w:val="00026A00"/>
    <w:rsid w:val="00026B0A"/>
    <w:rsid w:val="00026B0C"/>
    <w:rsid w:val="00026C26"/>
    <w:rsid w:val="00026C52"/>
    <w:rsid w:val="00026DCF"/>
    <w:rsid w:val="00026F73"/>
    <w:rsid w:val="00026FF0"/>
    <w:rsid w:val="0002707A"/>
    <w:rsid w:val="00027150"/>
    <w:rsid w:val="000272A7"/>
    <w:rsid w:val="000272E8"/>
    <w:rsid w:val="00027348"/>
    <w:rsid w:val="00027369"/>
    <w:rsid w:val="000273A4"/>
    <w:rsid w:val="00027490"/>
    <w:rsid w:val="000274B0"/>
    <w:rsid w:val="0002753B"/>
    <w:rsid w:val="00027583"/>
    <w:rsid w:val="000275CF"/>
    <w:rsid w:val="00027623"/>
    <w:rsid w:val="00027644"/>
    <w:rsid w:val="000278B9"/>
    <w:rsid w:val="0002796C"/>
    <w:rsid w:val="00027979"/>
    <w:rsid w:val="00027A38"/>
    <w:rsid w:val="00027A59"/>
    <w:rsid w:val="00027A90"/>
    <w:rsid w:val="00027AE7"/>
    <w:rsid w:val="00027B3C"/>
    <w:rsid w:val="00027B87"/>
    <w:rsid w:val="00027BC6"/>
    <w:rsid w:val="00027CB7"/>
    <w:rsid w:val="00027E03"/>
    <w:rsid w:val="00027E67"/>
    <w:rsid w:val="00027EE0"/>
    <w:rsid w:val="00027EFF"/>
    <w:rsid w:val="00027F51"/>
    <w:rsid w:val="0003002C"/>
    <w:rsid w:val="0003015D"/>
    <w:rsid w:val="00030188"/>
    <w:rsid w:val="000301B6"/>
    <w:rsid w:val="00030248"/>
    <w:rsid w:val="000303F4"/>
    <w:rsid w:val="000304ED"/>
    <w:rsid w:val="00030588"/>
    <w:rsid w:val="0003064B"/>
    <w:rsid w:val="0003078D"/>
    <w:rsid w:val="000308C2"/>
    <w:rsid w:val="00030904"/>
    <w:rsid w:val="0003092E"/>
    <w:rsid w:val="0003096A"/>
    <w:rsid w:val="00030B00"/>
    <w:rsid w:val="00030B41"/>
    <w:rsid w:val="00030C39"/>
    <w:rsid w:val="00030CA9"/>
    <w:rsid w:val="00030CE0"/>
    <w:rsid w:val="00030D04"/>
    <w:rsid w:val="00030DDC"/>
    <w:rsid w:val="00030E5E"/>
    <w:rsid w:val="00030EE5"/>
    <w:rsid w:val="00030F36"/>
    <w:rsid w:val="00030FC0"/>
    <w:rsid w:val="000310AE"/>
    <w:rsid w:val="000310EB"/>
    <w:rsid w:val="0003110E"/>
    <w:rsid w:val="00031124"/>
    <w:rsid w:val="0003117C"/>
    <w:rsid w:val="000311DC"/>
    <w:rsid w:val="0003136F"/>
    <w:rsid w:val="000314AA"/>
    <w:rsid w:val="00031527"/>
    <w:rsid w:val="0003154A"/>
    <w:rsid w:val="00031558"/>
    <w:rsid w:val="0003159A"/>
    <w:rsid w:val="00031606"/>
    <w:rsid w:val="0003161D"/>
    <w:rsid w:val="0003162C"/>
    <w:rsid w:val="00031734"/>
    <w:rsid w:val="000317D3"/>
    <w:rsid w:val="0003199C"/>
    <w:rsid w:val="00031A02"/>
    <w:rsid w:val="00031B0E"/>
    <w:rsid w:val="00031B77"/>
    <w:rsid w:val="00031BA6"/>
    <w:rsid w:val="00031BBE"/>
    <w:rsid w:val="00031CA6"/>
    <w:rsid w:val="00031E37"/>
    <w:rsid w:val="00031E61"/>
    <w:rsid w:val="00031E9A"/>
    <w:rsid w:val="00031ED9"/>
    <w:rsid w:val="000321AC"/>
    <w:rsid w:val="000321B4"/>
    <w:rsid w:val="000321BE"/>
    <w:rsid w:val="00032200"/>
    <w:rsid w:val="0003238F"/>
    <w:rsid w:val="00032397"/>
    <w:rsid w:val="000323EC"/>
    <w:rsid w:val="000324B9"/>
    <w:rsid w:val="00032528"/>
    <w:rsid w:val="00032625"/>
    <w:rsid w:val="00032639"/>
    <w:rsid w:val="000326D0"/>
    <w:rsid w:val="0003274D"/>
    <w:rsid w:val="00032754"/>
    <w:rsid w:val="000327A6"/>
    <w:rsid w:val="000328A0"/>
    <w:rsid w:val="000328D4"/>
    <w:rsid w:val="00032A16"/>
    <w:rsid w:val="00032A57"/>
    <w:rsid w:val="00032ADC"/>
    <w:rsid w:val="00032B6E"/>
    <w:rsid w:val="00032B76"/>
    <w:rsid w:val="00032B7F"/>
    <w:rsid w:val="00032BE8"/>
    <w:rsid w:val="00032C18"/>
    <w:rsid w:val="00032C8A"/>
    <w:rsid w:val="00032D65"/>
    <w:rsid w:val="00032DD5"/>
    <w:rsid w:val="00032DDF"/>
    <w:rsid w:val="00032E2E"/>
    <w:rsid w:val="00032E7B"/>
    <w:rsid w:val="00032F55"/>
    <w:rsid w:val="00033075"/>
    <w:rsid w:val="000331B5"/>
    <w:rsid w:val="00033209"/>
    <w:rsid w:val="00033300"/>
    <w:rsid w:val="0003331B"/>
    <w:rsid w:val="00033342"/>
    <w:rsid w:val="000333C7"/>
    <w:rsid w:val="0003341E"/>
    <w:rsid w:val="000334A3"/>
    <w:rsid w:val="000335F7"/>
    <w:rsid w:val="0003361D"/>
    <w:rsid w:val="000336FD"/>
    <w:rsid w:val="00033745"/>
    <w:rsid w:val="00033775"/>
    <w:rsid w:val="000337AD"/>
    <w:rsid w:val="0003381E"/>
    <w:rsid w:val="00033929"/>
    <w:rsid w:val="00033964"/>
    <w:rsid w:val="00033A24"/>
    <w:rsid w:val="00033AF1"/>
    <w:rsid w:val="00033B15"/>
    <w:rsid w:val="00033B2B"/>
    <w:rsid w:val="00033BA9"/>
    <w:rsid w:val="00033C72"/>
    <w:rsid w:val="00033EAF"/>
    <w:rsid w:val="00033FCC"/>
    <w:rsid w:val="00033FD6"/>
    <w:rsid w:val="00034010"/>
    <w:rsid w:val="00034129"/>
    <w:rsid w:val="0003413C"/>
    <w:rsid w:val="000342AA"/>
    <w:rsid w:val="000342C0"/>
    <w:rsid w:val="00034366"/>
    <w:rsid w:val="00034429"/>
    <w:rsid w:val="00034469"/>
    <w:rsid w:val="0003453E"/>
    <w:rsid w:val="00034543"/>
    <w:rsid w:val="00034568"/>
    <w:rsid w:val="00034630"/>
    <w:rsid w:val="000346E1"/>
    <w:rsid w:val="00034780"/>
    <w:rsid w:val="0003478A"/>
    <w:rsid w:val="00034A91"/>
    <w:rsid w:val="00034BC9"/>
    <w:rsid w:val="00034BD5"/>
    <w:rsid w:val="00034C62"/>
    <w:rsid w:val="00034C95"/>
    <w:rsid w:val="00034DCF"/>
    <w:rsid w:val="00034E64"/>
    <w:rsid w:val="00034EBC"/>
    <w:rsid w:val="00034F79"/>
    <w:rsid w:val="00035072"/>
    <w:rsid w:val="0003510C"/>
    <w:rsid w:val="0003517C"/>
    <w:rsid w:val="0003518A"/>
    <w:rsid w:val="000351C7"/>
    <w:rsid w:val="00035236"/>
    <w:rsid w:val="000352AB"/>
    <w:rsid w:val="00035327"/>
    <w:rsid w:val="00035370"/>
    <w:rsid w:val="00035399"/>
    <w:rsid w:val="0003540F"/>
    <w:rsid w:val="00035468"/>
    <w:rsid w:val="00035492"/>
    <w:rsid w:val="00035542"/>
    <w:rsid w:val="00035660"/>
    <w:rsid w:val="00035672"/>
    <w:rsid w:val="00035754"/>
    <w:rsid w:val="00035776"/>
    <w:rsid w:val="000357B6"/>
    <w:rsid w:val="000357E4"/>
    <w:rsid w:val="00035808"/>
    <w:rsid w:val="00035831"/>
    <w:rsid w:val="00035883"/>
    <w:rsid w:val="00035908"/>
    <w:rsid w:val="00035939"/>
    <w:rsid w:val="0003593B"/>
    <w:rsid w:val="000359D5"/>
    <w:rsid w:val="00035A36"/>
    <w:rsid w:val="00035AA7"/>
    <w:rsid w:val="00035D22"/>
    <w:rsid w:val="00035DFA"/>
    <w:rsid w:val="00035E72"/>
    <w:rsid w:val="00035EA8"/>
    <w:rsid w:val="00035F23"/>
    <w:rsid w:val="00035FCF"/>
    <w:rsid w:val="00035FF1"/>
    <w:rsid w:val="00036109"/>
    <w:rsid w:val="00036150"/>
    <w:rsid w:val="000361A3"/>
    <w:rsid w:val="00036240"/>
    <w:rsid w:val="00036350"/>
    <w:rsid w:val="000363A7"/>
    <w:rsid w:val="000363AD"/>
    <w:rsid w:val="000364BB"/>
    <w:rsid w:val="000365BF"/>
    <w:rsid w:val="000365FB"/>
    <w:rsid w:val="00036623"/>
    <w:rsid w:val="00036630"/>
    <w:rsid w:val="0003668E"/>
    <w:rsid w:val="000366E0"/>
    <w:rsid w:val="000367FA"/>
    <w:rsid w:val="000368C6"/>
    <w:rsid w:val="0003699B"/>
    <w:rsid w:val="000369B9"/>
    <w:rsid w:val="000369EC"/>
    <w:rsid w:val="00036A45"/>
    <w:rsid w:val="00036A79"/>
    <w:rsid w:val="00036AA3"/>
    <w:rsid w:val="00036AA4"/>
    <w:rsid w:val="00036B10"/>
    <w:rsid w:val="00036BF6"/>
    <w:rsid w:val="00036C7D"/>
    <w:rsid w:val="00036CFA"/>
    <w:rsid w:val="00036D31"/>
    <w:rsid w:val="00036D40"/>
    <w:rsid w:val="00036DA8"/>
    <w:rsid w:val="00036DB2"/>
    <w:rsid w:val="00037042"/>
    <w:rsid w:val="0003708F"/>
    <w:rsid w:val="00037190"/>
    <w:rsid w:val="000371BB"/>
    <w:rsid w:val="00037327"/>
    <w:rsid w:val="00037331"/>
    <w:rsid w:val="00037380"/>
    <w:rsid w:val="000375C1"/>
    <w:rsid w:val="00037755"/>
    <w:rsid w:val="0003775B"/>
    <w:rsid w:val="000377A1"/>
    <w:rsid w:val="00037917"/>
    <w:rsid w:val="00037A31"/>
    <w:rsid w:val="00037AB0"/>
    <w:rsid w:val="00037B22"/>
    <w:rsid w:val="00037B67"/>
    <w:rsid w:val="00037BFF"/>
    <w:rsid w:val="00037C33"/>
    <w:rsid w:val="00037C5C"/>
    <w:rsid w:val="00037CAC"/>
    <w:rsid w:val="00037F2A"/>
    <w:rsid w:val="00037F50"/>
    <w:rsid w:val="00037F64"/>
    <w:rsid w:val="00037F68"/>
    <w:rsid w:val="00037FBA"/>
    <w:rsid w:val="00040072"/>
    <w:rsid w:val="00040095"/>
    <w:rsid w:val="000400A1"/>
    <w:rsid w:val="00040189"/>
    <w:rsid w:val="000401A7"/>
    <w:rsid w:val="0004021C"/>
    <w:rsid w:val="0004035D"/>
    <w:rsid w:val="00040434"/>
    <w:rsid w:val="00040470"/>
    <w:rsid w:val="00040493"/>
    <w:rsid w:val="00040540"/>
    <w:rsid w:val="00040544"/>
    <w:rsid w:val="00040563"/>
    <w:rsid w:val="000405F5"/>
    <w:rsid w:val="00040617"/>
    <w:rsid w:val="00040618"/>
    <w:rsid w:val="00040705"/>
    <w:rsid w:val="00040712"/>
    <w:rsid w:val="00040820"/>
    <w:rsid w:val="0004085B"/>
    <w:rsid w:val="000408D1"/>
    <w:rsid w:val="000409DF"/>
    <w:rsid w:val="000409FC"/>
    <w:rsid w:val="00040A9F"/>
    <w:rsid w:val="00040ACB"/>
    <w:rsid w:val="00040B53"/>
    <w:rsid w:val="00040BA9"/>
    <w:rsid w:val="00040BC0"/>
    <w:rsid w:val="00040CA3"/>
    <w:rsid w:val="00040CA9"/>
    <w:rsid w:val="00040D1F"/>
    <w:rsid w:val="00040F5C"/>
    <w:rsid w:val="00040F5F"/>
    <w:rsid w:val="00040FA6"/>
    <w:rsid w:val="00041123"/>
    <w:rsid w:val="000412B1"/>
    <w:rsid w:val="0004133D"/>
    <w:rsid w:val="00041391"/>
    <w:rsid w:val="0004145F"/>
    <w:rsid w:val="0004150F"/>
    <w:rsid w:val="0004154C"/>
    <w:rsid w:val="000415A4"/>
    <w:rsid w:val="000417C0"/>
    <w:rsid w:val="0004180C"/>
    <w:rsid w:val="00041884"/>
    <w:rsid w:val="000418D4"/>
    <w:rsid w:val="000419CF"/>
    <w:rsid w:val="00041A72"/>
    <w:rsid w:val="00041A87"/>
    <w:rsid w:val="00041B5E"/>
    <w:rsid w:val="00041B9E"/>
    <w:rsid w:val="00041C20"/>
    <w:rsid w:val="00041C29"/>
    <w:rsid w:val="00041CBB"/>
    <w:rsid w:val="00041DA6"/>
    <w:rsid w:val="00041DB0"/>
    <w:rsid w:val="00041E45"/>
    <w:rsid w:val="00041E6F"/>
    <w:rsid w:val="00041F3E"/>
    <w:rsid w:val="00042081"/>
    <w:rsid w:val="000420B7"/>
    <w:rsid w:val="00042209"/>
    <w:rsid w:val="0004223F"/>
    <w:rsid w:val="0004232C"/>
    <w:rsid w:val="000423C8"/>
    <w:rsid w:val="0004240B"/>
    <w:rsid w:val="00042415"/>
    <w:rsid w:val="00042512"/>
    <w:rsid w:val="0004256B"/>
    <w:rsid w:val="000425E6"/>
    <w:rsid w:val="000426B1"/>
    <w:rsid w:val="000426BC"/>
    <w:rsid w:val="0004274A"/>
    <w:rsid w:val="0004275E"/>
    <w:rsid w:val="000427A0"/>
    <w:rsid w:val="00042A6E"/>
    <w:rsid w:val="00042AA7"/>
    <w:rsid w:val="00042B71"/>
    <w:rsid w:val="00042D51"/>
    <w:rsid w:val="00042D96"/>
    <w:rsid w:val="00042E1C"/>
    <w:rsid w:val="00042E33"/>
    <w:rsid w:val="00042E82"/>
    <w:rsid w:val="00042F23"/>
    <w:rsid w:val="00042F31"/>
    <w:rsid w:val="00042F4F"/>
    <w:rsid w:val="00042F68"/>
    <w:rsid w:val="00042FB6"/>
    <w:rsid w:val="0004306C"/>
    <w:rsid w:val="0004306E"/>
    <w:rsid w:val="00043129"/>
    <w:rsid w:val="00043130"/>
    <w:rsid w:val="000431B5"/>
    <w:rsid w:val="00043511"/>
    <w:rsid w:val="000436A6"/>
    <w:rsid w:val="00043718"/>
    <w:rsid w:val="0004374B"/>
    <w:rsid w:val="00043800"/>
    <w:rsid w:val="0004380D"/>
    <w:rsid w:val="0004382C"/>
    <w:rsid w:val="00043837"/>
    <w:rsid w:val="0004383A"/>
    <w:rsid w:val="00043864"/>
    <w:rsid w:val="000438CB"/>
    <w:rsid w:val="000439E9"/>
    <w:rsid w:val="00043B94"/>
    <w:rsid w:val="00043BFD"/>
    <w:rsid w:val="00043D12"/>
    <w:rsid w:val="00043D6C"/>
    <w:rsid w:val="00043EEB"/>
    <w:rsid w:val="00043F46"/>
    <w:rsid w:val="00044020"/>
    <w:rsid w:val="000440EB"/>
    <w:rsid w:val="000440F2"/>
    <w:rsid w:val="000441C9"/>
    <w:rsid w:val="0004423D"/>
    <w:rsid w:val="00044246"/>
    <w:rsid w:val="00044297"/>
    <w:rsid w:val="00044379"/>
    <w:rsid w:val="000443D3"/>
    <w:rsid w:val="00044405"/>
    <w:rsid w:val="00044451"/>
    <w:rsid w:val="00044452"/>
    <w:rsid w:val="0004449D"/>
    <w:rsid w:val="000444A3"/>
    <w:rsid w:val="00044522"/>
    <w:rsid w:val="00044524"/>
    <w:rsid w:val="000445D9"/>
    <w:rsid w:val="00044623"/>
    <w:rsid w:val="000447BC"/>
    <w:rsid w:val="00044870"/>
    <w:rsid w:val="00044999"/>
    <w:rsid w:val="000449DE"/>
    <w:rsid w:val="00044A3B"/>
    <w:rsid w:val="00044A79"/>
    <w:rsid w:val="00044ABE"/>
    <w:rsid w:val="00044B53"/>
    <w:rsid w:val="00044BCD"/>
    <w:rsid w:val="00044BE0"/>
    <w:rsid w:val="00044C20"/>
    <w:rsid w:val="00044CC5"/>
    <w:rsid w:val="00044CD3"/>
    <w:rsid w:val="00044D67"/>
    <w:rsid w:val="00044D6F"/>
    <w:rsid w:val="00044DE6"/>
    <w:rsid w:val="00044E79"/>
    <w:rsid w:val="00044EBF"/>
    <w:rsid w:val="00044EFD"/>
    <w:rsid w:val="00044F7F"/>
    <w:rsid w:val="0004504D"/>
    <w:rsid w:val="00045052"/>
    <w:rsid w:val="00045087"/>
    <w:rsid w:val="0004516B"/>
    <w:rsid w:val="000451C9"/>
    <w:rsid w:val="00045242"/>
    <w:rsid w:val="000452CB"/>
    <w:rsid w:val="000452E9"/>
    <w:rsid w:val="00045461"/>
    <w:rsid w:val="000454C8"/>
    <w:rsid w:val="00045584"/>
    <w:rsid w:val="0004559C"/>
    <w:rsid w:val="0004561E"/>
    <w:rsid w:val="00045623"/>
    <w:rsid w:val="00045648"/>
    <w:rsid w:val="000456A7"/>
    <w:rsid w:val="0004572F"/>
    <w:rsid w:val="0004573B"/>
    <w:rsid w:val="00045763"/>
    <w:rsid w:val="0004577D"/>
    <w:rsid w:val="0004579A"/>
    <w:rsid w:val="000457F8"/>
    <w:rsid w:val="00045805"/>
    <w:rsid w:val="00045885"/>
    <w:rsid w:val="000458C2"/>
    <w:rsid w:val="000459BF"/>
    <w:rsid w:val="000459E2"/>
    <w:rsid w:val="000459EB"/>
    <w:rsid w:val="00045A21"/>
    <w:rsid w:val="00045AC6"/>
    <w:rsid w:val="00045AF8"/>
    <w:rsid w:val="00045AFD"/>
    <w:rsid w:val="00045B54"/>
    <w:rsid w:val="00045CEE"/>
    <w:rsid w:val="00045D4D"/>
    <w:rsid w:val="00045D66"/>
    <w:rsid w:val="00045DBF"/>
    <w:rsid w:val="00045E1B"/>
    <w:rsid w:val="00045EB7"/>
    <w:rsid w:val="00045EBA"/>
    <w:rsid w:val="00045FFF"/>
    <w:rsid w:val="00046062"/>
    <w:rsid w:val="00046098"/>
    <w:rsid w:val="000460F5"/>
    <w:rsid w:val="00046217"/>
    <w:rsid w:val="000462AF"/>
    <w:rsid w:val="000463C8"/>
    <w:rsid w:val="00046464"/>
    <w:rsid w:val="0004662C"/>
    <w:rsid w:val="000466BB"/>
    <w:rsid w:val="000466BC"/>
    <w:rsid w:val="000466DC"/>
    <w:rsid w:val="0004672D"/>
    <w:rsid w:val="00046783"/>
    <w:rsid w:val="000467C4"/>
    <w:rsid w:val="00046894"/>
    <w:rsid w:val="000469B6"/>
    <w:rsid w:val="00046A68"/>
    <w:rsid w:val="00046AC6"/>
    <w:rsid w:val="00046B22"/>
    <w:rsid w:val="00046B25"/>
    <w:rsid w:val="00046BE4"/>
    <w:rsid w:val="00046C2F"/>
    <w:rsid w:val="00046D09"/>
    <w:rsid w:val="00046D6D"/>
    <w:rsid w:val="00046D91"/>
    <w:rsid w:val="00046E75"/>
    <w:rsid w:val="00046F6C"/>
    <w:rsid w:val="00046FE0"/>
    <w:rsid w:val="00047017"/>
    <w:rsid w:val="000470E9"/>
    <w:rsid w:val="000470F0"/>
    <w:rsid w:val="00047175"/>
    <w:rsid w:val="000472A7"/>
    <w:rsid w:val="000472BF"/>
    <w:rsid w:val="00047332"/>
    <w:rsid w:val="00047339"/>
    <w:rsid w:val="000473B1"/>
    <w:rsid w:val="000474C1"/>
    <w:rsid w:val="00047553"/>
    <w:rsid w:val="000475FA"/>
    <w:rsid w:val="000475FC"/>
    <w:rsid w:val="0004763E"/>
    <w:rsid w:val="00047678"/>
    <w:rsid w:val="00047680"/>
    <w:rsid w:val="00047688"/>
    <w:rsid w:val="0004768A"/>
    <w:rsid w:val="000476A5"/>
    <w:rsid w:val="000476C6"/>
    <w:rsid w:val="000476EB"/>
    <w:rsid w:val="00047738"/>
    <w:rsid w:val="0004774C"/>
    <w:rsid w:val="00047795"/>
    <w:rsid w:val="00047914"/>
    <w:rsid w:val="0004796D"/>
    <w:rsid w:val="0004797C"/>
    <w:rsid w:val="00047994"/>
    <w:rsid w:val="000479A0"/>
    <w:rsid w:val="00047A73"/>
    <w:rsid w:val="00047AD1"/>
    <w:rsid w:val="00047B64"/>
    <w:rsid w:val="00047C01"/>
    <w:rsid w:val="00047CD4"/>
    <w:rsid w:val="00047D90"/>
    <w:rsid w:val="00047EB5"/>
    <w:rsid w:val="00047FBD"/>
    <w:rsid w:val="00047FDD"/>
    <w:rsid w:val="00050002"/>
    <w:rsid w:val="000500B2"/>
    <w:rsid w:val="00050153"/>
    <w:rsid w:val="000501E1"/>
    <w:rsid w:val="0005022E"/>
    <w:rsid w:val="00050341"/>
    <w:rsid w:val="00050541"/>
    <w:rsid w:val="000505DF"/>
    <w:rsid w:val="00050742"/>
    <w:rsid w:val="000507E0"/>
    <w:rsid w:val="0005084B"/>
    <w:rsid w:val="00050867"/>
    <w:rsid w:val="00050901"/>
    <w:rsid w:val="00050959"/>
    <w:rsid w:val="00050960"/>
    <w:rsid w:val="0005096C"/>
    <w:rsid w:val="00050983"/>
    <w:rsid w:val="00050AE7"/>
    <w:rsid w:val="00050B09"/>
    <w:rsid w:val="00050B64"/>
    <w:rsid w:val="00050CC7"/>
    <w:rsid w:val="00050CD1"/>
    <w:rsid w:val="00050CF2"/>
    <w:rsid w:val="00050D16"/>
    <w:rsid w:val="00050D44"/>
    <w:rsid w:val="00050DA4"/>
    <w:rsid w:val="00050E5E"/>
    <w:rsid w:val="00050EB2"/>
    <w:rsid w:val="00050F2E"/>
    <w:rsid w:val="00050F5A"/>
    <w:rsid w:val="00050F88"/>
    <w:rsid w:val="0005101A"/>
    <w:rsid w:val="0005103E"/>
    <w:rsid w:val="00051046"/>
    <w:rsid w:val="000510D6"/>
    <w:rsid w:val="00051114"/>
    <w:rsid w:val="00051134"/>
    <w:rsid w:val="000511BB"/>
    <w:rsid w:val="0005120E"/>
    <w:rsid w:val="00051329"/>
    <w:rsid w:val="0005133C"/>
    <w:rsid w:val="00051385"/>
    <w:rsid w:val="000513A6"/>
    <w:rsid w:val="000513C8"/>
    <w:rsid w:val="0005152E"/>
    <w:rsid w:val="00051534"/>
    <w:rsid w:val="00051571"/>
    <w:rsid w:val="0005158E"/>
    <w:rsid w:val="00051611"/>
    <w:rsid w:val="000517FD"/>
    <w:rsid w:val="00051999"/>
    <w:rsid w:val="000519A6"/>
    <w:rsid w:val="00051A63"/>
    <w:rsid w:val="00051B50"/>
    <w:rsid w:val="00051CA7"/>
    <w:rsid w:val="00051CF0"/>
    <w:rsid w:val="00051CF5"/>
    <w:rsid w:val="00051CF7"/>
    <w:rsid w:val="00051D18"/>
    <w:rsid w:val="00051DBF"/>
    <w:rsid w:val="00051E44"/>
    <w:rsid w:val="00051EDC"/>
    <w:rsid w:val="00051F44"/>
    <w:rsid w:val="00051FAD"/>
    <w:rsid w:val="0005202A"/>
    <w:rsid w:val="000520C6"/>
    <w:rsid w:val="000521FB"/>
    <w:rsid w:val="000522F8"/>
    <w:rsid w:val="00052407"/>
    <w:rsid w:val="000524C4"/>
    <w:rsid w:val="00052553"/>
    <w:rsid w:val="000525E0"/>
    <w:rsid w:val="0005261B"/>
    <w:rsid w:val="0005262F"/>
    <w:rsid w:val="00052671"/>
    <w:rsid w:val="000526D0"/>
    <w:rsid w:val="000526DC"/>
    <w:rsid w:val="00052711"/>
    <w:rsid w:val="0005278F"/>
    <w:rsid w:val="00052952"/>
    <w:rsid w:val="000529E1"/>
    <w:rsid w:val="000529E5"/>
    <w:rsid w:val="000529E7"/>
    <w:rsid w:val="00052B33"/>
    <w:rsid w:val="00052C72"/>
    <w:rsid w:val="00052CCD"/>
    <w:rsid w:val="00052CD2"/>
    <w:rsid w:val="00052D18"/>
    <w:rsid w:val="00052DC5"/>
    <w:rsid w:val="00052E4A"/>
    <w:rsid w:val="00052E91"/>
    <w:rsid w:val="00052F2C"/>
    <w:rsid w:val="00053026"/>
    <w:rsid w:val="00053057"/>
    <w:rsid w:val="00053086"/>
    <w:rsid w:val="0005310D"/>
    <w:rsid w:val="000531B7"/>
    <w:rsid w:val="000531E9"/>
    <w:rsid w:val="0005324C"/>
    <w:rsid w:val="000532A0"/>
    <w:rsid w:val="000532B0"/>
    <w:rsid w:val="00053307"/>
    <w:rsid w:val="0005353E"/>
    <w:rsid w:val="00053589"/>
    <w:rsid w:val="00053613"/>
    <w:rsid w:val="000536E6"/>
    <w:rsid w:val="00053713"/>
    <w:rsid w:val="00053A47"/>
    <w:rsid w:val="00053BD1"/>
    <w:rsid w:val="00053CF1"/>
    <w:rsid w:val="00053D39"/>
    <w:rsid w:val="00053DCD"/>
    <w:rsid w:val="00053DE7"/>
    <w:rsid w:val="00053E5E"/>
    <w:rsid w:val="00053EF2"/>
    <w:rsid w:val="00053EF6"/>
    <w:rsid w:val="00053FC2"/>
    <w:rsid w:val="00053FCF"/>
    <w:rsid w:val="00054029"/>
    <w:rsid w:val="00054095"/>
    <w:rsid w:val="000541D8"/>
    <w:rsid w:val="00054312"/>
    <w:rsid w:val="00054412"/>
    <w:rsid w:val="0005441C"/>
    <w:rsid w:val="0005443A"/>
    <w:rsid w:val="000544F4"/>
    <w:rsid w:val="00054502"/>
    <w:rsid w:val="00054507"/>
    <w:rsid w:val="00054513"/>
    <w:rsid w:val="00054586"/>
    <w:rsid w:val="0005467C"/>
    <w:rsid w:val="000546C3"/>
    <w:rsid w:val="000546EA"/>
    <w:rsid w:val="00054894"/>
    <w:rsid w:val="000549A3"/>
    <w:rsid w:val="000549E0"/>
    <w:rsid w:val="00054A86"/>
    <w:rsid w:val="00054AFD"/>
    <w:rsid w:val="00054B1C"/>
    <w:rsid w:val="00054B24"/>
    <w:rsid w:val="00054CEA"/>
    <w:rsid w:val="00054D7A"/>
    <w:rsid w:val="00054DBB"/>
    <w:rsid w:val="00054DF1"/>
    <w:rsid w:val="00054DFF"/>
    <w:rsid w:val="0005507F"/>
    <w:rsid w:val="00055092"/>
    <w:rsid w:val="000550E0"/>
    <w:rsid w:val="000551A6"/>
    <w:rsid w:val="000552A1"/>
    <w:rsid w:val="000552FF"/>
    <w:rsid w:val="000553BB"/>
    <w:rsid w:val="00055438"/>
    <w:rsid w:val="00055569"/>
    <w:rsid w:val="000556F5"/>
    <w:rsid w:val="00055716"/>
    <w:rsid w:val="000558EC"/>
    <w:rsid w:val="0005591F"/>
    <w:rsid w:val="00055979"/>
    <w:rsid w:val="00055A8E"/>
    <w:rsid w:val="00055BBF"/>
    <w:rsid w:val="00055BEB"/>
    <w:rsid w:val="00055CB8"/>
    <w:rsid w:val="00055D4F"/>
    <w:rsid w:val="00055E05"/>
    <w:rsid w:val="00055E3E"/>
    <w:rsid w:val="00055E67"/>
    <w:rsid w:val="00055EBD"/>
    <w:rsid w:val="00055EEF"/>
    <w:rsid w:val="00055FB2"/>
    <w:rsid w:val="00055FD0"/>
    <w:rsid w:val="00055FE9"/>
    <w:rsid w:val="00055FFD"/>
    <w:rsid w:val="00056018"/>
    <w:rsid w:val="00056121"/>
    <w:rsid w:val="0005612C"/>
    <w:rsid w:val="00056189"/>
    <w:rsid w:val="000561A9"/>
    <w:rsid w:val="000561B1"/>
    <w:rsid w:val="0005620B"/>
    <w:rsid w:val="0005626D"/>
    <w:rsid w:val="00056334"/>
    <w:rsid w:val="00056339"/>
    <w:rsid w:val="00056384"/>
    <w:rsid w:val="00056457"/>
    <w:rsid w:val="00056518"/>
    <w:rsid w:val="00056588"/>
    <w:rsid w:val="000565A1"/>
    <w:rsid w:val="000565B0"/>
    <w:rsid w:val="000565CF"/>
    <w:rsid w:val="00056620"/>
    <w:rsid w:val="0005669B"/>
    <w:rsid w:val="0005672C"/>
    <w:rsid w:val="00056772"/>
    <w:rsid w:val="00056776"/>
    <w:rsid w:val="00056790"/>
    <w:rsid w:val="000567DB"/>
    <w:rsid w:val="00056883"/>
    <w:rsid w:val="000569D7"/>
    <w:rsid w:val="00056A13"/>
    <w:rsid w:val="00056AD9"/>
    <w:rsid w:val="00056B9F"/>
    <w:rsid w:val="00056BD2"/>
    <w:rsid w:val="00056C34"/>
    <w:rsid w:val="00056D2A"/>
    <w:rsid w:val="00056D42"/>
    <w:rsid w:val="00056D80"/>
    <w:rsid w:val="00056E71"/>
    <w:rsid w:val="00056EC3"/>
    <w:rsid w:val="00056FA6"/>
    <w:rsid w:val="00056FF3"/>
    <w:rsid w:val="00057084"/>
    <w:rsid w:val="00057138"/>
    <w:rsid w:val="000572B4"/>
    <w:rsid w:val="00057358"/>
    <w:rsid w:val="0005737E"/>
    <w:rsid w:val="00057424"/>
    <w:rsid w:val="0005744B"/>
    <w:rsid w:val="000574B6"/>
    <w:rsid w:val="0005752E"/>
    <w:rsid w:val="00057537"/>
    <w:rsid w:val="00057545"/>
    <w:rsid w:val="000576DF"/>
    <w:rsid w:val="000576EF"/>
    <w:rsid w:val="0005770F"/>
    <w:rsid w:val="0005771B"/>
    <w:rsid w:val="0005771D"/>
    <w:rsid w:val="0005776F"/>
    <w:rsid w:val="00057804"/>
    <w:rsid w:val="00057876"/>
    <w:rsid w:val="000578F3"/>
    <w:rsid w:val="0005790C"/>
    <w:rsid w:val="000579FC"/>
    <w:rsid w:val="00057ACE"/>
    <w:rsid w:val="00057BEA"/>
    <w:rsid w:val="00057C1D"/>
    <w:rsid w:val="00057C67"/>
    <w:rsid w:val="00057C68"/>
    <w:rsid w:val="00057C71"/>
    <w:rsid w:val="00057C8A"/>
    <w:rsid w:val="00057C91"/>
    <w:rsid w:val="00057CD9"/>
    <w:rsid w:val="00057CDC"/>
    <w:rsid w:val="00057D10"/>
    <w:rsid w:val="00057DB2"/>
    <w:rsid w:val="00057DC8"/>
    <w:rsid w:val="00057E3D"/>
    <w:rsid w:val="00057EBD"/>
    <w:rsid w:val="00057EC1"/>
    <w:rsid w:val="00057F39"/>
    <w:rsid w:val="00057FA3"/>
    <w:rsid w:val="00060099"/>
    <w:rsid w:val="0006019E"/>
    <w:rsid w:val="0006029A"/>
    <w:rsid w:val="000602F2"/>
    <w:rsid w:val="0006031B"/>
    <w:rsid w:val="00060329"/>
    <w:rsid w:val="000603FD"/>
    <w:rsid w:val="00060482"/>
    <w:rsid w:val="00060538"/>
    <w:rsid w:val="000607C6"/>
    <w:rsid w:val="000607DE"/>
    <w:rsid w:val="00060860"/>
    <w:rsid w:val="000609E1"/>
    <w:rsid w:val="00060A25"/>
    <w:rsid w:val="00060A53"/>
    <w:rsid w:val="00060AB6"/>
    <w:rsid w:val="00060B84"/>
    <w:rsid w:val="00060BD9"/>
    <w:rsid w:val="00060C11"/>
    <w:rsid w:val="00060E10"/>
    <w:rsid w:val="00060E8D"/>
    <w:rsid w:val="00060E99"/>
    <w:rsid w:val="00060F84"/>
    <w:rsid w:val="00061003"/>
    <w:rsid w:val="0006109B"/>
    <w:rsid w:val="00061267"/>
    <w:rsid w:val="000612B5"/>
    <w:rsid w:val="000612CD"/>
    <w:rsid w:val="000612E5"/>
    <w:rsid w:val="00061371"/>
    <w:rsid w:val="0006147D"/>
    <w:rsid w:val="000614F6"/>
    <w:rsid w:val="00061527"/>
    <w:rsid w:val="0006155A"/>
    <w:rsid w:val="000616D6"/>
    <w:rsid w:val="00061757"/>
    <w:rsid w:val="00061795"/>
    <w:rsid w:val="0006183C"/>
    <w:rsid w:val="000618F3"/>
    <w:rsid w:val="000619A7"/>
    <w:rsid w:val="00061A6D"/>
    <w:rsid w:val="00061AF1"/>
    <w:rsid w:val="00061B05"/>
    <w:rsid w:val="00061B50"/>
    <w:rsid w:val="00061BB2"/>
    <w:rsid w:val="00061C36"/>
    <w:rsid w:val="00061CB6"/>
    <w:rsid w:val="00061DF3"/>
    <w:rsid w:val="00061EE1"/>
    <w:rsid w:val="00062195"/>
    <w:rsid w:val="000621CD"/>
    <w:rsid w:val="00062228"/>
    <w:rsid w:val="000622E7"/>
    <w:rsid w:val="000623E6"/>
    <w:rsid w:val="00062492"/>
    <w:rsid w:val="00062499"/>
    <w:rsid w:val="000624AF"/>
    <w:rsid w:val="000624B7"/>
    <w:rsid w:val="0006253B"/>
    <w:rsid w:val="0006254A"/>
    <w:rsid w:val="000625CF"/>
    <w:rsid w:val="000625F5"/>
    <w:rsid w:val="00062706"/>
    <w:rsid w:val="00062788"/>
    <w:rsid w:val="0006278E"/>
    <w:rsid w:val="0006292F"/>
    <w:rsid w:val="000629CB"/>
    <w:rsid w:val="00062A2B"/>
    <w:rsid w:val="00062A46"/>
    <w:rsid w:val="00062A63"/>
    <w:rsid w:val="00062C56"/>
    <w:rsid w:val="00062C8F"/>
    <w:rsid w:val="00062D0E"/>
    <w:rsid w:val="00062D78"/>
    <w:rsid w:val="00062D97"/>
    <w:rsid w:val="00062DCF"/>
    <w:rsid w:val="00062DD2"/>
    <w:rsid w:val="0006307C"/>
    <w:rsid w:val="00063287"/>
    <w:rsid w:val="0006331B"/>
    <w:rsid w:val="0006336C"/>
    <w:rsid w:val="000633D9"/>
    <w:rsid w:val="000634B5"/>
    <w:rsid w:val="0006352C"/>
    <w:rsid w:val="000635A9"/>
    <w:rsid w:val="000635BE"/>
    <w:rsid w:val="000635E4"/>
    <w:rsid w:val="0006364C"/>
    <w:rsid w:val="0006369A"/>
    <w:rsid w:val="000636A3"/>
    <w:rsid w:val="000637DA"/>
    <w:rsid w:val="0006381D"/>
    <w:rsid w:val="00063901"/>
    <w:rsid w:val="00063942"/>
    <w:rsid w:val="00063A30"/>
    <w:rsid w:val="00063B46"/>
    <w:rsid w:val="00063B61"/>
    <w:rsid w:val="00063B92"/>
    <w:rsid w:val="00063BD5"/>
    <w:rsid w:val="00063E2C"/>
    <w:rsid w:val="00063F01"/>
    <w:rsid w:val="00063FBB"/>
    <w:rsid w:val="00063FC3"/>
    <w:rsid w:val="00064013"/>
    <w:rsid w:val="00064056"/>
    <w:rsid w:val="0006411C"/>
    <w:rsid w:val="00064145"/>
    <w:rsid w:val="0006423F"/>
    <w:rsid w:val="000642F8"/>
    <w:rsid w:val="00064327"/>
    <w:rsid w:val="000643F2"/>
    <w:rsid w:val="00064402"/>
    <w:rsid w:val="000644F6"/>
    <w:rsid w:val="0006450A"/>
    <w:rsid w:val="0006460F"/>
    <w:rsid w:val="0006462D"/>
    <w:rsid w:val="00064747"/>
    <w:rsid w:val="0006486F"/>
    <w:rsid w:val="00064A51"/>
    <w:rsid w:val="00064BB1"/>
    <w:rsid w:val="00064BB2"/>
    <w:rsid w:val="00064CD2"/>
    <w:rsid w:val="00064E2D"/>
    <w:rsid w:val="00064E32"/>
    <w:rsid w:val="00065000"/>
    <w:rsid w:val="000650B7"/>
    <w:rsid w:val="0006518D"/>
    <w:rsid w:val="000651A5"/>
    <w:rsid w:val="0006522C"/>
    <w:rsid w:val="00065257"/>
    <w:rsid w:val="0006545B"/>
    <w:rsid w:val="000654B6"/>
    <w:rsid w:val="00065522"/>
    <w:rsid w:val="000656AB"/>
    <w:rsid w:val="00065896"/>
    <w:rsid w:val="00065978"/>
    <w:rsid w:val="00065A7E"/>
    <w:rsid w:val="00065B29"/>
    <w:rsid w:val="00065B3A"/>
    <w:rsid w:val="00065C64"/>
    <w:rsid w:val="00065DA6"/>
    <w:rsid w:val="00065DE9"/>
    <w:rsid w:val="00065DEF"/>
    <w:rsid w:val="00065E07"/>
    <w:rsid w:val="00065EDD"/>
    <w:rsid w:val="00065EF1"/>
    <w:rsid w:val="00065F4B"/>
    <w:rsid w:val="00065F6C"/>
    <w:rsid w:val="00065F7D"/>
    <w:rsid w:val="00065FE1"/>
    <w:rsid w:val="00066223"/>
    <w:rsid w:val="00066359"/>
    <w:rsid w:val="000663A3"/>
    <w:rsid w:val="00066429"/>
    <w:rsid w:val="00066481"/>
    <w:rsid w:val="00066518"/>
    <w:rsid w:val="000667AF"/>
    <w:rsid w:val="000667D5"/>
    <w:rsid w:val="00066997"/>
    <w:rsid w:val="00066A49"/>
    <w:rsid w:val="00066A6D"/>
    <w:rsid w:val="00066AC2"/>
    <w:rsid w:val="00066B53"/>
    <w:rsid w:val="00066C4C"/>
    <w:rsid w:val="00066CFA"/>
    <w:rsid w:val="00066D36"/>
    <w:rsid w:val="00066D70"/>
    <w:rsid w:val="00066D71"/>
    <w:rsid w:val="00066E21"/>
    <w:rsid w:val="00066F36"/>
    <w:rsid w:val="00066F59"/>
    <w:rsid w:val="00067136"/>
    <w:rsid w:val="000671A4"/>
    <w:rsid w:val="000671C6"/>
    <w:rsid w:val="000671E4"/>
    <w:rsid w:val="00067201"/>
    <w:rsid w:val="000672BD"/>
    <w:rsid w:val="00067312"/>
    <w:rsid w:val="00067385"/>
    <w:rsid w:val="000675BB"/>
    <w:rsid w:val="000675F7"/>
    <w:rsid w:val="00067608"/>
    <w:rsid w:val="000676DA"/>
    <w:rsid w:val="0006783B"/>
    <w:rsid w:val="00067995"/>
    <w:rsid w:val="00067A4E"/>
    <w:rsid w:val="00067A85"/>
    <w:rsid w:val="00067A8A"/>
    <w:rsid w:val="00067BC7"/>
    <w:rsid w:val="00067BFD"/>
    <w:rsid w:val="00067CAD"/>
    <w:rsid w:val="00067EBE"/>
    <w:rsid w:val="00067F8A"/>
    <w:rsid w:val="00070001"/>
    <w:rsid w:val="000700F0"/>
    <w:rsid w:val="00070115"/>
    <w:rsid w:val="0007015D"/>
    <w:rsid w:val="0007037A"/>
    <w:rsid w:val="000703CD"/>
    <w:rsid w:val="000703D9"/>
    <w:rsid w:val="00070531"/>
    <w:rsid w:val="00070635"/>
    <w:rsid w:val="00070690"/>
    <w:rsid w:val="000706C9"/>
    <w:rsid w:val="00070723"/>
    <w:rsid w:val="0007085D"/>
    <w:rsid w:val="000708D5"/>
    <w:rsid w:val="00070930"/>
    <w:rsid w:val="00070967"/>
    <w:rsid w:val="00070A3D"/>
    <w:rsid w:val="00070B13"/>
    <w:rsid w:val="00070B15"/>
    <w:rsid w:val="00070BC6"/>
    <w:rsid w:val="00070C0E"/>
    <w:rsid w:val="00070CA0"/>
    <w:rsid w:val="00070CB0"/>
    <w:rsid w:val="00070D3A"/>
    <w:rsid w:val="00070D7B"/>
    <w:rsid w:val="00070D7F"/>
    <w:rsid w:val="00070DE7"/>
    <w:rsid w:val="00071025"/>
    <w:rsid w:val="00071050"/>
    <w:rsid w:val="000710DE"/>
    <w:rsid w:val="000710E7"/>
    <w:rsid w:val="000711C3"/>
    <w:rsid w:val="000711DF"/>
    <w:rsid w:val="0007121D"/>
    <w:rsid w:val="000712DB"/>
    <w:rsid w:val="0007130F"/>
    <w:rsid w:val="0007133D"/>
    <w:rsid w:val="0007135A"/>
    <w:rsid w:val="0007135D"/>
    <w:rsid w:val="00071558"/>
    <w:rsid w:val="0007159C"/>
    <w:rsid w:val="000715D6"/>
    <w:rsid w:val="00071652"/>
    <w:rsid w:val="000716E2"/>
    <w:rsid w:val="0007173D"/>
    <w:rsid w:val="00071746"/>
    <w:rsid w:val="00071767"/>
    <w:rsid w:val="00071813"/>
    <w:rsid w:val="000718D1"/>
    <w:rsid w:val="00071912"/>
    <w:rsid w:val="0007192E"/>
    <w:rsid w:val="0007197D"/>
    <w:rsid w:val="000719EB"/>
    <w:rsid w:val="00071A7A"/>
    <w:rsid w:val="00071ACF"/>
    <w:rsid w:val="00071AF1"/>
    <w:rsid w:val="00071B96"/>
    <w:rsid w:val="00071C1F"/>
    <w:rsid w:val="00071C44"/>
    <w:rsid w:val="00071CB4"/>
    <w:rsid w:val="0007215E"/>
    <w:rsid w:val="000723C5"/>
    <w:rsid w:val="000723E1"/>
    <w:rsid w:val="00072418"/>
    <w:rsid w:val="00072504"/>
    <w:rsid w:val="00072528"/>
    <w:rsid w:val="00072574"/>
    <w:rsid w:val="000728F3"/>
    <w:rsid w:val="00072936"/>
    <w:rsid w:val="00072983"/>
    <w:rsid w:val="000729A8"/>
    <w:rsid w:val="000729AC"/>
    <w:rsid w:val="00072AEA"/>
    <w:rsid w:val="00072AEC"/>
    <w:rsid w:val="00072C1B"/>
    <w:rsid w:val="00072D3F"/>
    <w:rsid w:val="00072DAD"/>
    <w:rsid w:val="00072E9E"/>
    <w:rsid w:val="00072F11"/>
    <w:rsid w:val="00072F5B"/>
    <w:rsid w:val="00072F7E"/>
    <w:rsid w:val="00072F9F"/>
    <w:rsid w:val="000732BB"/>
    <w:rsid w:val="00073324"/>
    <w:rsid w:val="000733B6"/>
    <w:rsid w:val="000733CF"/>
    <w:rsid w:val="000733E4"/>
    <w:rsid w:val="00073475"/>
    <w:rsid w:val="000734BD"/>
    <w:rsid w:val="0007352B"/>
    <w:rsid w:val="000737D9"/>
    <w:rsid w:val="00073824"/>
    <w:rsid w:val="00073847"/>
    <w:rsid w:val="00073862"/>
    <w:rsid w:val="00073907"/>
    <w:rsid w:val="00073921"/>
    <w:rsid w:val="00073A02"/>
    <w:rsid w:val="00073AAB"/>
    <w:rsid w:val="00073AF0"/>
    <w:rsid w:val="00073B07"/>
    <w:rsid w:val="00073BF3"/>
    <w:rsid w:val="00073C8A"/>
    <w:rsid w:val="00073CA9"/>
    <w:rsid w:val="00073DBE"/>
    <w:rsid w:val="00073E0C"/>
    <w:rsid w:val="00073F4C"/>
    <w:rsid w:val="00073FAC"/>
    <w:rsid w:val="00073FEA"/>
    <w:rsid w:val="00074073"/>
    <w:rsid w:val="00074133"/>
    <w:rsid w:val="0007439D"/>
    <w:rsid w:val="00074470"/>
    <w:rsid w:val="000745BB"/>
    <w:rsid w:val="000746F6"/>
    <w:rsid w:val="00074788"/>
    <w:rsid w:val="00074830"/>
    <w:rsid w:val="000749A7"/>
    <w:rsid w:val="00074A47"/>
    <w:rsid w:val="00074BCF"/>
    <w:rsid w:val="00074BDB"/>
    <w:rsid w:val="00074C48"/>
    <w:rsid w:val="00074D27"/>
    <w:rsid w:val="00074D59"/>
    <w:rsid w:val="00074D79"/>
    <w:rsid w:val="00074F35"/>
    <w:rsid w:val="00074F3A"/>
    <w:rsid w:val="00075022"/>
    <w:rsid w:val="0007516E"/>
    <w:rsid w:val="00075207"/>
    <w:rsid w:val="00075284"/>
    <w:rsid w:val="000752EA"/>
    <w:rsid w:val="00075344"/>
    <w:rsid w:val="0007535E"/>
    <w:rsid w:val="000753E4"/>
    <w:rsid w:val="000754EE"/>
    <w:rsid w:val="000754F0"/>
    <w:rsid w:val="00075545"/>
    <w:rsid w:val="00075561"/>
    <w:rsid w:val="000755F2"/>
    <w:rsid w:val="000756AE"/>
    <w:rsid w:val="000756C1"/>
    <w:rsid w:val="0007575F"/>
    <w:rsid w:val="000757EA"/>
    <w:rsid w:val="00075918"/>
    <w:rsid w:val="0007591D"/>
    <w:rsid w:val="00075A14"/>
    <w:rsid w:val="00075AA7"/>
    <w:rsid w:val="00075B1A"/>
    <w:rsid w:val="00075B3A"/>
    <w:rsid w:val="00075BE1"/>
    <w:rsid w:val="00075BF5"/>
    <w:rsid w:val="00075C41"/>
    <w:rsid w:val="00075CB4"/>
    <w:rsid w:val="00075CD2"/>
    <w:rsid w:val="00075CE5"/>
    <w:rsid w:val="00075D4C"/>
    <w:rsid w:val="00075D78"/>
    <w:rsid w:val="00075EB3"/>
    <w:rsid w:val="00075F4F"/>
    <w:rsid w:val="00075F5B"/>
    <w:rsid w:val="00075FEF"/>
    <w:rsid w:val="00076012"/>
    <w:rsid w:val="0007618B"/>
    <w:rsid w:val="000761CE"/>
    <w:rsid w:val="000761E3"/>
    <w:rsid w:val="00076229"/>
    <w:rsid w:val="00076287"/>
    <w:rsid w:val="00076298"/>
    <w:rsid w:val="000762E2"/>
    <w:rsid w:val="00076403"/>
    <w:rsid w:val="0007642F"/>
    <w:rsid w:val="000764C6"/>
    <w:rsid w:val="000764C9"/>
    <w:rsid w:val="00076522"/>
    <w:rsid w:val="000765CD"/>
    <w:rsid w:val="0007661D"/>
    <w:rsid w:val="000766CB"/>
    <w:rsid w:val="0007677D"/>
    <w:rsid w:val="000767A2"/>
    <w:rsid w:val="000767A4"/>
    <w:rsid w:val="000767B4"/>
    <w:rsid w:val="000767DD"/>
    <w:rsid w:val="000768C7"/>
    <w:rsid w:val="000768D3"/>
    <w:rsid w:val="0007692A"/>
    <w:rsid w:val="0007694D"/>
    <w:rsid w:val="000769B4"/>
    <w:rsid w:val="000769C3"/>
    <w:rsid w:val="00076A57"/>
    <w:rsid w:val="00076B25"/>
    <w:rsid w:val="00076B79"/>
    <w:rsid w:val="00076C02"/>
    <w:rsid w:val="00076C3E"/>
    <w:rsid w:val="00076D68"/>
    <w:rsid w:val="00076EB2"/>
    <w:rsid w:val="00076F00"/>
    <w:rsid w:val="00076F8B"/>
    <w:rsid w:val="00076FDC"/>
    <w:rsid w:val="0007703E"/>
    <w:rsid w:val="0007713C"/>
    <w:rsid w:val="0007727E"/>
    <w:rsid w:val="000772E8"/>
    <w:rsid w:val="000773D0"/>
    <w:rsid w:val="00077544"/>
    <w:rsid w:val="000776E8"/>
    <w:rsid w:val="00077808"/>
    <w:rsid w:val="000778CA"/>
    <w:rsid w:val="000778CC"/>
    <w:rsid w:val="0007794F"/>
    <w:rsid w:val="00077AD2"/>
    <w:rsid w:val="00077AE3"/>
    <w:rsid w:val="00077AE8"/>
    <w:rsid w:val="00077B1D"/>
    <w:rsid w:val="00077C3D"/>
    <w:rsid w:val="00077C90"/>
    <w:rsid w:val="00077CD6"/>
    <w:rsid w:val="00077CE3"/>
    <w:rsid w:val="00077D82"/>
    <w:rsid w:val="00077DE8"/>
    <w:rsid w:val="00077E52"/>
    <w:rsid w:val="00077E87"/>
    <w:rsid w:val="00077E8A"/>
    <w:rsid w:val="00077EC1"/>
    <w:rsid w:val="00077F98"/>
    <w:rsid w:val="000800A8"/>
    <w:rsid w:val="00080115"/>
    <w:rsid w:val="0008017B"/>
    <w:rsid w:val="000801FF"/>
    <w:rsid w:val="0008020F"/>
    <w:rsid w:val="00080258"/>
    <w:rsid w:val="000803C3"/>
    <w:rsid w:val="00080405"/>
    <w:rsid w:val="0008045C"/>
    <w:rsid w:val="0008048F"/>
    <w:rsid w:val="000804C0"/>
    <w:rsid w:val="00080541"/>
    <w:rsid w:val="000805CB"/>
    <w:rsid w:val="000805E2"/>
    <w:rsid w:val="00080714"/>
    <w:rsid w:val="00080725"/>
    <w:rsid w:val="000807E9"/>
    <w:rsid w:val="0008080F"/>
    <w:rsid w:val="000808AA"/>
    <w:rsid w:val="00080AB0"/>
    <w:rsid w:val="00080B22"/>
    <w:rsid w:val="00080B8A"/>
    <w:rsid w:val="00080BD4"/>
    <w:rsid w:val="00080CB0"/>
    <w:rsid w:val="00080CF9"/>
    <w:rsid w:val="00080D77"/>
    <w:rsid w:val="00080D8F"/>
    <w:rsid w:val="00080E2D"/>
    <w:rsid w:val="00080E37"/>
    <w:rsid w:val="00080F25"/>
    <w:rsid w:val="00080FAA"/>
    <w:rsid w:val="00081024"/>
    <w:rsid w:val="00081107"/>
    <w:rsid w:val="0008110D"/>
    <w:rsid w:val="00081223"/>
    <w:rsid w:val="0008130A"/>
    <w:rsid w:val="00081375"/>
    <w:rsid w:val="00081573"/>
    <w:rsid w:val="00081758"/>
    <w:rsid w:val="000817AA"/>
    <w:rsid w:val="000817B9"/>
    <w:rsid w:val="0008182E"/>
    <w:rsid w:val="0008183A"/>
    <w:rsid w:val="00081921"/>
    <w:rsid w:val="0008197A"/>
    <w:rsid w:val="00081A9A"/>
    <w:rsid w:val="00081B86"/>
    <w:rsid w:val="00081B9C"/>
    <w:rsid w:val="00081BBF"/>
    <w:rsid w:val="00081D6C"/>
    <w:rsid w:val="00081E5C"/>
    <w:rsid w:val="000820AD"/>
    <w:rsid w:val="00082102"/>
    <w:rsid w:val="0008217E"/>
    <w:rsid w:val="000821E4"/>
    <w:rsid w:val="000823A5"/>
    <w:rsid w:val="0008244B"/>
    <w:rsid w:val="000825B3"/>
    <w:rsid w:val="0008266D"/>
    <w:rsid w:val="000826DC"/>
    <w:rsid w:val="0008274D"/>
    <w:rsid w:val="00082759"/>
    <w:rsid w:val="00082786"/>
    <w:rsid w:val="000827E7"/>
    <w:rsid w:val="000827FC"/>
    <w:rsid w:val="00082853"/>
    <w:rsid w:val="000828E1"/>
    <w:rsid w:val="00082A33"/>
    <w:rsid w:val="00082AB8"/>
    <w:rsid w:val="00082B3D"/>
    <w:rsid w:val="00082C1F"/>
    <w:rsid w:val="00082C5E"/>
    <w:rsid w:val="00082CE3"/>
    <w:rsid w:val="00082DB8"/>
    <w:rsid w:val="00082E01"/>
    <w:rsid w:val="00082E21"/>
    <w:rsid w:val="00082E63"/>
    <w:rsid w:val="00082E9B"/>
    <w:rsid w:val="00082FC9"/>
    <w:rsid w:val="0008300E"/>
    <w:rsid w:val="000830AE"/>
    <w:rsid w:val="00083237"/>
    <w:rsid w:val="00083274"/>
    <w:rsid w:val="000832A7"/>
    <w:rsid w:val="0008337C"/>
    <w:rsid w:val="0008341A"/>
    <w:rsid w:val="00083431"/>
    <w:rsid w:val="00083473"/>
    <w:rsid w:val="00083555"/>
    <w:rsid w:val="000835CD"/>
    <w:rsid w:val="0008361E"/>
    <w:rsid w:val="0008369D"/>
    <w:rsid w:val="000836D5"/>
    <w:rsid w:val="0008384E"/>
    <w:rsid w:val="00083868"/>
    <w:rsid w:val="00083914"/>
    <w:rsid w:val="0008396C"/>
    <w:rsid w:val="000839FF"/>
    <w:rsid w:val="00083A77"/>
    <w:rsid w:val="00083AA3"/>
    <w:rsid w:val="00083AA7"/>
    <w:rsid w:val="00083AF6"/>
    <w:rsid w:val="00083BF8"/>
    <w:rsid w:val="00083D13"/>
    <w:rsid w:val="00083E0B"/>
    <w:rsid w:val="00083EE5"/>
    <w:rsid w:val="00083F07"/>
    <w:rsid w:val="00083F88"/>
    <w:rsid w:val="00083FED"/>
    <w:rsid w:val="00084088"/>
    <w:rsid w:val="000841DD"/>
    <w:rsid w:val="00084211"/>
    <w:rsid w:val="000842C5"/>
    <w:rsid w:val="00084428"/>
    <w:rsid w:val="0008442B"/>
    <w:rsid w:val="0008455F"/>
    <w:rsid w:val="00084648"/>
    <w:rsid w:val="0008469C"/>
    <w:rsid w:val="00084778"/>
    <w:rsid w:val="000847B7"/>
    <w:rsid w:val="000847F6"/>
    <w:rsid w:val="000847F9"/>
    <w:rsid w:val="000847FB"/>
    <w:rsid w:val="00084810"/>
    <w:rsid w:val="000848BF"/>
    <w:rsid w:val="00084929"/>
    <w:rsid w:val="00084970"/>
    <w:rsid w:val="000849C8"/>
    <w:rsid w:val="000849CB"/>
    <w:rsid w:val="00084A1A"/>
    <w:rsid w:val="00084A31"/>
    <w:rsid w:val="00084BE8"/>
    <w:rsid w:val="00084C0A"/>
    <w:rsid w:val="00084C2F"/>
    <w:rsid w:val="00084C50"/>
    <w:rsid w:val="00084CE0"/>
    <w:rsid w:val="00084CF0"/>
    <w:rsid w:val="00084E0C"/>
    <w:rsid w:val="00084E86"/>
    <w:rsid w:val="00084F09"/>
    <w:rsid w:val="00084F6F"/>
    <w:rsid w:val="00084F94"/>
    <w:rsid w:val="000850AF"/>
    <w:rsid w:val="000850C5"/>
    <w:rsid w:val="0008516F"/>
    <w:rsid w:val="00085386"/>
    <w:rsid w:val="000853C7"/>
    <w:rsid w:val="000854DC"/>
    <w:rsid w:val="00085556"/>
    <w:rsid w:val="00085578"/>
    <w:rsid w:val="00085660"/>
    <w:rsid w:val="000856B6"/>
    <w:rsid w:val="000856F8"/>
    <w:rsid w:val="00085718"/>
    <w:rsid w:val="00085772"/>
    <w:rsid w:val="000857B2"/>
    <w:rsid w:val="000858BD"/>
    <w:rsid w:val="0008591D"/>
    <w:rsid w:val="00085960"/>
    <w:rsid w:val="00085A56"/>
    <w:rsid w:val="00085AB1"/>
    <w:rsid w:val="00085B50"/>
    <w:rsid w:val="00085C24"/>
    <w:rsid w:val="00085C83"/>
    <w:rsid w:val="00085C88"/>
    <w:rsid w:val="00085D45"/>
    <w:rsid w:val="00085DAD"/>
    <w:rsid w:val="00085DF8"/>
    <w:rsid w:val="00085E8C"/>
    <w:rsid w:val="00085F61"/>
    <w:rsid w:val="00085FB9"/>
    <w:rsid w:val="0008618E"/>
    <w:rsid w:val="000861C2"/>
    <w:rsid w:val="0008622A"/>
    <w:rsid w:val="0008628A"/>
    <w:rsid w:val="000862D9"/>
    <w:rsid w:val="000862EE"/>
    <w:rsid w:val="0008633B"/>
    <w:rsid w:val="00086432"/>
    <w:rsid w:val="00086488"/>
    <w:rsid w:val="0008661F"/>
    <w:rsid w:val="00086776"/>
    <w:rsid w:val="0008684B"/>
    <w:rsid w:val="00086922"/>
    <w:rsid w:val="00086956"/>
    <w:rsid w:val="00086969"/>
    <w:rsid w:val="0008696E"/>
    <w:rsid w:val="00086983"/>
    <w:rsid w:val="00086A0B"/>
    <w:rsid w:val="00086A14"/>
    <w:rsid w:val="00086A72"/>
    <w:rsid w:val="00086A74"/>
    <w:rsid w:val="00086ADF"/>
    <w:rsid w:val="00086B28"/>
    <w:rsid w:val="00086B83"/>
    <w:rsid w:val="00086BB5"/>
    <w:rsid w:val="00086BD4"/>
    <w:rsid w:val="00086C07"/>
    <w:rsid w:val="00086C30"/>
    <w:rsid w:val="00086C9B"/>
    <w:rsid w:val="00086CC9"/>
    <w:rsid w:val="00086D07"/>
    <w:rsid w:val="00086D35"/>
    <w:rsid w:val="00086D5B"/>
    <w:rsid w:val="00086E17"/>
    <w:rsid w:val="00086E35"/>
    <w:rsid w:val="00086EFB"/>
    <w:rsid w:val="00086F0E"/>
    <w:rsid w:val="00086F3F"/>
    <w:rsid w:val="00087010"/>
    <w:rsid w:val="0008711C"/>
    <w:rsid w:val="000871D3"/>
    <w:rsid w:val="0008736C"/>
    <w:rsid w:val="000875B4"/>
    <w:rsid w:val="00087655"/>
    <w:rsid w:val="000877C0"/>
    <w:rsid w:val="000877C1"/>
    <w:rsid w:val="00087811"/>
    <w:rsid w:val="0008786F"/>
    <w:rsid w:val="00087A97"/>
    <w:rsid w:val="00087B11"/>
    <w:rsid w:val="00087BD1"/>
    <w:rsid w:val="00087C4A"/>
    <w:rsid w:val="00087D2A"/>
    <w:rsid w:val="00087D81"/>
    <w:rsid w:val="00087DB6"/>
    <w:rsid w:val="00087DDA"/>
    <w:rsid w:val="00087DFF"/>
    <w:rsid w:val="00087FA2"/>
    <w:rsid w:val="0009003A"/>
    <w:rsid w:val="000900C6"/>
    <w:rsid w:val="00090119"/>
    <w:rsid w:val="0009024E"/>
    <w:rsid w:val="000902F5"/>
    <w:rsid w:val="000903AD"/>
    <w:rsid w:val="00090401"/>
    <w:rsid w:val="0009043B"/>
    <w:rsid w:val="000904F7"/>
    <w:rsid w:val="00090506"/>
    <w:rsid w:val="0009053A"/>
    <w:rsid w:val="00090683"/>
    <w:rsid w:val="000906FB"/>
    <w:rsid w:val="0009071E"/>
    <w:rsid w:val="0009072B"/>
    <w:rsid w:val="0009075A"/>
    <w:rsid w:val="0009084C"/>
    <w:rsid w:val="000908B3"/>
    <w:rsid w:val="000908C6"/>
    <w:rsid w:val="00090955"/>
    <w:rsid w:val="00090A16"/>
    <w:rsid w:val="00090B50"/>
    <w:rsid w:val="00090B68"/>
    <w:rsid w:val="00090BDF"/>
    <w:rsid w:val="00090D58"/>
    <w:rsid w:val="00090D6B"/>
    <w:rsid w:val="00090E25"/>
    <w:rsid w:val="00090E64"/>
    <w:rsid w:val="00090ED0"/>
    <w:rsid w:val="00090F81"/>
    <w:rsid w:val="000910B2"/>
    <w:rsid w:val="000910BE"/>
    <w:rsid w:val="0009119F"/>
    <w:rsid w:val="000911AA"/>
    <w:rsid w:val="00091213"/>
    <w:rsid w:val="00091266"/>
    <w:rsid w:val="00091281"/>
    <w:rsid w:val="0009145F"/>
    <w:rsid w:val="000915EE"/>
    <w:rsid w:val="000915F0"/>
    <w:rsid w:val="0009167E"/>
    <w:rsid w:val="00091738"/>
    <w:rsid w:val="00091794"/>
    <w:rsid w:val="00091810"/>
    <w:rsid w:val="0009183D"/>
    <w:rsid w:val="0009197D"/>
    <w:rsid w:val="0009197F"/>
    <w:rsid w:val="000919D8"/>
    <w:rsid w:val="00091A07"/>
    <w:rsid w:val="00091BE8"/>
    <w:rsid w:val="00091C43"/>
    <w:rsid w:val="00091CB3"/>
    <w:rsid w:val="00091D16"/>
    <w:rsid w:val="00091DE5"/>
    <w:rsid w:val="00091DFD"/>
    <w:rsid w:val="00091E0B"/>
    <w:rsid w:val="00091E13"/>
    <w:rsid w:val="00091F06"/>
    <w:rsid w:val="000921B5"/>
    <w:rsid w:val="00092232"/>
    <w:rsid w:val="000922F3"/>
    <w:rsid w:val="000923DE"/>
    <w:rsid w:val="0009249B"/>
    <w:rsid w:val="000924F4"/>
    <w:rsid w:val="000924F7"/>
    <w:rsid w:val="00092527"/>
    <w:rsid w:val="0009255B"/>
    <w:rsid w:val="000925AC"/>
    <w:rsid w:val="000926E3"/>
    <w:rsid w:val="00092742"/>
    <w:rsid w:val="0009279A"/>
    <w:rsid w:val="00092899"/>
    <w:rsid w:val="00092911"/>
    <w:rsid w:val="00092952"/>
    <w:rsid w:val="000929A5"/>
    <w:rsid w:val="00092B3D"/>
    <w:rsid w:val="00092B6A"/>
    <w:rsid w:val="00092BDB"/>
    <w:rsid w:val="00092CDB"/>
    <w:rsid w:val="00092CF0"/>
    <w:rsid w:val="00092CF8"/>
    <w:rsid w:val="00092EDC"/>
    <w:rsid w:val="00092F35"/>
    <w:rsid w:val="00092F8B"/>
    <w:rsid w:val="00092FCA"/>
    <w:rsid w:val="00093013"/>
    <w:rsid w:val="000930B4"/>
    <w:rsid w:val="00093101"/>
    <w:rsid w:val="00093365"/>
    <w:rsid w:val="00093404"/>
    <w:rsid w:val="0009350D"/>
    <w:rsid w:val="00093639"/>
    <w:rsid w:val="0009369C"/>
    <w:rsid w:val="000936D1"/>
    <w:rsid w:val="00093750"/>
    <w:rsid w:val="000937B1"/>
    <w:rsid w:val="0009391D"/>
    <w:rsid w:val="0009393D"/>
    <w:rsid w:val="0009397C"/>
    <w:rsid w:val="00093A12"/>
    <w:rsid w:val="00093AA0"/>
    <w:rsid w:val="00093BA4"/>
    <w:rsid w:val="00093BCE"/>
    <w:rsid w:val="00093CCF"/>
    <w:rsid w:val="00093CD0"/>
    <w:rsid w:val="00093DA2"/>
    <w:rsid w:val="00093ECB"/>
    <w:rsid w:val="00093F3B"/>
    <w:rsid w:val="00094107"/>
    <w:rsid w:val="0009412A"/>
    <w:rsid w:val="00094140"/>
    <w:rsid w:val="00094219"/>
    <w:rsid w:val="0009421D"/>
    <w:rsid w:val="0009427F"/>
    <w:rsid w:val="000942C9"/>
    <w:rsid w:val="00094319"/>
    <w:rsid w:val="00094334"/>
    <w:rsid w:val="00094381"/>
    <w:rsid w:val="000943FA"/>
    <w:rsid w:val="0009445A"/>
    <w:rsid w:val="00094461"/>
    <w:rsid w:val="00094505"/>
    <w:rsid w:val="00094534"/>
    <w:rsid w:val="000945CD"/>
    <w:rsid w:val="000945E9"/>
    <w:rsid w:val="000946BE"/>
    <w:rsid w:val="00094733"/>
    <w:rsid w:val="0009476F"/>
    <w:rsid w:val="000947CA"/>
    <w:rsid w:val="000947D8"/>
    <w:rsid w:val="00094812"/>
    <w:rsid w:val="00094824"/>
    <w:rsid w:val="00094845"/>
    <w:rsid w:val="0009485B"/>
    <w:rsid w:val="000948A8"/>
    <w:rsid w:val="00094935"/>
    <w:rsid w:val="00094989"/>
    <w:rsid w:val="00094B39"/>
    <w:rsid w:val="00094BAC"/>
    <w:rsid w:val="00094BBB"/>
    <w:rsid w:val="00094BC0"/>
    <w:rsid w:val="00094BFD"/>
    <w:rsid w:val="00094C4B"/>
    <w:rsid w:val="00094D3E"/>
    <w:rsid w:val="00094D45"/>
    <w:rsid w:val="00094DBF"/>
    <w:rsid w:val="00094DE8"/>
    <w:rsid w:val="00094EF5"/>
    <w:rsid w:val="00094F60"/>
    <w:rsid w:val="00095044"/>
    <w:rsid w:val="000950DF"/>
    <w:rsid w:val="0009510B"/>
    <w:rsid w:val="00095165"/>
    <w:rsid w:val="0009533E"/>
    <w:rsid w:val="000953CE"/>
    <w:rsid w:val="00095427"/>
    <w:rsid w:val="00095439"/>
    <w:rsid w:val="00095475"/>
    <w:rsid w:val="000954AB"/>
    <w:rsid w:val="000954F9"/>
    <w:rsid w:val="00095523"/>
    <w:rsid w:val="00095581"/>
    <w:rsid w:val="000957FD"/>
    <w:rsid w:val="00095856"/>
    <w:rsid w:val="0009593C"/>
    <w:rsid w:val="00095A92"/>
    <w:rsid w:val="00095C2B"/>
    <w:rsid w:val="00095CBD"/>
    <w:rsid w:val="00095D1B"/>
    <w:rsid w:val="00095D83"/>
    <w:rsid w:val="00095DC0"/>
    <w:rsid w:val="00095E40"/>
    <w:rsid w:val="00095F06"/>
    <w:rsid w:val="00095FD9"/>
    <w:rsid w:val="000960D1"/>
    <w:rsid w:val="00096108"/>
    <w:rsid w:val="00096118"/>
    <w:rsid w:val="000962E5"/>
    <w:rsid w:val="0009637D"/>
    <w:rsid w:val="00096388"/>
    <w:rsid w:val="0009639D"/>
    <w:rsid w:val="00096412"/>
    <w:rsid w:val="00096461"/>
    <w:rsid w:val="00096544"/>
    <w:rsid w:val="00096550"/>
    <w:rsid w:val="000966C5"/>
    <w:rsid w:val="000966C8"/>
    <w:rsid w:val="00096752"/>
    <w:rsid w:val="000968BF"/>
    <w:rsid w:val="000968EF"/>
    <w:rsid w:val="000968F0"/>
    <w:rsid w:val="00096932"/>
    <w:rsid w:val="00096A22"/>
    <w:rsid w:val="00096A25"/>
    <w:rsid w:val="00096AC3"/>
    <w:rsid w:val="00096AD5"/>
    <w:rsid w:val="00096B87"/>
    <w:rsid w:val="00096BCF"/>
    <w:rsid w:val="00096BE9"/>
    <w:rsid w:val="00096C30"/>
    <w:rsid w:val="00096D24"/>
    <w:rsid w:val="00096D6D"/>
    <w:rsid w:val="00096E2B"/>
    <w:rsid w:val="00096E45"/>
    <w:rsid w:val="00096F6F"/>
    <w:rsid w:val="00096FE0"/>
    <w:rsid w:val="0009703E"/>
    <w:rsid w:val="000970E1"/>
    <w:rsid w:val="00097220"/>
    <w:rsid w:val="00097261"/>
    <w:rsid w:val="000972D9"/>
    <w:rsid w:val="0009732C"/>
    <w:rsid w:val="00097410"/>
    <w:rsid w:val="00097547"/>
    <w:rsid w:val="00097588"/>
    <w:rsid w:val="0009767D"/>
    <w:rsid w:val="000976FE"/>
    <w:rsid w:val="00097758"/>
    <w:rsid w:val="0009778D"/>
    <w:rsid w:val="000977D6"/>
    <w:rsid w:val="000977E6"/>
    <w:rsid w:val="00097814"/>
    <w:rsid w:val="00097823"/>
    <w:rsid w:val="00097857"/>
    <w:rsid w:val="00097864"/>
    <w:rsid w:val="0009791B"/>
    <w:rsid w:val="0009792F"/>
    <w:rsid w:val="00097959"/>
    <w:rsid w:val="000979E7"/>
    <w:rsid w:val="00097A5D"/>
    <w:rsid w:val="00097A83"/>
    <w:rsid w:val="00097A8D"/>
    <w:rsid w:val="00097AD2"/>
    <w:rsid w:val="00097C63"/>
    <w:rsid w:val="00097CC9"/>
    <w:rsid w:val="00097D20"/>
    <w:rsid w:val="00097E1D"/>
    <w:rsid w:val="00097E7B"/>
    <w:rsid w:val="00097F0E"/>
    <w:rsid w:val="000A0173"/>
    <w:rsid w:val="000A0182"/>
    <w:rsid w:val="000A01E9"/>
    <w:rsid w:val="000A0349"/>
    <w:rsid w:val="000A03BB"/>
    <w:rsid w:val="000A0429"/>
    <w:rsid w:val="000A057A"/>
    <w:rsid w:val="000A072E"/>
    <w:rsid w:val="000A07B5"/>
    <w:rsid w:val="000A07D4"/>
    <w:rsid w:val="000A08B4"/>
    <w:rsid w:val="000A08EF"/>
    <w:rsid w:val="000A0906"/>
    <w:rsid w:val="000A091F"/>
    <w:rsid w:val="000A0981"/>
    <w:rsid w:val="000A09CE"/>
    <w:rsid w:val="000A0A78"/>
    <w:rsid w:val="000A0ADC"/>
    <w:rsid w:val="000A0B51"/>
    <w:rsid w:val="000A0C6E"/>
    <w:rsid w:val="000A0C6F"/>
    <w:rsid w:val="000A0CA9"/>
    <w:rsid w:val="000A0CE9"/>
    <w:rsid w:val="000A0D15"/>
    <w:rsid w:val="000A0D2A"/>
    <w:rsid w:val="000A0E4D"/>
    <w:rsid w:val="000A0EB3"/>
    <w:rsid w:val="000A10D0"/>
    <w:rsid w:val="000A10FC"/>
    <w:rsid w:val="000A1131"/>
    <w:rsid w:val="000A1170"/>
    <w:rsid w:val="000A13CA"/>
    <w:rsid w:val="000A13F5"/>
    <w:rsid w:val="000A141D"/>
    <w:rsid w:val="000A1525"/>
    <w:rsid w:val="000A15E2"/>
    <w:rsid w:val="000A160B"/>
    <w:rsid w:val="000A16D4"/>
    <w:rsid w:val="000A16E9"/>
    <w:rsid w:val="000A16F3"/>
    <w:rsid w:val="000A179B"/>
    <w:rsid w:val="000A1874"/>
    <w:rsid w:val="000A1998"/>
    <w:rsid w:val="000A199C"/>
    <w:rsid w:val="000A1A62"/>
    <w:rsid w:val="000A1B3C"/>
    <w:rsid w:val="000A1B8E"/>
    <w:rsid w:val="000A1BB1"/>
    <w:rsid w:val="000A1BB8"/>
    <w:rsid w:val="000A1BD5"/>
    <w:rsid w:val="000A1C53"/>
    <w:rsid w:val="000A1CC9"/>
    <w:rsid w:val="000A1DDE"/>
    <w:rsid w:val="000A1EA5"/>
    <w:rsid w:val="000A1F30"/>
    <w:rsid w:val="000A1F88"/>
    <w:rsid w:val="000A1F8B"/>
    <w:rsid w:val="000A20B5"/>
    <w:rsid w:val="000A2140"/>
    <w:rsid w:val="000A21EF"/>
    <w:rsid w:val="000A221F"/>
    <w:rsid w:val="000A22BC"/>
    <w:rsid w:val="000A22C0"/>
    <w:rsid w:val="000A2349"/>
    <w:rsid w:val="000A2391"/>
    <w:rsid w:val="000A23A1"/>
    <w:rsid w:val="000A2520"/>
    <w:rsid w:val="000A253D"/>
    <w:rsid w:val="000A257F"/>
    <w:rsid w:val="000A25BF"/>
    <w:rsid w:val="000A2630"/>
    <w:rsid w:val="000A265E"/>
    <w:rsid w:val="000A2763"/>
    <w:rsid w:val="000A2785"/>
    <w:rsid w:val="000A28C4"/>
    <w:rsid w:val="000A293C"/>
    <w:rsid w:val="000A2A68"/>
    <w:rsid w:val="000A2A85"/>
    <w:rsid w:val="000A2AA3"/>
    <w:rsid w:val="000A2B53"/>
    <w:rsid w:val="000A2BD1"/>
    <w:rsid w:val="000A2BD8"/>
    <w:rsid w:val="000A2CAC"/>
    <w:rsid w:val="000A2F33"/>
    <w:rsid w:val="000A2F6D"/>
    <w:rsid w:val="000A3065"/>
    <w:rsid w:val="000A3148"/>
    <w:rsid w:val="000A3186"/>
    <w:rsid w:val="000A31A7"/>
    <w:rsid w:val="000A3251"/>
    <w:rsid w:val="000A3260"/>
    <w:rsid w:val="000A32F5"/>
    <w:rsid w:val="000A338F"/>
    <w:rsid w:val="000A3433"/>
    <w:rsid w:val="000A3454"/>
    <w:rsid w:val="000A347B"/>
    <w:rsid w:val="000A3490"/>
    <w:rsid w:val="000A365A"/>
    <w:rsid w:val="000A36C4"/>
    <w:rsid w:val="000A36C8"/>
    <w:rsid w:val="000A3711"/>
    <w:rsid w:val="000A37CA"/>
    <w:rsid w:val="000A37CC"/>
    <w:rsid w:val="000A3853"/>
    <w:rsid w:val="000A386D"/>
    <w:rsid w:val="000A38A9"/>
    <w:rsid w:val="000A3918"/>
    <w:rsid w:val="000A3B3E"/>
    <w:rsid w:val="000A3C58"/>
    <w:rsid w:val="000A3CD1"/>
    <w:rsid w:val="000A3E10"/>
    <w:rsid w:val="000A3EF0"/>
    <w:rsid w:val="000A3F14"/>
    <w:rsid w:val="000A3F19"/>
    <w:rsid w:val="000A3F95"/>
    <w:rsid w:val="000A404D"/>
    <w:rsid w:val="000A405B"/>
    <w:rsid w:val="000A413D"/>
    <w:rsid w:val="000A4162"/>
    <w:rsid w:val="000A4255"/>
    <w:rsid w:val="000A4428"/>
    <w:rsid w:val="000A4449"/>
    <w:rsid w:val="000A449D"/>
    <w:rsid w:val="000A453B"/>
    <w:rsid w:val="000A45A4"/>
    <w:rsid w:val="000A46E3"/>
    <w:rsid w:val="000A4701"/>
    <w:rsid w:val="000A477E"/>
    <w:rsid w:val="000A4856"/>
    <w:rsid w:val="000A4879"/>
    <w:rsid w:val="000A48F3"/>
    <w:rsid w:val="000A4A0C"/>
    <w:rsid w:val="000A4AC0"/>
    <w:rsid w:val="000A4B1A"/>
    <w:rsid w:val="000A4B56"/>
    <w:rsid w:val="000A4C5B"/>
    <w:rsid w:val="000A4DC4"/>
    <w:rsid w:val="000A4EE5"/>
    <w:rsid w:val="000A4F21"/>
    <w:rsid w:val="000A4FAC"/>
    <w:rsid w:val="000A4FDA"/>
    <w:rsid w:val="000A4FF2"/>
    <w:rsid w:val="000A50D0"/>
    <w:rsid w:val="000A51F9"/>
    <w:rsid w:val="000A521D"/>
    <w:rsid w:val="000A52C6"/>
    <w:rsid w:val="000A530D"/>
    <w:rsid w:val="000A5341"/>
    <w:rsid w:val="000A534E"/>
    <w:rsid w:val="000A53B0"/>
    <w:rsid w:val="000A540F"/>
    <w:rsid w:val="000A54C1"/>
    <w:rsid w:val="000A54C8"/>
    <w:rsid w:val="000A54E0"/>
    <w:rsid w:val="000A5541"/>
    <w:rsid w:val="000A56C8"/>
    <w:rsid w:val="000A56F9"/>
    <w:rsid w:val="000A5740"/>
    <w:rsid w:val="000A57AC"/>
    <w:rsid w:val="000A57D5"/>
    <w:rsid w:val="000A5814"/>
    <w:rsid w:val="000A590D"/>
    <w:rsid w:val="000A5957"/>
    <w:rsid w:val="000A59B3"/>
    <w:rsid w:val="000A59BB"/>
    <w:rsid w:val="000A5A2D"/>
    <w:rsid w:val="000A5A6F"/>
    <w:rsid w:val="000A5AE6"/>
    <w:rsid w:val="000A5CA9"/>
    <w:rsid w:val="000A5E26"/>
    <w:rsid w:val="000A5EB9"/>
    <w:rsid w:val="000A5EFC"/>
    <w:rsid w:val="000A5F11"/>
    <w:rsid w:val="000A6030"/>
    <w:rsid w:val="000A6085"/>
    <w:rsid w:val="000A6184"/>
    <w:rsid w:val="000A61B6"/>
    <w:rsid w:val="000A63D0"/>
    <w:rsid w:val="000A63E6"/>
    <w:rsid w:val="000A646E"/>
    <w:rsid w:val="000A64D4"/>
    <w:rsid w:val="000A6502"/>
    <w:rsid w:val="000A653C"/>
    <w:rsid w:val="000A6568"/>
    <w:rsid w:val="000A658A"/>
    <w:rsid w:val="000A65D8"/>
    <w:rsid w:val="000A669F"/>
    <w:rsid w:val="000A66A8"/>
    <w:rsid w:val="000A6770"/>
    <w:rsid w:val="000A6787"/>
    <w:rsid w:val="000A678C"/>
    <w:rsid w:val="000A6793"/>
    <w:rsid w:val="000A67D1"/>
    <w:rsid w:val="000A693E"/>
    <w:rsid w:val="000A6995"/>
    <w:rsid w:val="000A699D"/>
    <w:rsid w:val="000A69B8"/>
    <w:rsid w:val="000A69DF"/>
    <w:rsid w:val="000A6A2A"/>
    <w:rsid w:val="000A6AD1"/>
    <w:rsid w:val="000A6AFB"/>
    <w:rsid w:val="000A6B87"/>
    <w:rsid w:val="000A6BF6"/>
    <w:rsid w:val="000A6C66"/>
    <w:rsid w:val="000A6D90"/>
    <w:rsid w:val="000A6F03"/>
    <w:rsid w:val="000A6F27"/>
    <w:rsid w:val="000A6F85"/>
    <w:rsid w:val="000A709B"/>
    <w:rsid w:val="000A70B9"/>
    <w:rsid w:val="000A70FC"/>
    <w:rsid w:val="000A7132"/>
    <w:rsid w:val="000A721B"/>
    <w:rsid w:val="000A72B8"/>
    <w:rsid w:val="000A73C4"/>
    <w:rsid w:val="000A73FC"/>
    <w:rsid w:val="000A7457"/>
    <w:rsid w:val="000A74B8"/>
    <w:rsid w:val="000A74D1"/>
    <w:rsid w:val="000A7509"/>
    <w:rsid w:val="000A7556"/>
    <w:rsid w:val="000A7576"/>
    <w:rsid w:val="000A75D9"/>
    <w:rsid w:val="000A7717"/>
    <w:rsid w:val="000A7850"/>
    <w:rsid w:val="000A7A10"/>
    <w:rsid w:val="000A7AB6"/>
    <w:rsid w:val="000A7AF1"/>
    <w:rsid w:val="000A7B64"/>
    <w:rsid w:val="000A7BFC"/>
    <w:rsid w:val="000A7C18"/>
    <w:rsid w:val="000A7C20"/>
    <w:rsid w:val="000A7CAC"/>
    <w:rsid w:val="000A7CB1"/>
    <w:rsid w:val="000A7D4F"/>
    <w:rsid w:val="000A7DB8"/>
    <w:rsid w:val="000A7E13"/>
    <w:rsid w:val="000B0001"/>
    <w:rsid w:val="000B0114"/>
    <w:rsid w:val="000B0269"/>
    <w:rsid w:val="000B0338"/>
    <w:rsid w:val="000B0354"/>
    <w:rsid w:val="000B0390"/>
    <w:rsid w:val="000B03B8"/>
    <w:rsid w:val="000B03EF"/>
    <w:rsid w:val="000B041B"/>
    <w:rsid w:val="000B050E"/>
    <w:rsid w:val="000B0578"/>
    <w:rsid w:val="000B06CE"/>
    <w:rsid w:val="000B0805"/>
    <w:rsid w:val="000B084D"/>
    <w:rsid w:val="000B0923"/>
    <w:rsid w:val="000B0B26"/>
    <w:rsid w:val="000B0B67"/>
    <w:rsid w:val="000B0CAB"/>
    <w:rsid w:val="000B0CC8"/>
    <w:rsid w:val="000B0D99"/>
    <w:rsid w:val="000B0DAA"/>
    <w:rsid w:val="000B0E8D"/>
    <w:rsid w:val="000B0EE8"/>
    <w:rsid w:val="000B0FBA"/>
    <w:rsid w:val="000B1062"/>
    <w:rsid w:val="000B1086"/>
    <w:rsid w:val="000B10D4"/>
    <w:rsid w:val="000B10DE"/>
    <w:rsid w:val="000B126E"/>
    <w:rsid w:val="000B134D"/>
    <w:rsid w:val="000B13D7"/>
    <w:rsid w:val="000B140D"/>
    <w:rsid w:val="000B14ED"/>
    <w:rsid w:val="000B1502"/>
    <w:rsid w:val="000B1541"/>
    <w:rsid w:val="000B1559"/>
    <w:rsid w:val="000B155E"/>
    <w:rsid w:val="000B161A"/>
    <w:rsid w:val="000B1624"/>
    <w:rsid w:val="000B1653"/>
    <w:rsid w:val="000B16BE"/>
    <w:rsid w:val="000B174E"/>
    <w:rsid w:val="000B1759"/>
    <w:rsid w:val="000B1932"/>
    <w:rsid w:val="000B19A0"/>
    <w:rsid w:val="000B19A5"/>
    <w:rsid w:val="000B19AB"/>
    <w:rsid w:val="000B1A1F"/>
    <w:rsid w:val="000B1A54"/>
    <w:rsid w:val="000B1AB6"/>
    <w:rsid w:val="000B1B48"/>
    <w:rsid w:val="000B1B8E"/>
    <w:rsid w:val="000B1C03"/>
    <w:rsid w:val="000B1C04"/>
    <w:rsid w:val="000B1C15"/>
    <w:rsid w:val="000B1C41"/>
    <w:rsid w:val="000B1C9D"/>
    <w:rsid w:val="000B1CEF"/>
    <w:rsid w:val="000B1D35"/>
    <w:rsid w:val="000B1D95"/>
    <w:rsid w:val="000B2011"/>
    <w:rsid w:val="000B2026"/>
    <w:rsid w:val="000B2150"/>
    <w:rsid w:val="000B224F"/>
    <w:rsid w:val="000B2280"/>
    <w:rsid w:val="000B22B4"/>
    <w:rsid w:val="000B22F3"/>
    <w:rsid w:val="000B232B"/>
    <w:rsid w:val="000B24FE"/>
    <w:rsid w:val="000B256F"/>
    <w:rsid w:val="000B262A"/>
    <w:rsid w:val="000B274A"/>
    <w:rsid w:val="000B2774"/>
    <w:rsid w:val="000B28E1"/>
    <w:rsid w:val="000B290D"/>
    <w:rsid w:val="000B2966"/>
    <w:rsid w:val="000B2993"/>
    <w:rsid w:val="000B2A39"/>
    <w:rsid w:val="000B2A6D"/>
    <w:rsid w:val="000B2AB4"/>
    <w:rsid w:val="000B2B02"/>
    <w:rsid w:val="000B2C6B"/>
    <w:rsid w:val="000B2C8C"/>
    <w:rsid w:val="000B2D45"/>
    <w:rsid w:val="000B2D56"/>
    <w:rsid w:val="000B2E66"/>
    <w:rsid w:val="000B2EFD"/>
    <w:rsid w:val="000B3033"/>
    <w:rsid w:val="000B30F1"/>
    <w:rsid w:val="000B31C3"/>
    <w:rsid w:val="000B31D9"/>
    <w:rsid w:val="000B31E4"/>
    <w:rsid w:val="000B3226"/>
    <w:rsid w:val="000B33BE"/>
    <w:rsid w:val="000B33F0"/>
    <w:rsid w:val="000B3468"/>
    <w:rsid w:val="000B3499"/>
    <w:rsid w:val="000B34AE"/>
    <w:rsid w:val="000B34F9"/>
    <w:rsid w:val="000B3538"/>
    <w:rsid w:val="000B3546"/>
    <w:rsid w:val="000B35CC"/>
    <w:rsid w:val="000B370C"/>
    <w:rsid w:val="000B37A3"/>
    <w:rsid w:val="000B3858"/>
    <w:rsid w:val="000B386D"/>
    <w:rsid w:val="000B38AE"/>
    <w:rsid w:val="000B38C1"/>
    <w:rsid w:val="000B38CE"/>
    <w:rsid w:val="000B3B08"/>
    <w:rsid w:val="000B3C96"/>
    <w:rsid w:val="000B3D5E"/>
    <w:rsid w:val="000B3E45"/>
    <w:rsid w:val="000B4033"/>
    <w:rsid w:val="000B40F9"/>
    <w:rsid w:val="000B4190"/>
    <w:rsid w:val="000B427F"/>
    <w:rsid w:val="000B428A"/>
    <w:rsid w:val="000B42A8"/>
    <w:rsid w:val="000B43FD"/>
    <w:rsid w:val="000B4484"/>
    <w:rsid w:val="000B4693"/>
    <w:rsid w:val="000B469F"/>
    <w:rsid w:val="000B4773"/>
    <w:rsid w:val="000B4784"/>
    <w:rsid w:val="000B47BC"/>
    <w:rsid w:val="000B47E4"/>
    <w:rsid w:val="000B4863"/>
    <w:rsid w:val="000B4960"/>
    <w:rsid w:val="000B4A58"/>
    <w:rsid w:val="000B4A77"/>
    <w:rsid w:val="000B4AE0"/>
    <w:rsid w:val="000B4B78"/>
    <w:rsid w:val="000B4BB2"/>
    <w:rsid w:val="000B4BEC"/>
    <w:rsid w:val="000B4BEF"/>
    <w:rsid w:val="000B4CDA"/>
    <w:rsid w:val="000B4E45"/>
    <w:rsid w:val="000B4E64"/>
    <w:rsid w:val="000B4F93"/>
    <w:rsid w:val="000B4FB8"/>
    <w:rsid w:val="000B4FBF"/>
    <w:rsid w:val="000B5092"/>
    <w:rsid w:val="000B50E2"/>
    <w:rsid w:val="000B5126"/>
    <w:rsid w:val="000B5127"/>
    <w:rsid w:val="000B5201"/>
    <w:rsid w:val="000B523B"/>
    <w:rsid w:val="000B5256"/>
    <w:rsid w:val="000B52C9"/>
    <w:rsid w:val="000B53AC"/>
    <w:rsid w:val="000B53B5"/>
    <w:rsid w:val="000B545D"/>
    <w:rsid w:val="000B55B7"/>
    <w:rsid w:val="000B55DE"/>
    <w:rsid w:val="000B55F8"/>
    <w:rsid w:val="000B561B"/>
    <w:rsid w:val="000B5647"/>
    <w:rsid w:val="000B5681"/>
    <w:rsid w:val="000B57A4"/>
    <w:rsid w:val="000B5868"/>
    <w:rsid w:val="000B588D"/>
    <w:rsid w:val="000B5898"/>
    <w:rsid w:val="000B5A80"/>
    <w:rsid w:val="000B5ABC"/>
    <w:rsid w:val="000B5BC4"/>
    <w:rsid w:val="000B5BE1"/>
    <w:rsid w:val="000B5C1F"/>
    <w:rsid w:val="000B5E90"/>
    <w:rsid w:val="000B5ECF"/>
    <w:rsid w:val="000B5F46"/>
    <w:rsid w:val="000B610A"/>
    <w:rsid w:val="000B6195"/>
    <w:rsid w:val="000B625A"/>
    <w:rsid w:val="000B639D"/>
    <w:rsid w:val="000B640E"/>
    <w:rsid w:val="000B64EF"/>
    <w:rsid w:val="000B650B"/>
    <w:rsid w:val="000B65A7"/>
    <w:rsid w:val="000B65FB"/>
    <w:rsid w:val="000B666B"/>
    <w:rsid w:val="000B66EE"/>
    <w:rsid w:val="000B670F"/>
    <w:rsid w:val="000B6783"/>
    <w:rsid w:val="000B67F7"/>
    <w:rsid w:val="000B6818"/>
    <w:rsid w:val="000B6819"/>
    <w:rsid w:val="000B6A19"/>
    <w:rsid w:val="000B6A4D"/>
    <w:rsid w:val="000B6A65"/>
    <w:rsid w:val="000B6A8F"/>
    <w:rsid w:val="000B6B4B"/>
    <w:rsid w:val="000B6B81"/>
    <w:rsid w:val="000B6BA7"/>
    <w:rsid w:val="000B6C6A"/>
    <w:rsid w:val="000B6C82"/>
    <w:rsid w:val="000B6D05"/>
    <w:rsid w:val="000B6DB1"/>
    <w:rsid w:val="000B6DF1"/>
    <w:rsid w:val="000B6E32"/>
    <w:rsid w:val="000B6EBC"/>
    <w:rsid w:val="000B6F3E"/>
    <w:rsid w:val="000B6FEB"/>
    <w:rsid w:val="000B7065"/>
    <w:rsid w:val="000B721F"/>
    <w:rsid w:val="000B725A"/>
    <w:rsid w:val="000B734A"/>
    <w:rsid w:val="000B7366"/>
    <w:rsid w:val="000B76EB"/>
    <w:rsid w:val="000B77AA"/>
    <w:rsid w:val="000B77B7"/>
    <w:rsid w:val="000B77FF"/>
    <w:rsid w:val="000B7943"/>
    <w:rsid w:val="000B7980"/>
    <w:rsid w:val="000B79D7"/>
    <w:rsid w:val="000B7A03"/>
    <w:rsid w:val="000B7A2D"/>
    <w:rsid w:val="000B7A5C"/>
    <w:rsid w:val="000B7A77"/>
    <w:rsid w:val="000B7A98"/>
    <w:rsid w:val="000B7AE4"/>
    <w:rsid w:val="000B7BB9"/>
    <w:rsid w:val="000B7C96"/>
    <w:rsid w:val="000B7CBD"/>
    <w:rsid w:val="000B7CD3"/>
    <w:rsid w:val="000B7F07"/>
    <w:rsid w:val="000B7F42"/>
    <w:rsid w:val="000B7FA3"/>
    <w:rsid w:val="000C0039"/>
    <w:rsid w:val="000C008D"/>
    <w:rsid w:val="000C00B7"/>
    <w:rsid w:val="000C00EB"/>
    <w:rsid w:val="000C00EE"/>
    <w:rsid w:val="000C013B"/>
    <w:rsid w:val="000C0156"/>
    <w:rsid w:val="000C01B4"/>
    <w:rsid w:val="000C01C6"/>
    <w:rsid w:val="000C023A"/>
    <w:rsid w:val="000C027C"/>
    <w:rsid w:val="000C02F2"/>
    <w:rsid w:val="000C02FD"/>
    <w:rsid w:val="000C0300"/>
    <w:rsid w:val="000C0387"/>
    <w:rsid w:val="000C03A1"/>
    <w:rsid w:val="000C049A"/>
    <w:rsid w:val="000C0514"/>
    <w:rsid w:val="000C0592"/>
    <w:rsid w:val="000C05C9"/>
    <w:rsid w:val="000C0626"/>
    <w:rsid w:val="000C0678"/>
    <w:rsid w:val="000C0698"/>
    <w:rsid w:val="000C06AA"/>
    <w:rsid w:val="000C0767"/>
    <w:rsid w:val="000C088F"/>
    <w:rsid w:val="000C08F3"/>
    <w:rsid w:val="000C09F3"/>
    <w:rsid w:val="000C0A39"/>
    <w:rsid w:val="000C0AB5"/>
    <w:rsid w:val="000C0B7C"/>
    <w:rsid w:val="000C0CCE"/>
    <w:rsid w:val="000C0D09"/>
    <w:rsid w:val="000C0DDC"/>
    <w:rsid w:val="000C0E0E"/>
    <w:rsid w:val="000C0E43"/>
    <w:rsid w:val="000C0E55"/>
    <w:rsid w:val="000C0EA9"/>
    <w:rsid w:val="000C0EEC"/>
    <w:rsid w:val="000C0F64"/>
    <w:rsid w:val="000C0F97"/>
    <w:rsid w:val="000C1026"/>
    <w:rsid w:val="000C1087"/>
    <w:rsid w:val="000C118B"/>
    <w:rsid w:val="000C11B3"/>
    <w:rsid w:val="000C1253"/>
    <w:rsid w:val="000C1383"/>
    <w:rsid w:val="000C1423"/>
    <w:rsid w:val="000C14A9"/>
    <w:rsid w:val="000C14E3"/>
    <w:rsid w:val="000C15C6"/>
    <w:rsid w:val="000C15E0"/>
    <w:rsid w:val="000C164D"/>
    <w:rsid w:val="000C165B"/>
    <w:rsid w:val="000C1670"/>
    <w:rsid w:val="000C1764"/>
    <w:rsid w:val="000C17AB"/>
    <w:rsid w:val="000C17E3"/>
    <w:rsid w:val="000C1905"/>
    <w:rsid w:val="000C19C6"/>
    <w:rsid w:val="000C1A17"/>
    <w:rsid w:val="000C1A27"/>
    <w:rsid w:val="000C1A44"/>
    <w:rsid w:val="000C1AD1"/>
    <w:rsid w:val="000C1B1F"/>
    <w:rsid w:val="000C1B41"/>
    <w:rsid w:val="000C1C1E"/>
    <w:rsid w:val="000C1CB2"/>
    <w:rsid w:val="000C1CB4"/>
    <w:rsid w:val="000C1D02"/>
    <w:rsid w:val="000C1D4D"/>
    <w:rsid w:val="000C1D65"/>
    <w:rsid w:val="000C1D79"/>
    <w:rsid w:val="000C1DC3"/>
    <w:rsid w:val="000C1E84"/>
    <w:rsid w:val="000C1ED6"/>
    <w:rsid w:val="000C1F70"/>
    <w:rsid w:val="000C1F75"/>
    <w:rsid w:val="000C2086"/>
    <w:rsid w:val="000C21EC"/>
    <w:rsid w:val="000C21FA"/>
    <w:rsid w:val="000C25E4"/>
    <w:rsid w:val="000C269E"/>
    <w:rsid w:val="000C26A9"/>
    <w:rsid w:val="000C26F4"/>
    <w:rsid w:val="000C276B"/>
    <w:rsid w:val="000C27C8"/>
    <w:rsid w:val="000C28BB"/>
    <w:rsid w:val="000C28F0"/>
    <w:rsid w:val="000C296C"/>
    <w:rsid w:val="000C29CA"/>
    <w:rsid w:val="000C2B7A"/>
    <w:rsid w:val="000C2BA5"/>
    <w:rsid w:val="000C2BC6"/>
    <w:rsid w:val="000C2C6C"/>
    <w:rsid w:val="000C2C90"/>
    <w:rsid w:val="000C2D0B"/>
    <w:rsid w:val="000C2DC8"/>
    <w:rsid w:val="000C2F63"/>
    <w:rsid w:val="000C3003"/>
    <w:rsid w:val="000C31E9"/>
    <w:rsid w:val="000C327E"/>
    <w:rsid w:val="000C3289"/>
    <w:rsid w:val="000C331C"/>
    <w:rsid w:val="000C3385"/>
    <w:rsid w:val="000C33D3"/>
    <w:rsid w:val="000C3412"/>
    <w:rsid w:val="000C3415"/>
    <w:rsid w:val="000C3457"/>
    <w:rsid w:val="000C34E9"/>
    <w:rsid w:val="000C366C"/>
    <w:rsid w:val="000C374B"/>
    <w:rsid w:val="000C37D6"/>
    <w:rsid w:val="000C3A81"/>
    <w:rsid w:val="000C3A86"/>
    <w:rsid w:val="000C3B13"/>
    <w:rsid w:val="000C3B84"/>
    <w:rsid w:val="000C3C0D"/>
    <w:rsid w:val="000C3C80"/>
    <w:rsid w:val="000C3E9A"/>
    <w:rsid w:val="000C3FC8"/>
    <w:rsid w:val="000C40D8"/>
    <w:rsid w:val="000C40E3"/>
    <w:rsid w:val="000C4123"/>
    <w:rsid w:val="000C41C1"/>
    <w:rsid w:val="000C41FC"/>
    <w:rsid w:val="000C4351"/>
    <w:rsid w:val="000C4370"/>
    <w:rsid w:val="000C4442"/>
    <w:rsid w:val="000C449F"/>
    <w:rsid w:val="000C45A4"/>
    <w:rsid w:val="000C45DC"/>
    <w:rsid w:val="000C4707"/>
    <w:rsid w:val="000C4727"/>
    <w:rsid w:val="000C4881"/>
    <w:rsid w:val="000C491F"/>
    <w:rsid w:val="000C49C0"/>
    <w:rsid w:val="000C49E0"/>
    <w:rsid w:val="000C4A49"/>
    <w:rsid w:val="000C4B1A"/>
    <w:rsid w:val="000C4C2D"/>
    <w:rsid w:val="000C4C6B"/>
    <w:rsid w:val="000C4CD7"/>
    <w:rsid w:val="000C4DD4"/>
    <w:rsid w:val="000C4E64"/>
    <w:rsid w:val="000C4EBE"/>
    <w:rsid w:val="000C5038"/>
    <w:rsid w:val="000C503E"/>
    <w:rsid w:val="000C507C"/>
    <w:rsid w:val="000C51BF"/>
    <w:rsid w:val="000C52FA"/>
    <w:rsid w:val="000C5399"/>
    <w:rsid w:val="000C53F1"/>
    <w:rsid w:val="000C5432"/>
    <w:rsid w:val="000C548B"/>
    <w:rsid w:val="000C54BA"/>
    <w:rsid w:val="000C54E5"/>
    <w:rsid w:val="000C5510"/>
    <w:rsid w:val="000C553C"/>
    <w:rsid w:val="000C5597"/>
    <w:rsid w:val="000C564B"/>
    <w:rsid w:val="000C56E0"/>
    <w:rsid w:val="000C577F"/>
    <w:rsid w:val="000C57E0"/>
    <w:rsid w:val="000C5AFD"/>
    <w:rsid w:val="000C5B4E"/>
    <w:rsid w:val="000C5B7E"/>
    <w:rsid w:val="000C5B8A"/>
    <w:rsid w:val="000C5C15"/>
    <w:rsid w:val="000C5C9E"/>
    <w:rsid w:val="000C5D14"/>
    <w:rsid w:val="000C5EB0"/>
    <w:rsid w:val="000C5EDB"/>
    <w:rsid w:val="000C5F06"/>
    <w:rsid w:val="000C5F0D"/>
    <w:rsid w:val="000C5F18"/>
    <w:rsid w:val="000C60EA"/>
    <w:rsid w:val="000C60F2"/>
    <w:rsid w:val="000C60FF"/>
    <w:rsid w:val="000C6119"/>
    <w:rsid w:val="000C6292"/>
    <w:rsid w:val="000C6303"/>
    <w:rsid w:val="000C6327"/>
    <w:rsid w:val="000C64B9"/>
    <w:rsid w:val="000C65A7"/>
    <w:rsid w:val="000C6601"/>
    <w:rsid w:val="000C6612"/>
    <w:rsid w:val="000C6620"/>
    <w:rsid w:val="000C6643"/>
    <w:rsid w:val="000C66AD"/>
    <w:rsid w:val="000C66BD"/>
    <w:rsid w:val="000C66FC"/>
    <w:rsid w:val="000C671F"/>
    <w:rsid w:val="000C6735"/>
    <w:rsid w:val="000C67D0"/>
    <w:rsid w:val="000C682F"/>
    <w:rsid w:val="000C68DC"/>
    <w:rsid w:val="000C6B56"/>
    <w:rsid w:val="000C6D72"/>
    <w:rsid w:val="000C6D8F"/>
    <w:rsid w:val="000C6DDE"/>
    <w:rsid w:val="000C6E4B"/>
    <w:rsid w:val="000C6F24"/>
    <w:rsid w:val="000C70CA"/>
    <w:rsid w:val="000C7184"/>
    <w:rsid w:val="000C718C"/>
    <w:rsid w:val="000C720E"/>
    <w:rsid w:val="000C7228"/>
    <w:rsid w:val="000C72F7"/>
    <w:rsid w:val="000C734C"/>
    <w:rsid w:val="000C735D"/>
    <w:rsid w:val="000C7376"/>
    <w:rsid w:val="000C738D"/>
    <w:rsid w:val="000C739E"/>
    <w:rsid w:val="000C7479"/>
    <w:rsid w:val="000C7547"/>
    <w:rsid w:val="000C76E5"/>
    <w:rsid w:val="000C76ED"/>
    <w:rsid w:val="000C7761"/>
    <w:rsid w:val="000C78AC"/>
    <w:rsid w:val="000C791D"/>
    <w:rsid w:val="000C799A"/>
    <w:rsid w:val="000C79E7"/>
    <w:rsid w:val="000C79F0"/>
    <w:rsid w:val="000C7BEE"/>
    <w:rsid w:val="000C7C75"/>
    <w:rsid w:val="000C7CF8"/>
    <w:rsid w:val="000C7D4D"/>
    <w:rsid w:val="000C7D7C"/>
    <w:rsid w:val="000C7DA0"/>
    <w:rsid w:val="000C7DD1"/>
    <w:rsid w:val="000C7DDE"/>
    <w:rsid w:val="000C7E57"/>
    <w:rsid w:val="000C7EB6"/>
    <w:rsid w:val="000C7FF4"/>
    <w:rsid w:val="000D01D0"/>
    <w:rsid w:val="000D01D2"/>
    <w:rsid w:val="000D02C7"/>
    <w:rsid w:val="000D038F"/>
    <w:rsid w:val="000D0609"/>
    <w:rsid w:val="000D0614"/>
    <w:rsid w:val="000D074E"/>
    <w:rsid w:val="000D0813"/>
    <w:rsid w:val="000D0822"/>
    <w:rsid w:val="000D0825"/>
    <w:rsid w:val="000D0852"/>
    <w:rsid w:val="000D088E"/>
    <w:rsid w:val="000D08C1"/>
    <w:rsid w:val="000D0913"/>
    <w:rsid w:val="000D093E"/>
    <w:rsid w:val="000D09DD"/>
    <w:rsid w:val="000D0A22"/>
    <w:rsid w:val="000D0B29"/>
    <w:rsid w:val="000D0D04"/>
    <w:rsid w:val="000D0D0E"/>
    <w:rsid w:val="000D109D"/>
    <w:rsid w:val="000D1381"/>
    <w:rsid w:val="000D13C9"/>
    <w:rsid w:val="000D1458"/>
    <w:rsid w:val="000D146E"/>
    <w:rsid w:val="000D149B"/>
    <w:rsid w:val="000D157C"/>
    <w:rsid w:val="000D16EB"/>
    <w:rsid w:val="000D1722"/>
    <w:rsid w:val="000D17E0"/>
    <w:rsid w:val="000D180C"/>
    <w:rsid w:val="000D1885"/>
    <w:rsid w:val="000D1965"/>
    <w:rsid w:val="000D1989"/>
    <w:rsid w:val="000D19FF"/>
    <w:rsid w:val="000D1A9E"/>
    <w:rsid w:val="000D1ABF"/>
    <w:rsid w:val="000D1AC9"/>
    <w:rsid w:val="000D1B33"/>
    <w:rsid w:val="000D1BAB"/>
    <w:rsid w:val="000D1BAD"/>
    <w:rsid w:val="000D1BD1"/>
    <w:rsid w:val="000D1BF5"/>
    <w:rsid w:val="000D1CD8"/>
    <w:rsid w:val="000D1D06"/>
    <w:rsid w:val="000D1D27"/>
    <w:rsid w:val="000D1E78"/>
    <w:rsid w:val="000D1E94"/>
    <w:rsid w:val="000D1EB5"/>
    <w:rsid w:val="000D1EEE"/>
    <w:rsid w:val="000D1F41"/>
    <w:rsid w:val="000D1F42"/>
    <w:rsid w:val="000D21C8"/>
    <w:rsid w:val="000D21C9"/>
    <w:rsid w:val="000D23C6"/>
    <w:rsid w:val="000D25CC"/>
    <w:rsid w:val="000D263C"/>
    <w:rsid w:val="000D27A5"/>
    <w:rsid w:val="000D27C6"/>
    <w:rsid w:val="000D27DE"/>
    <w:rsid w:val="000D2998"/>
    <w:rsid w:val="000D29FF"/>
    <w:rsid w:val="000D2B01"/>
    <w:rsid w:val="000D2B1B"/>
    <w:rsid w:val="000D2B98"/>
    <w:rsid w:val="000D2BFA"/>
    <w:rsid w:val="000D2C2A"/>
    <w:rsid w:val="000D2C4D"/>
    <w:rsid w:val="000D2C67"/>
    <w:rsid w:val="000D2C6E"/>
    <w:rsid w:val="000D2E1F"/>
    <w:rsid w:val="000D2E7E"/>
    <w:rsid w:val="000D2EB6"/>
    <w:rsid w:val="000D2F26"/>
    <w:rsid w:val="000D2FA5"/>
    <w:rsid w:val="000D30B4"/>
    <w:rsid w:val="000D3147"/>
    <w:rsid w:val="000D31FC"/>
    <w:rsid w:val="000D327D"/>
    <w:rsid w:val="000D3313"/>
    <w:rsid w:val="000D33E2"/>
    <w:rsid w:val="000D3408"/>
    <w:rsid w:val="000D348E"/>
    <w:rsid w:val="000D3529"/>
    <w:rsid w:val="000D3575"/>
    <w:rsid w:val="000D359E"/>
    <w:rsid w:val="000D35F7"/>
    <w:rsid w:val="000D3636"/>
    <w:rsid w:val="000D3771"/>
    <w:rsid w:val="000D3791"/>
    <w:rsid w:val="000D37A0"/>
    <w:rsid w:val="000D39A4"/>
    <w:rsid w:val="000D3ACB"/>
    <w:rsid w:val="000D3AFE"/>
    <w:rsid w:val="000D3B1F"/>
    <w:rsid w:val="000D3C6F"/>
    <w:rsid w:val="000D3D5D"/>
    <w:rsid w:val="000D3D63"/>
    <w:rsid w:val="000D3E46"/>
    <w:rsid w:val="000D3E57"/>
    <w:rsid w:val="000D3FF3"/>
    <w:rsid w:val="000D4019"/>
    <w:rsid w:val="000D411F"/>
    <w:rsid w:val="000D4251"/>
    <w:rsid w:val="000D434F"/>
    <w:rsid w:val="000D4359"/>
    <w:rsid w:val="000D439C"/>
    <w:rsid w:val="000D440A"/>
    <w:rsid w:val="000D44B7"/>
    <w:rsid w:val="000D4552"/>
    <w:rsid w:val="000D45AB"/>
    <w:rsid w:val="000D45C6"/>
    <w:rsid w:val="000D4709"/>
    <w:rsid w:val="000D476B"/>
    <w:rsid w:val="000D4790"/>
    <w:rsid w:val="000D47B6"/>
    <w:rsid w:val="000D47B7"/>
    <w:rsid w:val="000D47C3"/>
    <w:rsid w:val="000D47FC"/>
    <w:rsid w:val="000D4813"/>
    <w:rsid w:val="000D48A2"/>
    <w:rsid w:val="000D4990"/>
    <w:rsid w:val="000D49F1"/>
    <w:rsid w:val="000D4AA5"/>
    <w:rsid w:val="000D4B71"/>
    <w:rsid w:val="000D4B7E"/>
    <w:rsid w:val="000D4C11"/>
    <w:rsid w:val="000D4C2B"/>
    <w:rsid w:val="000D4C82"/>
    <w:rsid w:val="000D4D23"/>
    <w:rsid w:val="000D4E16"/>
    <w:rsid w:val="000D4E39"/>
    <w:rsid w:val="000D4FD1"/>
    <w:rsid w:val="000D5108"/>
    <w:rsid w:val="000D51F2"/>
    <w:rsid w:val="000D52BB"/>
    <w:rsid w:val="000D52C1"/>
    <w:rsid w:val="000D52F6"/>
    <w:rsid w:val="000D5317"/>
    <w:rsid w:val="000D534B"/>
    <w:rsid w:val="000D5614"/>
    <w:rsid w:val="000D561A"/>
    <w:rsid w:val="000D566B"/>
    <w:rsid w:val="000D567C"/>
    <w:rsid w:val="000D5782"/>
    <w:rsid w:val="000D579E"/>
    <w:rsid w:val="000D57A8"/>
    <w:rsid w:val="000D585B"/>
    <w:rsid w:val="000D5867"/>
    <w:rsid w:val="000D5933"/>
    <w:rsid w:val="000D5952"/>
    <w:rsid w:val="000D59EA"/>
    <w:rsid w:val="000D5A62"/>
    <w:rsid w:val="000D5A75"/>
    <w:rsid w:val="000D5AA8"/>
    <w:rsid w:val="000D5B0D"/>
    <w:rsid w:val="000D5B84"/>
    <w:rsid w:val="000D5BAA"/>
    <w:rsid w:val="000D5BC0"/>
    <w:rsid w:val="000D5BC7"/>
    <w:rsid w:val="000D5C4C"/>
    <w:rsid w:val="000D5C66"/>
    <w:rsid w:val="000D5C90"/>
    <w:rsid w:val="000D5CB3"/>
    <w:rsid w:val="000D5EAC"/>
    <w:rsid w:val="000D601F"/>
    <w:rsid w:val="000D60C8"/>
    <w:rsid w:val="000D612A"/>
    <w:rsid w:val="000D6134"/>
    <w:rsid w:val="000D626A"/>
    <w:rsid w:val="000D630A"/>
    <w:rsid w:val="000D6324"/>
    <w:rsid w:val="000D6393"/>
    <w:rsid w:val="000D63F9"/>
    <w:rsid w:val="000D6422"/>
    <w:rsid w:val="000D6519"/>
    <w:rsid w:val="000D65E0"/>
    <w:rsid w:val="000D65E6"/>
    <w:rsid w:val="000D66F8"/>
    <w:rsid w:val="000D672C"/>
    <w:rsid w:val="000D683C"/>
    <w:rsid w:val="000D68F0"/>
    <w:rsid w:val="000D6910"/>
    <w:rsid w:val="000D6951"/>
    <w:rsid w:val="000D6972"/>
    <w:rsid w:val="000D6A1B"/>
    <w:rsid w:val="000D6A6A"/>
    <w:rsid w:val="000D6A81"/>
    <w:rsid w:val="000D6AC9"/>
    <w:rsid w:val="000D6B9F"/>
    <w:rsid w:val="000D6C2F"/>
    <w:rsid w:val="000D6CD0"/>
    <w:rsid w:val="000D6CFC"/>
    <w:rsid w:val="000D6D0E"/>
    <w:rsid w:val="000D6E5B"/>
    <w:rsid w:val="000D6EBE"/>
    <w:rsid w:val="000D6ECB"/>
    <w:rsid w:val="000D6FC2"/>
    <w:rsid w:val="000D7079"/>
    <w:rsid w:val="000D70F5"/>
    <w:rsid w:val="000D710B"/>
    <w:rsid w:val="000D71AE"/>
    <w:rsid w:val="000D730B"/>
    <w:rsid w:val="000D7320"/>
    <w:rsid w:val="000D73B3"/>
    <w:rsid w:val="000D7567"/>
    <w:rsid w:val="000D7686"/>
    <w:rsid w:val="000D7696"/>
    <w:rsid w:val="000D76CF"/>
    <w:rsid w:val="000D773C"/>
    <w:rsid w:val="000D780B"/>
    <w:rsid w:val="000D786E"/>
    <w:rsid w:val="000D7871"/>
    <w:rsid w:val="000D794B"/>
    <w:rsid w:val="000D79A6"/>
    <w:rsid w:val="000D7A45"/>
    <w:rsid w:val="000D7ABF"/>
    <w:rsid w:val="000D7B26"/>
    <w:rsid w:val="000D7B68"/>
    <w:rsid w:val="000D7BC0"/>
    <w:rsid w:val="000D7BE7"/>
    <w:rsid w:val="000D7C13"/>
    <w:rsid w:val="000D7C1E"/>
    <w:rsid w:val="000D7C69"/>
    <w:rsid w:val="000D7CBD"/>
    <w:rsid w:val="000D7E37"/>
    <w:rsid w:val="000D7E4F"/>
    <w:rsid w:val="000D7E83"/>
    <w:rsid w:val="000D7ED6"/>
    <w:rsid w:val="000D7F31"/>
    <w:rsid w:val="000D7F53"/>
    <w:rsid w:val="000D7F9E"/>
    <w:rsid w:val="000E009A"/>
    <w:rsid w:val="000E00CB"/>
    <w:rsid w:val="000E0163"/>
    <w:rsid w:val="000E01FA"/>
    <w:rsid w:val="000E053C"/>
    <w:rsid w:val="000E061D"/>
    <w:rsid w:val="000E0628"/>
    <w:rsid w:val="000E070A"/>
    <w:rsid w:val="000E07D9"/>
    <w:rsid w:val="000E0865"/>
    <w:rsid w:val="000E08E3"/>
    <w:rsid w:val="000E091D"/>
    <w:rsid w:val="000E099C"/>
    <w:rsid w:val="000E09D8"/>
    <w:rsid w:val="000E0AC0"/>
    <w:rsid w:val="000E0ADE"/>
    <w:rsid w:val="000E0B86"/>
    <w:rsid w:val="000E0C1C"/>
    <w:rsid w:val="000E0C20"/>
    <w:rsid w:val="000E0C5E"/>
    <w:rsid w:val="000E0CCC"/>
    <w:rsid w:val="000E0CEE"/>
    <w:rsid w:val="000E0DA0"/>
    <w:rsid w:val="000E0E27"/>
    <w:rsid w:val="000E0EDA"/>
    <w:rsid w:val="000E0F4E"/>
    <w:rsid w:val="000E0F8B"/>
    <w:rsid w:val="000E1084"/>
    <w:rsid w:val="000E115E"/>
    <w:rsid w:val="000E11D6"/>
    <w:rsid w:val="000E1211"/>
    <w:rsid w:val="000E122F"/>
    <w:rsid w:val="000E124C"/>
    <w:rsid w:val="000E1260"/>
    <w:rsid w:val="000E12AD"/>
    <w:rsid w:val="000E12B2"/>
    <w:rsid w:val="000E12B7"/>
    <w:rsid w:val="000E132B"/>
    <w:rsid w:val="000E1334"/>
    <w:rsid w:val="000E1347"/>
    <w:rsid w:val="000E1382"/>
    <w:rsid w:val="000E1387"/>
    <w:rsid w:val="000E142D"/>
    <w:rsid w:val="000E1506"/>
    <w:rsid w:val="000E15FF"/>
    <w:rsid w:val="000E1674"/>
    <w:rsid w:val="000E16BE"/>
    <w:rsid w:val="000E16C6"/>
    <w:rsid w:val="000E17AE"/>
    <w:rsid w:val="000E1A89"/>
    <w:rsid w:val="000E1A9C"/>
    <w:rsid w:val="000E1ABD"/>
    <w:rsid w:val="000E1AD8"/>
    <w:rsid w:val="000E1AE0"/>
    <w:rsid w:val="000E1C04"/>
    <w:rsid w:val="000E1C3F"/>
    <w:rsid w:val="000E1C8D"/>
    <w:rsid w:val="000E1D10"/>
    <w:rsid w:val="000E1D74"/>
    <w:rsid w:val="000E1E50"/>
    <w:rsid w:val="000E1EB6"/>
    <w:rsid w:val="000E1FAD"/>
    <w:rsid w:val="000E1FC2"/>
    <w:rsid w:val="000E2022"/>
    <w:rsid w:val="000E2086"/>
    <w:rsid w:val="000E2092"/>
    <w:rsid w:val="000E22A8"/>
    <w:rsid w:val="000E231B"/>
    <w:rsid w:val="000E2392"/>
    <w:rsid w:val="000E2417"/>
    <w:rsid w:val="000E244F"/>
    <w:rsid w:val="000E245C"/>
    <w:rsid w:val="000E248A"/>
    <w:rsid w:val="000E259D"/>
    <w:rsid w:val="000E25A0"/>
    <w:rsid w:val="000E2622"/>
    <w:rsid w:val="000E2693"/>
    <w:rsid w:val="000E26FC"/>
    <w:rsid w:val="000E277D"/>
    <w:rsid w:val="000E2784"/>
    <w:rsid w:val="000E2789"/>
    <w:rsid w:val="000E2847"/>
    <w:rsid w:val="000E2926"/>
    <w:rsid w:val="000E295D"/>
    <w:rsid w:val="000E29C1"/>
    <w:rsid w:val="000E29F6"/>
    <w:rsid w:val="000E2A83"/>
    <w:rsid w:val="000E2ADC"/>
    <w:rsid w:val="000E2B0D"/>
    <w:rsid w:val="000E2BC4"/>
    <w:rsid w:val="000E2BCD"/>
    <w:rsid w:val="000E2BD2"/>
    <w:rsid w:val="000E2CD2"/>
    <w:rsid w:val="000E2CE9"/>
    <w:rsid w:val="000E2E00"/>
    <w:rsid w:val="000E2E91"/>
    <w:rsid w:val="000E3011"/>
    <w:rsid w:val="000E308D"/>
    <w:rsid w:val="000E30D6"/>
    <w:rsid w:val="000E312B"/>
    <w:rsid w:val="000E32B8"/>
    <w:rsid w:val="000E3372"/>
    <w:rsid w:val="000E338F"/>
    <w:rsid w:val="000E339A"/>
    <w:rsid w:val="000E3415"/>
    <w:rsid w:val="000E3483"/>
    <w:rsid w:val="000E358F"/>
    <w:rsid w:val="000E35FC"/>
    <w:rsid w:val="000E36CE"/>
    <w:rsid w:val="000E37EC"/>
    <w:rsid w:val="000E391E"/>
    <w:rsid w:val="000E3991"/>
    <w:rsid w:val="000E3994"/>
    <w:rsid w:val="000E3C44"/>
    <w:rsid w:val="000E3C78"/>
    <w:rsid w:val="000E3D1C"/>
    <w:rsid w:val="000E3D32"/>
    <w:rsid w:val="000E3D8D"/>
    <w:rsid w:val="000E3E47"/>
    <w:rsid w:val="000E3E50"/>
    <w:rsid w:val="000E3EC7"/>
    <w:rsid w:val="000E3F38"/>
    <w:rsid w:val="000E406D"/>
    <w:rsid w:val="000E41BE"/>
    <w:rsid w:val="000E41D4"/>
    <w:rsid w:val="000E4256"/>
    <w:rsid w:val="000E42AA"/>
    <w:rsid w:val="000E436B"/>
    <w:rsid w:val="000E4385"/>
    <w:rsid w:val="000E4431"/>
    <w:rsid w:val="000E4440"/>
    <w:rsid w:val="000E461C"/>
    <w:rsid w:val="000E46E9"/>
    <w:rsid w:val="000E4736"/>
    <w:rsid w:val="000E4786"/>
    <w:rsid w:val="000E48C6"/>
    <w:rsid w:val="000E490E"/>
    <w:rsid w:val="000E498E"/>
    <w:rsid w:val="000E49F2"/>
    <w:rsid w:val="000E4A43"/>
    <w:rsid w:val="000E4BE0"/>
    <w:rsid w:val="000E4CBA"/>
    <w:rsid w:val="000E4CC7"/>
    <w:rsid w:val="000E4CCC"/>
    <w:rsid w:val="000E4DAE"/>
    <w:rsid w:val="000E4E20"/>
    <w:rsid w:val="000E4E83"/>
    <w:rsid w:val="000E4EE8"/>
    <w:rsid w:val="000E4EEF"/>
    <w:rsid w:val="000E4FA7"/>
    <w:rsid w:val="000E5135"/>
    <w:rsid w:val="000E51B1"/>
    <w:rsid w:val="000E525D"/>
    <w:rsid w:val="000E52A3"/>
    <w:rsid w:val="000E5323"/>
    <w:rsid w:val="000E532F"/>
    <w:rsid w:val="000E5420"/>
    <w:rsid w:val="000E547D"/>
    <w:rsid w:val="000E5562"/>
    <w:rsid w:val="000E55D5"/>
    <w:rsid w:val="000E5633"/>
    <w:rsid w:val="000E56BB"/>
    <w:rsid w:val="000E5716"/>
    <w:rsid w:val="000E5770"/>
    <w:rsid w:val="000E57CA"/>
    <w:rsid w:val="000E59A2"/>
    <w:rsid w:val="000E59AC"/>
    <w:rsid w:val="000E5A76"/>
    <w:rsid w:val="000E5A9B"/>
    <w:rsid w:val="000E5A9D"/>
    <w:rsid w:val="000E5B12"/>
    <w:rsid w:val="000E5B30"/>
    <w:rsid w:val="000E5B5A"/>
    <w:rsid w:val="000E5B81"/>
    <w:rsid w:val="000E5CF8"/>
    <w:rsid w:val="000E5D7F"/>
    <w:rsid w:val="000E5DDE"/>
    <w:rsid w:val="000E5EDD"/>
    <w:rsid w:val="000E6003"/>
    <w:rsid w:val="000E602A"/>
    <w:rsid w:val="000E6067"/>
    <w:rsid w:val="000E6154"/>
    <w:rsid w:val="000E6166"/>
    <w:rsid w:val="000E61C5"/>
    <w:rsid w:val="000E61E7"/>
    <w:rsid w:val="000E63EA"/>
    <w:rsid w:val="000E643C"/>
    <w:rsid w:val="000E644D"/>
    <w:rsid w:val="000E659E"/>
    <w:rsid w:val="000E65E7"/>
    <w:rsid w:val="000E6646"/>
    <w:rsid w:val="000E66D5"/>
    <w:rsid w:val="000E670E"/>
    <w:rsid w:val="000E6721"/>
    <w:rsid w:val="000E68BB"/>
    <w:rsid w:val="000E6A19"/>
    <w:rsid w:val="000E6B38"/>
    <w:rsid w:val="000E6B6A"/>
    <w:rsid w:val="000E6C0E"/>
    <w:rsid w:val="000E6D6D"/>
    <w:rsid w:val="000E6DD5"/>
    <w:rsid w:val="000E6E0E"/>
    <w:rsid w:val="000E6E63"/>
    <w:rsid w:val="000E6EEB"/>
    <w:rsid w:val="000E6F03"/>
    <w:rsid w:val="000E6F32"/>
    <w:rsid w:val="000E6FF8"/>
    <w:rsid w:val="000E70D6"/>
    <w:rsid w:val="000E724E"/>
    <w:rsid w:val="000E72A2"/>
    <w:rsid w:val="000E72DD"/>
    <w:rsid w:val="000E72EA"/>
    <w:rsid w:val="000E7394"/>
    <w:rsid w:val="000E73C2"/>
    <w:rsid w:val="000E7465"/>
    <w:rsid w:val="000E751A"/>
    <w:rsid w:val="000E75C7"/>
    <w:rsid w:val="000E75DF"/>
    <w:rsid w:val="000E763E"/>
    <w:rsid w:val="000E7692"/>
    <w:rsid w:val="000E788C"/>
    <w:rsid w:val="000E78EC"/>
    <w:rsid w:val="000E7A70"/>
    <w:rsid w:val="000E7B2D"/>
    <w:rsid w:val="000E7C90"/>
    <w:rsid w:val="000E7D02"/>
    <w:rsid w:val="000E7DD5"/>
    <w:rsid w:val="000F00BD"/>
    <w:rsid w:val="000F0141"/>
    <w:rsid w:val="000F0146"/>
    <w:rsid w:val="000F01B6"/>
    <w:rsid w:val="000F0287"/>
    <w:rsid w:val="000F0311"/>
    <w:rsid w:val="000F0453"/>
    <w:rsid w:val="000F049E"/>
    <w:rsid w:val="000F04BC"/>
    <w:rsid w:val="000F05A9"/>
    <w:rsid w:val="000F05C3"/>
    <w:rsid w:val="000F0612"/>
    <w:rsid w:val="000F0649"/>
    <w:rsid w:val="000F0684"/>
    <w:rsid w:val="000F07E1"/>
    <w:rsid w:val="000F0816"/>
    <w:rsid w:val="000F082A"/>
    <w:rsid w:val="000F0910"/>
    <w:rsid w:val="000F0975"/>
    <w:rsid w:val="000F0AE0"/>
    <w:rsid w:val="000F0AFD"/>
    <w:rsid w:val="000F0B1B"/>
    <w:rsid w:val="000F0B2A"/>
    <w:rsid w:val="000F0B6C"/>
    <w:rsid w:val="000F0BA7"/>
    <w:rsid w:val="000F102C"/>
    <w:rsid w:val="000F1189"/>
    <w:rsid w:val="000F1192"/>
    <w:rsid w:val="000F1194"/>
    <w:rsid w:val="000F11AF"/>
    <w:rsid w:val="000F11C0"/>
    <w:rsid w:val="000F11DF"/>
    <w:rsid w:val="000F1295"/>
    <w:rsid w:val="000F1432"/>
    <w:rsid w:val="000F1480"/>
    <w:rsid w:val="000F1494"/>
    <w:rsid w:val="000F14DA"/>
    <w:rsid w:val="000F15F2"/>
    <w:rsid w:val="000F1600"/>
    <w:rsid w:val="000F16BD"/>
    <w:rsid w:val="000F16D8"/>
    <w:rsid w:val="000F1722"/>
    <w:rsid w:val="000F1752"/>
    <w:rsid w:val="000F181A"/>
    <w:rsid w:val="000F18F2"/>
    <w:rsid w:val="000F1926"/>
    <w:rsid w:val="000F1A16"/>
    <w:rsid w:val="000F1A47"/>
    <w:rsid w:val="000F1AEC"/>
    <w:rsid w:val="000F1B48"/>
    <w:rsid w:val="000F1BCC"/>
    <w:rsid w:val="000F1CF2"/>
    <w:rsid w:val="000F1D91"/>
    <w:rsid w:val="000F1ECA"/>
    <w:rsid w:val="000F1ECE"/>
    <w:rsid w:val="000F1FA1"/>
    <w:rsid w:val="000F1FA9"/>
    <w:rsid w:val="000F2023"/>
    <w:rsid w:val="000F20A6"/>
    <w:rsid w:val="000F20BB"/>
    <w:rsid w:val="000F2156"/>
    <w:rsid w:val="000F2174"/>
    <w:rsid w:val="000F2189"/>
    <w:rsid w:val="000F2191"/>
    <w:rsid w:val="000F21DE"/>
    <w:rsid w:val="000F21EB"/>
    <w:rsid w:val="000F2273"/>
    <w:rsid w:val="000F2316"/>
    <w:rsid w:val="000F2320"/>
    <w:rsid w:val="000F2356"/>
    <w:rsid w:val="000F2391"/>
    <w:rsid w:val="000F2495"/>
    <w:rsid w:val="000F24C9"/>
    <w:rsid w:val="000F24E7"/>
    <w:rsid w:val="000F266F"/>
    <w:rsid w:val="000F269D"/>
    <w:rsid w:val="000F26FB"/>
    <w:rsid w:val="000F2703"/>
    <w:rsid w:val="000F270F"/>
    <w:rsid w:val="000F279B"/>
    <w:rsid w:val="000F27D2"/>
    <w:rsid w:val="000F283D"/>
    <w:rsid w:val="000F2916"/>
    <w:rsid w:val="000F296F"/>
    <w:rsid w:val="000F2A8D"/>
    <w:rsid w:val="000F2B0A"/>
    <w:rsid w:val="000F2BA6"/>
    <w:rsid w:val="000F2CE7"/>
    <w:rsid w:val="000F2D02"/>
    <w:rsid w:val="000F2D3A"/>
    <w:rsid w:val="000F2D5C"/>
    <w:rsid w:val="000F2DD7"/>
    <w:rsid w:val="000F2E1B"/>
    <w:rsid w:val="000F2E39"/>
    <w:rsid w:val="000F2ECF"/>
    <w:rsid w:val="000F2EDD"/>
    <w:rsid w:val="000F3156"/>
    <w:rsid w:val="000F31F8"/>
    <w:rsid w:val="000F322C"/>
    <w:rsid w:val="000F3256"/>
    <w:rsid w:val="000F325B"/>
    <w:rsid w:val="000F331B"/>
    <w:rsid w:val="000F3436"/>
    <w:rsid w:val="000F350D"/>
    <w:rsid w:val="000F3558"/>
    <w:rsid w:val="000F356B"/>
    <w:rsid w:val="000F35AD"/>
    <w:rsid w:val="000F3651"/>
    <w:rsid w:val="000F37C5"/>
    <w:rsid w:val="000F38CD"/>
    <w:rsid w:val="000F38D7"/>
    <w:rsid w:val="000F38DD"/>
    <w:rsid w:val="000F38FD"/>
    <w:rsid w:val="000F390D"/>
    <w:rsid w:val="000F3A0B"/>
    <w:rsid w:val="000F3A31"/>
    <w:rsid w:val="000F3A77"/>
    <w:rsid w:val="000F3B1C"/>
    <w:rsid w:val="000F3B70"/>
    <w:rsid w:val="000F3CD7"/>
    <w:rsid w:val="000F3E00"/>
    <w:rsid w:val="000F3EE5"/>
    <w:rsid w:val="000F3F1D"/>
    <w:rsid w:val="000F4069"/>
    <w:rsid w:val="000F40A3"/>
    <w:rsid w:val="000F4144"/>
    <w:rsid w:val="000F41D9"/>
    <w:rsid w:val="000F4257"/>
    <w:rsid w:val="000F42FF"/>
    <w:rsid w:val="000F4496"/>
    <w:rsid w:val="000F44AC"/>
    <w:rsid w:val="000F44BC"/>
    <w:rsid w:val="000F450F"/>
    <w:rsid w:val="000F454F"/>
    <w:rsid w:val="000F4589"/>
    <w:rsid w:val="000F45AB"/>
    <w:rsid w:val="000F4649"/>
    <w:rsid w:val="000F46F8"/>
    <w:rsid w:val="000F4771"/>
    <w:rsid w:val="000F4863"/>
    <w:rsid w:val="000F486A"/>
    <w:rsid w:val="000F4882"/>
    <w:rsid w:val="000F48E0"/>
    <w:rsid w:val="000F4938"/>
    <w:rsid w:val="000F4965"/>
    <w:rsid w:val="000F499C"/>
    <w:rsid w:val="000F4AAB"/>
    <w:rsid w:val="000F4ADC"/>
    <w:rsid w:val="000F4BBE"/>
    <w:rsid w:val="000F4BE2"/>
    <w:rsid w:val="000F4CAD"/>
    <w:rsid w:val="000F4E48"/>
    <w:rsid w:val="000F4EAA"/>
    <w:rsid w:val="000F4F47"/>
    <w:rsid w:val="000F4F56"/>
    <w:rsid w:val="000F5205"/>
    <w:rsid w:val="000F5229"/>
    <w:rsid w:val="000F5275"/>
    <w:rsid w:val="000F52A8"/>
    <w:rsid w:val="000F53EF"/>
    <w:rsid w:val="000F53F2"/>
    <w:rsid w:val="000F5565"/>
    <w:rsid w:val="000F55AD"/>
    <w:rsid w:val="000F563F"/>
    <w:rsid w:val="000F567C"/>
    <w:rsid w:val="000F56AE"/>
    <w:rsid w:val="000F5776"/>
    <w:rsid w:val="000F57FB"/>
    <w:rsid w:val="000F5D8E"/>
    <w:rsid w:val="000F5E5B"/>
    <w:rsid w:val="000F5ED1"/>
    <w:rsid w:val="000F6128"/>
    <w:rsid w:val="000F6174"/>
    <w:rsid w:val="000F618F"/>
    <w:rsid w:val="000F61EA"/>
    <w:rsid w:val="000F6231"/>
    <w:rsid w:val="000F624F"/>
    <w:rsid w:val="000F633B"/>
    <w:rsid w:val="000F635E"/>
    <w:rsid w:val="000F63B0"/>
    <w:rsid w:val="000F64D5"/>
    <w:rsid w:val="000F64DE"/>
    <w:rsid w:val="000F657A"/>
    <w:rsid w:val="000F6654"/>
    <w:rsid w:val="000F669F"/>
    <w:rsid w:val="000F66E4"/>
    <w:rsid w:val="000F6720"/>
    <w:rsid w:val="000F6788"/>
    <w:rsid w:val="000F68A2"/>
    <w:rsid w:val="000F68E9"/>
    <w:rsid w:val="000F6A25"/>
    <w:rsid w:val="000F6B01"/>
    <w:rsid w:val="000F6B29"/>
    <w:rsid w:val="000F6BE8"/>
    <w:rsid w:val="000F6BFF"/>
    <w:rsid w:val="000F6C44"/>
    <w:rsid w:val="000F6E6B"/>
    <w:rsid w:val="000F6EDC"/>
    <w:rsid w:val="000F6EFA"/>
    <w:rsid w:val="000F6F00"/>
    <w:rsid w:val="000F6F11"/>
    <w:rsid w:val="000F6F7A"/>
    <w:rsid w:val="000F6FBC"/>
    <w:rsid w:val="000F6FE0"/>
    <w:rsid w:val="000F7025"/>
    <w:rsid w:val="000F710E"/>
    <w:rsid w:val="000F7210"/>
    <w:rsid w:val="000F730F"/>
    <w:rsid w:val="000F7482"/>
    <w:rsid w:val="000F74A3"/>
    <w:rsid w:val="000F74AC"/>
    <w:rsid w:val="000F74AF"/>
    <w:rsid w:val="000F74BA"/>
    <w:rsid w:val="000F74CA"/>
    <w:rsid w:val="000F751A"/>
    <w:rsid w:val="000F75D0"/>
    <w:rsid w:val="000F762D"/>
    <w:rsid w:val="000F7701"/>
    <w:rsid w:val="000F790A"/>
    <w:rsid w:val="000F7917"/>
    <w:rsid w:val="000F795A"/>
    <w:rsid w:val="000F7995"/>
    <w:rsid w:val="000F79DD"/>
    <w:rsid w:val="000F7A2D"/>
    <w:rsid w:val="000F7A37"/>
    <w:rsid w:val="000F7A71"/>
    <w:rsid w:val="000F7ABC"/>
    <w:rsid w:val="000F7B7F"/>
    <w:rsid w:val="000F7D58"/>
    <w:rsid w:val="000F7EA1"/>
    <w:rsid w:val="000F7EFF"/>
    <w:rsid w:val="0010004D"/>
    <w:rsid w:val="001000B4"/>
    <w:rsid w:val="001001A0"/>
    <w:rsid w:val="0010020C"/>
    <w:rsid w:val="00100247"/>
    <w:rsid w:val="0010027E"/>
    <w:rsid w:val="0010033D"/>
    <w:rsid w:val="00100345"/>
    <w:rsid w:val="00100380"/>
    <w:rsid w:val="001003DA"/>
    <w:rsid w:val="00100470"/>
    <w:rsid w:val="00100541"/>
    <w:rsid w:val="001005D8"/>
    <w:rsid w:val="001008C0"/>
    <w:rsid w:val="0010098F"/>
    <w:rsid w:val="001009A1"/>
    <w:rsid w:val="001009A4"/>
    <w:rsid w:val="001009AE"/>
    <w:rsid w:val="001009D7"/>
    <w:rsid w:val="00100A8C"/>
    <w:rsid w:val="00100AF7"/>
    <w:rsid w:val="00100B10"/>
    <w:rsid w:val="00100B34"/>
    <w:rsid w:val="00100B5F"/>
    <w:rsid w:val="00100C3D"/>
    <w:rsid w:val="00100C9B"/>
    <w:rsid w:val="00100CA3"/>
    <w:rsid w:val="00100CCC"/>
    <w:rsid w:val="00100E55"/>
    <w:rsid w:val="00100E8C"/>
    <w:rsid w:val="00100E94"/>
    <w:rsid w:val="00100EEF"/>
    <w:rsid w:val="00100F88"/>
    <w:rsid w:val="00100FFF"/>
    <w:rsid w:val="00101006"/>
    <w:rsid w:val="00101132"/>
    <w:rsid w:val="001012A4"/>
    <w:rsid w:val="001012EF"/>
    <w:rsid w:val="001014A8"/>
    <w:rsid w:val="00101524"/>
    <w:rsid w:val="001015A9"/>
    <w:rsid w:val="001015E8"/>
    <w:rsid w:val="00101604"/>
    <w:rsid w:val="00101646"/>
    <w:rsid w:val="0010175F"/>
    <w:rsid w:val="001017B3"/>
    <w:rsid w:val="001018C1"/>
    <w:rsid w:val="00101988"/>
    <w:rsid w:val="00101994"/>
    <w:rsid w:val="00101A40"/>
    <w:rsid w:val="00101AEE"/>
    <w:rsid w:val="00101B9A"/>
    <w:rsid w:val="00101C82"/>
    <w:rsid w:val="00101CD1"/>
    <w:rsid w:val="00101CE8"/>
    <w:rsid w:val="00101D0E"/>
    <w:rsid w:val="00101D32"/>
    <w:rsid w:val="00101D34"/>
    <w:rsid w:val="00101E42"/>
    <w:rsid w:val="00101E8A"/>
    <w:rsid w:val="00101EA9"/>
    <w:rsid w:val="00101F07"/>
    <w:rsid w:val="0010200E"/>
    <w:rsid w:val="00102135"/>
    <w:rsid w:val="00102189"/>
    <w:rsid w:val="001021B6"/>
    <w:rsid w:val="001021EE"/>
    <w:rsid w:val="0010236B"/>
    <w:rsid w:val="00102492"/>
    <w:rsid w:val="00102508"/>
    <w:rsid w:val="00102553"/>
    <w:rsid w:val="001025C8"/>
    <w:rsid w:val="00102740"/>
    <w:rsid w:val="00102752"/>
    <w:rsid w:val="00102824"/>
    <w:rsid w:val="00102851"/>
    <w:rsid w:val="00102859"/>
    <w:rsid w:val="001028BD"/>
    <w:rsid w:val="00102A48"/>
    <w:rsid w:val="00102B4B"/>
    <w:rsid w:val="00102C86"/>
    <w:rsid w:val="00102CF8"/>
    <w:rsid w:val="00102DCF"/>
    <w:rsid w:val="00102DF6"/>
    <w:rsid w:val="00102E1C"/>
    <w:rsid w:val="00102E2A"/>
    <w:rsid w:val="00102E47"/>
    <w:rsid w:val="00102EDF"/>
    <w:rsid w:val="00102EEE"/>
    <w:rsid w:val="00102F58"/>
    <w:rsid w:val="00102FD8"/>
    <w:rsid w:val="0010301D"/>
    <w:rsid w:val="0010302C"/>
    <w:rsid w:val="0010304C"/>
    <w:rsid w:val="0010306A"/>
    <w:rsid w:val="001031DF"/>
    <w:rsid w:val="00103205"/>
    <w:rsid w:val="00103261"/>
    <w:rsid w:val="0010329E"/>
    <w:rsid w:val="001032E4"/>
    <w:rsid w:val="00103402"/>
    <w:rsid w:val="0010343E"/>
    <w:rsid w:val="00103440"/>
    <w:rsid w:val="001034A2"/>
    <w:rsid w:val="00103647"/>
    <w:rsid w:val="001036B4"/>
    <w:rsid w:val="00103752"/>
    <w:rsid w:val="001037AC"/>
    <w:rsid w:val="001037EE"/>
    <w:rsid w:val="00103865"/>
    <w:rsid w:val="0010388E"/>
    <w:rsid w:val="00103934"/>
    <w:rsid w:val="00103B69"/>
    <w:rsid w:val="00103B8D"/>
    <w:rsid w:val="00103B8E"/>
    <w:rsid w:val="00103C5D"/>
    <w:rsid w:val="00103FF9"/>
    <w:rsid w:val="00104010"/>
    <w:rsid w:val="001040B8"/>
    <w:rsid w:val="00104150"/>
    <w:rsid w:val="00104271"/>
    <w:rsid w:val="00104406"/>
    <w:rsid w:val="0010459E"/>
    <w:rsid w:val="001045DF"/>
    <w:rsid w:val="0010469F"/>
    <w:rsid w:val="001046F0"/>
    <w:rsid w:val="00104707"/>
    <w:rsid w:val="0010472E"/>
    <w:rsid w:val="00104784"/>
    <w:rsid w:val="00104825"/>
    <w:rsid w:val="00104831"/>
    <w:rsid w:val="001048FA"/>
    <w:rsid w:val="0010493D"/>
    <w:rsid w:val="001049BE"/>
    <w:rsid w:val="00104A99"/>
    <w:rsid w:val="00104CBE"/>
    <w:rsid w:val="00104CFF"/>
    <w:rsid w:val="00104D91"/>
    <w:rsid w:val="00104EAC"/>
    <w:rsid w:val="00104F10"/>
    <w:rsid w:val="00104F45"/>
    <w:rsid w:val="00104FD1"/>
    <w:rsid w:val="00105094"/>
    <w:rsid w:val="00105186"/>
    <w:rsid w:val="001051A5"/>
    <w:rsid w:val="001051AA"/>
    <w:rsid w:val="001052B5"/>
    <w:rsid w:val="0010534E"/>
    <w:rsid w:val="001053C3"/>
    <w:rsid w:val="001053F5"/>
    <w:rsid w:val="00105465"/>
    <w:rsid w:val="0010556D"/>
    <w:rsid w:val="001055A6"/>
    <w:rsid w:val="001055F2"/>
    <w:rsid w:val="00105654"/>
    <w:rsid w:val="001056AE"/>
    <w:rsid w:val="00105829"/>
    <w:rsid w:val="001058D5"/>
    <w:rsid w:val="001058DE"/>
    <w:rsid w:val="00105A49"/>
    <w:rsid w:val="00105A82"/>
    <w:rsid w:val="00105A9E"/>
    <w:rsid w:val="00105AD5"/>
    <w:rsid w:val="00105AEF"/>
    <w:rsid w:val="00105B1A"/>
    <w:rsid w:val="00105B4C"/>
    <w:rsid w:val="00105B8C"/>
    <w:rsid w:val="00105BDE"/>
    <w:rsid w:val="00105C06"/>
    <w:rsid w:val="00105C27"/>
    <w:rsid w:val="00105C9B"/>
    <w:rsid w:val="00105EBF"/>
    <w:rsid w:val="00105F37"/>
    <w:rsid w:val="00105F65"/>
    <w:rsid w:val="00106025"/>
    <w:rsid w:val="00106028"/>
    <w:rsid w:val="0010604C"/>
    <w:rsid w:val="001060F8"/>
    <w:rsid w:val="0010625B"/>
    <w:rsid w:val="001062A5"/>
    <w:rsid w:val="001063BE"/>
    <w:rsid w:val="0010642D"/>
    <w:rsid w:val="00106492"/>
    <w:rsid w:val="0010654F"/>
    <w:rsid w:val="0010662D"/>
    <w:rsid w:val="0010663B"/>
    <w:rsid w:val="00106672"/>
    <w:rsid w:val="00106775"/>
    <w:rsid w:val="00106784"/>
    <w:rsid w:val="001067AC"/>
    <w:rsid w:val="001067CE"/>
    <w:rsid w:val="00106956"/>
    <w:rsid w:val="00106970"/>
    <w:rsid w:val="00106AB9"/>
    <w:rsid w:val="00106B1E"/>
    <w:rsid w:val="00106B7F"/>
    <w:rsid w:val="00106C23"/>
    <w:rsid w:val="00106CD2"/>
    <w:rsid w:val="00106CDD"/>
    <w:rsid w:val="00106D19"/>
    <w:rsid w:val="00106D27"/>
    <w:rsid w:val="00106DE9"/>
    <w:rsid w:val="00106ECA"/>
    <w:rsid w:val="00106ED2"/>
    <w:rsid w:val="00106EEA"/>
    <w:rsid w:val="00106F33"/>
    <w:rsid w:val="00107061"/>
    <w:rsid w:val="001070D8"/>
    <w:rsid w:val="00107116"/>
    <w:rsid w:val="00107142"/>
    <w:rsid w:val="001071B3"/>
    <w:rsid w:val="00107271"/>
    <w:rsid w:val="001072B2"/>
    <w:rsid w:val="001072E2"/>
    <w:rsid w:val="00107343"/>
    <w:rsid w:val="001073E5"/>
    <w:rsid w:val="00107416"/>
    <w:rsid w:val="00107503"/>
    <w:rsid w:val="00107513"/>
    <w:rsid w:val="00107572"/>
    <w:rsid w:val="00107662"/>
    <w:rsid w:val="00107766"/>
    <w:rsid w:val="001077B1"/>
    <w:rsid w:val="001077C5"/>
    <w:rsid w:val="0010799B"/>
    <w:rsid w:val="00107A9A"/>
    <w:rsid w:val="00107B0D"/>
    <w:rsid w:val="00107B22"/>
    <w:rsid w:val="00107B83"/>
    <w:rsid w:val="00107C15"/>
    <w:rsid w:val="00107D1D"/>
    <w:rsid w:val="00107D3D"/>
    <w:rsid w:val="00107DEA"/>
    <w:rsid w:val="00107E1D"/>
    <w:rsid w:val="00107F79"/>
    <w:rsid w:val="0011000C"/>
    <w:rsid w:val="00110018"/>
    <w:rsid w:val="00110182"/>
    <w:rsid w:val="001101F4"/>
    <w:rsid w:val="00110226"/>
    <w:rsid w:val="0011023A"/>
    <w:rsid w:val="001102E6"/>
    <w:rsid w:val="0011038A"/>
    <w:rsid w:val="0011044D"/>
    <w:rsid w:val="00110490"/>
    <w:rsid w:val="00110588"/>
    <w:rsid w:val="001105D0"/>
    <w:rsid w:val="001106A1"/>
    <w:rsid w:val="0011086D"/>
    <w:rsid w:val="00110902"/>
    <w:rsid w:val="0011093D"/>
    <w:rsid w:val="00110968"/>
    <w:rsid w:val="00110A43"/>
    <w:rsid w:val="00110B49"/>
    <w:rsid w:val="00110BC6"/>
    <w:rsid w:val="00110C0E"/>
    <w:rsid w:val="00110C72"/>
    <w:rsid w:val="00110E8D"/>
    <w:rsid w:val="00110F02"/>
    <w:rsid w:val="00111030"/>
    <w:rsid w:val="00111174"/>
    <w:rsid w:val="00111210"/>
    <w:rsid w:val="00111243"/>
    <w:rsid w:val="0011128E"/>
    <w:rsid w:val="00111292"/>
    <w:rsid w:val="0011144B"/>
    <w:rsid w:val="0011149B"/>
    <w:rsid w:val="001114C8"/>
    <w:rsid w:val="00111532"/>
    <w:rsid w:val="0011153F"/>
    <w:rsid w:val="00111543"/>
    <w:rsid w:val="001115A1"/>
    <w:rsid w:val="001116A0"/>
    <w:rsid w:val="00111739"/>
    <w:rsid w:val="00111767"/>
    <w:rsid w:val="00111813"/>
    <w:rsid w:val="001119BE"/>
    <w:rsid w:val="00111AAA"/>
    <w:rsid w:val="00111C15"/>
    <w:rsid w:val="00111C2F"/>
    <w:rsid w:val="00111CBC"/>
    <w:rsid w:val="00111D10"/>
    <w:rsid w:val="00111D5F"/>
    <w:rsid w:val="00111DD6"/>
    <w:rsid w:val="00111E36"/>
    <w:rsid w:val="00111E98"/>
    <w:rsid w:val="0011201E"/>
    <w:rsid w:val="001120DA"/>
    <w:rsid w:val="0011214A"/>
    <w:rsid w:val="00112152"/>
    <w:rsid w:val="001121C1"/>
    <w:rsid w:val="0011222C"/>
    <w:rsid w:val="0011226B"/>
    <w:rsid w:val="0011228D"/>
    <w:rsid w:val="00112294"/>
    <w:rsid w:val="0011237D"/>
    <w:rsid w:val="001124C6"/>
    <w:rsid w:val="00112501"/>
    <w:rsid w:val="001126B6"/>
    <w:rsid w:val="0011272D"/>
    <w:rsid w:val="001127FA"/>
    <w:rsid w:val="001128C5"/>
    <w:rsid w:val="00112980"/>
    <w:rsid w:val="00112988"/>
    <w:rsid w:val="001129D0"/>
    <w:rsid w:val="00112A29"/>
    <w:rsid w:val="00112A98"/>
    <w:rsid w:val="00112B06"/>
    <w:rsid w:val="00112B2B"/>
    <w:rsid w:val="00112C08"/>
    <w:rsid w:val="00112C53"/>
    <w:rsid w:val="00112C90"/>
    <w:rsid w:val="00112CD3"/>
    <w:rsid w:val="00112D76"/>
    <w:rsid w:val="00112E08"/>
    <w:rsid w:val="00112F36"/>
    <w:rsid w:val="00112FA2"/>
    <w:rsid w:val="00112FD7"/>
    <w:rsid w:val="00113045"/>
    <w:rsid w:val="001130D9"/>
    <w:rsid w:val="00113177"/>
    <w:rsid w:val="001131C0"/>
    <w:rsid w:val="00113206"/>
    <w:rsid w:val="001133CE"/>
    <w:rsid w:val="001133F7"/>
    <w:rsid w:val="0011347C"/>
    <w:rsid w:val="0011354B"/>
    <w:rsid w:val="0011359F"/>
    <w:rsid w:val="001135D8"/>
    <w:rsid w:val="001135DE"/>
    <w:rsid w:val="0011360E"/>
    <w:rsid w:val="001136DE"/>
    <w:rsid w:val="00113709"/>
    <w:rsid w:val="001137FF"/>
    <w:rsid w:val="00113893"/>
    <w:rsid w:val="0011396C"/>
    <w:rsid w:val="00113A08"/>
    <w:rsid w:val="00113A29"/>
    <w:rsid w:val="00113BDE"/>
    <w:rsid w:val="00113BE1"/>
    <w:rsid w:val="00113C1E"/>
    <w:rsid w:val="00113D32"/>
    <w:rsid w:val="00113D3A"/>
    <w:rsid w:val="00113DE8"/>
    <w:rsid w:val="00113E8C"/>
    <w:rsid w:val="00113EA1"/>
    <w:rsid w:val="00113EC3"/>
    <w:rsid w:val="00113EFB"/>
    <w:rsid w:val="00113F36"/>
    <w:rsid w:val="0011400E"/>
    <w:rsid w:val="00114073"/>
    <w:rsid w:val="0011419B"/>
    <w:rsid w:val="001141F1"/>
    <w:rsid w:val="0011429D"/>
    <w:rsid w:val="001142E7"/>
    <w:rsid w:val="00114342"/>
    <w:rsid w:val="00114343"/>
    <w:rsid w:val="00114397"/>
    <w:rsid w:val="00114450"/>
    <w:rsid w:val="00114467"/>
    <w:rsid w:val="00114487"/>
    <w:rsid w:val="001144C9"/>
    <w:rsid w:val="00114604"/>
    <w:rsid w:val="00114667"/>
    <w:rsid w:val="001147E0"/>
    <w:rsid w:val="001147EF"/>
    <w:rsid w:val="0011483A"/>
    <w:rsid w:val="001148B6"/>
    <w:rsid w:val="0011491F"/>
    <w:rsid w:val="00114933"/>
    <w:rsid w:val="00114A22"/>
    <w:rsid w:val="00114A23"/>
    <w:rsid w:val="00114A46"/>
    <w:rsid w:val="00114AD1"/>
    <w:rsid w:val="00114AE8"/>
    <w:rsid w:val="00114B85"/>
    <w:rsid w:val="00114B96"/>
    <w:rsid w:val="00114BB6"/>
    <w:rsid w:val="00114C40"/>
    <w:rsid w:val="00114CA0"/>
    <w:rsid w:val="00114D86"/>
    <w:rsid w:val="00114E17"/>
    <w:rsid w:val="00114E29"/>
    <w:rsid w:val="00114E2A"/>
    <w:rsid w:val="00114E6E"/>
    <w:rsid w:val="00114EF2"/>
    <w:rsid w:val="0011500A"/>
    <w:rsid w:val="0011503F"/>
    <w:rsid w:val="0011529B"/>
    <w:rsid w:val="001153F4"/>
    <w:rsid w:val="001154D5"/>
    <w:rsid w:val="00115507"/>
    <w:rsid w:val="001156BF"/>
    <w:rsid w:val="0011575E"/>
    <w:rsid w:val="00115892"/>
    <w:rsid w:val="001159E4"/>
    <w:rsid w:val="00115A3D"/>
    <w:rsid w:val="00115AF2"/>
    <w:rsid w:val="00115BC9"/>
    <w:rsid w:val="00115C5E"/>
    <w:rsid w:val="00115C81"/>
    <w:rsid w:val="00115D7F"/>
    <w:rsid w:val="00115E43"/>
    <w:rsid w:val="00115E51"/>
    <w:rsid w:val="00115EAB"/>
    <w:rsid w:val="00115EE9"/>
    <w:rsid w:val="00115EF4"/>
    <w:rsid w:val="00115F1A"/>
    <w:rsid w:val="00115F44"/>
    <w:rsid w:val="00115FCC"/>
    <w:rsid w:val="00116000"/>
    <w:rsid w:val="00116185"/>
    <w:rsid w:val="001161A2"/>
    <w:rsid w:val="0011621B"/>
    <w:rsid w:val="00116220"/>
    <w:rsid w:val="00116367"/>
    <w:rsid w:val="001163B3"/>
    <w:rsid w:val="00116430"/>
    <w:rsid w:val="001164A7"/>
    <w:rsid w:val="001165AD"/>
    <w:rsid w:val="001165F0"/>
    <w:rsid w:val="00116698"/>
    <w:rsid w:val="001168C5"/>
    <w:rsid w:val="00116918"/>
    <w:rsid w:val="00116AA9"/>
    <w:rsid w:val="00116B77"/>
    <w:rsid w:val="00116C11"/>
    <w:rsid w:val="00116C55"/>
    <w:rsid w:val="00116DBD"/>
    <w:rsid w:val="00116EA5"/>
    <w:rsid w:val="00116F61"/>
    <w:rsid w:val="0011702C"/>
    <w:rsid w:val="001171EC"/>
    <w:rsid w:val="001172E8"/>
    <w:rsid w:val="00117351"/>
    <w:rsid w:val="0011739D"/>
    <w:rsid w:val="0011749E"/>
    <w:rsid w:val="00117501"/>
    <w:rsid w:val="001175A8"/>
    <w:rsid w:val="0011769A"/>
    <w:rsid w:val="0011776B"/>
    <w:rsid w:val="001177A2"/>
    <w:rsid w:val="00117802"/>
    <w:rsid w:val="00117839"/>
    <w:rsid w:val="00117881"/>
    <w:rsid w:val="001178FE"/>
    <w:rsid w:val="00117918"/>
    <w:rsid w:val="00117C4D"/>
    <w:rsid w:val="00117C6F"/>
    <w:rsid w:val="00117C98"/>
    <w:rsid w:val="00117C9B"/>
    <w:rsid w:val="00117D1B"/>
    <w:rsid w:val="00117DD7"/>
    <w:rsid w:val="00117F34"/>
    <w:rsid w:val="00117FAD"/>
    <w:rsid w:val="00117FC1"/>
    <w:rsid w:val="00120076"/>
    <w:rsid w:val="001200CF"/>
    <w:rsid w:val="001201E2"/>
    <w:rsid w:val="001201F5"/>
    <w:rsid w:val="00120222"/>
    <w:rsid w:val="0012022F"/>
    <w:rsid w:val="0012023D"/>
    <w:rsid w:val="001202A7"/>
    <w:rsid w:val="00120334"/>
    <w:rsid w:val="00120349"/>
    <w:rsid w:val="00120367"/>
    <w:rsid w:val="00120388"/>
    <w:rsid w:val="001203A7"/>
    <w:rsid w:val="001203E1"/>
    <w:rsid w:val="00120423"/>
    <w:rsid w:val="00120438"/>
    <w:rsid w:val="0012043D"/>
    <w:rsid w:val="00120504"/>
    <w:rsid w:val="00120621"/>
    <w:rsid w:val="001207A5"/>
    <w:rsid w:val="001207DC"/>
    <w:rsid w:val="00120899"/>
    <w:rsid w:val="00120A23"/>
    <w:rsid w:val="00120A65"/>
    <w:rsid w:val="00120B17"/>
    <w:rsid w:val="00120BFC"/>
    <w:rsid w:val="00120D5C"/>
    <w:rsid w:val="00120D6A"/>
    <w:rsid w:val="00120E84"/>
    <w:rsid w:val="00120EB9"/>
    <w:rsid w:val="00120F2E"/>
    <w:rsid w:val="00120F81"/>
    <w:rsid w:val="00120FF5"/>
    <w:rsid w:val="00120FFB"/>
    <w:rsid w:val="00121073"/>
    <w:rsid w:val="00121095"/>
    <w:rsid w:val="00121097"/>
    <w:rsid w:val="001210CE"/>
    <w:rsid w:val="0012114E"/>
    <w:rsid w:val="001212AE"/>
    <w:rsid w:val="001212C2"/>
    <w:rsid w:val="001212DA"/>
    <w:rsid w:val="0012130F"/>
    <w:rsid w:val="001215D5"/>
    <w:rsid w:val="0012184F"/>
    <w:rsid w:val="00121854"/>
    <w:rsid w:val="00121871"/>
    <w:rsid w:val="001218BC"/>
    <w:rsid w:val="001218FF"/>
    <w:rsid w:val="00121A52"/>
    <w:rsid w:val="00121B5C"/>
    <w:rsid w:val="00121B6B"/>
    <w:rsid w:val="00121C47"/>
    <w:rsid w:val="00121C4E"/>
    <w:rsid w:val="00121C5B"/>
    <w:rsid w:val="00121C85"/>
    <w:rsid w:val="00121C96"/>
    <w:rsid w:val="00121CA1"/>
    <w:rsid w:val="00121D17"/>
    <w:rsid w:val="00121D18"/>
    <w:rsid w:val="00121DA0"/>
    <w:rsid w:val="00121DAB"/>
    <w:rsid w:val="00121E42"/>
    <w:rsid w:val="00121EBE"/>
    <w:rsid w:val="00121F1B"/>
    <w:rsid w:val="00121F80"/>
    <w:rsid w:val="00121FBA"/>
    <w:rsid w:val="00121FBB"/>
    <w:rsid w:val="00121FC7"/>
    <w:rsid w:val="00121FE3"/>
    <w:rsid w:val="00122026"/>
    <w:rsid w:val="001220F8"/>
    <w:rsid w:val="001221B5"/>
    <w:rsid w:val="001221F5"/>
    <w:rsid w:val="0012224A"/>
    <w:rsid w:val="001222E5"/>
    <w:rsid w:val="00122315"/>
    <w:rsid w:val="00122355"/>
    <w:rsid w:val="001223BF"/>
    <w:rsid w:val="0012250C"/>
    <w:rsid w:val="0012250D"/>
    <w:rsid w:val="0012255F"/>
    <w:rsid w:val="001225B1"/>
    <w:rsid w:val="001226B8"/>
    <w:rsid w:val="00122761"/>
    <w:rsid w:val="001228AA"/>
    <w:rsid w:val="001228E0"/>
    <w:rsid w:val="001228E3"/>
    <w:rsid w:val="001228FA"/>
    <w:rsid w:val="001228FB"/>
    <w:rsid w:val="00122979"/>
    <w:rsid w:val="00122A16"/>
    <w:rsid w:val="00122A68"/>
    <w:rsid w:val="00122B29"/>
    <w:rsid w:val="00122B48"/>
    <w:rsid w:val="00122B90"/>
    <w:rsid w:val="00122C19"/>
    <w:rsid w:val="00122C94"/>
    <w:rsid w:val="00122DAC"/>
    <w:rsid w:val="00122DC1"/>
    <w:rsid w:val="00122DD7"/>
    <w:rsid w:val="00122E28"/>
    <w:rsid w:val="00122F23"/>
    <w:rsid w:val="00123003"/>
    <w:rsid w:val="0012305C"/>
    <w:rsid w:val="00123073"/>
    <w:rsid w:val="00123080"/>
    <w:rsid w:val="00123141"/>
    <w:rsid w:val="00123235"/>
    <w:rsid w:val="00123392"/>
    <w:rsid w:val="001234C9"/>
    <w:rsid w:val="0012359A"/>
    <w:rsid w:val="001235C0"/>
    <w:rsid w:val="001235DC"/>
    <w:rsid w:val="00123655"/>
    <w:rsid w:val="001236B7"/>
    <w:rsid w:val="001236B9"/>
    <w:rsid w:val="00123888"/>
    <w:rsid w:val="001238AA"/>
    <w:rsid w:val="001239E1"/>
    <w:rsid w:val="001239EE"/>
    <w:rsid w:val="00123A91"/>
    <w:rsid w:val="00123AA3"/>
    <w:rsid w:val="00123AF7"/>
    <w:rsid w:val="00123B07"/>
    <w:rsid w:val="00123B94"/>
    <w:rsid w:val="00123BA0"/>
    <w:rsid w:val="00123C03"/>
    <w:rsid w:val="00123C5F"/>
    <w:rsid w:val="00123CD2"/>
    <w:rsid w:val="00123D24"/>
    <w:rsid w:val="00123D35"/>
    <w:rsid w:val="00123D71"/>
    <w:rsid w:val="00123DB0"/>
    <w:rsid w:val="00123DCA"/>
    <w:rsid w:val="00123DF5"/>
    <w:rsid w:val="00123E1E"/>
    <w:rsid w:val="00123E39"/>
    <w:rsid w:val="00123E68"/>
    <w:rsid w:val="00123EEA"/>
    <w:rsid w:val="00123FC8"/>
    <w:rsid w:val="00124073"/>
    <w:rsid w:val="001241A7"/>
    <w:rsid w:val="001241AA"/>
    <w:rsid w:val="00124373"/>
    <w:rsid w:val="001245EC"/>
    <w:rsid w:val="00124636"/>
    <w:rsid w:val="00124678"/>
    <w:rsid w:val="001246D4"/>
    <w:rsid w:val="00124730"/>
    <w:rsid w:val="00124778"/>
    <w:rsid w:val="001247A5"/>
    <w:rsid w:val="00124805"/>
    <w:rsid w:val="00124845"/>
    <w:rsid w:val="001248CE"/>
    <w:rsid w:val="00124A07"/>
    <w:rsid w:val="00124AC6"/>
    <w:rsid w:val="00124B1E"/>
    <w:rsid w:val="00124B3C"/>
    <w:rsid w:val="00124B45"/>
    <w:rsid w:val="00124B5E"/>
    <w:rsid w:val="00124B6D"/>
    <w:rsid w:val="00124B93"/>
    <w:rsid w:val="00124BBE"/>
    <w:rsid w:val="00124D83"/>
    <w:rsid w:val="00124D90"/>
    <w:rsid w:val="00124DA8"/>
    <w:rsid w:val="00124DE6"/>
    <w:rsid w:val="00124E69"/>
    <w:rsid w:val="00124EE2"/>
    <w:rsid w:val="001250AC"/>
    <w:rsid w:val="00125157"/>
    <w:rsid w:val="0012515B"/>
    <w:rsid w:val="0012518D"/>
    <w:rsid w:val="001251DF"/>
    <w:rsid w:val="00125202"/>
    <w:rsid w:val="00125256"/>
    <w:rsid w:val="00125345"/>
    <w:rsid w:val="001253B0"/>
    <w:rsid w:val="001253B9"/>
    <w:rsid w:val="00125440"/>
    <w:rsid w:val="001255D7"/>
    <w:rsid w:val="0012562D"/>
    <w:rsid w:val="0012564B"/>
    <w:rsid w:val="00125679"/>
    <w:rsid w:val="00125686"/>
    <w:rsid w:val="001256D9"/>
    <w:rsid w:val="00125743"/>
    <w:rsid w:val="001257D4"/>
    <w:rsid w:val="001259A8"/>
    <w:rsid w:val="00125A91"/>
    <w:rsid w:val="00125AC3"/>
    <w:rsid w:val="00125AE5"/>
    <w:rsid w:val="00125B7A"/>
    <w:rsid w:val="00125B8E"/>
    <w:rsid w:val="00125D0C"/>
    <w:rsid w:val="00125D98"/>
    <w:rsid w:val="00125DE0"/>
    <w:rsid w:val="00125E0A"/>
    <w:rsid w:val="00125EA2"/>
    <w:rsid w:val="00125F54"/>
    <w:rsid w:val="001260B4"/>
    <w:rsid w:val="001260D0"/>
    <w:rsid w:val="0012620B"/>
    <w:rsid w:val="001263B5"/>
    <w:rsid w:val="001263E4"/>
    <w:rsid w:val="0012654D"/>
    <w:rsid w:val="001266F7"/>
    <w:rsid w:val="0012678F"/>
    <w:rsid w:val="0012680A"/>
    <w:rsid w:val="00126953"/>
    <w:rsid w:val="0012696D"/>
    <w:rsid w:val="00126995"/>
    <w:rsid w:val="00126AB8"/>
    <w:rsid w:val="00126B42"/>
    <w:rsid w:val="00126C4A"/>
    <w:rsid w:val="00126CB8"/>
    <w:rsid w:val="00126CDD"/>
    <w:rsid w:val="00126D74"/>
    <w:rsid w:val="001270CA"/>
    <w:rsid w:val="001270D9"/>
    <w:rsid w:val="001271BF"/>
    <w:rsid w:val="00127262"/>
    <w:rsid w:val="001272AA"/>
    <w:rsid w:val="001272BE"/>
    <w:rsid w:val="001272EA"/>
    <w:rsid w:val="0012759C"/>
    <w:rsid w:val="0012763E"/>
    <w:rsid w:val="001276A6"/>
    <w:rsid w:val="00127802"/>
    <w:rsid w:val="0012782B"/>
    <w:rsid w:val="001278BF"/>
    <w:rsid w:val="001279CA"/>
    <w:rsid w:val="00127A1B"/>
    <w:rsid w:val="00127A76"/>
    <w:rsid w:val="00127AB4"/>
    <w:rsid w:val="00127ABE"/>
    <w:rsid w:val="00127B73"/>
    <w:rsid w:val="00127B8C"/>
    <w:rsid w:val="00127B99"/>
    <w:rsid w:val="00127C12"/>
    <w:rsid w:val="00127CCC"/>
    <w:rsid w:val="00127D02"/>
    <w:rsid w:val="00127D38"/>
    <w:rsid w:val="00127DAC"/>
    <w:rsid w:val="00127DEB"/>
    <w:rsid w:val="00127EB4"/>
    <w:rsid w:val="0013003C"/>
    <w:rsid w:val="001300F4"/>
    <w:rsid w:val="001301E5"/>
    <w:rsid w:val="0013029B"/>
    <w:rsid w:val="001302A1"/>
    <w:rsid w:val="001302EA"/>
    <w:rsid w:val="00130308"/>
    <w:rsid w:val="00130377"/>
    <w:rsid w:val="001303E2"/>
    <w:rsid w:val="0013043D"/>
    <w:rsid w:val="00130630"/>
    <w:rsid w:val="0013063E"/>
    <w:rsid w:val="001306DF"/>
    <w:rsid w:val="00130734"/>
    <w:rsid w:val="00130735"/>
    <w:rsid w:val="00130750"/>
    <w:rsid w:val="001307B6"/>
    <w:rsid w:val="001307BD"/>
    <w:rsid w:val="00130885"/>
    <w:rsid w:val="0013098C"/>
    <w:rsid w:val="001309C0"/>
    <w:rsid w:val="00130A6F"/>
    <w:rsid w:val="00130B57"/>
    <w:rsid w:val="00130BDE"/>
    <w:rsid w:val="00130C3D"/>
    <w:rsid w:val="00130CC1"/>
    <w:rsid w:val="00130CC3"/>
    <w:rsid w:val="00130D18"/>
    <w:rsid w:val="00130D69"/>
    <w:rsid w:val="00130DDF"/>
    <w:rsid w:val="00131002"/>
    <w:rsid w:val="0013106B"/>
    <w:rsid w:val="00131149"/>
    <w:rsid w:val="00131196"/>
    <w:rsid w:val="001311CA"/>
    <w:rsid w:val="001312BC"/>
    <w:rsid w:val="001312C1"/>
    <w:rsid w:val="001312FA"/>
    <w:rsid w:val="00131300"/>
    <w:rsid w:val="001313DE"/>
    <w:rsid w:val="00131481"/>
    <w:rsid w:val="00131494"/>
    <w:rsid w:val="0013151E"/>
    <w:rsid w:val="00131559"/>
    <w:rsid w:val="001315E9"/>
    <w:rsid w:val="0013161E"/>
    <w:rsid w:val="00131647"/>
    <w:rsid w:val="0013166E"/>
    <w:rsid w:val="0013174E"/>
    <w:rsid w:val="00131759"/>
    <w:rsid w:val="00131805"/>
    <w:rsid w:val="00131885"/>
    <w:rsid w:val="00131991"/>
    <w:rsid w:val="00131994"/>
    <w:rsid w:val="001319C2"/>
    <w:rsid w:val="001319FB"/>
    <w:rsid w:val="00131A5F"/>
    <w:rsid w:val="00131AD1"/>
    <w:rsid w:val="00131AED"/>
    <w:rsid w:val="00131B02"/>
    <w:rsid w:val="00131B4B"/>
    <w:rsid w:val="00131DC3"/>
    <w:rsid w:val="00131DF9"/>
    <w:rsid w:val="00131E46"/>
    <w:rsid w:val="00131EBE"/>
    <w:rsid w:val="00131EE8"/>
    <w:rsid w:val="00131F20"/>
    <w:rsid w:val="00131F72"/>
    <w:rsid w:val="00131F78"/>
    <w:rsid w:val="0013203C"/>
    <w:rsid w:val="001320E5"/>
    <w:rsid w:val="0013210F"/>
    <w:rsid w:val="00132128"/>
    <w:rsid w:val="001321AE"/>
    <w:rsid w:val="00132224"/>
    <w:rsid w:val="001322A1"/>
    <w:rsid w:val="001322AA"/>
    <w:rsid w:val="0013236B"/>
    <w:rsid w:val="0013238E"/>
    <w:rsid w:val="0013241A"/>
    <w:rsid w:val="0013243D"/>
    <w:rsid w:val="00132471"/>
    <w:rsid w:val="00132479"/>
    <w:rsid w:val="001324AC"/>
    <w:rsid w:val="00132527"/>
    <w:rsid w:val="001326E0"/>
    <w:rsid w:val="001326FB"/>
    <w:rsid w:val="0013272C"/>
    <w:rsid w:val="0013285A"/>
    <w:rsid w:val="001328BA"/>
    <w:rsid w:val="001328E8"/>
    <w:rsid w:val="00132925"/>
    <w:rsid w:val="00132A91"/>
    <w:rsid w:val="00132AA6"/>
    <w:rsid w:val="00132B20"/>
    <w:rsid w:val="00132B2E"/>
    <w:rsid w:val="00132B5B"/>
    <w:rsid w:val="00132BF6"/>
    <w:rsid w:val="00132C47"/>
    <w:rsid w:val="00132D2B"/>
    <w:rsid w:val="00132D2F"/>
    <w:rsid w:val="00132D5B"/>
    <w:rsid w:val="00132D65"/>
    <w:rsid w:val="00132E05"/>
    <w:rsid w:val="00132E23"/>
    <w:rsid w:val="00132E3C"/>
    <w:rsid w:val="00132F46"/>
    <w:rsid w:val="00132FB7"/>
    <w:rsid w:val="001330D1"/>
    <w:rsid w:val="001330DE"/>
    <w:rsid w:val="00133205"/>
    <w:rsid w:val="00133288"/>
    <w:rsid w:val="00133463"/>
    <w:rsid w:val="001334A8"/>
    <w:rsid w:val="001335BF"/>
    <w:rsid w:val="001335CF"/>
    <w:rsid w:val="001335EF"/>
    <w:rsid w:val="00133614"/>
    <w:rsid w:val="00133668"/>
    <w:rsid w:val="001336A0"/>
    <w:rsid w:val="001336DE"/>
    <w:rsid w:val="00133710"/>
    <w:rsid w:val="00133897"/>
    <w:rsid w:val="00133901"/>
    <w:rsid w:val="00133A17"/>
    <w:rsid w:val="00133A8C"/>
    <w:rsid w:val="00133ADF"/>
    <w:rsid w:val="00133D22"/>
    <w:rsid w:val="00133D3D"/>
    <w:rsid w:val="00133D72"/>
    <w:rsid w:val="00133DF1"/>
    <w:rsid w:val="00133DF3"/>
    <w:rsid w:val="00133EA8"/>
    <w:rsid w:val="00133EA9"/>
    <w:rsid w:val="00133EB3"/>
    <w:rsid w:val="00133FCE"/>
    <w:rsid w:val="0013401C"/>
    <w:rsid w:val="00134118"/>
    <w:rsid w:val="0013415B"/>
    <w:rsid w:val="001341B5"/>
    <w:rsid w:val="001341E1"/>
    <w:rsid w:val="00134200"/>
    <w:rsid w:val="00134265"/>
    <w:rsid w:val="00134358"/>
    <w:rsid w:val="0013442F"/>
    <w:rsid w:val="00134456"/>
    <w:rsid w:val="001344AD"/>
    <w:rsid w:val="0013454D"/>
    <w:rsid w:val="001345D0"/>
    <w:rsid w:val="0013466A"/>
    <w:rsid w:val="00134685"/>
    <w:rsid w:val="001346C0"/>
    <w:rsid w:val="00134875"/>
    <w:rsid w:val="0013489E"/>
    <w:rsid w:val="00134A06"/>
    <w:rsid w:val="00134A45"/>
    <w:rsid w:val="00134A8C"/>
    <w:rsid w:val="00134AB9"/>
    <w:rsid w:val="00134B30"/>
    <w:rsid w:val="00134B3D"/>
    <w:rsid w:val="00134C49"/>
    <w:rsid w:val="00134E6A"/>
    <w:rsid w:val="00134FC5"/>
    <w:rsid w:val="0013508F"/>
    <w:rsid w:val="001350EC"/>
    <w:rsid w:val="0013511A"/>
    <w:rsid w:val="00135129"/>
    <w:rsid w:val="001351A7"/>
    <w:rsid w:val="001351FE"/>
    <w:rsid w:val="0013521B"/>
    <w:rsid w:val="0013525B"/>
    <w:rsid w:val="00135370"/>
    <w:rsid w:val="00135371"/>
    <w:rsid w:val="001353D3"/>
    <w:rsid w:val="001353ED"/>
    <w:rsid w:val="0013558D"/>
    <w:rsid w:val="001355EB"/>
    <w:rsid w:val="001355F9"/>
    <w:rsid w:val="0013564C"/>
    <w:rsid w:val="0013566E"/>
    <w:rsid w:val="00135754"/>
    <w:rsid w:val="001357E9"/>
    <w:rsid w:val="001357EC"/>
    <w:rsid w:val="00135844"/>
    <w:rsid w:val="00135867"/>
    <w:rsid w:val="0013593E"/>
    <w:rsid w:val="00135992"/>
    <w:rsid w:val="001359F0"/>
    <w:rsid w:val="00135A0D"/>
    <w:rsid w:val="00135AF6"/>
    <w:rsid w:val="00135B2F"/>
    <w:rsid w:val="00135B40"/>
    <w:rsid w:val="00135BD2"/>
    <w:rsid w:val="00135E40"/>
    <w:rsid w:val="00135EC2"/>
    <w:rsid w:val="0013600E"/>
    <w:rsid w:val="001360F3"/>
    <w:rsid w:val="001361C1"/>
    <w:rsid w:val="001361D7"/>
    <w:rsid w:val="001361F9"/>
    <w:rsid w:val="00136230"/>
    <w:rsid w:val="0013626A"/>
    <w:rsid w:val="00136344"/>
    <w:rsid w:val="001363FE"/>
    <w:rsid w:val="00136432"/>
    <w:rsid w:val="001364BB"/>
    <w:rsid w:val="0013655A"/>
    <w:rsid w:val="00136692"/>
    <w:rsid w:val="001366EF"/>
    <w:rsid w:val="00136776"/>
    <w:rsid w:val="00136963"/>
    <w:rsid w:val="0013696D"/>
    <w:rsid w:val="00136A1C"/>
    <w:rsid w:val="00136A86"/>
    <w:rsid w:val="00136C49"/>
    <w:rsid w:val="00136C4C"/>
    <w:rsid w:val="00136EC2"/>
    <w:rsid w:val="00136F71"/>
    <w:rsid w:val="00136F7E"/>
    <w:rsid w:val="001370AC"/>
    <w:rsid w:val="001370D0"/>
    <w:rsid w:val="00137177"/>
    <w:rsid w:val="001371C0"/>
    <w:rsid w:val="0013722B"/>
    <w:rsid w:val="00137283"/>
    <w:rsid w:val="001372D2"/>
    <w:rsid w:val="001372F8"/>
    <w:rsid w:val="00137347"/>
    <w:rsid w:val="0013734C"/>
    <w:rsid w:val="00137372"/>
    <w:rsid w:val="0013737E"/>
    <w:rsid w:val="00137386"/>
    <w:rsid w:val="001373D8"/>
    <w:rsid w:val="0013740E"/>
    <w:rsid w:val="00137492"/>
    <w:rsid w:val="001374D8"/>
    <w:rsid w:val="0013784F"/>
    <w:rsid w:val="00137902"/>
    <w:rsid w:val="001379A8"/>
    <w:rsid w:val="00137A0F"/>
    <w:rsid w:val="00137AB7"/>
    <w:rsid w:val="00137AE3"/>
    <w:rsid w:val="00137B0B"/>
    <w:rsid w:val="00137B2B"/>
    <w:rsid w:val="00137B75"/>
    <w:rsid w:val="00137C3D"/>
    <w:rsid w:val="00137CCE"/>
    <w:rsid w:val="00137E7F"/>
    <w:rsid w:val="00137E85"/>
    <w:rsid w:val="00137FBB"/>
    <w:rsid w:val="00140032"/>
    <w:rsid w:val="00140047"/>
    <w:rsid w:val="001400D8"/>
    <w:rsid w:val="001402D1"/>
    <w:rsid w:val="0014034E"/>
    <w:rsid w:val="00140533"/>
    <w:rsid w:val="00140555"/>
    <w:rsid w:val="0014056E"/>
    <w:rsid w:val="001405A2"/>
    <w:rsid w:val="00140616"/>
    <w:rsid w:val="00140622"/>
    <w:rsid w:val="00140624"/>
    <w:rsid w:val="00140760"/>
    <w:rsid w:val="0014078D"/>
    <w:rsid w:val="001407A0"/>
    <w:rsid w:val="001407E1"/>
    <w:rsid w:val="00140870"/>
    <w:rsid w:val="00140973"/>
    <w:rsid w:val="00140975"/>
    <w:rsid w:val="00140AB3"/>
    <w:rsid w:val="00140AE4"/>
    <w:rsid w:val="00140BFF"/>
    <w:rsid w:val="00140C49"/>
    <w:rsid w:val="00140CA2"/>
    <w:rsid w:val="00140CA5"/>
    <w:rsid w:val="00140CAF"/>
    <w:rsid w:val="00140CC9"/>
    <w:rsid w:val="00140CE7"/>
    <w:rsid w:val="00140D58"/>
    <w:rsid w:val="00140D8C"/>
    <w:rsid w:val="00140D9A"/>
    <w:rsid w:val="00140E23"/>
    <w:rsid w:val="00140EC8"/>
    <w:rsid w:val="00140F5B"/>
    <w:rsid w:val="00141045"/>
    <w:rsid w:val="00141058"/>
    <w:rsid w:val="001410F6"/>
    <w:rsid w:val="00141114"/>
    <w:rsid w:val="00141158"/>
    <w:rsid w:val="00141165"/>
    <w:rsid w:val="001411F0"/>
    <w:rsid w:val="0014121B"/>
    <w:rsid w:val="0014129D"/>
    <w:rsid w:val="0014135E"/>
    <w:rsid w:val="001413E9"/>
    <w:rsid w:val="0014159A"/>
    <w:rsid w:val="001415DB"/>
    <w:rsid w:val="00141662"/>
    <w:rsid w:val="0014177E"/>
    <w:rsid w:val="001417C9"/>
    <w:rsid w:val="00141A61"/>
    <w:rsid w:val="00141AE1"/>
    <w:rsid w:val="00141B5A"/>
    <w:rsid w:val="00141BA3"/>
    <w:rsid w:val="00141CB3"/>
    <w:rsid w:val="00141D06"/>
    <w:rsid w:val="00141D30"/>
    <w:rsid w:val="00141E62"/>
    <w:rsid w:val="00141E9A"/>
    <w:rsid w:val="00141FF0"/>
    <w:rsid w:val="00142012"/>
    <w:rsid w:val="001420DA"/>
    <w:rsid w:val="0014215A"/>
    <w:rsid w:val="00142186"/>
    <w:rsid w:val="0014222D"/>
    <w:rsid w:val="00142261"/>
    <w:rsid w:val="001422D3"/>
    <w:rsid w:val="00142345"/>
    <w:rsid w:val="0014236B"/>
    <w:rsid w:val="00142394"/>
    <w:rsid w:val="001423E4"/>
    <w:rsid w:val="001423ED"/>
    <w:rsid w:val="00142464"/>
    <w:rsid w:val="0014249C"/>
    <w:rsid w:val="001424A9"/>
    <w:rsid w:val="001424FC"/>
    <w:rsid w:val="0014263B"/>
    <w:rsid w:val="0014271D"/>
    <w:rsid w:val="00142740"/>
    <w:rsid w:val="0014275E"/>
    <w:rsid w:val="0014284A"/>
    <w:rsid w:val="0014287B"/>
    <w:rsid w:val="001428A6"/>
    <w:rsid w:val="00142914"/>
    <w:rsid w:val="001429F6"/>
    <w:rsid w:val="00142A9F"/>
    <w:rsid w:val="00142B5D"/>
    <w:rsid w:val="00142C27"/>
    <w:rsid w:val="00142CA2"/>
    <w:rsid w:val="00142CBD"/>
    <w:rsid w:val="00142CD8"/>
    <w:rsid w:val="00142F6C"/>
    <w:rsid w:val="00142F86"/>
    <w:rsid w:val="00142FC6"/>
    <w:rsid w:val="0014304A"/>
    <w:rsid w:val="00143117"/>
    <w:rsid w:val="001431C5"/>
    <w:rsid w:val="001431E5"/>
    <w:rsid w:val="00143284"/>
    <w:rsid w:val="00143288"/>
    <w:rsid w:val="001432BC"/>
    <w:rsid w:val="0014330E"/>
    <w:rsid w:val="0014346D"/>
    <w:rsid w:val="001434A7"/>
    <w:rsid w:val="001434A9"/>
    <w:rsid w:val="001434D5"/>
    <w:rsid w:val="001434FA"/>
    <w:rsid w:val="0014365E"/>
    <w:rsid w:val="0014367B"/>
    <w:rsid w:val="001436CE"/>
    <w:rsid w:val="001436E3"/>
    <w:rsid w:val="0014372B"/>
    <w:rsid w:val="001437E2"/>
    <w:rsid w:val="001437E7"/>
    <w:rsid w:val="00143809"/>
    <w:rsid w:val="00143824"/>
    <w:rsid w:val="001438BA"/>
    <w:rsid w:val="001438F7"/>
    <w:rsid w:val="00143972"/>
    <w:rsid w:val="00143AC0"/>
    <w:rsid w:val="00143B24"/>
    <w:rsid w:val="00143B72"/>
    <w:rsid w:val="00143B9F"/>
    <w:rsid w:val="00143BA9"/>
    <w:rsid w:val="00143BF8"/>
    <w:rsid w:val="00143C05"/>
    <w:rsid w:val="00143C06"/>
    <w:rsid w:val="00143D1B"/>
    <w:rsid w:val="00143DC1"/>
    <w:rsid w:val="00143DCE"/>
    <w:rsid w:val="00143DED"/>
    <w:rsid w:val="00143EAC"/>
    <w:rsid w:val="00143FF7"/>
    <w:rsid w:val="00144123"/>
    <w:rsid w:val="00144168"/>
    <w:rsid w:val="00144173"/>
    <w:rsid w:val="001441F3"/>
    <w:rsid w:val="00144204"/>
    <w:rsid w:val="0014422D"/>
    <w:rsid w:val="00144288"/>
    <w:rsid w:val="001442BD"/>
    <w:rsid w:val="0014434F"/>
    <w:rsid w:val="001443C0"/>
    <w:rsid w:val="00144416"/>
    <w:rsid w:val="001444B3"/>
    <w:rsid w:val="00144515"/>
    <w:rsid w:val="0014459D"/>
    <w:rsid w:val="001445B4"/>
    <w:rsid w:val="0014467B"/>
    <w:rsid w:val="001446BC"/>
    <w:rsid w:val="001447CD"/>
    <w:rsid w:val="00144827"/>
    <w:rsid w:val="00144925"/>
    <w:rsid w:val="0014497D"/>
    <w:rsid w:val="00144986"/>
    <w:rsid w:val="0014498B"/>
    <w:rsid w:val="00144A94"/>
    <w:rsid w:val="00144AE1"/>
    <w:rsid w:val="00144BCD"/>
    <w:rsid w:val="00144C09"/>
    <w:rsid w:val="00144C0A"/>
    <w:rsid w:val="00144C26"/>
    <w:rsid w:val="00144D83"/>
    <w:rsid w:val="00144DB0"/>
    <w:rsid w:val="00144DE5"/>
    <w:rsid w:val="00144E9E"/>
    <w:rsid w:val="00144F35"/>
    <w:rsid w:val="00144F4F"/>
    <w:rsid w:val="00144FE5"/>
    <w:rsid w:val="00144FF3"/>
    <w:rsid w:val="00144FFD"/>
    <w:rsid w:val="00145053"/>
    <w:rsid w:val="001450A5"/>
    <w:rsid w:val="001450B4"/>
    <w:rsid w:val="00145107"/>
    <w:rsid w:val="00145171"/>
    <w:rsid w:val="001451A0"/>
    <w:rsid w:val="00145272"/>
    <w:rsid w:val="00145567"/>
    <w:rsid w:val="001455B4"/>
    <w:rsid w:val="001455C2"/>
    <w:rsid w:val="001455D6"/>
    <w:rsid w:val="00145650"/>
    <w:rsid w:val="00145695"/>
    <w:rsid w:val="001456F9"/>
    <w:rsid w:val="001458FF"/>
    <w:rsid w:val="00145A09"/>
    <w:rsid w:val="00145B03"/>
    <w:rsid w:val="00145BCA"/>
    <w:rsid w:val="00145BE3"/>
    <w:rsid w:val="00145F8C"/>
    <w:rsid w:val="00145FA8"/>
    <w:rsid w:val="00145FEC"/>
    <w:rsid w:val="001461DE"/>
    <w:rsid w:val="001461E1"/>
    <w:rsid w:val="0014620B"/>
    <w:rsid w:val="001463A1"/>
    <w:rsid w:val="001463F3"/>
    <w:rsid w:val="001463FA"/>
    <w:rsid w:val="00146449"/>
    <w:rsid w:val="0014645C"/>
    <w:rsid w:val="0014648C"/>
    <w:rsid w:val="001464AC"/>
    <w:rsid w:val="00146530"/>
    <w:rsid w:val="0014661B"/>
    <w:rsid w:val="0014664D"/>
    <w:rsid w:val="001466C3"/>
    <w:rsid w:val="00146767"/>
    <w:rsid w:val="00146848"/>
    <w:rsid w:val="0014685A"/>
    <w:rsid w:val="00146868"/>
    <w:rsid w:val="00146ACA"/>
    <w:rsid w:val="00146BD1"/>
    <w:rsid w:val="00146BF0"/>
    <w:rsid w:val="00146C01"/>
    <w:rsid w:val="00146CD3"/>
    <w:rsid w:val="00146D94"/>
    <w:rsid w:val="00146DCD"/>
    <w:rsid w:val="00146DD1"/>
    <w:rsid w:val="00146E41"/>
    <w:rsid w:val="00146E8C"/>
    <w:rsid w:val="00146E92"/>
    <w:rsid w:val="00146F16"/>
    <w:rsid w:val="00146F75"/>
    <w:rsid w:val="00146FCF"/>
    <w:rsid w:val="00147180"/>
    <w:rsid w:val="0014720E"/>
    <w:rsid w:val="00147238"/>
    <w:rsid w:val="00147348"/>
    <w:rsid w:val="0014740F"/>
    <w:rsid w:val="00147477"/>
    <w:rsid w:val="001474E8"/>
    <w:rsid w:val="001475C8"/>
    <w:rsid w:val="001476D7"/>
    <w:rsid w:val="0014777F"/>
    <w:rsid w:val="00147862"/>
    <w:rsid w:val="00147865"/>
    <w:rsid w:val="00147891"/>
    <w:rsid w:val="00147B17"/>
    <w:rsid w:val="00147B9D"/>
    <w:rsid w:val="00147C79"/>
    <w:rsid w:val="00147CD1"/>
    <w:rsid w:val="00147D1B"/>
    <w:rsid w:val="00147D68"/>
    <w:rsid w:val="00147D95"/>
    <w:rsid w:val="00147E39"/>
    <w:rsid w:val="00147EBA"/>
    <w:rsid w:val="00147EC9"/>
    <w:rsid w:val="00147F64"/>
    <w:rsid w:val="00147F74"/>
    <w:rsid w:val="00150019"/>
    <w:rsid w:val="0015005B"/>
    <w:rsid w:val="001500E8"/>
    <w:rsid w:val="00150145"/>
    <w:rsid w:val="00150160"/>
    <w:rsid w:val="001501AF"/>
    <w:rsid w:val="0015022A"/>
    <w:rsid w:val="00150246"/>
    <w:rsid w:val="0015025E"/>
    <w:rsid w:val="00150392"/>
    <w:rsid w:val="00150398"/>
    <w:rsid w:val="00150458"/>
    <w:rsid w:val="00150479"/>
    <w:rsid w:val="00150524"/>
    <w:rsid w:val="0015053E"/>
    <w:rsid w:val="001505C4"/>
    <w:rsid w:val="001505FC"/>
    <w:rsid w:val="00150616"/>
    <w:rsid w:val="001506C7"/>
    <w:rsid w:val="001506D9"/>
    <w:rsid w:val="001506EB"/>
    <w:rsid w:val="00150718"/>
    <w:rsid w:val="001507EA"/>
    <w:rsid w:val="00150973"/>
    <w:rsid w:val="001509DB"/>
    <w:rsid w:val="00150A39"/>
    <w:rsid w:val="00150AAD"/>
    <w:rsid w:val="00150ADF"/>
    <w:rsid w:val="00150B6B"/>
    <w:rsid w:val="00150B7E"/>
    <w:rsid w:val="00150B96"/>
    <w:rsid w:val="00150BF1"/>
    <w:rsid w:val="00150CBC"/>
    <w:rsid w:val="00150CCB"/>
    <w:rsid w:val="00150CE4"/>
    <w:rsid w:val="00150CFC"/>
    <w:rsid w:val="00150DE1"/>
    <w:rsid w:val="00150DF0"/>
    <w:rsid w:val="00150EB5"/>
    <w:rsid w:val="00151006"/>
    <w:rsid w:val="0015109F"/>
    <w:rsid w:val="001510B1"/>
    <w:rsid w:val="00151134"/>
    <w:rsid w:val="00151190"/>
    <w:rsid w:val="00151308"/>
    <w:rsid w:val="00151351"/>
    <w:rsid w:val="0015144E"/>
    <w:rsid w:val="00151488"/>
    <w:rsid w:val="00151548"/>
    <w:rsid w:val="001516DF"/>
    <w:rsid w:val="0015178F"/>
    <w:rsid w:val="00151849"/>
    <w:rsid w:val="0015184F"/>
    <w:rsid w:val="00151904"/>
    <w:rsid w:val="001519C7"/>
    <w:rsid w:val="00151AEB"/>
    <w:rsid w:val="00151B97"/>
    <w:rsid w:val="00151CCF"/>
    <w:rsid w:val="00151D84"/>
    <w:rsid w:val="00151DBE"/>
    <w:rsid w:val="00151DD3"/>
    <w:rsid w:val="00151F99"/>
    <w:rsid w:val="00151FAB"/>
    <w:rsid w:val="00151FDB"/>
    <w:rsid w:val="001520B4"/>
    <w:rsid w:val="0015211A"/>
    <w:rsid w:val="001521B1"/>
    <w:rsid w:val="001521F9"/>
    <w:rsid w:val="00152372"/>
    <w:rsid w:val="0015244F"/>
    <w:rsid w:val="0015247A"/>
    <w:rsid w:val="001524CB"/>
    <w:rsid w:val="001524F4"/>
    <w:rsid w:val="00152515"/>
    <w:rsid w:val="0015251E"/>
    <w:rsid w:val="00152571"/>
    <w:rsid w:val="001525CD"/>
    <w:rsid w:val="001525ED"/>
    <w:rsid w:val="00152614"/>
    <w:rsid w:val="00152749"/>
    <w:rsid w:val="001527C1"/>
    <w:rsid w:val="0015291F"/>
    <w:rsid w:val="001529A9"/>
    <w:rsid w:val="001529DB"/>
    <w:rsid w:val="00152AF7"/>
    <w:rsid w:val="00152B36"/>
    <w:rsid w:val="00152B38"/>
    <w:rsid w:val="00152BE9"/>
    <w:rsid w:val="00152C0D"/>
    <w:rsid w:val="00152CF3"/>
    <w:rsid w:val="00152D39"/>
    <w:rsid w:val="00152D80"/>
    <w:rsid w:val="00152D95"/>
    <w:rsid w:val="00152E22"/>
    <w:rsid w:val="00152E39"/>
    <w:rsid w:val="00152ED8"/>
    <w:rsid w:val="00152F16"/>
    <w:rsid w:val="00153077"/>
    <w:rsid w:val="001530D5"/>
    <w:rsid w:val="00153148"/>
    <w:rsid w:val="00153151"/>
    <w:rsid w:val="0015318F"/>
    <w:rsid w:val="001531A4"/>
    <w:rsid w:val="00153213"/>
    <w:rsid w:val="00153313"/>
    <w:rsid w:val="001533BA"/>
    <w:rsid w:val="001533E9"/>
    <w:rsid w:val="001535C7"/>
    <w:rsid w:val="00153622"/>
    <w:rsid w:val="001536EC"/>
    <w:rsid w:val="00153705"/>
    <w:rsid w:val="00153724"/>
    <w:rsid w:val="0015372B"/>
    <w:rsid w:val="0015378D"/>
    <w:rsid w:val="0015383F"/>
    <w:rsid w:val="001538A6"/>
    <w:rsid w:val="001538B8"/>
    <w:rsid w:val="00153904"/>
    <w:rsid w:val="00153917"/>
    <w:rsid w:val="00153A04"/>
    <w:rsid w:val="00153CAB"/>
    <w:rsid w:val="00153D28"/>
    <w:rsid w:val="00153D2F"/>
    <w:rsid w:val="00153D31"/>
    <w:rsid w:val="00153DFC"/>
    <w:rsid w:val="00153E2F"/>
    <w:rsid w:val="00154019"/>
    <w:rsid w:val="0015401A"/>
    <w:rsid w:val="001540D7"/>
    <w:rsid w:val="00154100"/>
    <w:rsid w:val="00154112"/>
    <w:rsid w:val="001542B4"/>
    <w:rsid w:val="00154304"/>
    <w:rsid w:val="0015436A"/>
    <w:rsid w:val="001543DF"/>
    <w:rsid w:val="001543EC"/>
    <w:rsid w:val="001544A9"/>
    <w:rsid w:val="0015462C"/>
    <w:rsid w:val="00154760"/>
    <w:rsid w:val="001547D1"/>
    <w:rsid w:val="001548F5"/>
    <w:rsid w:val="00154996"/>
    <w:rsid w:val="00154999"/>
    <w:rsid w:val="00154A4B"/>
    <w:rsid w:val="00154B0A"/>
    <w:rsid w:val="00154B67"/>
    <w:rsid w:val="00154B72"/>
    <w:rsid w:val="00154B88"/>
    <w:rsid w:val="00154CCF"/>
    <w:rsid w:val="00154D5F"/>
    <w:rsid w:val="00154E09"/>
    <w:rsid w:val="00154EAC"/>
    <w:rsid w:val="00154EC3"/>
    <w:rsid w:val="00154ED6"/>
    <w:rsid w:val="00154F79"/>
    <w:rsid w:val="0015507D"/>
    <w:rsid w:val="00155192"/>
    <w:rsid w:val="001552D3"/>
    <w:rsid w:val="00155317"/>
    <w:rsid w:val="001553EF"/>
    <w:rsid w:val="00155479"/>
    <w:rsid w:val="0015547B"/>
    <w:rsid w:val="0015551D"/>
    <w:rsid w:val="0015552A"/>
    <w:rsid w:val="00155708"/>
    <w:rsid w:val="001557C2"/>
    <w:rsid w:val="0015581C"/>
    <w:rsid w:val="001558DE"/>
    <w:rsid w:val="00155929"/>
    <w:rsid w:val="00155943"/>
    <w:rsid w:val="0015596C"/>
    <w:rsid w:val="00155991"/>
    <w:rsid w:val="00155AB1"/>
    <w:rsid w:val="00155B44"/>
    <w:rsid w:val="00155C4D"/>
    <w:rsid w:val="00155D44"/>
    <w:rsid w:val="00155D57"/>
    <w:rsid w:val="00155D63"/>
    <w:rsid w:val="00155E0D"/>
    <w:rsid w:val="00155E4E"/>
    <w:rsid w:val="00155E63"/>
    <w:rsid w:val="00155E7D"/>
    <w:rsid w:val="00155E85"/>
    <w:rsid w:val="00155F59"/>
    <w:rsid w:val="00155F88"/>
    <w:rsid w:val="00155FA8"/>
    <w:rsid w:val="0015601D"/>
    <w:rsid w:val="00156045"/>
    <w:rsid w:val="00156046"/>
    <w:rsid w:val="001560C3"/>
    <w:rsid w:val="001560CF"/>
    <w:rsid w:val="00156180"/>
    <w:rsid w:val="00156192"/>
    <w:rsid w:val="00156215"/>
    <w:rsid w:val="0015621C"/>
    <w:rsid w:val="00156243"/>
    <w:rsid w:val="0015628D"/>
    <w:rsid w:val="00156337"/>
    <w:rsid w:val="001563BB"/>
    <w:rsid w:val="001563D7"/>
    <w:rsid w:val="001563D9"/>
    <w:rsid w:val="001563E3"/>
    <w:rsid w:val="001564B1"/>
    <w:rsid w:val="001564C9"/>
    <w:rsid w:val="001565A6"/>
    <w:rsid w:val="0015662B"/>
    <w:rsid w:val="00156683"/>
    <w:rsid w:val="00156689"/>
    <w:rsid w:val="001566ED"/>
    <w:rsid w:val="00156725"/>
    <w:rsid w:val="00156728"/>
    <w:rsid w:val="0015672D"/>
    <w:rsid w:val="001567AA"/>
    <w:rsid w:val="001567DA"/>
    <w:rsid w:val="00156830"/>
    <w:rsid w:val="00156855"/>
    <w:rsid w:val="0015690C"/>
    <w:rsid w:val="00156954"/>
    <w:rsid w:val="00156993"/>
    <w:rsid w:val="001569F4"/>
    <w:rsid w:val="00156A0E"/>
    <w:rsid w:val="00156A34"/>
    <w:rsid w:val="00156ABE"/>
    <w:rsid w:val="00156AC4"/>
    <w:rsid w:val="00156BD7"/>
    <w:rsid w:val="00156C1A"/>
    <w:rsid w:val="00156C9F"/>
    <w:rsid w:val="00156CAD"/>
    <w:rsid w:val="00156D0F"/>
    <w:rsid w:val="00156DB7"/>
    <w:rsid w:val="00156DBA"/>
    <w:rsid w:val="00156DFB"/>
    <w:rsid w:val="00156F68"/>
    <w:rsid w:val="001570BF"/>
    <w:rsid w:val="001570E7"/>
    <w:rsid w:val="0015719E"/>
    <w:rsid w:val="001571F1"/>
    <w:rsid w:val="00157214"/>
    <w:rsid w:val="001572F0"/>
    <w:rsid w:val="00157309"/>
    <w:rsid w:val="001573E5"/>
    <w:rsid w:val="0015742D"/>
    <w:rsid w:val="001574A7"/>
    <w:rsid w:val="001575FF"/>
    <w:rsid w:val="00157627"/>
    <w:rsid w:val="0015762E"/>
    <w:rsid w:val="001576C6"/>
    <w:rsid w:val="001577E4"/>
    <w:rsid w:val="00157814"/>
    <w:rsid w:val="00157AEA"/>
    <w:rsid w:val="00157B27"/>
    <w:rsid w:val="00157B3B"/>
    <w:rsid w:val="00157B80"/>
    <w:rsid w:val="00157C6A"/>
    <w:rsid w:val="00157CC0"/>
    <w:rsid w:val="00157CE9"/>
    <w:rsid w:val="00157D3E"/>
    <w:rsid w:val="00157D4B"/>
    <w:rsid w:val="00157D6E"/>
    <w:rsid w:val="00160018"/>
    <w:rsid w:val="001600A7"/>
    <w:rsid w:val="001603F9"/>
    <w:rsid w:val="00160571"/>
    <w:rsid w:val="00160655"/>
    <w:rsid w:val="0016065A"/>
    <w:rsid w:val="0016073C"/>
    <w:rsid w:val="00160870"/>
    <w:rsid w:val="001608C4"/>
    <w:rsid w:val="001608F7"/>
    <w:rsid w:val="00160969"/>
    <w:rsid w:val="00160A0A"/>
    <w:rsid w:val="00160AAC"/>
    <w:rsid w:val="00160AEA"/>
    <w:rsid w:val="00160BC7"/>
    <w:rsid w:val="00160BF7"/>
    <w:rsid w:val="00160C20"/>
    <w:rsid w:val="00160C32"/>
    <w:rsid w:val="00160CBC"/>
    <w:rsid w:val="00160D8B"/>
    <w:rsid w:val="00160DBC"/>
    <w:rsid w:val="00160DF8"/>
    <w:rsid w:val="00160E2A"/>
    <w:rsid w:val="00160EC0"/>
    <w:rsid w:val="00160ED9"/>
    <w:rsid w:val="00160F16"/>
    <w:rsid w:val="00160F28"/>
    <w:rsid w:val="00160FCA"/>
    <w:rsid w:val="00161030"/>
    <w:rsid w:val="0016107D"/>
    <w:rsid w:val="00161147"/>
    <w:rsid w:val="0016119C"/>
    <w:rsid w:val="0016142B"/>
    <w:rsid w:val="00161527"/>
    <w:rsid w:val="00161551"/>
    <w:rsid w:val="00161596"/>
    <w:rsid w:val="001615DF"/>
    <w:rsid w:val="00161629"/>
    <w:rsid w:val="00161690"/>
    <w:rsid w:val="0016170F"/>
    <w:rsid w:val="00161716"/>
    <w:rsid w:val="00161782"/>
    <w:rsid w:val="00161823"/>
    <w:rsid w:val="00161827"/>
    <w:rsid w:val="001618AB"/>
    <w:rsid w:val="001618D3"/>
    <w:rsid w:val="00161AE9"/>
    <w:rsid w:val="00161B47"/>
    <w:rsid w:val="00161BB1"/>
    <w:rsid w:val="00161BF2"/>
    <w:rsid w:val="00161CEC"/>
    <w:rsid w:val="00161DA0"/>
    <w:rsid w:val="00161DD3"/>
    <w:rsid w:val="00161FC5"/>
    <w:rsid w:val="00162062"/>
    <w:rsid w:val="0016207A"/>
    <w:rsid w:val="0016209D"/>
    <w:rsid w:val="001620A6"/>
    <w:rsid w:val="001621F4"/>
    <w:rsid w:val="00162261"/>
    <w:rsid w:val="001622C9"/>
    <w:rsid w:val="00162301"/>
    <w:rsid w:val="00162312"/>
    <w:rsid w:val="00162348"/>
    <w:rsid w:val="00162366"/>
    <w:rsid w:val="001623DA"/>
    <w:rsid w:val="00162401"/>
    <w:rsid w:val="001624D7"/>
    <w:rsid w:val="00162520"/>
    <w:rsid w:val="00162593"/>
    <w:rsid w:val="0016259E"/>
    <w:rsid w:val="0016276C"/>
    <w:rsid w:val="00162776"/>
    <w:rsid w:val="0016286A"/>
    <w:rsid w:val="0016288B"/>
    <w:rsid w:val="001629B3"/>
    <w:rsid w:val="001629EA"/>
    <w:rsid w:val="00162AA7"/>
    <w:rsid w:val="00162B4F"/>
    <w:rsid w:val="00162B8D"/>
    <w:rsid w:val="00162D04"/>
    <w:rsid w:val="00162D1C"/>
    <w:rsid w:val="00162D6A"/>
    <w:rsid w:val="00162D6F"/>
    <w:rsid w:val="00162E6D"/>
    <w:rsid w:val="00162EEC"/>
    <w:rsid w:val="00162EFA"/>
    <w:rsid w:val="00163019"/>
    <w:rsid w:val="0016302B"/>
    <w:rsid w:val="00163063"/>
    <w:rsid w:val="0016307C"/>
    <w:rsid w:val="00163104"/>
    <w:rsid w:val="0016325B"/>
    <w:rsid w:val="001632CA"/>
    <w:rsid w:val="00163302"/>
    <w:rsid w:val="00163346"/>
    <w:rsid w:val="00163348"/>
    <w:rsid w:val="00163397"/>
    <w:rsid w:val="001634F3"/>
    <w:rsid w:val="001635A4"/>
    <w:rsid w:val="001636A7"/>
    <w:rsid w:val="00163707"/>
    <w:rsid w:val="0016374F"/>
    <w:rsid w:val="00163824"/>
    <w:rsid w:val="001638A1"/>
    <w:rsid w:val="001638B2"/>
    <w:rsid w:val="00163975"/>
    <w:rsid w:val="0016398C"/>
    <w:rsid w:val="001639A4"/>
    <w:rsid w:val="00163A69"/>
    <w:rsid w:val="00163A79"/>
    <w:rsid w:val="00163ABF"/>
    <w:rsid w:val="00163AC3"/>
    <w:rsid w:val="00163C8B"/>
    <w:rsid w:val="00163C8C"/>
    <w:rsid w:val="00163CA5"/>
    <w:rsid w:val="00163CFA"/>
    <w:rsid w:val="00163D94"/>
    <w:rsid w:val="00163DF2"/>
    <w:rsid w:val="00163E66"/>
    <w:rsid w:val="00164020"/>
    <w:rsid w:val="00164030"/>
    <w:rsid w:val="001640BD"/>
    <w:rsid w:val="001640F9"/>
    <w:rsid w:val="00164147"/>
    <w:rsid w:val="00164174"/>
    <w:rsid w:val="00164189"/>
    <w:rsid w:val="00164278"/>
    <w:rsid w:val="00164427"/>
    <w:rsid w:val="00164441"/>
    <w:rsid w:val="0016445E"/>
    <w:rsid w:val="00164473"/>
    <w:rsid w:val="00164659"/>
    <w:rsid w:val="00164694"/>
    <w:rsid w:val="001646E8"/>
    <w:rsid w:val="001646F9"/>
    <w:rsid w:val="00164840"/>
    <w:rsid w:val="00164852"/>
    <w:rsid w:val="00164A99"/>
    <w:rsid w:val="00164B28"/>
    <w:rsid w:val="00164B39"/>
    <w:rsid w:val="00164BA0"/>
    <w:rsid w:val="00164CB8"/>
    <w:rsid w:val="00164D31"/>
    <w:rsid w:val="00164D83"/>
    <w:rsid w:val="00164DBC"/>
    <w:rsid w:val="00164E7B"/>
    <w:rsid w:val="00164EFF"/>
    <w:rsid w:val="00164F50"/>
    <w:rsid w:val="00164FCF"/>
    <w:rsid w:val="00165031"/>
    <w:rsid w:val="0016503C"/>
    <w:rsid w:val="001650CA"/>
    <w:rsid w:val="0016514A"/>
    <w:rsid w:val="0016516A"/>
    <w:rsid w:val="001651B0"/>
    <w:rsid w:val="00165209"/>
    <w:rsid w:val="001652E6"/>
    <w:rsid w:val="0016532C"/>
    <w:rsid w:val="00165345"/>
    <w:rsid w:val="001653D9"/>
    <w:rsid w:val="00165459"/>
    <w:rsid w:val="0016548B"/>
    <w:rsid w:val="00165667"/>
    <w:rsid w:val="001659B2"/>
    <w:rsid w:val="00165A92"/>
    <w:rsid w:val="00165AA4"/>
    <w:rsid w:val="00165B8B"/>
    <w:rsid w:val="00165D99"/>
    <w:rsid w:val="00165DBD"/>
    <w:rsid w:val="00165DDF"/>
    <w:rsid w:val="00165E5D"/>
    <w:rsid w:val="00165FB0"/>
    <w:rsid w:val="00165FB3"/>
    <w:rsid w:val="001660FB"/>
    <w:rsid w:val="001661FC"/>
    <w:rsid w:val="001662D4"/>
    <w:rsid w:val="001664E7"/>
    <w:rsid w:val="001664EC"/>
    <w:rsid w:val="001666C1"/>
    <w:rsid w:val="0016676D"/>
    <w:rsid w:val="00166805"/>
    <w:rsid w:val="0016682A"/>
    <w:rsid w:val="00166835"/>
    <w:rsid w:val="00166A89"/>
    <w:rsid w:val="00166A8C"/>
    <w:rsid w:val="00166AB2"/>
    <w:rsid w:val="00166AD4"/>
    <w:rsid w:val="00166BB0"/>
    <w:rsid w:val="00166BF4"/>
    <w:rsid w:val="00166C3D"/>
    <w:rsid w:val="00166CCC"/>
    <w:rsid w:val="00166D1E"/>
    <w:rsid w:val="00166DAF"/>
    <w:rsid w:val="00166DB2"/>
    <w:rsid w:val="00166DEA"/>
    <w:rsid w:val="00166E78"/>
    <w:rsid w:val="00166E7B"/>
    <w:rsid w:val="00166E8E"/>
    <w:rsid w:val="00166F05"/>
    <w:rsid w:val="00166F47"/>
    <w:rsid w:val="00166FC7"/>
    <w:rsid w:val="00167091"/>
    <w:rsid w:val="0016711B"/>
    <w:rsid w:val="00167197"/>
    <w:rsid w:val="001671DE"/>
    <w:rsid w:val="00167250"/>
    <w:rsid w:val="00167345"/>
    <w:rsid w:val="00167382"/>
    <w:rsid w:val="001673E0"/>
    <w:rsid w:val="00167405"/>
    <w:rsid w:val="00167464"/>
    <w:rsid w:val="00167465"/>
    <w:rsid w:val="001674B7"/>
    <w:rsid w:val="001674D2"/>
    <w:rsid w:val="001674ED"/>
    <w:rsid w:val="001675D3"/>
    <w:rsid w:val="0016765C"/>
    <w:rsid w:val="00167710"/>
    <w:rsid w:val="00167734"/>
    <w:rsid w:val="0016776A"/>
    <w:rsid w:val="001677C1"/>
    <w:rsid w:val="00167890"/>
    <w:rsid w:val="001678B2"/>
    <w:rsid w:val="001679AE"/>
    <w:rsid w:val="001679B3"/>
    <w:rsid w:val="001679D6"/>
    <w:rsid w:val="00167A00"/>
    <w:rsid w:val="00167A09"/>
    <w:rsid w:val="00167A70"/>
    <w:rsid w:val="00167B47"/>
    <w:rsid w:val="00167BCC"/>
    <w:rsid w:val="00167BD0"/>
    <w:rsid w:val="00167C2D"/>
    <w:rsid w:val="00167C63"/>
    <w:rsid w:val="00167C9C"/>
    <w:rsid w:val="00167CA9"/>
    <w:rsid w:val="00167D36"/>
    <w:rsid w:val="00167DA8"/>
    <w:rsid w:val="00167E2B"/>
    <w:rsid w:val="00167F2E"/>
    <w:rsid w:val="00167FB9"/>
    <w:rsid w:val="0017002F"/>
    <w:rsid w:val="00170114"/>
    <w:rsid w:val="00170149"/>
    <w:rsid w:val="0017019C"/>
    <w:rsid w:val="0017020D"/>
    <w:rsid w:val="001702B2"/>
    <w:rsid w:val="00170400"/>
    <w:rsid w:val="00170448"/>
    <w:rsid w:val="001704FB"/>
    <w:rsid w:val="00170511"/>
    <w:rsid w:val="00170696"/>
    <w:rsid w:val="001706DA"/>
    <w:rsid w:val="0017070B"/>
    <w:rsid w:val="00170836"/>
    <w:rsid w:val="001708DF"/>
    <w:rsid w:val="001709D5"/>
    <w:rsid w:val="00170C1B"/>
    <w:rsid w:val="00170CFF"/>
    <w:rsid w:val="00170D09"/>
    <w:rsid w:val="00170D36"/>
    <w:rsid w:val="00170D8C"/>
    <w:rsid w:val="00170DDB"/>
    <w:rsid w:val="00170E09"/>
    <w:rsid w:val="00170EE2"/>
    <w:rsid w:val="00170F52"/>
    <w:rsid w:val="00170F95"/>
    <w:rsid w:val="0017100F"/>
    <w:rsid w:val="0017102C"/>
    <w:rsid w:val="00171049"/>
    <w:rsid w:val="00171073"/>
    <w:rsid w:val="00171120"/>
    <w:rsid w:val="00171161"/>
    <w:rsid w:val="00171169"/>
    <w:rsid w:val="001711BC"/>
    <w:rsid w:val="00171312"/>
    <w:rsid w:val="00171314"/>
    <w:rsid w:val="00171334"/>
    <w:rsid w:val="001713B2"/>
    <w:rsid w:val="001713BF"/>
    <w:rsid w:val="00171461"/>
    <w:rsid w:val="001714DE"/>
    <w:rsid w:val="0017150C"/>
    <w:rsid w:val="00171567"/>
    <w:rsid w:val="001715AE"/>
    <w:rsid w:val="001715AF"/>
    <w:rsid w:val="00171625"/>
    <w:rsid w:val="0017162D"/>
    <w:rsid w:val="00171667"/>
    <w:rsid w:val="001716B2"/>
    <w:rsid w:val="00171716"/>
    <w:rsid w:val="0017178C"/>
    <w:rsid w:val="001717A0"/>
    <w:rsid w:val="0017188A"/>
    <w:rsid w:val="0017189C"/>
    <w:rsid w:val="001718FC"/>
    <w:rsid w:val="00171905"/>
    <w:rsid w:val="001719DC"/>
    <w:rsid w:val="00171A2F"/>
    <w:rsid w:val="00171AC2"/>
    <w:rsid w:val="00171AF0"/>
    <w:rsid w:val="00171B69"/>
    <w:rsid w:val="00171B6D"/>
    <w:rsid w:val="00171B9A"/>
    <w:rsid w:val="00171BAE"/>
    <w:rsid w:val="00171BC1"/>
    <w:rsid w:val="00171C09"/>
    <w:rsid w:val="00171C39"/>
    <w:rsid w:val="00171C65"/>
    <w:rsid w:val="00171CCC"/>
    <w:rsid w:val="00171E24"/>
    <w:rsid w:val="00171E69"/>
    <w:rsid w:val="00171EE6"/>
    <w:rsid w:val="00171FA3"/>
    <w:rsid w:val="00172004"/>
    <w:rsid w:val="00172047"/>
    <w:rsid w:val="00172086"/>
    <w:rsid w:val="001720B7"/>
    <w:rsid w:val="00172371"/>
    <w:rsid w:val="001723F6"/>
    <w:rsid w:val="00172400"/>
    <w:rsid w:val="00172408"/>
    <w:rsid w:val="00172422"/>
    <w:rsid w:val="0017245D"/>
    <w:rsid w:val="0017249D"/>
    <w:rsid w:val="001724FA"/>
    <w:rsid w:val="00172653"/>
    <w:rsid w:val="001726C2"/>
    <w:rsid w:val="0017276D"/>
    <w:rsid w:val="001727D4"/>
    <w:rsid w:val="0017283F"/>
    <w:rsid w:val="001728CD"/>
    <w:rsid w:val="0017293B"/>
    <w:rsid w:val="001729A2"/>
    <w:rsid w:val="00172A12"/>
    <w:rsid w:val="00172A76"/>
    <w:rsid w:val="00172B1C"/>
    <w:rsid w:val="00172B8F"/>
    <w:rsid w:val="00172C00"/>
    <w:rsid w:val="00172C0C"/>
    <w:rsid w:val="00172C3E"/>
    <w:rsid w:val="00172C9C"/>
    <w:rsid w:val="00172DFC"/>
    <w:rsid w:val="00172E21"/>
    <w:rsid w:val="00172E2D"/>
    <w:rsid w:val="00172E4E"/>
    <w:rsid w:val="00172E72"/>
    <w:rsid w:val="00172FC7"/>
    <w:rsid w:val="00173237"/>
    <w:rsid w:val="001732C7"/>
    <w:rsid w:val="001732F2"/>
    <w:rsid w:val="0017337B"/>
    <w:rsid w:val="001733D1"/>
    <w:rsid w:val="00173575"/>
    <w:rsid w:val="0017360B"/>
    <w:rsid w:val="0017363C"/>
    <w:rsid w:val="0017363D"/>
    <w:rsid w:val="001737B9"/>
    <w:rsid w:val="001738B5"/>
    <w:rsid w:val="0017393B"/>
    <w:rsid w:val="0017394E"/>
    <w:rsid w:val="00173A54"/>
    <w:rsid w:val="00173AB7"/>
    <w:rsid w:val="00173C08"/>
    <w:rsid w:val="00173C4A"/>
    <w:rsid w:val="00173CB2"/>
    <w:rsid w:val="00173CB6"/>
    <w:rsid w:val="00173CEF"/>
    <w:rsid w:val="00173D4E"/>
    <w:rsid w:val="00173E5F"/>
    <w:rsid w:val="00173E85"/>
    <w:rsid w:val="00173F03"/>
    <w:rsid w:val="00173F61"/>
    <w:rsid w:val="0017407F"/>
    <w:rsid w:val="00174192"/>
    <w:rsid w:val="00174204"/>
    <w:rsid w:val="0017422C"/>
    <w:rsid w:val="00174242"/>
    <w:rsid w:val="00174270"/>
    <w:rsid w:val="0017439C"/>
    <w:rsid w:val="001743AB"/>
    <w:rsid w:val="0017440C"/>
    <w:rsid w:val="00174790"/>
    <w:rsid w:val="001747C1"/>
    <w:rsid w:val="001747E4"/>
    <w:rsid w:val="00174866"/>
    <w:rsid w:val="001748D1"/>
    <w:rsid w:val="00174919"/>
    <w:rsid w:val="0017499B"/>
    <w:rsid w:val="00174C1B"/>
    <w:rsid w:val="00174D3E"/>
    <w:rsid w:val="00174ED5"/>
    <w:rsid w:val="00174EF3"/>
    <w:rsid w:val="00174EFA"/>
    <w:rsid w:val="00174F38"/>
    <w:rsid w:val="00174F8C"/>
    <w:rsid w:val="00175084"/>
    <w:rsid w:val="00175122"/>
    <w:rsid w:val="00175215"/>
    <w:rsid w:val="00175241"/>
    <w:rsid w:val="001752AD"/>
    <w:rsid w:val="001752CD"/>
    <w:rsid w:val="001752E3"/>
    <w:rsid w:val="0017536A"/>
    <w:rsid w:val="001753A6"/>
    <w:rsid w:val="0017547D"/>
    <w:rsid w:val="00175566"/>
    <w:rsid w:val="0017557D"/>
    <w:rsid w:val="0017571B"/>
    <w:rsid w:val="001757BB"/>
    <w:rsid w:val="001759C0"/>
    <w:rsid w:val="00175B36"/>
    <w:rsid w:val="00175BC0"/>
    <w:rsid w:val="00175C09"/>
    <w:rsid w:val="00175C0E"/>
    <w:rsid w:val="00175C61"/>
    <w:rsid w:val="00175D20"/>
    <w:rsid w:val="00175D30"/>
    <w:rsid w:val="00175D52"/>
    <w:rsid w:val="00175F61"/>
    <w:rsid w:val="00175FCF"/>
    <w:rsid w:val="00175FFA"/>
    <w:rsid w:val="00175FFC"/>
    <w:rsid w:val="00176024"/>
    <w:rsid w:val="00176073"/>
    <w:rsid w:val="0017613F"/>
    <w:rsid w:val="0017624D"/>
    <w:rsid w:val="00176381"/>
    <w:rsid w:val="001763C6"/>
    <w:rsid w:val="00176422"/>
    <w:rsid w:val="00176439"/>
    <w:rsid w:val="00176507"/>
    <w:rsid w:val="00176581"/>
    <w:rsid w:val="0017659E"/>
    <w:rsid w:val="001765FC"/>
    <w:rsid w:val="001766DC"/>
    <w:rsid w:val="0017670C"/>
    <w:rsid w:val="00176780"/>
    <w:rsid w:val="001767CC"/>
    <w:rsid w:val="0017681E"/>
    <w:rsid w:val="00176887"/>
    <w:rsid w:val="0017692D"/>
    <w:rsid w:val="0017697C"/>
    <w:rsid w:val="001769A9"/>
    <w:rsid w:val="00176ABE"/>
    <w:rsid w:val="00176AF1"/>
    <w:rsid w:val="00176C35"/>
    <w:rsid w:val="00176C4A"/>
    <w:rsid w:val="00176D8F"/>
    <w:rsid w:val="00176DAA"/>
    <w:rsid w:val="00176F19"/>
    <w:rsid w:val="001771D3"/>
    <w:rsid w:val="001771E0"/>
    <w:rsid w:val="00177298"/>
    <w:rsid w:val="00177325"/>
    <w:rsid w:val="00177491"/>
    <w:rsid w:val="00177509"/>
    <w:rsid w:val="00177528"/>
    <w:rsid w:val="00177551"/>
    <w:rsid w:val="00177672"/>
    <w:rsid w:val="0017777C"/>
    <w:rsid w:val="0017777D"/>
    <w:rsid w:val="0017778B"/>
    <w:rsid w:val="001777AE"/>
    <w:rsid w:val="0017780A"/>
    <w:rsid w:val="0017785F"/>
    <w:rsid w:val="00177A17"/>
    <w:rsid w:val="00177A18"/>
    <w:rsid w:val="00177A4A"/>
    <w:rsid w:val="00177AA5"/>
    <w:rsid w:val="00177AEF"/>
    <w:rsid w:val="00177B3B"/>
    <w:rsid w:val="00177B42"/>
    <w:rsid w:val="00177C39"/>
    <w:rsid w:val="00177C83"/>
    <w:rsid w:val="00177D13"/>
    <w:rsid w:val="00177D51"/>
    <w:rsid w:val="00177DDA"/>
    <w:rsid w:val="00177F95"/>
    <w:rsid w:val="00177F9F"/>
    <w:rsid w:val="00177FC1"/>
    <w:rsid w:val="00180010"/>
    <w:rsid w:val="0018017C"/>
    <w:rsid w:val="001801F8"/>
    <w:rsid w:val="001802AE"/>
    <w:rsid w:val="001802BD"/>
    <w:rsid w:val="001802DB"/>
    <w:rsid w:val="0018036B"/>
    <w:rsid w:val="00180377"/>
    <w:rsid w:val="0018037C"/>
    <w:rsid w:val="00180396"/>
    <w:rsid w:val="001803B7"/>
    <w:rsid w:val="001803EB"/>
    <w:rsid w:val="00180444"/>
    <w:rsid w:val="001804DC"/>
    <w:rsid w:val="001804E6"/>
    <w:rsid w:val="001805D3"/>
    <w:rsid w:val="001805F6"/>
    <w:rsid w:val="001806C5"/>
    <w:rsid w:val="00180846"/>
    <w:rsid w:val="001808D6"/>
    <w:rsid w:val="001808EA"/>
    <w:rsid w:val="0018091C"/>
    <w:rsid w:val="00180933"/>
    <w:rsid w:val="00180B60"/>
    <w:rsid w:val="00180B72"/>
    <w:rsid w:val="00180C57"/>
    <w:rsid w:val="00180CCE"/>
    <w:rsid w:val="00180CFA"/>
    <w:rsid w:val="00180D67"/>
    <w:rsid w:val="00180DFC"/>
    <w:rsid w:val="00180F50"/>
    <w:rsid w:val="00180F9A"/>
    <w:rsid w:val="00181049"/>
    <w:rsid w:val="0018109D"/>
    <w:rsid w:val="001810B6"/>
    <w:rsid w:val="001810E3"/>
    <w:rsid w:val="001810F0"/>
    <w:rsid w:val="0018120C"/>
    <w:rsid w:val="00181215"/>
    <w:rsid w:val="00181257"/>
    <w:rsid w:val="0018125E"/>
    <w:rsid w:val="0018126E"/>
    <w:rsid w:val="00181314"/>
    <w:rsid w:val="00181317"/>
    <w:rsid w:val="00181388"/>
    <w:rsid w:val="001813D9"/>
    <w:rsid w:val="00181485"/>
    <w:rsid w:val="0018149F"/>
    <w:rsid w:val="001814D9"/>
    <w:rsid w:val="0018180F"/>
    <w:rsid w:val="00181A79"/>
    <w:rsid w:val="00181A83"/>
    <w:rsid w:val="00181AE5"/>
    <w:rsid w:val="00181AF6"/>
    <w:rsid w:val="00181B12"/>
    <w:rsid w:val="00181B42"/>
    <w:rsid w:val="00181B59"/>
    <w:rsid w:val="00181B72"/>
    <w:rsid w:val="00181BA0"/>
    <w:rsid w:val="00181D27"/>
    <w:rsid w:val="00181D46"/>
    <w:rsid w:val="00181D82"/>
    <w:rsid w:val="00181DDF"/>
    <w:rsid w:val="00181E79"/>
    <w:rsid w:val="00181F29"/>
    <w:rsid w:val="00181FDD"/>
    <w:rsid w:val="00182055"/>
    <w:rsid w:val="001820EA"/>
    <w:rsid w:val="00182175"/>
    <w:rsid w:val="00182183"/>
    <w:rsid w:val="001821A4"/>
    <w:rsid w:val="0018238C"/>
    <w:rsid w:val="0018240C"/>
    <w:rsid w:val="001824A3"/>
    <w:rsid w:val="001825AE"/>
    <w:rsid w:val="0018263F"/>
    <w:rsid w:val="00182665"/>
    <w:rsid w:val="001829ED"/>
    <w:rsid w:val="00182A20"/>
    <w:rsid w:val="00182A30"/>
    <w:rsid w:val="00182AF0"/>
    <w:rsid w:val="00182B19"/>
    <w:rsid w:val="00182C0F"/>
    <w:rsid w:val="00182CB2"/>
    <w:rsid w:val="00182D0F"/>
    <w:rsid w:val="00182D68"/>
    <w:rsid w:val="00182ECE"/>
    <w:rsid w:val="00182F96"/>
    <w:rsid w:val="00183090"/>
    <w:rsid w:val="001830F4"/>
    <w:rsid w:val="001831C3"/>
    <w:rsid w:val="001831E7"/>
    <w:rsid w:val="00183285"/>
    <w:rsid w:val="0018334E"/>
    <w:rsid w:val="001833E5"/>
    <w:rsid w:val="00183614"/>
    <w:rsid w:val="00183678"/>
    <w:rsid w:val="0018371D"/>
    <w:rsid w:val="001837CE"/>
    <w:rsid w:val="001837DE"/>
    <w:rsid w:val="00183800"/>
    <w:rsid w:val="00183CBD"/>
    <w:rsid w:val="00183CE3"/>
    <w:rsid w:val="00183E34"/>
    <w:rsid w:val="00183E97"/>
    <w:rsid w:val="00183E98"/>
    <w:rsid w:val="00183F38"/>
    <w:rsid w:val="00184050"/>
    <w:rsid w:val="00184064"/>
    <w:rsid w:val="001840BD"/>
    <w:rsid w:val="001840CA"/>
    <w:rsid w:val="00184118"/>
    <w:rsid w:val="00184179"/>
    <w:rsid w:val="0018424A"/>
    <w:rsid w:val="0018436D"/>
    <w:rsid w:val="00184401"/>
    <w:rsid w:val="001844BB"/>
    <w:rsid w:val="0018456D"/>
    <w:rsid w:val="001845FF"/>
    <w:rsid w:val="0018462D"/>
    <w:rsid w:val="001846CF"/>
    <w:rsid w:val="001846F5"/>
    <w:rsid w:val="00184732"/>
    <w:rsid w:val="00184765"/>
    <w:rsid w:val="00184827"/>
    <w:rsid w:val="001848F1"/>
    <w:rsid w:val="001848FF"/>
    <w:rsid w:val="00184ABC"/>
    <w:rsid w:val="00184B8D"/>
    <w:rsid w:val="00184BB8"/>
    <w:rsid w:val="00184DB5"/>
    <w:rsid w:val="00184DBC"/>
    <w:rsid w:val="00184E53"/>
    <w:rsid w:val="00184E5C"/>
    <w:rsid w:val="00184F54"/>
    <w:rsid w:val="00184FC5"/>
    <w:rsid w:val="001850FE"/>
    <w:rsid w:val="0018520C"/>
    <w:rsid w:val="001852D4"/>
    <w:rsid w:val="001852DD"/>
    <w:rsid w:val="001852EA"/>
    <w:rsid w:val="00185409"/>
    <w:rsid w:val="001854C6"/>
    <w:rsid w:val="001854CF"/>
    <w:rsid w:val="0018558D"/>
    <w:rsid w:val="001855AE"/>
    <w:rsid w:val="001856DC"/>
    <w:rsid w:val="00185755"/>
    <w:rsid w:val="001857DD"/>
    <w:rsid w:val="0018582D"/>
    <w:rsid w:val="001858A1"/>
    <w:rsid w:val="001858AB"/>
    <w:rsid w:val="0018594B"/>
    <w:rsid w:val="0018594D"/>
    <w:rsid w:val="00185988"/>
    <w:rsid w:val="001859DA"/>
    <w:rsid w:val="001859DB"/>
    <w:rsid w:val="001859E0"/>
    <w:rsid w:val="00185A6F"/>
    <w:rsid w:val="00185ADD"/>
    <w:rsid w:val="00185B91"/>
    <w:rsid w:val="00185C2A"/>
    <w:rsid w:val="00185C58"/>
    <w:rsid w:val="00185D24"/>
    <w:rsid w:val="00185D5C"/>
    <w:rsid w:val="00185E16"/>
    <w:rsid w:val="00185E1B"/>
    <w:rsid w:val="00185E52"/>
    <w:rsid w:val="00185E57"/>
    <w:rsid w:val="00185F35"/>
    <w:rsid w:val="00185F55"/>
    <w:rsid w:val="00185FB3"/>
    <w:rsid w:val="0018609C"/>
    <w:rsid w:val="001860A0"/>
    <w:rsid w:val="00186145"/>
    <w:rsid w:val="00186248"/>
    <w:rsid w:val="00186448"/>
    <w:rsid w:val="0018653A"/>
    <w:rsid w:val="00186601"/>
    <w:rsid w:val="0018680C"/>
    <w:rsid w:val="00186879"/>
    <w:rsid w:val="001868B8"/>
    <w:rsid w:val="001868BE"/>
    <w:rsid w:val="001868C1"/>
    <w:rsid w:val="00186B06"/>
    <w:rsid w:val="00186B71"/>
    <w:rsid w:val="00186C0D"/>
    <w:rsid w:val="00186D2E"/>
    <w:rsid w:val="00186E23"/>
    <w:rsid w:val="001870A5"/>
    <w:rsid w:val="00187112"/>
    <w:rsid w:val="00187348"/>
    <w:rsid w:val="00187586"/>
    <w:rsid w:val="00187641"/>
    <w:rsid w:val="00187735"/>
    <w:rsid w:val="00187759"/>
    <w:rsid w:val="0018780C"/>
    <w:rsid w:val="0018780E"/>
    <w:rsid w:val="001878E8"/>
    <w:rsid w:val="00187996"/>
    <w:rsid w:val="00187A28"/>
    <w:rsid w:val="00187CDE"/>
    <w:rsid w:val="00187D2B"/>
    <w:rsid w:val="00187D96"/>
    <w:rsid w:val="00187E1F"/>
    <w:rsid w:val="00187EB3"/>
    <w:rsid w:val="00187F05"/>
    <w:rsid w:val="00187F29"/>
    <w:rsid w:val="00190097"/>
    <w:rsid w:val="00190101"/>
    <w:rsid w:val="00190147"/>
    <w:rsid w:val="0019020C"/>
    <w:rsid w:val="001903B2"/>
    <w:rsid w:val="001903F6"/>
    <w:rsid w:val="001904BB"/>
    <w:rsid w:val="00190644"/>
    <w:rsid w:val="0019066F"/>
    <w:rsid w:val="001906CF"/>
    <w:rsid w:val="00190735"/>
    <w:rsid w:val="00190842"/>
    <w:rsid w:val="0019087D"/>
    <w:rsid w:val="0019087E"/>
    <w:rsid w:val="00190982"/>
    <w:rsid w:val="00190AC9"/>
    <w:rsid w:val="00190B82"/>
    <w:rsid w:val="00190CB4"/>
    <w:rsid w:val="00190CBB"/>
    <w:rsid w:val="00190D84"/>
    <w:rsid w:val="00190DD3"/>
    <w:rsid w:val="00190DE2"/>
    <w:rsid w:val="00190E1B"/>
    <w:rsid w:val="00190EC8"/>
    <w:rsid w:val="00190F12"/>
    <w:rsid w:val="00190F9B"/>
    <w:rsid w:val="00191061"/>
    <w:rsid w:val="00191216"/>
    <w:rsid w:val="00191364"/>
    <w:rsid w:val="00191368"/>
    <w:rsid w:val="001914E9"/>
    <w:rsid w:val="001916CE"/>
    <w:rsid w:val="0019172C"/>
    <w:rsid w:val="001917FC"/>
    <w:rsid w:val="001918EE"/>
    <w:rsid w:val="001918F1"/>
    <w:rsid w:val="00191A1D"/>
    <w:rsid w:val="00191B53"/>
    <w:rsid w:val="00191BDB"/>
    <w:rsid w:val="00191BF1"/>
    <w:rsid w:val="00191D03"/>
    <w:rsid w:val="00191DA5"/>
    <w:rsid w:val="00191E17"/>
    <w:rsid w:val="00191E23"/>
    <w:rsid w:val="00191EA0"/>
    <w:rsid w:val="00191EC9"/>
    <w:rsid w:val="00191EEE"/>
    <w:rsid w:val="00191F5A"/>
    <w:rsid w:val="00191FBB"/>
    <w:rsid w:val="00192073"/>
    <w:rsid w:val="0019211A"/>
    <w:rsid w:val="00192199"/>
    <w:rsid w:val="001921D6"/>
    <w:rsid w:val="00192258"/>
    <w:rsid w:val="0019233D"/>
    <w:rsid w:val="001923E0"/>
    <w:rsid w:val="0019241F"/>
    <w:rsid w:val="00192470"/>
    <w:rsid w:val="001924A1"/>
    <w:rsid w:val="0019251A"/>
    <w:rsid w:val="0019256B"/>
    <w:rsid w:val="0019270B"/>
    <w:rsid w:val="001927C0"/>
    <w:rsid w:val="00192896"/>
    <w:rsid w:val="001928C9"/>
    <w:rsid w:val="001928F1"/>
    <w:rsid w:val="00192967"/>
    <w:rsid w:val="0019297E"/>
    <w:rsid w:val="00192A24"/>
    <w:rsid w:val="00192A6D"/>
    <w:rsid w:val="00192C22"/>
    <w:rsid w:val="00192D00"/>
    <w:rsid w:val="00192DAD"/>
    <w:rsid w:val="00192E10"/>
    <w:rsid w:val="00193029"/>
    <w:rsid w:val="001930C6"/>
    <w:rsid w:val="00193196"/>
    <w:rsid w:val="0019328A"/>
    <w:rsid w:val="001932F6"/>
    <w:rsid w:val="00193326"/>
    <w:rsid w:val="0019339D"/>
    <w:rsid w:val="001933CE"/>
    <w:rsid w:val="001934AF"/>
    <w:rsid w:val="001934D5"/>
    <w:rsid w:val="001934FE"/>
    <w:rsid w:val="001936DF"/>
    <w:rsid w:val="00193764"/>
    <w:rsid w:val="001937E8"/>
    <w:rsid w:val="001938FE"/>
    <w:rsid w:val="001939E2"/>
    <w:rsid w:val="00193A15"/>
    <w:rsid w:val="00193AA4"/>
    <w:rsid w:val="00193B50"/>
    <w:rsid w:val="00193BA2"/>
    <w:rsid w:val="00193BAA"/>
    <w:rsid w:val="00193CC7"/>
    <w:rsid w:val="00193CD9"/>
    <w:rsid w:val="00193E8A"/>
    <w:rsid w:val="00193F0E"/>
    <w:rsid w:val="00193F21"/>
    <w:rsid w:val="00193F4D"/>
    <w:rsid w:val="00193FF5"/>
    <w:rsid w:val="0019401D"/>
    <w:rsid w:val="001941B8"/>
    <w:rsid w:val="001941E2"/>
    <w:rsid w:val="001941F5"/>
    <w:rsid w:val="00194300"/>
    <w:rsid w:val="00194354"/>
    <w:rsid w:val="001943AB"/>
    <w:rsid w:val="00194470"/>
    <w:rsid w:val="001944A1"/>
    <w:rsid w:val="00194530"/>
    <w:rsid w:val="0019453F"/>
    <w:rsid w:val="0019457E"/>
    <w:rsid w:val="001945B6"/>
    <w:rsid w:val="00194717"/>
    <w:rsid w:val="0019476A"/>
    <w:rsid w:val="001947B9"/>
    <w:rsid w:val="0019490D"/>
    <w:rsid w:val="00194998"/>
    <w:rsid w:val="00194AF4"/>
    <w:rsid w:val="00194B9F"/>
    <w:rsid w:val="00194BD2"/>
    <w:rsid w:val="00194C24"/>
    <w:rsid w:val="00194D00"/>
    <w:rsid w:val="00194D46"/>
    <w:rsid w:val="00194E33"/>
    <w:rsid w:val="00194EFE"/>
    <w:rsid w:val="00194F16"/>
    <w:rsid w:val="00194F4F"/>
    <w:rsid w:val="00194F79"/>
    <w:rsid w:val="00194F8B"/>
    <w:rsid w:val="00194FAF"/>
    <w:rsid w:val="001950B4"/>
    <w:rsid w:val="00195203"/>
    <w:rsid w:val="001952DC"/>
    <w:rsid w:val="00195488"/>
    <w:rsid w:val="00195495"/>
    <w:rsid w:val="00195537"/>
    <w:rsid w:val="00195599"/>
    <w:rsid w:val="001955C9"/>
    <w:rsid w:val="001955ED"/>
    <w:rsid w:val="0019566E"/>
    <w:rsid w:val="00195690"/>
    <w:rsid w:val="00195697"/>
    <w:rsid w:val="00195716"/>
    <w:rsid w:val="00195744"/>
    <w:rsid w:val="001957C8"/>
    <w:rsid w:val="001957CD"/>
    <w:rsid w:val="001958B8"/>
    <w:rsid w:val="001958D5"/>
    <w:rsid w:val="00195906"/>
    <w:rsid w:val="00195963"/>
    <w:rsid w:val="00195A40"/>
    <w:rsid w:val="00195AC3"/>
    <w:rsid w:val="00195B4F"/>
    <w:rsid w:val="00195BB4"/>
    <w:rsid w:val="00195C25"/>
    <w:rsid w:val="00195D11"/>
    <w:rsid w:val="00195E04"/>
    <w:rsid w:val="00195E95"/>
    <w:rsid w:val="00195EB4"/>
    <w:rsid w:val="00195EE4"/>
    <w:rsid w:val="00195EFF"/>
    <w:rsid w:val="00196067"/>
    <w:rsid w:val="00196074"/>
    <w:rsid w:val="0019607C"/>
    <w:rsid w:val="001960E7"/>
    <w:rsid w:val="001960F7"/>
    <w:rsid w:val="00196104"/>
    <w:rsid w:val="00196122"/>
    <w:rsid w:val="00196173"/>
    <w:rsid w:val="001961FA"/>
    <w:rsid w:val="001962D8"/>
    <w:rsid w:val="001962E7"/>
    <w:rsid w:val="0019638E"/>
    <w:rsid w:val="001963B4"/>
    <w:rsid w:val="0019645C"/>
    <w:rsid w:val="001964E7"/>
    <w:rsid w:val="001964EF"/>
    <w:rsid w:val="00196582"/>
    <w:rsid w:val="00196585"/>
    <w:rsid w:val="001965AD"/>
    <w:rsid w:val="001965D3"/>
    <w:rsid w:val="0019674E"/>
    <w:rsid w:val="001967CB"/>
    <w:rsid w:val="001967D2"/>
    <w:rsid w:val="00196943"/>
    <w:rsid w:val="00196955"/>
    <w:rsid w:val="00196A1B"/>
    <w:rsid w:val="00196A20"/>
    <w:rsid w:val="00196A77"/>
    <w:rsid w:val="00196AD3"/>
    <w:rsid w:val="00196D03"/>
    <w:rsid w:val="00196D40"/>
    <w:rsid w:val="00196EE0"/>
    <w:rsid w:val="00196F66"/>
    <w:rsid w:val="0019705C"/>
    <w:rsid w:val="00197098"/>
    <w:rsid w:val="0019711E"/>
    <w:rsid w:val="0019714A"/>
    <w:rsid w:val="00197158"/>
    <w:rsid w:val="001971FB"/>
    <w:rsid w:val="0019723F"/>
    <w:rsid w:val="0019726F"/>
    <w:rsid w:val="001972D8"/>
    <w:rsid w:val="00197419"/>
    <w:rsid w:val="001974BA"/>
    <w:rsid w:val="001974DE"/>
    <w:rsid w:val="0019753C"/>
    <w:rsid w:val="001975BB"/>
    <w:rsid w:val="001976B6"/>
    <w:rsid w:val="001976CF"/>
    <w:rsid w:val="00197718"/>
    <w:rsid w:val="00197756"/>
    <w:rsid w:val="001977F2"/>
    <w:rsid w:val="00197948"/>
    <w:rsid w:val="0019796B"/>
    <w:rsid w:val="00197978"/>
    <w:rsid w:val="001979C8"/>
    <w:rsid w:val="00197B9A"/>
    <w:rsid w:val="00197CA5"/>
    <w:rsid w:val="00197D43"/>
    <w:rsid w:val="00197D76"/>
    <w:rsid w:val="00197E03"/>
    <w:rsid w:val="00197E12"/>
    <w:rsid w:val="00197EA5"/>
    <w:rsid w:val="00197EAA"/>
    <w:rsid w:val="00197EC7"/>
    <w:rsid w:val="00197EF4"/>
    <w:rsid w:val="00197F05"/>
    <w:rsid w:val="001A0009"/>
    <w:rsid w:val="001A0022"/>
    <w:rsid w:val="001A0055"/>
    <w:rsid w:val="001A00A6"/>
    <w:rsid w:val="001A00C0"/>
    <w:rsid w:val="001A011E"/>
    <w:rsid w:val="001A0203"/>
    <w:rsid w:val="001A02CF"/>
    <w:rsid w:val="001A037A"/>
    <w:rsid w:val="001A045A"/>
    <w:rsid w:val="001A04E9"/>
    <w:rsid w:val="001A065A"/>
    <w:rsid w:val="001A077E"/>
    <w:rsid w:val="001A07A2"/>
    <w:rsid w:val="001A07E9"/>
    <w:rsid w:val="001A083E"/>
    <w:rsid w:val="001A0877"/>
    <w:rsid w:val="001A092E"/>
    <w:rsid w:val="001A0A65"/>
    <w:rsid w:val="001A0A7A"/>
    <w:rsid w:val="001A0C91"/>
    <w:rsid w:val="001A0D0A"/>
    <w:rsid w:val="001A0D48"/>
    <w:rsid w:val="001A0E29"/>
    <w:rsid w:val="001A0E32"/>
    <w:rsid w:val="001A0E37"/>
    <w:rsid w:val="001A0EAB"/>
    <w:rsid w:val="001A0EB5"/>
    <w:rsid w:val="001A0F5C"/>
    <w:rsid w:val="001A0FBF"/>
    <w:rsid w:val="001A10B2"/>
    <w:rsid w:val="001A1104"/>
    <w:rsid w:val="001A11BA"/>
    <w:rsid w:val="001A11C2"/>
    <w:rsid w:val="001A1351"/>
    <w:rsid w:val="001A139D"/>
    <w:rsid w:val="001A14E3"/>
    <w:rsid w:val="001A1503"/>
    <w:rsid w:val="001A1507"/>
    <w:rsid w:val="001A1553"/>
    <w:rsid w:val="001A15B0"/>
    <w:rsid w:val="001A1647"/>
    <w:rsid w:val="001A173A"/>
    <w:rsid w:val="001A1776"/>
    <w:rsid w:val="001A188B"/>
    <w:rsid w:val="001A1A4C"/>
    <w:rsid w:val="001A1A6F"/>
    <w:rsid w:val="001A1B12"/>
    <w:rsid w:val="001A1B16"/>
    <w:rsid w:val="001A1B56"/>
    <w:rsid w:val="001A1C1B"/>
    <w:rsid w:val="001A1C8F"/>
    <w:rsid w:val="001A1D1B"/>
    <w:rsid w:val="001A1D94"/>
    <w:rsid w:val="001A1E4C"/>
    <w:rsid w:val="001A1F39"/>
    <w:rsid w:val="001A1F42"/>
    <w:rsid w:val="001A1F4C"/>
    <w:rsid w:val="001A1FD4"/>
    <w:rsid w:val="001A203F"/>
    <w:rsid w:val="001A2064"/>
    <w:rsid w:val="001A2109"/>
    <w:rsid w:val="001A2183"/>
    <w:rsid w:val="001A21CF"/>
    <w:rsid w:val="001A22FF"/>
    <w:rsid w:val="001A2349"/>
    <w:rsid w:val="001A23C9"/>
    <w:rsid w:val="001A2592"/>
    <w:rsid w:val="001A2756"/>
    <w:rsid w:val="001A2926"/>
    <w:rsid w:val="001A296B"/>
    <w:rsid w:val="001A296D"/>
    <w:rsid w:val="001A2BBB"/>
    <w:rsid w:val="001A2C00"/>
    <w:rsid w:val="001A2C47"/>
    <w:rsid w:val="001A2C8D"/>
    <w:rsid w:val="001A2CC7"/>
    <w:rsid w:val="001A2CD1"/>
    <w:rsid w:val="001A2DE8"/>
    <w:rsid w:val="001A2E26"/>
    <w:rsid w:val="001A2EC1"/>
    <w:rsid w:val="001A3062"/>
    <w:rsid w:val="001A30A0"/>
    <w:rsid w:val="001A310F"/>
    <w:rsid w:val="001A3170"/>
    <w:rsid w:val="001A3203"/>
    <w:rsid w:val="001A322E"/>
    <w:rsid w:val="001A32BE"/>
    <w:rsid w:val="001A32CD"/>
    <w:rsid w:val="001A3344"/>
    <w:rsid w:val="001A3427"/>
    <w:rsid w:val="001A348D"/>
    <w:rsid w:val="001A34D3"/>
    <w:rsid w:val="001A3547"/>
    <w:rsid w:val="001A355B"/>
    <w:rsid w:val="001A3784"/>
    <w:rsid w:val="001A37A5"/>
    <w:rsid w:val="001A3900"/>
    <w:rsid w:val="001A390E"/>
    <w:rsid w:val="001A3942"/>
    <w:rsid w:val="001A3944"/>
    <w:rsid w:val="001A395B"/>
    <w:rsid w:val="001A39BE"/>
    <w:rsid w:val="001A3A2C"/>
    <w:rsid w:val="001A3B4C"/>
    <w:rsid w:val="001A3B55"/>
    <w:rsid w:val="001A3D05"/>
    <w:rsid w:val="001A3D1B"/>
    <w:rsid w:val="001A3EAB"/>
    <w:rsid w:val="001A3EAF"/>
    <w:rsid w:val="001A3F05"/>
    <w:rsid w:val="001A3F36"/>
    <w:rsid w:val="001A3F85"/>
    <w:rsid w:val="001A3F8A"/>
    <w:rsid w:val="001A3FD2"/>
    <w:rsid w:val="001A4182"/>
    <w:rsid w:val="001A41F1"/>
    <w:rsid w:val="001A42F2"/>
    <w:rsid w:val="001A43EA"/>
    <w:rsid w:val="001A43EE"/>
    <w:rsid w:val="001A44A4"/>
    <w:rsid w:val="001A451E"/>
    <w:rsid w:val="001A457E"/>
    <w:rsid w:val="001A45E8"/>
    <w:rsid w:val="001A46EE"/>
    <w:rsid w:val="001A4798"/>
    <w:rsid w:val="001A48A8"/>
    <w:rsid w:val="001A48B1"/>
    <w:rsid w:val="001A4B48"/>
    <w:rsid w:val="001A4BD1"/>
    <w:rsid w:val="001A4BD2"/>
    <w:rsid w:val="001A4C38"/>
    <w:rsid w:val="001A4D80"/>
    <w:rsid w:val="001A4EE7"/>
    <w:rsid w:val="001A4EFC"/>
    <w:rsid w:val="001A502A"/>
    <w:rsid w:val="001A5054"/>
    <w:rsid w:val="001A50AE"/>
    <w:rsid w:val="001A5159"/>
    <w:rsid w:val="001A5257"/>
    <w:rsid w:val="001A52AD"/>
    <w:rsid w:val="001A52DF"/>
    <w:rsid w:val="001A531B"/>
    <w:rsid w:val="001A531E"/>
    <w:rsid w:val="001A539F"/>
    <w:rsid w:val="001A53D4"/>
    <w:rsid w:val="001A53EA"/>
    <w:rsid w:val="001A53EC"/>
    <w:rsid w:val="001A53F7"/>
    <w:rsid w:val="001A545A"/>
    <w:rsid w:val="001A5477"/>
    <w:rsid w:val="001A54B1"/>
    <w:rsid w:val="001A5660"/>
    <w:rsid w:val="001A56F1"/>
    <w:rsid w:val="001A5920"/>
    <w:rsid w:val="001A593F"/>
    <w:rsid w:val="001A5952"/>
    <w:rsid w:val="001A59AF"/>
    <w:rsid w:val="001A59F4"/>
    <w:rsid w:val="001A5A92"/>
    <w:rsid w:val="001A5AB5"/>
    <w:rsid w:val="001A5B75"/>
    <w:rsid w:val="001A5D78"/>
    <w:rsid w:val="001A5DCB"/>
    <w:rsid w:val="001A5E1D"/>
    <w:rsid w:val="001A5E3A"/>
    <w:rsid w:val="001A5EA0"/>
    <w:rsid w:val="001A5F72"/>
    <w:rsid w:val="001A5F89"/>
    <w:rsid w:val="001A5FCF"/>
    <w:rsid w:val="001A601C"/>
    <w:rsid w:val="001A60C2"/>
    <w:rsid w:val="001A618D"/>
    <w:rsid w:val="001A61E3"/>
    <w:rsid w:val="001A62CF"/>
    <w:rsid w:val="001A62F8"/>
    <w:rsid w:val="001A646E"/>
    <w:rsid w:val="001A6543"/>
    <w:rsid w:val="001A657C"/>
    <w:rsid w:val="001A65C2"/>
    <w:rsid w:val="001A65F4"/>
    <w:rsid w:val="001A661C"/>
    <w:rsid w:val="001A66F1"/>
    <w:rsid w:val="001A67B4"/>
    <w:rsid w:val="001A68CC"/>
    <w:rsid w:val="001A68EB"/>
    <w:rsid w:val="001A68F2"/>
    <w:rsid w:val="001A695B"/>
    <w:rsid w:val="001A69C2"/>
    <w:rsid w:val="001A6BEB"/>
    <w:rsid w:val="001A6C7F"/>
    <w:rsid w:val="001A6C85"/>
    <w:rsid w:val="001A6CA2"/>
    <w:rsid w:val="001A6CB4"/>
    <w:rsid w:val="001A6F6C"/>
    <w:rsid w:val="001A6F95"/>
    <w:rsid w:val="001A7021"/>
    <w:rsid w:val="001A707B"/>
    <w:rsid w:val="001A711D"/>
    <w:rsid w:val="001A7185"/>
    <w:rsid w:val="001A71AC"/>
    <w:rsid w:val="001A71DC"/>
    <w:rsid w:val="001A7256"/>
    <w:rsid w:val="001A72B8"/>
    <w:rsid w:val="001A732E"/>
    <w:rsid w:val="001A734F"/>
    <w:rsid w:val="001A7366"/>
    <w:rsid w:val="001A738F"/>
    <w:rsid w:val="001A751B"/>
    <w:rsid w:val="001A756A"/>
    <w:rsid w:val="001A7574"/>
    <w:rsid w:val="001A75F8"/>
    <w:rsid w:val="001A767F"/>
    <w:rsid w:val="001A770A"/>
    <w:rsid w:val="001A77E3"/>
    <w:rsid w:val="001A7916"/>
    <w:rsid w:val="001A7A2E"/>
    <w:rsid w:val="001A7A9A"/>
    <w:rsid w:val="001A7AB0"/>
    <w:rsid w:val="001A7C2F"/>
    <w:rsid w:val="001A7C9F"/>
    <w:rsid w:val="001A7CFA"/>
    <w:rsid w:val="001A7DE5"/>
    <w:rsid w:val="001A7E09"/>
    <w:rsid w:val="001A7E73"/>
    <w:rsid w:val="001A7EB3"/>
    <w:rsid w:val="001A7F00"/>
    <w:rsid w:val="001A7F24"/>
    <w:rsid w:val="001A7FD3"/>
    <w:rsid w:val="001B002F"/>
    <w:rsid w:val="001B003E"/>
    <w:rsid w:val="001B0044"/>
    <w:rsid w:val="001B0049"/>
    <w:rsid w:val="001B00FF"/>
    <w:rsid w:val="001B0165"/>
    <w:rsid w:val="001B01B8"/>
    <w:rsid w:val="001B026D"/>
    <w:rsid w:val="001B02E0"/>
    <w:rsid w:val="001B0332"/>
    <w:rsid w:val="001B033A"/>
    <w:rsid w:val="001B047D"/>
    <w:rsid w:val="001B04DE"/>
    <w:rsid w:val="001B0539"/>
    <w:rsid w:val="001B0571"/>
    <w:rsid w:val="001B0596"/>
    <w:rsid w:val="001B0598"/>
    <w:rsid w:val="001B061A"/>
    <w:rsid w:val="001B0657"/>
    <w:rsid w:val="001B06A3"/>
    <w:rsid w:val="001B06C8"/>
    <w:rsid w:val="001B07FB"/>
    <w:rsid w:val="001B081D"/>
    <w:rsid w:val="001B0856"/>
    <w:rsid w:val="001B08DA"/>
    <w:rsid w:val="001B0936"/>
    <w:rsid w:val="001B097A"/>
    <w:rsid w:val="001B0993"/>
    <w:rsid w:val="001B0A1A"/>
    <w:rsid w:val="001B0A5C"/>
    <w:rsid w:val="001B0C71"/>
    <w:rsid w:val="001B0D04"/>
    <w:rsid w:val="001B0D75"/>
    <w:rsid w:val="001B0DA9"/>
    <w:rsid w:val="001B0E3B"/>
    <w:rsid w:val="001B0E79"/>
    <w:rsid w:val="001B0F01"/>
    <w:rsid w:val="001B0FC7"/>
    <w:rsid w:val="001B1065"/>
    <w:rsid w:val="001B1083"/>
    <w:rsid w:val="001B1134"/>
    <w:rsid w:val="001B1161"/>
    <w:rsid w:val="001B11FA"/>
    <w:rsid w:val="001B1376"/>
    <w:rsid w:val="001B138B"/>
    <w:rsid w:val="001B13D1"/>
    <w:rsid w:val="001B141A"/>
    <w:rsid w:val="001B14BD"/>
    <w:rsid w:val="001B1629"/>
    <w:rsid w:val="001B1637"/>
    <w:rsid w:val="001B1815"/>
    <w:rsid w:val="001B1916"/>
    <w:rsid w:val="001B19BF"/>
    <w:rsid w:val="001B1B1B"/>
    <w:rsid w:val="001B1B25"/>
    <w:rsid w:val="001B1B55"/>
    <w:rsid w:val="001B1D38"/>
    <w:rsid w:val="001B1D3D"/>
    <w:rsid w:val="001B1D4C"/>
    <w:rsid w:val="001B1D61"/>
    <w:rsid w:val="001B1E3D"/>
    <w:rsid w:val="001B1E8E"/>
    <w:rsid w:val="001B1F0B"/>
    <w:rsid w:val="001B1F2E"/>
    <w:rsid w:val="001B1FA8"/>
    <w:rsid w:val="001B2008"/>
    <w:rsid w:val="001B20C4"/>
    <w:rsid w:val="001B2183"/>
    <w:rsid w:val="001B2206"/>
    <w:rsid w:val="001B22A2"/>
    <w:rsid w:val="001B2386"/>
    <w:rsid w:val="001B23CD"/>
    <w:rsid w:val="001B249E"/>
    <w:rsid w:val="001B24F9"/>
    <w:rsid w:val="001B25A4"/>
    <w:rsid w:val="001B2648"/>
    <w:rsid w:val="001B265D"/>
    <w:rsid w:val="001B26D3"/>
    <w:rsid w:val="001B27FA"/>
    <w:rsid w:val="001B2927"/>
    <w:rsid w:val="001B292C"/>
    <w:rsid w:val="001B2958"/>
    <w:rsid w:val="001B29F7"/>
    <w:rsid w:val="001B2A54"/>
    <w:rsid w:val="001B2C21"/>
    <w:rsid w:val="001B2CA2"/>
    <w:rsid w:val="001B2CD5"/>
    <w:rsid w:val="001B2CFB"/>
    <w:rsid w:val="001B2D3A"/>
    <w:rsid w:val="001B2D3C"/>
    <w:rsid w:val="001B2D62"/>
    <w:rsid w:val="001B2D7F"/>
    <w:rsid w:val="001B2DF1"/>
    <w:rsid w:val="001B2E35"/>
    <w:rsid w:val="001B2E7F"/>
    <w:rsid w:val="001B2F06"/>
    <w:rsid w:val="001B2F29"/>
    <w:rsid w:val="001B2F92"/>
    <w:rsid w:val="001B3084"/>
    <w:rsid w:val="001B30F0"/>
    <w:rsid w:val="001B31DC"/>
    <w:rsid w:val="001B323F"/>
    <w:rsid w:val="001B32CF"/>
    <w:rsid w:val="001B33DA"/>
    <w:rsid w:val="001B34EA"/>
    <w:rsid w:val="001B35D1"/>
    <w:rsid w:val="001B36FD"/>
    <w:rsid w:val="001B3759"/>
    <w:rsid w:val="001B37CE"/>
    <w:rsid w:val="001B38A8"/>
    <w:rsid w:val="001B3912"/>
    <w:rsid w:val="001B3A0F"/>
    <w:rsid w:val="001B3B64"/>
    <w:rsid w:val="001B3B93"/>
    <w:rsid w:val="001B3BD0"/>
    <w:rsid w:val="001B3C4C"/>
    <w:rsid w:val="001B3CE8"/>
    <w:rsid w:val="001B3D85"/>
    <w:rsid w:val="001B3E38"/>
    <w:rsid w:val="001B3E4F"/>
    <w:rsid w:val="001B3E85"/>
    <w:rsid w:val="001B3F22"/>
    <w:rsid w:val="001B3F32"/>
    <w:rsid w:val="001B3F51"/>
    <w:rsid w:val="001B404D"/>
    <w:rsid w:val="001B4082"/>
    <w:rsid w:val="001B4136"/>
    <w:rsid w:val="001B413E"/>
    <w:rsid w:val="001B4180"/>
    <w:rsid w:val="001B4323"/>
    <w:rsid w:val="001B433E"/>
    <w:rsid w:val="001B43B3"/>
    <w:rsid w:val="001B43CB"/>
    <w:rsid w:val="001B44CF"/>
    <w:rsid w:val="001B4536"/>
    <w:rsid w:val="001B468D"/>
    <w:rsid w:val="001B4693"/>
    <w:rsid w:val="001B46A6"/>
    <w:rsid w:val="001B46CB"/>
    <w:rsid w:val="001B4710"/>
    <w:rsid w:val="001B47AE"/>
    <w:rsid w:val="001B47CE"/>
    <w:rsid w:val="001B48E0"/>
    <w:rsid w:val="001B4A2E"/>
    <w:rsid w:val="001B4A5D"/>
    <w:rsid w:val="001B4A6D"/>
    <w:rsid w:val="001B4CB7"/>
    <w:rsid w:val="001B4D16"/>
    <w:rsid w:val="001B4D2E"/>
    <w:rsid w:val="001B4D30"/>
    <w:rsid w:val="001B4DBC"/>
    <w:rsid w:val="001B4E38"/>
    <w:rsid w:val="001B4E57"/>
    <w:rsid w:val="001B5107"/>
    <w:rsid w:val="001B511D"/>
    <w:rsid w:val="001B5130"/>
    <w:rsid w:val="001B5134"/>
    <w:rsid w:val="001B51E0"/>
    <w:rsid w:val="001B52B9"/>
    <w:rsid w:val="001B52E6"/>
    <w:rsid w:val="001B5320"/>
    <w:rsid w:val="001B53EF"/>
    <w:rsid w:val="001B544F"/>
    <w:rsid w:val="001B54EC"/>
    <w:rsid w:val="001B55C2"/>
    <w:rsid w:val="001B55E6"/>
    <w:rsid w:val="001B5679"/>
    <w:rsid w:val="001B5750"/>
    <w:rsid w:val="001B5796"/>
    <w:rsid w:val="001B5868"/>
    <w:rsid w:val="001B58B0"/>
    <w:rsid w:val="001B590A"/>
    <w:rsid w:val="001B598E"/>
    <w:rsid w:val="001B5A6B"/>
    <w:rsid w:val="001B5D34"/>
    <w:rsid w:val="001B5D7C"/>
    <w:rsid w:val="001B5DBA"/>
    <w:rsid w:val="001B5E77"/>
    <w:rsid w:val="001B5E7A"/>
    <w:rsid w:val="001B5EFF"/>
    <w:rsid w:val="001B5F0F"/>
    <w:rsid w:val="001B609A"/>
    <w:rsid w:val="001B618B"/>
    <w:rsid w:val="001B61DA"/>
    <w:rsid w:val="001B62EC"/>
    <w:rsid w:val="001B63C2"/>
    <w:rsid w:val="001B63F4"/>
    <w:rsid w:val="001B6419"/>
    <w:rsid w:val="001B64E8"/>
    <w:rsid w:val="001B6515"/>
    <w:rsid w:val="001B662C"/>
    <w:rsid w:val="001B6670"/>
    <w:rsid w:val="001B66A6"/>
    <w:rsid w:val="001B66BA"/>
    <w:rsid w:val="001B66FD"/>
    <w:rsid w:val="001B67CF"/>
    <w:rsid w:val="001B681B"/>
    <w:rsid w:val="001B695B"/>
    <w:rsid w:val="001B6A90"/>
    <w:rsid w:val="001B6AA9"/>
    <w:rsid w:val="001B6AB7"/>
    <w:rsid w:val="001B6B22"/>
    <w:rsid w:val="001B6B8A"/>
    <w:rsid w:val="001B6D55"/>
    <w:rsid w:val="001B6D75"/>
    <w:rsid w:val="001B6D97"/>
    <w:rsid w:val="001B6E7D"/>
    <w:rsid w:val="001B6F07"/>
    <w:rsid w:val="001B6F2C"/>
    <w:rsid w:val="001B6F92"/>
    <w:rsid w:val="001B6FE9"/>
    <w:rsid w:val="001B7011"/>
    <w:rsid w:val="001B701B"/>
    <w:rsid w:val="001B703B"/>
    <w:rsid w:val="001B7066"/>
    <w:rsid w:val="001B70CC"/>
    <w:rsid w:val="001B71D1"/>
    <w:rsid w:val="001B71F1"/>
    <w:rsid w:val="001B73D9"/>
    <w:rsid w:val="001B7445"/>
    <w:rsid w:val="001B746B"/>
    <w:rsid w:val="001B7507"/>
    <w:rsid w:val="001B777C"/>
    <w:rsid w:val="001B7841"/>
    <w:rsid w:val="001B7881"/>
    <w:rsid w:val="001B7906"/>
    <w:rsid w:val="001B79CF"/>
    <w:rsid w:val="001B7A85"/>
    <w:rsid w:val="001B7B08"/>
    <w:rsid w:val="001B7BFB"/>
    <w:rsid w:val="001B7C42"/>
    <w:rsid w:val="001B7C8D"/>
    <w:rsid w:val="001B7CB1"/>
    <w:rsid w:val="001B7CC3"/>
    <w:rsid w:val="001B7CC9"/>
    <w:rsid w:val="001B7D32"/>
    <w:rsid w:val="001B7D4C"/>
    <w:rsid w:val="001B7E1C"/>
    <w:rsid w:val="001B7E2F"/>
    <w:rsid w:val="001B7F65"/>
    <w:rsid w:val="001B7F9C"/>
    <w:rsid w:val="001B7FFC"/>
    <w:rsid w:val="001C007E"/>
    <w:rsid w:val="001C00D9"/>
    <w:rsid w:val="001C00F3"/>
    <w:rsid w:val="001C011C"/>
    <w:rsid w:val="001C0150"/>
    <w:rsid w:val="001C0193"/>
    <w:rsid w:val="001C03AB"/>
    <w:rsid w:val="001C0447"/>
    <w:rsid w:val="001C0472"/>
    <w:rsid w:val="001C04CE"/>
    <w:rsid w:val="001C0504"/>
    <w:rsid w:val="001C0588"/>
    <w:rsid w:val="001C059C"/>
    <w:rsid w:val="001C060E"/>
    <w:rsid w:val="001C0766"/>
    <w:rsid w:val="001C0782"/>
    <w:rsid w:val="001C0887"/>
    <w:rsid w:val="001C08AA"/>
    <w:rsid w:val="001C08AC"/>
    <w:rsid w:val="001C09B4"/>
    <w:rsid w:val="001C0A1A"/>
    <w:rsid w:val="001C0B4A"/>
    <w:rsid w:val="001C0BA8"/>
    <w:rsid w:val="001C0D1C"/>
    <w:rsid w:val="001C0D7B"/>
    <w:rsid w:val="001C0DBE"/>
    <w:rsid w:val="001C0DC0"/>
    <w:rsid w:val="001C0E71"/>
    <w:rsid w:val="001C0F8A"/>
    <w:rsid w:val="001C1074"/>
    <w:rsid w:val="001C1086"/>
    <w:rsid w:val="001C1159"/>
    <w:rsid w:val="001C117F"/>
    <w:rsid w:val="001C126A"/>
    <w:rsid w:val="001C129F"/>
    <w:rsid w:val="001C12EA"/>
    <w:rsid w:val="001C1395"/>
    <w:rsid w:val="001C1496"/>
    <w:rsid w:val="001C16A6"/>
    <w:rsid w:val="001C174D"/>
    <w:rsid w:val="001C17DC"/>
    <w:rsid w:val="001C17F2"/>
    <w:rsid w:val="001C1818"/>
    <w:rsid w:val="001C1834"/>
    <w:rsid w:val="001C1879"/>
    <w:rsid w:val="001C1913"/>
    <w:rsid w:val="001C19A8"/>
    <w:rsid w:val="001C1A05"/>
    <w:rsid w:val="001C1C1D"/>
    <w:rsid w:val="001C1D29"/>
    <w:rsid w:val="001C1D58"/>
    <w:rsid w:val="001C1F98"/>
    <w:rsid w:val="001C1FE2"/>
    <w:rsid w:val="001C2046"/>
    <w:rsid w:val="001C206E"/>
    <w:rsid w:val="001C20A8"/>
    <w:rsid w:val="001C20CF"/>
    <w:rsid w:val="001C20F1"/>
    <w:rsid w:val="001C2100"/>
    <w:rsid w:val="001C2113"/>
    <w:rsid w:val="001C2122"/>
    <w:rsid w:val="001C22C4"/>
    <w:rsid w:val="001C22C8"/>
    <w:rsid w:val="001C2378"/>
    <w:rsid w:val="001C2381"/>
    <w:rsid w:val="001C23AD"/>
    <w:rsid w:val="001C2473"/>
    <w:rsid w:val="001C2501"/>
    <w:rsid w:val="001C2520"/>
    <w:rsid w:val="001C259F"/>
    <w:rsid w:val="001C27F3"/>
    <w:rsid w:val="001C28AC"/>
    <w:rsid w:val="001C28AF"/>
    <w:rsid w:val="001C293E"/>
    <w:rsid w:val="001C2946"/>
    <w:rsid w:val="001C2991"/>
    <w:rsid w:val="001C29C7"/>
    <w:rsid w:val="001C29E9"/>
    <w:rsid w:val="001C2A47"/>
    <w:rsid w:val="001C2B7B"/>
    <w:rsid w:val="001C2C29"/>
    <w:rsid w:val="001C2D36"/>
    <w:rsid w:val="001C2E81"/>
    <w:rsid w:val="001C2FCE"/>
    <w:rsid w:val="001C30FA"/>
    <w:rsid w:val="001C3119"/>
    <w:rsid w:val="001C311A"/>
    <w:rsid w:val="001C315A"/>
    <w:rsid w:val="001C3197"/>
    <w:rsid w:val="001C31C9"/>
    <w:rsid w:val="001C3205"/>
    <w:rsid w:val="001C322B"/>
    <w:rsid w:val="001C32B4"/>
    <w:rsid w:val="001C3317"/>
    <w:rsid w:val="001C333A"/>
    <w:rsid w:val="001C334E"/>
    <w:rsid w:val="001C3365"/>
    <w:rsid w:val="001C33DB"/>
    <w:rsid w:val="001C33F1"/>
    <w:rsid w:val="001C3459"/>
    <w:rsid w:val="001C348A"/>
    <w:rsid w:val="001C348E"/>
    <w:rsid w:val="001C34BA"/>
    <w:rsid w:val="001C355A"/>
    <w:rsid w:val="001C3613"/>
    <w:rsid w:val="001C363F"/>
    <w:rsid w:val="001C3677"/>
    <w:rsid w:val="001C370A"/>
    <w:rsid w:val="001C3892"/>
    <w:rsid w:val="001C38A1"/>
    <w:rsid w:val="001C38CC"/>
    <w:rsid w:val="001C38F5"/>
    <w:rsid w:val="001C393D"/>
    <w:rsid w:val="001C3976"/>
    <w:rsid w:val="001C39A3"/>
    <w:rsid w:val="001C3A1F"/>
    <w:rsid w:val="001C3A3E"/>
    <w:rsid w:val="001C3B4B"/>
    <w:rsid w:val="001C3E49"/>
    <w:rsid w:val="001C3EB8"/>
    <w:rsid w:val="001C3F8E"/>
    <w:rsid w:val="001C40DC"/>
    <w:rsid w:val="001C410B"/>
    <w:rsid w:val="001C411E"/>
    <w:rsid w:val="001C4182"/>
    <w:rsid w:val="001C41FA"/>
    <w:rsid w:val="001C426D"/>
    <w:rsid w:val="001C42CB"/>
    <w:rsid w:val="001C430D"/>
    <w:rsid w:val="001C4351"/>
    <w:rsid w:val="001C4378"/>
    <w:rsid w:val="001C4418"/>
    <w:rsid w:val="001C447E"/>
    <w:rsid w:val="001C4558"/>
    <w:rsid w:val="001C45E3"/>
    <w:rsid w:val="001C45F7"/>
    <w:rsid w:val="001C4666"/>
    <w:rsid w:val="001C46A8"/>
    <w:rsid w:val="001C4756"/>
    <w:rsid w:val="001C483A"/>
    <w:rsid w:val="001C4857"/>
    <w:rsid w:val="001C4858"/>
    <w:rsid w:val="001C48D5"/>
    <w:rsid w:val="001C48F5"/>
    <w:rsid w:val="001C4A73"/>
    <w:rsid w:val="001C4AB7"/>
    <w:rsid w:val="001C4AC5"/>
    <w:rsid w:val="001C4B3A"/>
    <w:rsid w:val="001C4B88"/>
    <w:rsid w:val="001C4C14"/>
    <w:rsid w:val="001C4C2B"/>
    <w:rsid w:val="001C4C8A"/>
    <w:rsid w:val="001C4CA1"/>
    <w:rsid w:val="001C4EFE"/>
    <w:rsid w:val="001C4F1E"/>
    <w:rsid w:val="001C4F7B"/>
    <w:rsid w:val="001C4FAC"/>
    <w:rsid w:val="001C50BC"/>
    <w:rsid w:val="001C51C8"/>
    <w:rsid w:val="001C51D4"/>
    <w:rsid w:val="001C522F"/>
    <w:rsid w:val="001C52C7"/>
    <w:rsid w:val="001C52ED"/>
    <w:rsid w:val="001C5449"/>
    <w:rsid w:val="001C54A2"/>
    <w:rsid w:val="001C54D7"/>
    <w:rsid w:val="001C5529"/>
    <w:rsid w:val="001C552E"/>
    <w:rsid w:val="001C559C"/>
    <w:rsid w:val="001C55AF"/>
    <w:rsid w:val="001C55C9"/>
    <w:rsid w:val="001C562A"/>
    <w:rsid w:val="001C5697"/>
    <w:rsid w:val="001C56A2"/>
    <w:rsid w:val="001C5731"/>
    <w:rsid w:val="001C5751"/>
    <w:rsid w:val="001C584D"/>
    <w:rsid w:val="001C58BA"/>
    <w:rsid w:val="001C58F4"/>
    <w:rsid w:val="001C5911"/>
    <w:rsid w:val="001C5AB2"/>
    <w:rsid w:val="001C5AE0"/>
    <w:rsid w:val="001C5B82"/>
    <w:rsid w:val="001C5B83"/>
    <w:rsid w:val="001C5B89"/>
    <w:rsid w:val="001C5BE0"/>
    <w:rsid w:val="001C5D67"/>
    <w:rsid w:val="001C5DEF"/>
    <w:rsid w:val="001C5E53"/>
    <w:rsid w:val="001C5E84"/>
    <w:rsid w:val="001C5EA9"/>
    <w:rsid w:val="001C5ECA"/>
    <w:rsid w:val="001C5ED4"/>
    <w:rsid w:val="001C5FA7"/>
    <w:rsid w:val="001C6044"/>
    <w:rsid w:val="001C604E"/>
    <w:rsid w:val="001C6167"/>
    <w:rsid w:val="001C6590"/>
    <w:rsid w:val="001C659F"/>
    <w:rsid w:val="001C65CD"/>
    <w:rsid w:val="001C6604"/>
    <w:rsid w:val="001C6613"/>
    <w:rsid w:val="001C6629"/>
    <w:rsid w:val="001C66D9"/>
    <w:rsid w:val="001C68D0"/>
    <w:rsid w:val="001C698F"/>
    <w:rsid w:val="001C6A37"/>
    <w:rsid w:val="001C6BEE"/>
    <w:rsid w:val="001C6C17"/>
    <w:rsid w:val="001C6CD8"/>
    <w:rsid w:val="001C6D79"/>
    <w:rsid w:val="001C6DCE"/>
    <w:rsid w:val="001C6ED5"/>
    <w:rsid w:val="001C6FC9"/>
    <w:rsid w:val="001C714C"/>
    <w:rsid w:val="001C722C"/>
    <w:rsid w:val="001C734A"/>
    <w:rsid w:val="001C734D"/>
    <w:rsid w:val="001C7382"/>
    <w:rsid w:val="001C7391"/>
    <w:rsid w:val="001C7429"/>
    <w:rsid w:val="001C748A"/>
    <w:rsid w:val="001C74CB"/>
    <w:rsid w:val="001C757D"/>
    <w:rsid w:val="001C75B4"/>
    <w:rsid w:val="001C768F"/>
    <w:rsid w:val="001C773F"/>
    <w:rsid w:val="001C77A9"/>
    <w:rsid w:val="001C7850"/>
    <w:rsid w:val="001C79AD"/>
    <w:rsid w:val="001C79EC"/>
    <w:rsid w:val="001C7B82"/>
    <w:rsid w:val="001C7BB8"/>
    <w:rsid w:val="001C7C72"/>
    <w:rsid w:val="001C7C7F"/>
    <w:rsid w:val="001C7C9B"/>
    <w:rsid w:val="001C7CA5"/>
    <w:rsid w:val="001C7D13"/>
    <w:rsid w:val="001C7E12"/>
    <w:rsid w:val="001C7ED9"/>
    <w:rsid w:val="001D00F7"/>
    <w:rsid w:val="001D011B"/>
    <w:rsid w:val="001D014B"/>
    <w:rsid w:val="001D0172"/>
    <w:rsid w:val="001D0290"/>
    <w:rsid w:val="001D02CE"/>
    <w:rsid w:val="001D0361"/>
    <w:rsid w:val="001D0363"/>
    <w:rsid w:val="001D039C"/>
    <w:rsid w:val="001D03A4"/>
    <w:rsid w:val="001D0495"/>
    <w:rsid w:val="001D0524"/>
    <w:rsid w:val="001D0534"/>
    <w:rsid w:val="001D0798"/>
    <w:rsid w:val="001D08CE"/>
    <w:rsid w:val="001D09A3"/>
    <w:rsid w:val="001D09A6"/>
    <w:rsid w:val="001D0A02"/>
    <w:rsid w:val="001D0A15"/>
    <w:rsid w:val="001D0A20"/>
    <w:rsid w:val="001D0AC5"/>
    <w:rsid w:val="001D0B58"/>
    <w:rsid w:val="001D0B8D"/>
    <w:rsid w:val="001D0BC3"/>
    <w:rsid w:val="001D0C91"/>
    <w:rsid w:val="001D0CC2"/>
    <w:rsid w:val="001D0D26"/>
    <w:rsid w:val="001D0D67"/>
    <w:rsid w:val="001D0DA1"/>
    <w:rsid w:val="001D0E8F"/>
    <w:rsid w:val="001D0F69"/>
    <w:rsid w:val="001D0F7B"/>
    <w:rsid w:val="001D0F9E"/>
    <w:rsid w:val="001D0FA3"/>
    <w:rsid w:val="001D1045"/>
    <w:rsid w:val="001D1078"/>
    <w:rsid w:val="001D1083"/>
    <w:rsid w:val="001D10B5"/>
    <w:rsid w:val="001D10CF"/>
    <w:rsid w:val="001D10E7"/>
    <w:rsid w:val="001D1161"/>
    <w:rsid w:val="001D116A"/>
    <w:rsid w:val="001D1226"/>
    <w:rsid w:val="001D1296"/>
    <w:rsid w:val="001D138C"/>
    <w:rsid w:val="001D13A8"/>
    <w:rsid w:val="001D144C"/>
    <w:rsid w:val="001D162B"/>
    <w:rsid w:val="001D174D"/>
    <w:rsid w:val="001D174E"/>
    <w:rsid w:val="001D1773"/>
    <w:rsid w:val="001D178E"/>
    <w:rsid w:val="001D1850"/>
    <w:rsid w:val="001D188B"/>
    <w:rsid w:val="001D18D8"/>
    <w:rsid w:val="001D195A"/>
    <w:rsid w:val="001D1997"/>
    <w:rsid w:val="001D1A7B"/>
    <w:rsid w:val="001D1AF5"/>
    <w:rsid w:val="001D1C02"/>
    <w:rsid w:val="001D1D10"/>
    <w:rsid w:val="001D1DCE"/>
    <w:rsid w:val="001D1DD8"/>
    <w:rsid w:val="001D1E9C"/>
    <w:rsid w:val="001D1F08"/>
    <w:rsid w:val="001D1F1E"/>
    <w:rsid w:val="001D1FB8"/>
    <w:rsid w:val="001D1FF2"/>
    <w:rsid w:val="001D2006"/>
    <w:rsid w:val="001D2043"/>
    <w:rsid w:val="001D20EE"/>
    <w:rsid w:val="001D2124"/>
    <w:rsid w:val="001D21EE"/>
    <w:rsid w:val="001D21FA"/>
    <w:rsid w:val="001D2230"/>
    <w:rsid w:val="001D2254"/>
    <w:rsid w:val="001D2270"/>
    <w:rsid w:val="001D22A6"/>
    <w:rsid w:val="001D231D"/>
    <w:rsid w:val="001D2340"/>
    <w:rsid w:val="001D2477"/>
    <w:rsid w:val="001D2482"/>
    <w:rsid w:val="001D249B"/>
    <w:rsid w:val="001D25BA"/>
    <w:rsid w:val="001D25D8"/>
    <w:rsid w:val="001D2610"/>
    <w:rsid w:val="001D26A4"/>
    <w:rsid w:val="001D26FA"/>
    <w:rsid w:val="001D2752"/>
    <w:rsid w:val="001D278D"/>
    <w:rsid w:val="001D287D"/>
    <w:rsid w:val="001D28F1"/>
    <w:rsid w:val="001D28F2"/>
    <w:rsid w:val="001D29D1"/>
    <w:rsid w:val="001D2A0E"/>
    <w:rsid w:val="001D2A65"/>
    <w:rsid w:val="001D2A74"/>
    <w:rsid w:val="001D2AA2"/>
    <w:rsid w:val="001D2B3C"/>
    <w:rsid w:val="001D2B50"/>
    <w:rsid w:val="001D2C24"/>
    <w:rsid w:val="001D2D32"/>
    <w:rsid w:val="001D2D3A"/>
    <w:rsid w:val="001D3118"/>
    <w:rsid w:val="001D31EB"/>
    <w:rsid w:val="001D324C"/>
    <w:rsid w:val="001D3285"/>
    <w:rsid w:val="001D3409"/>
    <w:rsid w:val="001D3456"/>
    <w:rsid w:val="001D34C0"/>
    <w:rsid w:val="001D34E2"/>
    <w:rsid w:val="001D34F5"/>
    <w:rsid w:val="001D3596"/>
    <w:rsid w:val="001D35DE"/>
    <w:rsid w:val="001D3691"/>
    <w:rsid w:val="001D36BC"/>
    <w:rsid w:val="001D3713"/>
    <w:rsid w:val="001D3885"/>
    <w:rsid w:val="001D3AFB"/>
    <w:rsid w:val="001D3B1E"/>
    <w:rsid w:val="001D3B9C"/>
    <w:rsid w:val="001D3BE4"/>
    <w:rsid w:val="001D3D69"/>
    <w:rsid w:val="001D3D70"/>
    <w:rsid w:val="001D3E78"/>
    <w:rsid w:val="001D3F1B"/>
    <w:rsid w:val="001D3F30"/>
    <w:rsid w:val="001D3FF7"/>
    <w:rsid w:val="001D413B"/>
    <w:rsid w:val="001D417B"/>
    <w:rsid w:val="001D419B"/>
    <w:rsid w:val="001D41E5"/>
    <w:rsid w:val="001D4256"/>
    <w:rsid w:val="001D431C"/>
    <w:rsid w:val="001D4327"/>
    <w:rsid w:val="001D458B"/>
    <w:rsid w:val="001D469F"/>
    <w:rsid w:val="001D46B3"/>
    <w:rsid w:val="001D4727"/>
    <w:rsid w:val="001D47F5"/>
    <w:rsid w:val="001D486D"/>
    <w:rsid w:val="001D4906"/>
    <w:rsid w:val="001D496D"/>
    <w:rsid w:val="001D4991"/>
    <w:rsid w:val="001D49CD"/>
    <w:rsid w:val="001D4A6C"/>
    <w:rsid w:val="001D4ACA"/>
    <w:rsid w:val="001D4B26"/>
    <w:rsid w:val="001D4C2C"/>
    <w:rsid w:val="001D4D6A"/>
    <w:rsid w:val="001D4E6B"/>
    <w:rsid w:val="001D4EE2"/>
    <w:rsid w:val="001D4F02"/>
    <w:rsid w:val="001D4F33"/>
    <w:rsid w:val="001D4FCA"/>
    <w:rsid w:val="001D5006"/>
    <w:rsid w:val="001D503F"/>
    <w:rsid w:val="001D5075"/>
    <w:rsid w:val="001D5110"/>
    <w:rsid w:val="001D5167"/>
    <w:rsid w:val="001D519A"/>
    <w:rsid w:val="001D51CF"/>
    <w:rsid w:val="001D5277"/>
    <w:rsid w:val="001D5357"/>
    <w:rsid w:val="001D53F5"/>
    <w:rsid w:val="001D5486"/>
    <w:rsid w:val="001D5580"/>
    <w:rsid w:val="001D558B"/>
    <w:rsid w:val="001D55A3"/>
    <w:rsid w:val="001D55EF"/>
    <w:rsid w:val="001D589F"/>
    <w:rsid w:val="001D58BD"/>
    <w:rsid w:val="001D5989"/>
    <w:rsid w:val="001D59B2"/>
    <w:rsid w:val="001D59E7"/>
    <w:rsid w:val="001D5A18"/>
    <w:rsid w:val="001D5A52"/>
    <w:rsid w:val="001D5ABD"/>
    <w:rsid w:val="001D5AD1"/>
    <w:rsid w:val="001D5B61"/>
    <w:rsid w:val="001D5B63"/>
    <w:rsid w:val="001D5B73"/>
    <w:rsid w:val="001D5B95"/>
    <w:rsid w:val="001D5BAD"/>
    <w:rsid w:val="001D5BF5"/>
    <w:rsid w:val="001D5E27"/>
    <w:rsid w:val="001D5E2A"/>
    <w:rsid w:val="001D5E7B"/>
    <w:rsid w:val="001D5E93"/>
    <w:rsid w:val="001D5EC4"/>
    <w:rsid w:val="001D5EEE"/>
    <w:rsid w:val="001D5F01"/>
    <w:rsid w:val="001D5FA2"/>
    <w:rsid w:val="001D6073"/>
    <w:rsid w:val="001D6115"/>
    <w:rsid w:val="001D6167"/>
    <w:rsid w:val="001D61FC"/>
    <w:rsid w:val="001D62B8"/>
    <w:rsid w:val="001D6449"/>
    <w:rsid w:val="001D648B"/>
    <w:rsid w:val="001D65EB"/>
    <w:rsid w:val="001D66BD"/>
    <w:rsid w:val="001D6762"/>
    <w:rsid w:val="001D67C2"/>
    <w:rsid w:val="001D6B14"/>
    <w:rsid w:val="001D6B30"/>
    <w:rsid w:val="001D6B4A"/>
    <w:rsid w:val="001D6B8E"/>
    <w:rsid w:val="001D6BAB"/>
    <w:rsid w:val="001D6C13"/>
    <w:rsid w:val="001D6C24"/>
    <w:rsid w:val="001D6C6B"/>
    <w:rsid w:val="001D6C6F"/>
    <w:rsid w:val="001D6CDC"/>
    <w:rsid w:val="001D6CF5"/>
    <w:rsid w:val="001D6D55"/>
    <w:rsid w:val="001D6D8E"/>
    <w:rsid w:val="001D6DE1"/>
    <w:rsid w:val="001D6E6D"/>
    <w:rsid w:val="001D6ED4"/>
    <w:rsid w:val="001D6F50"/>
    <w:rsid w:val="001D6F51"/>
    <w:rsid w:val="001D6F7D"/>
    <w:rsid w:val="001D7122"/>
    <w:rsid w:val="001D714F"/>
    <w:rsid w:val="001D7257"/>
    <w:rsid w:val="001D7274"/>
    <w:rsid w:val="001D732F"/>
    <w:rsid w:val="001D7341"/>
    <w:rsid w:val="001D7375"/>
    <w:rsid w:val="001D73BC"/>
    <w:rsid w:val="001D747C"/>
    <w:rsid w:val="001D7645"/>
    <w:rsid w:val="001D76A0"/>
    <w:rsid w:val="001D77A2"/>
    <w:rsid w:val="001D7889"/>
    <w:rsid w:val="001D78FC"/>
    <w:rsid w:val="001D79E7"/>
    <w:rsid w:val="001D7A27"/>
    <w:rsid w:val="001D7A9D"/>
    <w:rsid w:val="001D7B7E"/>
    <w:rsid w:val="001D7C2A"/>
    <w:rsid w:val="001D7C7B"/>
    <w:rsid w:val="001D7E16"/>
    <w:rsid w:val="001D7EF4"/>
    <w:rsid w:val="001D7F5B"/>
    <w:rsid w:val="001D7FEE"/>
    <w:rsid w:val="001E0030"/>
    <w:rsid w:val="001E0058"/>
    <w:rsid w:val="001E0106"/>
    <w:rsid w:val="001E0144"/>
    <w:rsid w:val="001E033C"/>
    <w:rsid w:val="001E0409"/>
    <w:rsid w:val="001E0463"/>
    <w:rsid w:val="001E0614"/>
    <w:rsid w:val="001E06D4"/>
    <w:rsid w:val="001E090A"/>
    <w:rsid w:val="001E090D"/>
    <w:rsid w:val="001E096A"/>
    <w:rsid w:val="001E0A39"/>
    <w:rsid w:val="001E0A9C"/>
    <w:rsid w:val="001E0BD7"/>
    <w:rsid w:val="001E0E45"/>
    <w:rsid w:val="001E0EEE"/>
    <w:rsid w:val="001E10DD"/>
    <w:rsid w:val="001E11A5"/>
    <w:rsid w:val="001E11B8"/>
    <w:rsid w:val="001E1207"/>
    <w:rsid w:val="001E126B"/>
    <w:rsid w:val="001E126D"/>
    <w:rsid w:val="001E12D7"/>
    <w:rsid w:val="001E13E4"/>
    <w:rsid w:val="001E1481"/>
    <w:rsid w:val="001E14DE"/>
    <w:rsid w:val="001E1566"/>
    <w:rsid w:val="001E1593"/>
    <w:rsid w:val="001E16B5"/>
    <w:rsid w:val="001E1722"/>
    <w:rsid w:val="001E174A"/>
    <w:rsid w:val="001E17BD"/>
    <w:rsid w:val="001E17C4"/>
    <w:rsid w:val="001E1816"/>
    <w:rsid w:val="001E18CC"/>
    <w:rsid w:val="001E18D9"/>
    <w:rsid w:val="001E18E9"/>
    <w:rsid w:val="001E191F"/>
    <w:rsid w:val="001E195C"/>
    <w:rsid w:val="001E1A1C"/>
    <w:rsid w:val="001E1AA1"/>
    <w:rsid w:val="001E1B9B"/>
    <w:rsid w:val="001E1BE9"/>
    <w:rsid w:val="001E1D8F"/>
    <w:rsid w:val="001E1DBE"/>
    <w:rsid w:val="001E1E1D"/>
    <w:rsid w:val="001E1E27"/>
    <w:rsid w:val="001E1E2B"/>
    <w:rsid w:val="001E1EC8"/>
    <w:rsid w:val="001E1F32"/>
    <w:rsid w:val="001E1F82"/>
    <w:rsid w:val="001E20D6"/>
    <w:rsid w:val="001E2212"/>
    <w:rsid w:val="001E2324"/>
    <w:rsid w:val="001E233A"/>
    <w:rsid w:val="001E240D"/>
    <w:rsid w:val="001E242A"/>
    <w:rsid w:val="001E24BF"/>
    <w:rsid w:val="001E24EE"/>
    <w:rsid w:val="001E262A"/>
    <w:rsid w:val="001E2668"/>
    <w:rsid w:val="001E26DB"/>
    <w:rsid w:val="001E2767"/>
    <w:rsid w:val="001E2768"/>
    <w:rsid w:val="001E27CD"/>
    <w:rsid w:val="001E2841"/>
    <w:rsid w:val="001E2872"/>
    <w:rsid w:val="001E28B2"/>
    <w:rsid w:val="001E2947"/>
    <w:rsid w:val="001E2A48"/>
    <w:rsid w:val="001E2AD6"/>
    <w:rsid w:val="001E2B9F"/>
    <w:rsid w:val="001E2BBD"/>
    <w:rsid w:val="001E2D9E"/>
    <w:rsid w:val="001E2DE9"/>
    <w:rsid w:val="001E2E1C"/>
    <w:rsid w:val="001E2EE4"/>
    <w:rsid w:val="001E2F21"/>
    <w:rsid w:val="001E3018"/>
    <w:rsid w:val="001E30FF"/>
    <w:rsid w:val="001E3101"/>
    <w:rsid w:val="001E3292"/>
    <w:rsid w:val="001E3373"/>
    <w:rsid w:val="001E33BD"/>
    <w:rsid w:val="001E34A3"/>
    <w:rsid w:val="001E3563"/>
    <w:rsid w:val="001E3571"/>
    <w:rsid w:val="001E358F"/>
    <w:rsid w:val="001E35CD"/>
    <w:rsid w:val="001E35EF"/>
    <w:rsid w:val="001E3699"/>
    <w:rsid w:val="001E3748"/>
    <w:rsid w:val="001E38CE"/>
    <w:rsid w:val="001E3A77"/>
    <w:rsid w:val="001E3AA9"/>
    <w:rsid w:val="001E3ABC"/>
    <w:rsid w:val="001E3B26"/>
    <w:rsid w:val="001E3BF0"/>
    <w:rsid w:val="001E3CFF"/>
    <w:rsid w:val="001E3D01"/>
    <w:rsid w:val="001E3E18"/>
    <w:rsid w:val="001E3F74"/>
    <w:rsid w:val="001E3FF1"/>
    <w:rsid w:val="001E4013"/>
    <w:rsid w:val="001E4149"/>
    <w:rsid w:val="001E41C5"/>
    <w:rsid w:val="001E42F0"/>
    <w:rsid w:val="001E42F3"/>
    <w:rsid w:val="001E4397"/>
    <w:rsid w:val="001E4407"/>
    <w:rsid w:val="001E4485"/>
    <w:rsid w:val="001E459F"/>
    <w:rsid w:val="001E45DA"/>
    <w:rsid w:val="001E46B9"/>
    <w:rsid w:val="001E46F0"/>
    <w:rsid w:val="001E497E"/>
    <w:rsid w:val="001E49BF"/>
    <w:rsid w:val="001E4A62"/>
    <w:rsid w:val="001E4C12"/>
    <w:rsid w:val="001E4CE2"/>
    <w:rsid w:val="001E4D9F"/>
    <w:rsid w:val="001E503D"/>
    <w:rsid w:val="001E517D"/>
    <w:rsid w:val="001E523D"/>
    <w:rsid w:val="001E524E"/>
    <w:rsid w:val="001E5433"/>
    <w:rsid w:val="001E54DB"/>
    <w:rsid w:val="001E5527"/>
    <w:rsid w:val="001E556D"/>
    <w:rsid w:val="001E5593"/>
    <w:rsid w:val="001E576A"/>
    <w:rsid w:val="001E5799"/>
    <w:rsid w:val="001E57DC"/>
    <w:rsid w:val="001E5831"/>
    <w:rsid w:val="001E5842"/>
    <w:rsid w:val="001E58EA"/>
    <w:rsid w:val="001E58EE"/>
    <w:rsid w:val="001E591D"/>
    <w:rsid w:val="001E5AF1"/>
    <w:rsid w:val="001E5B17"/>
    <w:rsid w:val="001E5C6F"/>
    <w:rsid w:val="001E5CFD"/>
    <w:rsid w:val="001E5DAC"/>
    <w:rsid w:val="001E5E27"/>
    <w:rsid w:val="001E5EFD"/>
    <w:rsid w:val="001E608C"/>
    <w:rsid w:val="001E61B1"/>
    <w:rsid w:val="001E620E"/>
    <w:rsid w:val="001E62FE"/>
    <w:rsid w:val="001E6324"/>
    <w:rsid w:val="001E6358"/>
    <w:rsid w:val="001E63E3"/>
    <w:rsid w:val="001E6440"/>
    <w:rsid w:val="001E65D6"/>
    <w:rsid w:val="001E6600"/>
    <w:rsid w:val="001E6635"/>
    <w:rsid w:val="001E668E"/>
    <w:rsid w:val="001E66B1"/>
    <w:rsid w:val="001E671F"/>
    <w:rsid w:val="001E67DC"/>
    <w:rsid w:val="001E683A"/>
    <w:rsid w:val="001E68D6"/>
    <w:rsid w:val="001E68FA"/>
    <w:rsid w:val="001E690D"/>
    <w:rsid w:val="001E6919"/>
    <w:rsid w:val="001E6B0D"/>
    <w:rsid w:val="001E6B34"/>
    <w:rsid w:val="001E6C50"/>
    <w:rsid w:val="001E6C65"/>
    <w:rsid w:val="001E6CA0"/>
    <w:rsid w:val="001E6CC1"/>
    <w:rsid w:val="001E6D79"/>
    <w:rsid w:val="001E6E04"/>
    <w:rsid w:val="001E6E42"/>
    <w:rsid w:val="001E6E51"/>
    <w:rsid w:val="001E6E90"/>
    <w:rsid w:val="001E70F6"/>
    <w:rsid w:val="001E7112"/>
    <w:rsid w:val="001E714B"/>
    <w:rsid w:val="001E71B4"/>
    <w:rsid w:val="001E7254"/>
    <w:rsid w:val="001E72BA"/>
    <w:rsid w:val="001E7326"/>
    <w:rsid w:val="001E739D"/>
    <w:rsid w:val="001E7447"/>
    <w:rsid w:val="001E7454"/>
    <w:rsid w:val="001E746C"/>
    <w:rsid w:val="001E753A"/>
    <w:rsid w:val="001E75D4"/>
    <w:rsid w:val="001E7636"/>
    <w:rsid w:val="001E7735"/>
    <w:rsid w:val="001E7771"/>
    <w:rsid w:val="001E779A"/>
    <w:rsid w:val="001E792D"/>
    <w:rsid w:val="001E793C"/>
    <w:rsid w:val="001E79CF"/>
    <w:rsid w:val="001E79DB"/>
    <w:rsid w:val="001E7B10"/>
    <w:rsid w:val="001E7B38"/>
    <w:rsid w:val="001E7BDD"/>
    <w:rsid w:val="001E7BEA"/>
    <w:rsid w:val="001E7D24"/>
    <w:rsid w:val="001E7E50"/>
    <w:rsid w:val="001E7EA6"/>
    <w:rsid w:val="001E7F41"/>
    <w:rsid w:val="001F006A"/>
    <w:rsid w:val="001F0077"/>
    <w:rsid w:val="001F00C5"/>
    <w:rsid w:val="001F015D"/>
    <w:rsid w:val="001F0202"/>
    <w:rsid w:val="001F02EA"/>
    <w:rsid w:val="001F0323"/>
    <w:rsid w:val="001F0601"/>
    <w:rsid w:val="001F0635"/>
    <w:rsid w:val="001F0742"/>
    <w:rsid w:val="001F07A2"/>
    <w:rsid w:val="001F07EF"/>
    <w:rsid w:val="001F0820"/>
    <w:rsid w:val="001F0885"/>
    <w:rsid w:val="001F0970"/>
    <w:rsid w:val="001F09D0"/>
    <w:rsid w:val="001F0A56"/>
    <w:rsid w:val="001F0A57"/>
    <w:rsid w:val="001F0A68"/>
    <w:rsid w:val="001F0AA4"/>
    <w:rsid w:val="001F0AD0"/>
    <w:rsid w:val="001F0B62"/>
    <w:rsid w:val="001F0C7C"/>
    <w:rsid w:val="001F0C90"/>
    <w:rsid w:val="001F0D29"/>
    <w:rsid w:val="001F0DC9"/>
    <w:rsid w:val="001F0DDF"/>
    <w:rsid w:val="001F0E3E"/>
    <w:rsid w:val="001F0E8B"/>
    <w:rsid w:val="001F0EF4"/>
    <w:rsid w:val="001F0F18"/>
    <w:rsid w:val="001F0FB5"/>
    <w:rsid w:val="001F0FC4"/>
    <w:rsid w:val="001F1336"/>
    <w:rsid w:val="001F1371"/>
    <w:rsid w:val="001F1398"/>
    <w:rsid w:val="001F1600"/>
    <w:rsid w:val="001F1730"/>
    <w:rsid w:val="001F1745"/>
    <w:rsid w:val="001F17DB"/>
    <w:rsid w:val="001F1841"/>
    <w:rsid w:val="001F184E"/>
    <w:rsid w:val="001F185C"/>
    <w:rsid w:val="001F1904"/>
    <w:rsid w:val="001F19B5"/>
    <w:rsid w:val="001F1A37"/>
    <w:rsid w:val="001F1A98"/>
    <w:rsid w:val="001F1A9F"/>
    <w:rsid w:val="001F1BEA"/>
    <w:rsid w:val="001F1DCC"/>
    <w:rsid w:val="001F1DE6"/>
    <w:rsid w:val="001F1E4C"/>
    <w:rsid w:val="001F1E50"/>
    <w:rsid w:val="001F1E74"/>
    <w:rsid w:val="001F1F02"/>
    <w:rsid w:val="001F1F35"/>
    <w:rsid w:val="001F1FD2"/>
    <w:rsid w:val="001F2034"/>
    <w:rsid w:val="001F21CD"/>
    <w:rsid w:val="001F2272"/>
    <w:rsid w:val="001F22A9"/>
    <w:rsid w:val="001F2349"/>
    <w:rsid w:val="001F2459"/>
    <w:rsid w:val="001F24AC"/>
    <w:rsid w:val="001F252C"/>
    <w:rsid w:val="001F2568"/>
    <w:rsid w:val="001F2630"/>
    <w:rsid w:val="001F2673"/>
    <w:rsid w:val="001F26F8"/>
    <w:rsid w:val="001F273E"/>
    <w:rsid w:val="001F283F"/>
    <w:rsid w:val="001F28A3"/>
    <w:rsid w:val="001F28F7"/>
    <w:rsid w:val="001F292E"/>
    <w:rsid w:val="001F29A8"/>
    <w:rsid w:val="001F2AA9"/>
    <w:rsid w:val="001F2AFA"/>
    <w:rsid w:val="001F2B3D"/>
    <w:rsid w:val="001F2B7E"/>
    <w:rsid w:val="001F2CA5"/>
    <w:rsid w:val="001F2CC0"/>
    <w:rsid w:val="001F2D65"/>
    <w:rsid w:val="001F2D96"/>
    <w:rsid w:val="001F2DB5"/>
    <w:rsid w:val="001F2DBB"/>
    <w:rsid w:val="001F2DDE"/>
    <w:rsid w:val="001F2E45"/>
    <w:rsid w:val="001F2EF0"/>
    <w:rsid w:val="001F3010"/>
    <w:rsid w:val="001F31D9"/>
    <w:rsid w:val="001F32A0"/>
    <w:rsid w:val="001F32F4"/>
    <w:rsid w:val="001F331A"/>
    <w:rsid w:val="001F339B"/>
    <w:rsid w:val="001F33A0"/>
    <w:rsid w:val="001F343A"/>
    <w:rsid w:val="001F3442"/>
    <w:rsid w:val="001F3571"/>
    <w:rsid w:val="001F3595"/>
    <w:rsid w:val="001F35AD"/>
    <w:rsid w:val="001F3630"/>
    <w:rsid w:val="001F3662"/>
    <w:rsid w:val="001F366D"/>
    <w:rsid w:val="001F374E"/>
    <w:rsid w:val="001F3830"/>
    <w:rsid w:val="001F3865"/>
    <w:rsid w:val="001F386B"/>
    <w:rsid w:val="001F3899"/>
    <w:rsid w:val="001F38B9"/>
    <w:rsid w:val="001F3944"/>
    <w:rsid w:val="001F3A14"/>
    <w:rsid w:val="001F3AED"/>
    <w:rsid w:val="001F3AF0"/>
    <w:rsid w:val="001F3BBA"/>
    <w:rsid w:val="001F3EFC"/>
    <w:rsid w:val="001F4056"/>
    <w:rsid w:val="001F40B7"/>
    <w:rsid w:val="001F4203"/>
    <w:rsid w:val="001F422C"/>
    <w:rsid w:val="001F42CE"/>
    <w:rsid w:val="001F43AD"/>
    <w:rsid w:val="001F4488"/>
    <w:rsid w:val="001F4496"/>
    <w:rsid w:val="001F4505"/>
    <w:rsid w:val="001F4540"/>
    <w:rsid w:val="001F4574"/>
    <w:rsid w:val="001F45DC"/>
    <w:rsid w:val="001F46BE"/>
    <w:rsid w:val="001F4721"/>
    <w:rsid w:val="001F4806"/>
    <w:rsid w:val="001F48E0"/>
    <w:rsid w:val="001F4992"/>
    <w:rsid w:val="001F49A9"/>
    <w:rsid w:val="001F49B3"/>
    <w:rsid w:val="001F4A58"/>
    <w:rsid w:val="001F4AC9"/>
    <w:rsid w:val="001F4B11"/>
    <w:rsid w:val="001F4B3B"/>
    <w:rsid w:val="001F4B44"/>
    <w:rsid w:val="001F4B50"/>
    <w:rsid w:val="001F4B69"/>
    <w:rsid w:val="001F4B72"/>
    <w:rsid w:val="001F4C66"/>
    <w:rsid w:val="001F4C75"/>
    <w:rsid w:val="001F4CA6"/>
    <w:rsid w:val="001F4DCE"/>
    <w:rsid w:val="001F4DCF"/>
    <w:rsid w:val="001F4E25"/>
    <w:rsid w:val="001F4E8F"/>
    <w:rsid w:val="001F4F72"/>
    <w:rsid w:val="001F51B0"/>
    <w:rsid w:val="001F51B9"/>
    <w:rsid w:val="001F51F7"/>
    <w:rsid w:val="001F5261"/>
    <w:rsid w:val="001F530F"/>
    <w:rsid w:val="001F54D5"/>
    <w:rsid w:val="001F5550"/>
    <w:rsid w:val="001F557F"/>
    <w:rsid w:val="001F57B1"/>
    <w:rsid w:val="001F583A"/>
    <w:rsid w:val="001F586F"/>
    <w:rsid w:val="001F5957"/>
    <w:rsid w:val="001F59BD"/>
    <w:rsid w:val="001F59E8"/>
    <w:rsid w:val="001F5AA3"/>
    <w:rsid w:val="001F5B04"/>
    <w:rsid w:val="001F5B5A"/>
    <w:rsid w:val="001F5B81"/>
    <w:rsid w:val="001F5C21"/>
    <w:rsid w:val="001F5C5F"/>
    <w:rsid w:val="001F5CED"/>
    <w:rsid w:val="001F5D06"/>
    <w:rsid w:val="001F5D0E"/>
    <w:rsid w:val="001F5D51"/>
    <w:rsid w:val="001F5D55"/>
    <w:rsid w:val="001F5D91"/>
    <w:rsid w:val="001F5E07"/>
    <w:rsid w:val="001F5E2F"/>
    <w:rsid w:val="001F5E89"/>
    <w:rsid w:val="001F5ECD"/>
    <w:rsid w:val="001F5EFB"/>
    <w:rsid w:val="001F61C0"/>
    <w:rsid w:val="001F61DE"/>
    <w:rsid w:val="001F625C"/>
    <w:rsid w:val="001F6307"/>
    <w:rsid w:val="001F634A"/>
    <w:rsid w:val="001F63AA"/>
    <w:rsid w:val="001F6456"/>
    <w:rsid w:val="001F654F"/>
    <w:rsid w:val="001F66E7"/>
    <w:rsid w:val="001F6702"/>
    <w:rsid w:val="001F677B"/>
    <w:rsid w:val="001F67B0"/>
    <w:rsid w:val="001F67FA"/>
    <w:rsid w:val="001F6830"/>
    <w:rsid w:val="001F684C"/>
    <w:rsid w:val="001F6881"/>
    <w:rsid w:val="001F69E0"/>
    <w:rsid w:val="001F6BCA"/>
    <w:rsid w:val="001F6BD6"/>
    <w:rsid w:val="001F6F1F"/>
    <w:rsid w:val="001F7015"/>
    <w:rsid w:val="001F7047"/>
    <w:rsid w:val="001F7110"/>
    <w:rsid w:val="001F7152"/>
    <w:rsid w:val="001F716F"/>
    <w:rsid w:val="001F7173"/>
    <w:rsid w:val="001F72A2"/>
    <w:rsid w:val="001F72E5"/>
    <w:rsid w:val="001F73EF"/>
    <w:rsid w:val="001F7476"/>
    <w:rsid w:val="001F7480"/>
    <w:rsid w:val="001F7589"/>
    <w:rsid w:val="001F75FA"/>
    <w:rsid w:val="001F769F"/>
    <w:rsid w:val="001F76C7"/>
    <w:rsid w:val="001F77FD"/>
    <w:rsid w:val="001F788B"/>
    <w:rsid w:val="001F7A75"/>
    <w:rsid w:val="001F7C1B"/>
    <w:rsid w:val="001F7DCA"/>
    <w:rsid w:val="001F7DFF"/>
    <w:rsid w:val="00200127"/>
    <w:rsid w:val="0020023E"/>
    <w:rsid w:val="00200253"/>
    <w:rsid w:val="0020025C"/>
    <w:rsid w:val="0020030A"/>
    <w:rsid w:val="0020035A"/>
    <w:rsid w:val="002003C3"/>
    <w:rsid w:val="002003ED"/>
    <w:rsid w:val="002003EF"/>
    <w:rsid w:val="002004A6"/>
    <w:rsid w:val="002004DA"/>
    <w:rsid w:val="00200509"/>
    <w:rsid w:val="0020053F"/>
    <w:rsid w:val="00200589"/>
    <w:rsid w:val="002005A9"/>
    <w:rsid w:val="002005EB"/>
    <w:rsid w:val="0020067D"/>
    <w:rsid w:val="002006B2"/>
    <w:rsid w:val="002006B4"/>
    <w:rsid w:val="002006FB"/>
    <w:rsid w:val="00200750"/>
    <w:rsid w:val="00200779"/>
    <w:rsid w:val="002007E0"/>
    <w:rsid w:val="00200861"/>
    <w:rsid w:val="00200892"/>
    <w:rsid w:val="00200898"/>
    <w:rsid w:val="002008AA"/>
    <w:rsid w:val="002008D7"/>
    <w:rsid w:val="002008E6"/>
    <w:rsid w:val="002009DD"/>
    <w:rsid w:val="002009F3"/>
    <w:rsid w:val="00200A57"/>
    <w:rsid w:val="00200A63"/>
    <w:rsid w:val="00200D24"/>
    <w:rsid w:val="00200D25"/>
    <w:rsid w:val="00200D3A"/>
    <w:rsid w:val="00200D8A"/>
    <w:rsid w:val="00200EA3"/>
    <w:rsid w:val="00200ECC"/>
    <w:rsid w:val="00200F09"/>
    <w:rsid w:val="00200F8D"/>
    <w:rsid w:val="00201058"/>
    <w:rsid w:val="0020115C"/>
    <w:rsid w:val="00201218"/>
    <w:rsid w:val="0020127C"/>
    <w:rsid w:val="002012A8"/>
    <w:rsid w:val="002012B6"/>
    <w:rsid w:val="0020154B"/>
    <w:rsid w:val="0020156D"/>
    <w:rsid w:val="0020158F"/>
    <w:rsid w:val="00201626"/>
    <w:rsid w:val="00201670"/>
    <w:rsid w:val="002016AE"/>
    <w:rsid w:val="002016B0"/>
    <w:rsid w:val="00201784"/>
    <w:rsid w:val="00201866"/>
    <w:rsid w:val="0020188B"/>
    <w:rsid w:val="0020191F"/>
    <w:rsid w:val="00201961"/>
    <w:rsid w:val="002019C2"/>
    <w:rsid w:val="00201A00"/>
    <w:rsid w:val="00201A06"/>
    <w:rsid w:val="00201A49"/>
    <w:rsid w:val="00201C4A"/>
    <w:rsid w:val="00201D73"/>
    <w:rsid w:val="00201DA0"/>
    <w:rsid w:val="00201E16"/>
    <w:rsid w:val="002022D1"/>
    <w:rsid w:val="00202526"/>
    <w:rsid w:val="0020257B"/>
    <w:rsid w:val="0020265B"/>
    <w:rsid w:val="002026A6"/>
    <w:rsid w:val="0020275B"/>
    <w:rsid w:val="00202798"/>
    <w:rsid w:val="0020279D"/>
    <w:rsid w:val="002027D0"/>
    <w:rsid w:val="00202860"/>
    <w:rsid w:val="00202861"/>
    <w:rsid w:val="00202A25"/>
    <w:rsid w:val="00202AED"/>
    <w:rsid w:val="00202B95"/>
    <w:rsid w:val="00202C13"/>
    <w:rsid w:val="00202D38"/>
    <w:rsid w:val="00202D56"/>
    <w:rsid w:val="00202D8C"/>
    <w:rsid w:val="00202DC4"/>
    <w:rsid w:val="00202E18"/>
    <w:rsid w:val="00202F22"/>
    <w:rsid w:val="00202F9B"/>
    <w:rsid w:val="00202FDF"/>
    <w:rsid w:val="00202FFD"/>
    <w:rsid w:val="0020304F"/>
    <w:rsid w:val="00203083"/>
    <w:rsid w:val="002030C4"/>
    <w:rsid w:val="002030E2"/>
    <w:rsid w:val="0020311B"/>
    <w:rsid w:val="00203128"/>
    <w:rsid w:val="00203211"/>
    <w:rsid w:val="002032B7"/>
    <w:rsid w:val="002032D3"/>
    <w:rsid w:val="00203340"/>
    <w:rsid w:val="0020338D"/>
    <w:rsid w:val="002033F8"/>
    <w:rsid w:val="00203404"/>
    <w:rsid w:val="0020343C"/>
    <w:rsid w:val="0020347A"/>
    <w:rsid w:val="00203500"/>
    <w:rsid w:val="00203515"/>
    <w:rsid w:val="0020358F"/>
    <w:rsid w:val="002035EF"/>
    <w:rsid w:val="00203617"/>
    <w:rsid w:val="002036FE"/>
    <w:rsid w:val="0020390F"/>
    <w:rsid w:val="0020392E"/>
    <w:rsid w:val="0020399D"/>
    <w:rsid w:val="002039DA"/>
    <w:rsid w:val="00203A14"/>
    <w:rsid w:val="00203A77"/>
    <w:rsid w:val="00203AE5"/>
    <w:rsid w:val="00203BDB"/>
    <w:rsid w:val="00203C02"/>
    <w:rsid w:val="00203C38"/>
    <w:rsid w:val="00203DC6"/>
    <w:rsid w:val="00203E6F"/>
    <w:rsid w:val="00203ED6"/>
    <w:rsid w:val="00203F33"/>
    <w:rsid w:val="002040B5"/>
    <w:rsid w:val="0020417E"/>
    <w:rsid w:val="0020418D"/>
    <w:rsid w:val="00204202"/>
    <w:rsid w:val="00204366"/>
    <w:rsid w:val="0020444F"/>
    <w:rsid w:val="002044D4"/>
    <w:rsid w:val="00204543"/>
    <w:rsid w:val="002045E8"/>
    <w:rsid w:val="0020465C"/>
    <w:rsid w:val="002046BD"/>
    <w:rsid w:val="00204771"/>
    <w:rsid w:val="00204876"/>
    <w:rsid w:val="002048CE"/>
    <w:rsid w:val="002049DB"/>
    <w:rsid w:val="00204A02"/>
    <w:rsid w:val="00204A0D"/>
    <w:rsid w:val="00204AD0"/>
    <w:rsid w:val="00204B3C"/>
    <w:rsid w:val="00204B8E"/>
    <w:rsid w:val="00204BED"/>
    <w:rsid w:val="00204D5E"/>
    <w:rsid w:val="00204EC1"/>
    <w:rsid w:val="00204F48"/>
    <w:rsid w:val="00204F73"/>
    <w:rsid w:val="00204F7A"/>
    <w:rsid w:val="00205011"/>
    <w:rsid w:val="002050BA"/>
    <w:rsid w:val="002050D6"/>
    <w:rsid w:val="00205151"/>
    <w:rsid w:val="00205188"/>
    <w:rsid w:val="0020518C"/>
    <w:rsid w:val="0020520B"/>
    <w:rsid w:val="00205303"/>
    <w:rsid w:val="00205316"/>
    <w:rsid w:val="00205566"/>
    <w:rsid w:val="002055B4"/>
    <w:rsid w:val="00205613"/>
    <w:rsid w:val="00205705"/>
    <w:rsid w:val="00205714"/>
    <w:rsid w:val="00205718"/>
    <w:rsid w:val="0020575A"/>
    <w:rsid w:val="00205895"/>
    <w:rsid w:val="002058D1"/>
    <w:rsid w:val="002058D6"/>
    <w:rsid w:val="00205932"/>
    <w:rsid w:val="002059A3"/>
    <w:rsid w:val="00205AD4"/>
    <w:rsid w:val="00205ADF"/>
    <w:rsid w:val="00205B6D"/>
    <w:rsid w:val="00205BC3"/>
    <w:rsid w:val="00205C40"/>
    <w:rsid w:val="00205C87"/>
    <w:rsid w:val="00205C9C"/>
    <w:rsid w:val="00205F2C"/>
    <w:rsid w:val="00205F44"/>
    <w:rsid w:val="00205F52"/>
    <w:rsid w:val="00205FEA"/>
    <w:rsid w:val="002060A2"/>
    <w:rsid w:val="002060AE"/>
    <w:rsid w:val="0020610D"/>
    <w:rsid w:val="0020616F"/>
    <w:rsid w:val="002061D5"/>
    <w:rsid w:val="002061D8"/>
    <w:rsid w:val="002062D2"/>
    <w:rsid w:val="0020631C"/>
    <w:rsid w:val="00206397"/>
    <w:rsid w:val="002063CD"/>
    <w:rsid w:val="00206420"/>
    <w:rsid w:val="0020656F"/>
    <w:rsid w:val="002065CC"/>
    <w:rsid w:val="002065CF"/>
    <w:rsid w:val="00206681"/>
    <w:rsid w:val="002067FA"/>
    <w:rsid w:val="00206965"/>
    <w:rsid w:val="00206A8D"/>
    <w:rsid w:val="00206ADC"/>
    <w:rsid w:val="00206BA1"/>
    <w:rsid w:val="00206C40"/>
    <w:rsid w:val="00206D3E"/>
    <w:rsid w:val="00206FB3"/>
    <w:rsid w:val="0020700E"/>
    <w:rsid w:val="00207067"/>
    <w:rsid w:val="00207080"/>
    <w:rsid w:val="002070D1"/>
    <w:rsid w:val="002070D5"/>
    <w:rsid w:val="00207127"/>
    <w:rsid w:val="0020717B"/>
    <w:rsid w:val="00207203"/>
    <w:rsid w:val="0020723F"/>
    <w:rsid w:val="00207295"/>
    <w:rsid w:val="0020732E"/>
    <w:rsid w:val="00207368"/>
    <w:rsid w:val="002073B6"/>
    <w:rsid w:val="00207494"/>
    <w:rsid w:val="002075D7"/>
    <w:rsid w:val="0020766D"/>
    <w:rsid w:val="00207814"/>
    <w:rsid w:val="00207874"/>
    <w:rsid w:val="002078E2"/>
    <w:rsid w:val="0020792F"/>
    <w:rsid w:val="00207989"/>
    <w:rsid w:val="00207A5F"/>
    <w:rsid w:val="00207BAB"/>
    <w:rsid w:val="00207D7E"/>
    <w:rsid w:val="00207DD9"/>
    <w:rsid w:val="00207EA5"/>
    <w:rsid w:val="00207F09"/>
    <w:rsid w:val="00207F85"/>
    <w:rsid w:val="00207F8D"/>
    <w:rsid w:val="00207FB2"/>
    <w:rsid w:val="00210079"/>
    <w:rsid w:val="00210236"/>
    <w:rsid w:val="0021025C"/>
    <w:rsid w:val="00210373"/>
    <w:rsid w:val="00210389"/>
    <w:rsid w:val="00210481"/>
    <w:rsid w:val="002104ED"/>
    <w:rsid w:val="00210544"/>
    <w:rsid w:val="002105D9"/>
    <w:rsid w:val="0021060A"/>
    <w:rsid w:val="00210627"/>
    <w:rsid w:val="0021063B"/>
    <w:rsid w:val="00210708"/>
    <w:rsid w:val="00210744"/>
    <w:rsid w:val="002107C7"/>
    <w:rsid w:val="002108AF"/>
    <w:rsid w:val="0021092C"/>
    <w:rsid w:val="00210943"/>
    <w:rsid w:val="00210A0E"/>
    <w:rsid w:val="00210A44"/>
    <w:rsid w:val="00210B32"/>
    <w:rsid w:val="00210B4C"/>
    <w:rsid w:val="00210B75"/>
    <w:rsid w:val="00210BB1"/>
    <w:rsid w:val="00210BCB"/>
    <w:rsid w:val="00210C6B"/>
    <w:rsid w:val="00210CB2"/>
    <w:rsid w:val="00210CF6"/>
    <w:rsid w:val="00210CFC"/>
    <w:rsid w:val="00210CFE"/>
    <w:rsid w:val="00210DAD"/>
    <w:rsid w:val="00210E5D"/>
    <w:rsid w:val="00210EB8"/>
    <w:rsid w:val="00210EBB"/>
    <w:rsid w:val="00210F33"/>
    <w:rsid w:val="00210F59"/>
    <w:rsid w:val="00210FAD"/>
    <w:rsid w:val="00210FF2"/>
    <w:rsid w:val="00211026"/>
    <w:rsid w:val="00211047"/>
    <w:rsid w:val="0021106E"/>
    <w:rsid w:val="00211104"/>
    <w:rsid w:val="00211262"/>
    <w:rsid w:val="002112F1"/>
    <w:rsid w:val="00211395"/>
    <w:rsid w:val="0021141A"/>
    <w:rsid w:val="0021147A"/>
    <w:rsid w:val="0021149E"/>
    <w:rsid w:val="002114B5"/>
    <w:rsid w:val="002114B9"/>
    <w:rsid w:val="0021165A"/>
    <w:rsid w:val="0021175B"/>
    <w:rsid w:val="0021181A"/>
    <w:rsid w:val="002118A4"/>
    <w:rsid w:val="002118C9"/>
    <w:rsid w:val="00211942"/>
    <w:rsid w:val="00211967"/>
    <w:rsid w:val="002119DD"/>
    <w:rsid w:val="00211A17"/>
    <w:rsid w:val="00211A44"/>
    <w:rsid w:val="00211AAA"/>
    <w:rsid w:val="00211AC0"/>
    <w:rsid w:val="00211AF9"/>
    <w:rsid w:val="00211B16"/>
    <w:rsid w:val="00211B27"/>
    <w:rsid w:val="00211B2B"/>
    <w:rsid w:val="00211B68"/>
    <w:rsid w:val="00211C3C"/>
    <w:rsid w:val="00211C9F"/>
    <w:rsid w:val="00211DCA"/>
    <w:rsid w:val="00211E0E"/>
    <w:rsid w:val="00211E92"/>
    <w:rsid w:val="00211F33"/>
    <w:rsid w:val="00211F51"/>
    <w:rsid w:val="00211F95"/>
    <w:rsid w:val="00211F99"/>
    <w:rsid w:val="00212030"/>
    <w:rsid w:val="00212100"/>
    <w:rsid w:val="002121CA"/>
    <w:rsid w:val="002121F7"/>
    <w:rsid w:val="0021221E"/>
    <w:rsid w:val="002122FF"/>
    <w:rsid w:val="00212389"/>
    <w:rsid w:val="0021240D"/>
    <w:rsid w:val="00212436"/>
    <w:rsid w:val="0021244E"/>
    <w:rsid w:val="002124CC"/>
    <w:rsid w:val="002124D8"/>
    <w:rsid w:val="00212502"/>
    <w:rsid w:val="0021268D"/>
    <w:rsid w:val="002126C6"/>
    <w:rsid w:val="0021270D"/>
    <w:rsid w:val="002128F0"/>
    <w:rsid w:val="0021291D"/>
    <w:rsid w:val="00212974"/>
    <w:rsid w:val="00212B9A"/>
    <w:rsid w:val="00212BB8"/>
    <w:rsid w:val="00212C2D"/>
    <w:rsid w:val="00212CD1"/>
    <w:rsid w:val="00212F00"/>
    <w:rsid w:val="00212F8E"/>
    <w:rsid w:val="002130FD"/>
    <w:rsid w:val="00213119"/>
    <w:rsid w:val="00213150"/>
    <w:rsid w:val="00213192"/>
    <w:rsid w:val="00213193"/>
    <w:rsid w:val="0021322E"/>
    <w:rsid w:val="00213394"/>
    <w:rsid w:val="002133FB"/>
    <w:rsid w:val="00213411"/>
    <w:rsid w:val="0021347A"/>
    <w:rsid w:val="002134A4"/>
    <w:rsid w:val="0021354B"/>
    <w:rsid w:val="0021362D"/>
    <w:rsid w:val="0021362E"/>
    <w:rsid w:val="0021368E"/>
    <w:rsid w:val="00213729"/>
    <w:rsid w:val="0021380F"/>
    <w:rsid w:val="0021395E"/>
    <w:rsid w:val="00213A72"/>
    <w:rsid w:val="00213B5B"/>
    <w:rsid w:val="00213BA2"/>
    <w:rsid w:val="00213C07"/>
    <w:rsid w:val="00213C11"/>
    <w:rsid w:val="00213CB8"/>
    <w:rsid w:val="00213D08"/>
    <w:rsid w:val="00213DA9"/>
    <w:rsid w:val="00213DAB"/>
    <w:rsid w:val="00213DB2"/>
    <w:rsid w:val="00213E06"/>
    <w:rsid w:val="00213E07"/>
    <w:rsid w:val="00213EA1"/>
    <w:rsid w:val="00213EF0"/>
    <w:rsid w:val="00213FE8"/>
    <w:rsid w:val="00213FFA"/>
    <w:rsid w:val="0021402A"/>
    <w:rsid w:val="002142FC"/>
    <w:rsid w:val="0021435A"/>
    <w:rsid w:val="002143F4"/>
    <w:rsid w:val="002146F9"/>
    <w:rsid w:val="00214721"/>
    <w:rsid w:val="002147AB"/>
    <w:rsid w:val="00214845"/>
    <w:rsid w:val="0021484C"/>
    <w:rsid w:val="0021498C"/>
    <w:rsid w:val="002149E3"/>
    <w:rsid w:val="00214A67"/>
    <w:rsid w:val="00214ADA"/>
    <w:rsid w:val="00214E67"/>
    <w:rsid w:val="00214E88"/>
    <w:rsid w:val="00214EC2"/>
    <w:rsid w:val="00214F1B"/>
    <w:rsid w:val="00214F37"/>
    <w:rsid w:val="00214F9E"/>
    <w:rsid w:val="0021506F"/>
    <w:rsid w:val="002150D7"/>
    <w:rsid w:val="0021519D"/>
    <w:rsid w:val="002151DB"/>
    <w:rsid w:val="00215281"/>
    <w:rsid w:val="002152B4"/>
    <w:rsid w:val="00215363"/>
    <w:rsid w:val="002154E9"/>
    <w:rsid w:val="00215566"/>
    <w:rsid w:val="0021558A"/>
    <w:rsid w:val="0021558F"/>
    <w:rsid w:val="002155A1"/>
    <w:rsid w:val="0021561A"/>
    <w:rsid w:val="00215725"/>
    <w:rsid w:val="00215776"/>
    <w:rsid w:val="002158EA"/>
    <w:rsid w:val="002158F2"/>
    <w:rsid w:val="0021590D"/>
    <w:rsid w:val="00215982"/>
    <w:rsid w:val="00215B4C"/>
    <w:rsid w:val="00215BBF"/>
    <w:rsid w:val="00215BFF"/>
    <w:rsid w:val="00215CEA"/>
    <w:rsid w:val="00215F8A"/>
    <w:rsid w:val="00216185"/>
    <w:rsid w:val="002161C2"/>
    <w:rsid w:val="002161E1"/>
    <w:rsid w:val="00216207"/>
    <w:rsid w:val="002163A1"/>
    <w:rsid w:val="00216514"/>
    <w:rsid w:val="002166D6"/>
    <w:rsid w:val="00216721"/>
    <w:rsid w:val="00216752"/>
    <w:rsid w:val="0021682C"/>
    <w:rsid w:val="0021682E"/>
    <w:rsid w:val="00216837"/>
    <w:rsid w:val="0021688A"/>
    <w:rsid w:val="00216892"/>
    <w:rsid w:val="0021690A"/>
    <w:rsid w:val="00216913"/>
    <w:rsid w:val="00216A26"/>
    <w:rsid w:val="00216BDC"/>
    <w:rsid w:val="00216D0A"/>
    <w:rsid w:val="00216D36"/>
    <w:rsid w:val="00216EB4"/>
    <w:rsid w:val="00216F17"/>
    <w:rsid w:val="002170B7"/>
    <w:rsid w:val="0021713D"/>
    <w:rsid w:val="00217268"/>
    <w:rsid w:val="002172A0"/>
    <w:rsid w:val="00217301"/>
    <w:rsid w:val="0021733B"/>
    <w:rsid w:val="00217362"/>
    <w:rsid w:val="002173EE"/>
    <w:rsid w:val="00217477"/>
    <w:rsid w:val="00217515"/>
    <w:rsid w:val="0021767D"/>
    <w:rsid w:val="00217856"/>
    <w:rsid w:val="00217889"/>
    <w:rsid w:val="00217968"/>
    <w:rsid w:val="00217A5C"/>
    <w:rsid w:val="00217A70"/>
    <w:rsid w:val="00217C1E"/>
    <w:rsid w:val="00217C95"/>
    <w:rsid w:val="00217CDB"/>
    <w:rsid w:val="00217D00"/>
    <w:rsid w:val="00217D7C"/>
    <w:rsid w:val="00217DF7"/>
    <w:rsid w:val="00217EDE"/>
    <w:rsid w:val="00217F3B"/>
    <w:rsid w:val="00220035"/>
    <w:rsid w:val="002200BD"/>
    <w:rsid w:val="002201B2"/>
    <w:rsid w:val="002201ED"/>
    <w:rsid w:val="002203A3"/>
    <w:rsid w:val="002204C5"/>
    <w:rsid w:val="00220675"/>
    <w:rsid w:val="002206E3"/>
    <w:rsid w:val="00220756"/>
    <w:rsid w:val="002207C0"/>
    <w:rsid w:val="00220895"/>
    <w:rsid w:val="0022099F"/>
    <w:rsid w:val="002209CE"/>
    <w:rsid w:val="002209EF"/>
    <w:rsid w:val="00220BAE"/>
    <w:rsid w:val="00220BE4"/>
    <w:rsid w:val="00220C91"/>
    <w:rsid w:val="00220CEE"/>
    <w:rsid w:val="00220D50"/>
    <w:rsid w:val="00220EBF"/>
    <w:rsid w:val="00220ED8"/>
    <w:rsid w:val="00220FD1"/>
    <w:rsid w:val="0022102C"/>
    <w:rsid w:val="0022118B"/>
    <w:rsid w:val="00221239"/>
    <w:rsid w:val="0022127F"/>
    <w:rsid w:val="002212B5"/>
    <w:rsid w:val="002212C5"/>
    <w:rsid w:val="002213C2"/>
    <w:rsid w:val="00221496"/>
    <w:rsid w:val="00221532"/>
    <w:rsid w:val="0022160C"/>
    <w:rsid w:val="00221624"/>
    <w:rsid w:val="0022166B"/>
    <w:rsid w:val="0022186A"/>
    <w:rsid w:val="00221925"/>
    <w:rsid w:val="00221940"/>
    <w:rsid w:val="0022194E"/>
    <w:rsid w:val="002219BD"/>
    <w:rsid w:val="002219ED"/>
    <w:rsid w:val="00221B48"/>
    <w:rsid w:val="00221C31"/>
    <w:rsid w:val="00221D8A"/>
    <w:rsid w:val="00221DA4"/>
    <w:rsid w:val="00221DE5"/>
    <w:rsid w:val="00221E35"/>
    <w:rsid w:val="00221EA5"/>
    <w:rsid w:val="00221EA7"/>
    <w:rsid w:val="00221EDE"/>
    <w:rsid w:val="00221EF0"/>
    <w:rsid w:val="00221F50"/>
    <w:rsid w:val="00221FEA"/>
    <w:rsid w:val="002220E5"/>
    <w:rsid w:val="0022219F"/>
    <w:rsid w:val="0022224B"/>
    <w:rsid w:val="00222297"/>
    <w:rsid w:val="002222E8"/>
    <w:rsid w:val="0022236B"/>
    <w:rsid w:val="002223BA"/>
    <w:rsid w:val="00222412"/>
    <w:rsid w:val="0022244B"/>
    <w:rsid w:val="002224C8"/>
    <w:rsid w:val="002224CB"/>
    <w:rsid w:val="00222539"/>
    <w:rsid w:val="00222595"/>
    <w:rsid w:val="002225B4"/>
    <w:rsid w:val="0022277D"/>
    <w:rsid w:val="0022278B"/>
    <w:rsid w:val="0022285E"/>
    <w:rsid w:val="00222884"/>
    <w:rsid w:val="00222927"/>
    <w:rsid w:val="0022294A"/>
    <w:rsid w:val="0022294E"/>
    <w:rsid w:val="002229CE"/>
    <w:rsid w:val="00222A37"/>
    <w:rsid w:val="00222B50"/>
    <w:rsid w:val="00222B63"/>
    <w:rsid w:val="00222BC5"/>
    <w:rsid w:val="00222BE4"/>
    <w:rsid w:val="00222C08"/>
    <w:rsid w:val="00222C5B"/>
    <w:rsid w:val="00222C70"/>
    <w:rsid w:val="00222D18"/>
    <w:rsid w:val="00222D74"/>
    <w:rsid w:val="00222D9A"/>
    <w:rsid w:val="00222DB1"/>
    <w:rsid w:val="00222E4A"/>
    <w:rsid w:val="00222E5B"/>
    <w:rsid w:val="00222EF0"/>
    <w:rsid w:val="00222FFE"/>
    <w:rsid w:val="00223017"/>
    <w:rsid w:val="00223042"/>
    <w:rsid w:val="002230A8"/>
    <w:rsid w:val="002230BF"/>
    <w:rsid w:val="002230EF"/>
    <w:rsid w:val="0022310F"/>
    <w:rsid w:val="002231D8"/>
    <w:rsid w:val="00223214"/>
    <w:rsid w:val="002233AB"/>
    <w:rsid w:val="002233EC"/>
    <w:rsid w:val="0022345D"/>
    <w:rsid w:val="00223551"/>
    <w:rsid w:val="002235AD"/>
    <w:rsid w:val="00223662"/>
    <w:rsid w:val="0022376E"/>
    <w:rsid w:val="002237BE"/>
    <w:rsid w:val="002237C7"/>
    <w:rsid w:val="002238BF"/>
    <w:rsid w:val="00223928"/>
    <w:rsid w:val="0022394C"/>
    <w:rsid w:val="002239ED"/>
    <w:rsid w:val="00223AA1"/>
    <w:rsid w:val="00223AF8"/>
    <w:rsid w:val="00223BF5"/>
    <w:rsid w:val="00223C13"/>
    <w:rsid w:val="00223D05"/>
    <w:rsid w:val="00223D9E"/>
    <w:rsid w:val="00223E2E"/>
    <w:rsid w:val="00223E2F"/>
    <w:rsid w:val="00223E45"/>
    <w:rsid w:val="00223F84"/>
    <w:rsid w:val="00223FD6"/>
    <w:rsid w:val="00223FF1"/>
    <w:rsid w:val="002241BD"/>
    <w:rsid w:val="0022421F"/>
    <w:rsid w:val="002242E8"/>
    <w:rsid w:val="00224350"/>
    <w:rsid w:val="00224377"/>
    <w:rsid w:val="00224382"/>
    <w:rsid w:val="002245C2"/>
    <w:rsid w:val="002247DB"/>
    <w:rsid w:val="00224809"/>
    <w:rsid w:val="0022489B"/>
    <w:rsid w:val="002248D4"/>
    <w:rsid w:val="002249AB"/>
    <w:rsid w:val="002249D8"/>
    <w:rsid w:val="002249F0"/>
    <w:rsid w:val="00224A67"/>
    <w:rsid w:val="00224ADF"/>
    <w:rsid w:val="00224B28"/>
    <w:rsid w:val="00224C3A"/>
    <w:rsid w:val="00224CAD"/>
    <w:rsid w:val="00224CBA"/>
    <w:rsid w:val="00224CBB"/>
    <w:rsid w:val="00224CDB"/>
    <w:rsid w:val="00224D65"/>
    <w:rsid w:val="00224DA0"/>
    <w:rsid w:val="00224E72"/>
    <w:rsid w:val="00224E8A"/>
    <w:rsid w:val="00224F2D"/>
    <w:rsid w:val="00224FBC"/>
    <w:rsid w:val="002250E4"/>
    <w:rsid w:val="002250FB"/>
    <w:rsid w:val="0022514C"/>
    <w:rsid w:val="00225150"/>
    <w:rsid w:val="00225209"/>
    <w:rsid w:val="00225215"/>
    <w:rsid w:val="00225229"/>
    <w:rsid w:val="0022523C"/>
    <w:rsid w:val="002252DC"/>
    <w:rsid w:val="00225314"/>
    <w:rsid w:val="002253E0"/>
    <w:rsid w:val="00225579"/>
    <w:rsid w:val="002255A7"/>
    <w:rsid w:val="002255E7"/>
    <w:rsid w:val="00225610"/>
    <w:rsid w:val="00225613"/>
    <w:rsid w:val="00225717"/>
    <w:rsid w:val="002257B0"/>
    <w:rsid w:val="002257B9"/>
    <w:rsid w:val="002257F2"/>
    <w:rsid w:val="00225941"/>
    <w:rsid w:val="0022595C"/>
    <w:rsid w:val="002259B9"/>
    <w:rsid w:val="002259E5"/>
    <w:rsid w:val="00225A49"/>
    <w:rsid w:val="00225A96"/>
    <w:rsid w:val="00225AA3"/>
    <w:rsid w:val="00225B42"/>
    <w:rsid w:val="00225CC3"/>
    <w:rsid w:val="00225D57"/>
    <w:rsid w:val="00225DEF"/>
    <w:rsid w:val="00225E0B"/>
    <w:rsid w:val="00225E0E"/>
    <w:rsid w:val="00225E10"/>
    <w:rsid w:val="00225E4D"/>
    <w:rsid w:val="00225E57"/>
    <w:rsid w:val="00225FA3"/>
    <w:rsid w:val="00225FB7"/>
    <w:rsid w:val="002260E6"/>
    <w:rsid w:val="002260F1"/>
    <w:rsid w:val="0022614D"/>
    <w:rsid w:val="002261C7"/>
    <w:rsid w:val="00226216"/>
    <w:rsid w:val="00226224"/>
    <w:rsid w:val="00226305"/>
    <w:rsid w:val="00226323"/>
    <w:rsid w:val="00226331"/>
    <w:rsid w:val="00226419"/>
    <w:rsid w:val="00226421"/>
    <w:rsid w:val="00226438"/>
    <w:rsid w:val="002265C9"/>
    <w:rsid w:val="00226653"/>
    <w:rsid w:val="00226698"/>
    <w:rsid w:val="00226726"/>
    <w:rsid w:val="00226736"/>
    <w:rsid w:val="002267DD"/>
    <w:rsid w:val="00226916"/>
    <w:rsid w:val="00226A1A"/>
    <w:rsid w:val="00226A73"/>
    <w:rsid w:val="00226AB6"/>
    <w:rsid w:val="00226B83"/>
    <w:rsid w:val="00226C22"/>
    <w:rsid w:val="00226CA2"/>
    <w:rsid w:val="00226CBF"/>
    <w:rsid w:val="00226CD8"/>
    <w:rsid w:val="00226D6A"/>
    <w:rsid w:val="00226DD7"/>
    <w:rsid w:val="00226E52"/>
    <w:rsid w:val="00226E79"/>
    <w:rsid w:val="00226FAA"/>
    <w:rsid w:val="00226FC0"/>
    <w:rsid w:val="00226FE1"/>
    <w:rsid w:val="002270A6"/>
    <w:rsid w:val="002271A9"/>
    <w:rsid w:val="002271F5"/>
    <w:rsid w:val="00227217"/>
    <w:rsid w:val="0022721A"/>
    <w:rsid w:val="00227333"/>
    <w:rsid w:val="00227399"/>
    <w:rsid w:val="002273D6"/>
    <w:rsid w:val="00227440"/>
    <w:rsid w:val="00227459"/>
    <w:rsid w:val="002274FF"/>
    <w:rsid w:val="00227528"/>
    <w:rsid w:val="002275DF"/>
    <w:rsid w:val="00227695"/>
    <w:rsid w:val="0022771A"/>
    <w:rsid w:val="00227742"/>
    <w:rsid w:val="0022777F"/>
    <w:rsid w:val="002277FA"/>
    <w:rsid w:val="0022797D"/>
    <w:rsid w:val="00227A82"/>
    <w:rsid w:val="00227AB6"/>
    <w:rsid w:val="00227ACB"/>
    <w:rsid w:val="00227BC7"/>
    <w:rsid w:val="00227BDD"/>
    <w:rsid w:val="00227C21"/>
    <w:rsid w:val="00227EDA"/>
    <w:rsid w:val="00227F0A"/>
    <w:rsid w:val="00230094"/>
    <w:rsid w:val="002300BC"/>
    <w:rsid w:val="0023011A"/>
    <w:rsid w:val="00230142"/>
    <w:rsid w:val="002301E4"/>
    <w:rsid w:val="002302E0"/>
    <w:rsid w:val="002302F4"/>
    <w:rsid w:val="00230652"/>
    <w:rsid w:val="002306AF"/>
    <w:rsid w:val="00230760"/>
    <w:rsid w:val="002307FD"/>
    <w:rsid w:val="00230895"/>
    <w:rsid w:val="002308E9"/>
    <w:rsid w:val="00230911"/>
    <w:rsid w:val="00230952"/>
    <w:rsid w:val="00230AF8"/>
    <w:rsid w:val="00230B28"/>
    <w:rsid w:val="00230BD3"/>
    <w:rsid w:val="00230CC5"/>
    <w:rsid w:val="00230CFC"/>
    <w:rsid w:val="00230D0A"/>
    <w:rsid w:val="00230D95"/>
    <w:rsid w:val="00230FFB"/>
    <w:rsid w:val="00230FFD"/>
    <w:rsid w:val="0023103F"/>
    <w:rsid w:val="002310F2"/>
    <w:rsid w:val="00231100"/>
    <w:rsid w:val="002312AB"/>
    <w:rsid w:val="00231317"/>
    <w:rsid w:val="00231385"/>
    <w:rsid w:val="002313D4"/>
    <w:rsid w:val="0023144A"/>
    <w:rsid w:val="00231482"/>
    <w:rsid w:val="0023168B"/>
    <w:rsid w:val="002316FE"/>
    <w:rsid w:val="00231712"/>
    <w:rsid w:val="002317C0"/>
    <w:rsid w:val="00231806"/>
    <w:rsid w:val="00231984"/>
    <w:rsid w:val="00231A06"/>
    <w:rsid w:val="00231A2D"/>
    <w:rsid w:val="00231AFF"/>
    <w:rsid w:val="00231C68"/>
    <w:rsid w:val="00231CEA"/>
    <w:rsid w:val="00231D3B"/>
    <w:rsid w:val="00231DE6"/>
    <w:rsid w:val="00232052"/>
    <w:rsid w:val="002320B6"/>
    <w:rsid w:val="00232129"/>
    <w:rsid w:val="0023228B"/>
    <w:rsid w:val="002322E6"/>
    <w:rsid w:val="00232323"/>
    <w:rsid w:val="0023232C"/>
    <w:rsid w:val="00232379"/>
    <w:rsid w:val="0023237E"/>
    <w:rsid w:val="002323A8"/>
    <w:rsid w:val="0023242C"/>
    <w:rsid w:val="002324BA"/>
    <w:rsid w:val="002324D7"/>
    <w:rsid w:val="0023256D"/>
    <w:rsid w:val="002325FC"/>
    <w:rsid w:val="0023262D"/>
    <w:rsid w:val="002326B6"/>
    <w:rsid w:val="00232740"/>
    <w:rsid w:val="00232775"/>
    <w:rsid w:val="002327F0"/>
    <w:rsid w:val="00232820"/>
    <w:rsid w:val="00232847"/>
    <w:rsid w:val="002328A3"/>
    <w:rsid w:val="00232937"/>
    <w:rsid w:val="00232A2A"/>
    <w:rsid w:val="00232B1D"/>
    <w:rsid w:val="00232B8D"/>
    <w:rsid w:val="00232C22"/>
    <w:rsid w:val="00232C62"/>
    <w:rsid w:val="00232DD9"/>
    <w:rsid w:val="00232FB8"/>
    <w:rsid w:val="00233040"/>
    <w:rsid w:val="00233097"/>
    <w:rsid w:val="002330D1"/>
    <w:rsid w:val="002330E1"/>
    <w:rsid w:val="0023318E"/>
    <w:rsid w:val="002331B6"/>
    <w:rsid w:val="00233204"/>
    <w:rsid w:val="00233241"/>
    <w:rsid w:val="0023330D"/>
    <w:rsid w:val="00233347"/>
    <w:rsid w:val="0023357A"/>
    <w:rsid w:val="002336EF"/>
    <w:rsid w:val="00233871"/>
    <w:rsid w:val="0023389B"/>
    <w:rsid w:val="002338E1"/>
    <w:rsid w:val="0023393F"/>
    <w:rsid w:val="0023395A"/>
    <w:rsid w:val="00233989"/>
    <w:rsid w:val="002339F2"/>
    <w:rsid w:val="00233A9D"/>
    <w:rsid w:val="00233B51"/>
    <w:rsid w:val="00233BB4"/>
    <w:rsid w:val="00233C12"/>
    <w:rsid w:val="00233C82"/>
    <w:rsid w:val="00233D33"/>
    <w:rsid w:val="00233D4C"/>
    <w:rsid w:val="00233F0E"/>
    <w:rsid w:val="00233F6B"/>
    <w:rsid w:val="0023410B"/>
    <w:rsid w:val="00234174"/>
    <w:rsid w:val="002341DB"/>
    <w:rsid w:val="002342B0"/>
    <w:rsid w:val="0023430A"/>
    <w:rsid w:val="00234320"/>
    <w:rsid w:val="00234368"/>
    <w:rsid w:val="002343AA"/>
    <w:rsid w:val="00234521"/>
    <w:rsid w:val="0023457E"/>
    <w:rsid w:val="0023462B"/>
    <w:rsid w:val="002346DD"/>
    <w:rsid w:val="0023474F"/>
    <w:rsid w:val="002347C3"/>
    <w:rsid w:val="00234825"/>
    <w:rsid w:val="0023484E"/>
    <w:rsid w:val="002348CB"/>
    <w:rsid w:val="00234B1F"/>
    <w:rsid w:val="00234BD2"/>
    <w:rsid w:val="00234C38"/>
    <w:rsid w:val="00234C68"/>
    <w:rsid w:val="00234E44"/>
    <w:rsid w:val="00234EAD"/>
    <w:rsid w:val="00234EC7"/>
    <w:rsid w:val="00234F5C"/>
    <w:rsid w:val="00234F96"/>
    <w:rsid w:val="00235002"/>
    <w:rsid w:val="00235074"/>
    <w:rsid w:val="00235097"/>
    <w:rsid w:val="002350E6"/>
    <w:rsid w:val="0023511E"/>
    <w:rsid w:val="00235133"/>
    <w:rsid w:val="002351C1"/>
    <w:rsid w:val="002351EF"/>
    <w:rsid w:val="002352EF"/>
    <w:rsid w:val="0023537C"/>
    <w:rsid w:val="0023539F"/>
    <w:rsid w:val="00235505"/>
    <w:rsid w:val="002355C6"/>
    <w:rsid w:val="002355E7"/>
    <w:rsid w:val="00235608"/>
    <w:rsid w:val="0023573C"/>
    <w:rsid w:val="00235894"/>
    <w:rsid w:val="00235898"/>
    <w:rsid w:val="00235AEF"/>
    <w:rsid w:val="00235BE4"/>
    <w:rsid w:val="00235C02"/>
    <w:rsid w:val="00235C5F"/>
    <w:rsid w:val="00235C66"/>
    <w:rsid w:val="00235CEF"/>
    <w:rsid w:val="00235DF8"/>
    <w:rsid w:val="00235E17"/>
    <w:rsid w:val="00235E3D"/>
    <w:rsid w:val="00235E8D"/>
    <w:rsid w:val="00235F04"/>
    <w:rsid w:val="00235F47"/>
    <w:rsid w:val="00235FFA"/>
    <w:rsid w:val="00236018"/>
    <w:rsid w:val="0023615E"/>
    <w:rsid w:val="0023639A"/>
    <w:rsid w:val="002363E0"/>
    <w:rsid w:val="00236430"/>
    <w:rsid w:val="002364C3"/>
    <w:rsid w:val="002365F3"/>
    <w:rsid w:val="00236676"/>
    <w:rsid w:val="002367D2"/>
    <w:rsid w:val="00236877"/>
    <w:rsid w:val="002368A1"/>
    <w:rsid w:val="002368D8"/>
    <w:rsid w:val="002368E0"/>
    <w:rsid w:val="00236971"/>
    <w:rsid w:val="002369DA"/>
    <w:rsid w:val="00236A8C"/>
    <w:rsid w:val="00236A92"/>
    <w:rsid w:val="00236AAB"/>
    <w:rsid w:val="00236B23"/>
    <w:rsid w:val="00236B2D"/>
    <w:rsid w:val="00236C18"/>
    <w:rsid w:val="00236C49"/>
    <w:rsid w:val="00236D58"/>
    <w:rsid w:val="00236EA6"/>
    <w:rsid w:val="00236EB0"/>
    <w:rsid w:val="00236EEA"/>
    <w:rsid w:val="00236EF8"/>
    <w:rsid w:val="00236FE6"/>
    <w:rsid w:val="0023700F"/>
    <w:rsid w:val="002370C1"/>
    <w:rsid w:val="0023712F"/>
    <w:rsid w:val="0023714D"/>
    <w:rsid w:val="00237158"/>
    <w:rsid w:val="00237226"/>
    <w:rsid w:val="002372C4"/>
    <w:rsid w:val="00237454"/>
    <w:rsid w:val="002374CD"/>
    <w:rsid w:val="002374F3"/>
    <w:rsid w:val="002374F5"/>
    <w:rsid w:val="0023768A"/>
    <w:rsid w:val="00237692"/>
    <w:rsid w:val="0023778B"/>
    <w:rsid w:val="00237888"/>
    <w:rsid w:val="002378D7"/>
    <w:rsid w:val="0023793B"/>
    <w:rsid w:val="00237975"/>
    <w:rsid w:val="0023798F"/>
    <w:rsid w:val="00237A37"/>
    <w:rsid w:val="00237A4B"/>
    <w:rsid w:val="00237AB9"/>
    <w:rsid w:val="00237AFD"/>
    <w:rsid w:val="00237AFE"/>
    <w:rsid w:val="00237B07"/>
    <w:rsid w:val="00237B21"/>
    <w:rsid w:val="00237BCB"/>
    <w:rsid w:val="00237CCC"/>
    <w:rsid w:val="00237CE7"/>
    <w:rsid w:val="00237D9B"/>
    <w:rsid w:val="00237DC8"/>
    <w:rsid w:val="00237E55"/>
    <w:rsid w:val="00237F0C"/>
    <w:rsid w:val="00237FEA"/>
    <w:rsid w:val="0024002B"/>
    <w:rsid w:val="00240077"/>
    <w:rsid w:val="0024008B"/>
    <w:rsid w:val="002401F1"/>
    <w:rsid w:val="00240201"/>
    <w:rsid w:val="00240307"/>
    <w:rsid w:val="0024030E"/>
    <w:rsid w:val="002403EE"/>
    <w:rsid w:val="0024047C"/>
    <w:rsid w:val="00240490"/>
    <w:rsid w:val="0024051B"/>
    <w:rsid w:val="00240556"/>
    <w:rsid w:val="00240561"/>
    <w:rsid w:val="002405F3"/>
    <w:rsid w:val="00240686"/>
    <w:rsid w:val="00240693"/>
    <w:rsid w:val="002406D4"/>
    <w:rsid w:val="00240707"/>
    <w:rsid w:val="002407FB"/>
    <w:rsid w:val="002408E7"/>
    <w:rsid w:val="00240901"/>
    <w:rsid w:val="002409B4"/>
    <w:rsid w:val="002409BF"/>
    <w:rsid w:val="00240A94"/>
    <w:rsid w:val="00240AE5"/>
    <w:rsid w:val="00240BC8"/>
    <w:rsid w:val="00240CFD"/>
    <w:rsid w:val="00240D21"/>
    <w:rsid w:val="00240D29"/>
    <w:rsid w:val="00240DAE"/>
    <w:rsid w:val="00240F09"/>
    <w:rsid w:val="00240F42"/>
    <w:rsid w:val="00240F57"/>
    <w:rsid w:val="00240FBB"/>
    <w:rsid w:val="002410D0"/>
    <w:rsid w:val="00241349"/>
    <w:rsid w:val="0024152D"/>
    <w:rsid w:val="00241544"/>
    <w:rsid w:val="00241609"/>
    <w:rsid w:val="00241667"/>
    <w:rsid w:val="0024166E"/>
    <w:rsid w:val="002418BD"/>
    <w:rsid w:val="002418BF"/>
    <w:rsid w:val="002419D3"/>
    <w:rsid w:val="002419F0"/>
    <w:rsid w:val="00241A9B"/>
    <w:rsid w:val="00241CA6"/>
    <w:rsid w:val="00241D67"/>
    <w:rsid w:val="00241D6B"/>
    <w:rsid w:val="00241DFE"/>
    <w:rsid w:val="00241E83"/>
    <w:rsid w:val="00241E98"/>
    <w:rsid w:val="00241F09"/>
    <w:rsid w:val="0024211C"/>
    <w:rsid w:val="00242247"/>
    <w:rsid w:val="002422B1"/>
    <w:rsid w:val="00242330"/>
    <w:rsid w:val="002423D6"/>
    <w:rsid w:val="00242414"/>
    <w:rsid w:val="0024241F"/>
    <w:rsid w:val="002424FF"/>
    <w:rsid w:val="00242561"/>
    <w:rsid w:val="0024261C"/>
    <w:rsid w:val="0024267B"/>
    <w:rsid w:val="00242698"/>
    <w:rsid w:val="00242713"/>
    <w:rsid w:val="00242866"/>
    <w:rsid w:val="00242947"/>
    <w:rsid w:val="002429C5"/>
    <w:rsid w:val="00242BEE"/>
    <w:rsid w:val="00242BF3"/>
    <w:rsid w:val="00242E0F"/>
    <w:rsid w:val="00242FA4"/>
    <w:rsid w:val="00242FCA"/>
    <w:rsid w:val="00243099"/>
    <w:rsid w:val="002430F9"/>
    <w:rsid w:val="002431AB"/>
    <w:rsid w:val="002431D6"/>
    <w:rsid w:val="00243320"/>
    <w:rsid w:val="00243385"/>
    <w:rsid w:val="002433C8"/>
    <w:rsid w:val="002434C3"/>
    <w:rsid w:val="002434E3"/>
    <w:rsid w:val="0024351F"/>
    <w:rsid w:val="0024353C"/>
    <w:rsid w:val="00243567"/>
    <w:rsid w:val="002435A5"/>
    <w:rsid w:val="002435D7"/>
    <w:rsid w:val="002435E9"/>
    <w:rsid w:val="002435FF"/>
    <w:rsid w:val="0024360A"/>
    <w:rsid w:val="00243763"/>
    <w:rsid w:val="00243917"/>
    <w:rsid w:val="00243970"/>
    <w:rsid w:val="00243A7C"/>
    <w:rsid w:val="00243B15"/>
    <w:rsid w:val="00243B2B"/>
    <w:rsid w:val="00243BB8"/>
    <w:rsid w:val="00243BC0"/>
    <w:rsid w:val="00243BE7"/>
    <w:rsid w:val="00243C33"/>
    <w:rsid w:val="00243C48"/>
    <w:rsid w:val="00243C8B"/>
    <w:rsid w:val="00243D30"/>
    <w:rsid w:val="00243DBD"/>
    <w:rsid w:val="00243E18"/>
    <w:rsid w:val="00243EF0"/>
    <w:rsid w:val="00243F9A"/>
    <w:rsid w:val="00244159"/>
    <w:rsid w:val="0024421D"/>
    <w:rsid w:val="0024432C"/>
    <w:rsid w:val="0024439F"/>
    <w:rsid w:val="00244403"/>
    <w:rsid w:val="002444ED"/>
    <w:rsid w:val="0024459E"/>
    <w:rsid w:val="0024479B"/>
    <w:rsid w:val="00244820"/>
    <w:rsid w:val="00244852"/>
    <w:rsid w:val="002448E5"/>
    <w:rsid w:val="002449DB"/>
    <w:rsid w:val="00244AD4"/>
    <w:rsid w:val="00244AED"/>
    <w:rsid w:val="00244E17"/>
    <w:rsid w:val="00244E6E"/>
    <w:rsid w:val="00244E98"/>
    <w:rsid w:val="00244EBB"/>
    <w:rsid w:val="00244F1A"/>
    <w:rsid w:val="0024509B"/>
    <w:rsid w:val="00245147"/>
    <w:rsid w:val="002451E3"/>
    <w:rsid w:val="0024522F"/>
    <w:rsid w:val="0024524C"/>
    <w:rsid w:val="00245269"/>
    <w:rsid w:val="00245273"/>
    <w:rsid w:val="0024529D"/>
    <w:rsid w:val="002453B0"/>
    <w:rsid w:val="002453B1"/>
    <w:rsid w:val="002453DE"/>
    <w:rsid w:val="0024542C"/>
    <w:rsid w:val="00245584"/>
    <w:rsid w:val="00245687"/>
    <w:rsid w:val="002456C7"/>
    <w:rsid w:val="0024574B"/>
    <w:rsid w:val="002457AC"/>
    <w:rsid w:val="00245906"/>
    <w:rsid w:val="00245B6E"/>
    <w:rsid w:val="00245B72"/>
    <w:rsid w:val="00245B85"/>
    <w:rsid w:val="00245CBE"/>
    <w:rsid w:val="00245DE6"/>
    <w:rsid w:val="00245E8E"/>
    <w:rsid w:val="00245F1C"/>
    <w:rsid w:val="00245F7E"/>
    <w:rsid w:val="0024604E"/>
    <w:rsid w:val="00246202"/>
    <w:rsid w:val="0024625C"/>
    <w:rsid w:val="0024632F"/>
    <w:rsid w:val="0024635E"/>
    <w:rsid w:val="002463B4"/>
    <w:rsid w:val="0024649F"/>
    <w:rsid w:val="00246599"/>
    <w:rsid w:val="002465B7"/>
    <w:rsid w:val="0024660A"/>
    <w:rsid w:val="0024668D"/>
    <w:rsid w:val="00246735"/>
    <w:rsid w:val="00246854"/>
    <w:rsid w:val="00246889"/>
    <w:rsid w:val="00246898"/>
    <w:rsid w:val="002468AF"/>
    <w:rsid w:val="0024695B"/>
    <w:rsid w:val="00246A62"/>
    <w:rsid w:val="00246B53"/>
    <w:rsid w:val="00246C33"/>
    <w:rsid w:val="00246C3A"/>
    <w:rsid w:val="00246C82"/>
    <w:rsid w:val="00246E5F"/>
    <w:rsid w:val="00246EC0"/>
    <w:rsid w:val="00246F4D"/>
    <w:rsid w:val="00246FD0"/>
    <w:rsid w:val="00247092"/>
    <w:rsid w:val="002470E6"/>
    <w:rsid w:val="002470ED"/>
    <w:rsid w:val="0024725B"/>
    <w:rsid w:val="002472CE"/>
    <w:rsid w:val="002472F9"/>
    <w:rsid w:val="002472FC"/>
    <w:rsid w:val="0024730E"/>
    <w:rsid w:val="00247362"/>
    <w:rsid w:val="002473E2"/>
    <w:rsid w:val="00247407"/>
    <w:rsid w:val="0024748A"/>
    <w:rsid w:val="002475D5"/>
    <w:rsid w:val="002476A8"/>
    <w:rsid w:val="002476AB"/>
    <w:rsid w:val="002476B9"/>
    <w:rsid w:val="002476C2"/>
    <w:rsid w:val="0024778F"/>
    <w:rsid w:val="002477B7"/>
    <w:rsid w:val="002477E9"/>
    <w:rsid w:val="00247848"/>
    <w:rsid w:val="002478B2"/>
    <w:rsid w:val="002479E4"/>
    <w:rsid w:val="00247A69"/>
    <w:rsid w:val="00247B5A"/>
    <w:rsid w:val="00247E47"/>
    <w:rsid w:val="0025006E"/>
    <w:rsid w:val="0025009B"/>
    <w:rsid w:val="0025015B"/>
    <w:rsid w:val="0025017F"/>
    <w:rsid w:val="00250200"/>
    <w:rsid w:val="0025021C"/>
    <w:rsid w:val="00250446"/>
    <w:rsid w:val="002504A0"/>
    <w:rsid w:val="0025052D"/>
    <w:rsid w:val="00250595"/>
    <w:rsid w:val="00250598"/>
    <w:rsid w:val="00250628"/>
    <w:rsid w:val="002506BE"/>
    <w:rsid w:val="002506C1"/>
    <w:rsid w:val="00250794"/>
    <w:rsid w:val="002507A8"/>
    <w:rsid w:val="00250929"/>
    <w:rsid w:val="0025095E"/>
    <w:rsid w:val="00250971"/>
    <w:rsid w:val="00250A19"/>
    <w:rsid w:val="00250A21"/>
    <w:rsid w:val="00250A96"/>
    <w:rsid w:val="00250BA3"/>
    <w:rsid w:val="00250C28"/>
    <w:rsid w:val="00250C6D"/>
    <w:rsid w:val="00250CF1"/>
    <w:rsid w:val="00250D15"/>
    <w:rsid w:val="00250E60"/>
    <w:rsid w:val="00251014"/>
    <w:rsid w:val="0025101B"/>
    <w:rsid w:val="0025111B"/>
    <w:rsid w:val="00251220"/>
    <w:rsid w:val="00251224"/>
    <w:rsid w:val="00251321"/>
    <w:rsid w:val="00251397"/>
    <w:rsid w:val="00251588"/>
    <w:rsid w:val="00251593"/>
    <w:rsid w:val="0025159F"/>
    <w:rsid w:val="002515D0"/>
    <w:rsid w:val="002515FF"/>
    <w:rsid w:val="0025160A"/>
    <w:rsid w:val="00251617"/>
    <w:rsid w:val="00251678"/>
    <w:rsid w:val="0025174D"/>
    <w:rsid w:val="0025177C"/>
    <w:rsid w:val="002517FA"/>
    <w:rsid w:val="0025189F"/>
    <w:rsid w:val="002518BA"/>
    <w:rsid w:val="002518D7"/>
    <w:rsid w:val="0025190A"/>
    <w:rsid w:val="00251928"/>
    <w:rsid w:val="00251984"/>
    <w:rsid w:val="002519AB"/>
    <w:rsid w:val="00251A24"/>
    <w:rsid w:val="00251C43"/>
    <w:rsid w:val="00251C7B"/>
    <w:rsid w:val="00251CBD"/>
    <w:rsid w:val="00251CCD"/>
    <w:rsid w:val="00251CD4"/>
    <w:rsid w:val="00251D10"/>
    <w:rsid w:val="00251D2A"/>
    <w:rsid w:val="00251DB7"/>
    <w:rsid w:val="00251E8D"/>
    <w:rsid w:val="00251EAA"/>
    <w:rsid w:val="00251EE9"/>
    <w:rsid w:val="00251F9C"/>
    <w:rsid w:val="00251FB8"/>
    <w:rsid w:val="00251FE5"/>
    <w:rsid w:val="00251FFB"/>
    <w:rsid w:val="00252043"/>
    <w:rsid w:val="00252099"/>
    <w:rsid w:val="00252142"/>
    <w:rsid w:val="002521E1"/>
    <w:rsid w:val="002521F3"/>
    <w:rsid w:val="00252209"/>
    <w:rsid w:val="00252236"/>
    <w:rsid w:val="00252245"/>
    <w:rsid w:val="00252256"/>
    <w:rsid w:val="00252274"/>
    <w:rsid w:val="00252402"/>
    <w:rsid w:val="00252416"/>
    <w:rsid w:val="00252464"/>
    <w:rsid w:val="00252475"/>
    <w:rsid w:val="00252482"/>
    <w:rsid w:val="00252600"/>
    <w:rsid w:val="00252648"/>
    <w:rsid w:val="00252751"/>
    <w:rsid w:val="00252771"/>
    <w:rsid w:val="002527B6"/>
    <w:rsid w:val="00252826"/>
    <w:rsid w:val="002528EF"/>
    <w:rsid w:val="00252927"/>
    <w:rsid w:val="00252976"/>
    <w:rsid w:val="00252A6D"/>
    <w:rsid w:val="00252AEA"/>
    <w:rsid w:val="00252BFA"/>
    <w:rsid w:val="00252CD0"/>
    <w:rsid w:val="00252D5A"/>
    <w:rsid w:val="00252D70"/>
    <w:rsid w:val="00252E24"/>
    <w:rsid w:val="00252F98"/>
    <w:rsid w:val="002530B0"/>
    <w:rsid w:val="00253158"/>
    <w:rsid w:val="00253167"/>
    <w:rsid w:val="00253196"/>
    <w:rsid w:val="002531C1"/>
    <w:rsid w:val="0025330E"/>
    <w:rsid w:val="0025337D"/>
    <w:rsid w:val="002533B6"/>
    <w:rsid w:val="0025369B"/>
    <w:rsid w:val="00253723"/>
    <w:rsid w:val="00253738"/>
    <w:rsid w:val="002537E9"/>
    <w:rsid w:val="00253839"/>
    <w:rsid w:val="0025387A"/>
    <w:rsid w:val="0025399D"/>
    <w:rsid w:val="00253ADC"/>
    <w:rsid w:val="00253AF2"/>
    <w:rsid w:val="00253B15"/>
    <w:rsid w:val="00253C21"/>
    <w:rsid w:val="00253C38"/>
    <w:rsid w:val="00253C47"/>
    <w:rsid w:val="00253C6C"/>
    <w:rsid w:val="00253DEE"/>
    <w:rsid w:val="00253E93"/>
    <w:rsid w:val="00253FAD"/>
    <w:rsid w:val="00254019"/>
    <w:rsid w:val="0025403A"/>
    <w:rsid w:val="002540A6"/>
    <w:rsid w:val="002540AD"/>
    <w:rsid w:val="002540B3"/>
    <w:rsid w:val="0025410F"/>
    <w:rsid w:val="002541CF"/>
    <w:rsid w:val="002541E3"/>
    <w:rsid w:val="002543DD"/>
    <w:rsid w:val="0025447E"/>
    <w:rsid w:val="00254488"/>
    <w:rsid w:val="00254495"/>
    <w:rsid w:val="00254610"/>
    <w:rsid w:val="00254612"/>
    <w:rsid w:val="00254751"/>
    <w:rsid w:val="00254821"/>
    <w:rsid w:val="00254874"/>
    <w:rsid w:val="00254886"/>
    <w:rsid w:val="00254B27"/>
    <w:rsid w:val="00254BD9"/>
    <w:rsid w:val="00254BDE"/>
    <w:rsid w:val="00254BFD"/>
    <w:rsid w:val="00254CA0"/>
    <w:rsid w:val="00254CDB"/>
    <w:rsid w:val="00254D0E"/>
    <w:rsid w:val="00254D53"/>
    <w:rsid w:val="00254F5D"/>
    <w:rsid w:val="00254FB4"/>
    <w:rsid w:val="00255007"/>
    <w:rsid w:val="00255108"/>
    <w:rsid w:val="00255198"/>
    <w:rsid w:val="0025524A"/>
    <w:rsid w:val="002552C9"/>
    <w:rsid w:val="0025536E"/>
    <w:rsid w:val="00255410"/>
    <w:rsid w:val="002554F9"/>
    <w:rsid w:val="00255547"/>
    <w:rsid w:val="002555CE"/>
    <w:rsid w:val="0025567F"/>
    <w:rsid w:val="002556D2"/>
    <w:rsid w:val="002556E6"/>
    <w:rsid w:val="0025593B"/>
    <w:rsid w:val="00255AAE"/>
    <w:rsid w:val="00255B25"/>
    <w:rsid w:val="00255B5B"/>
    <w:rsid w:val="00255B5C"/>
    <w:rsid w:val="00255BCA"/>
    <w:rsid w:val="00255C0D"/>
    <w:rsid w:val="00255C10"/>
    <w:rsid w:val="00255C38"/>
    <w:rsid w:val="00255C65"/>
    <w:rsid w:val="00255D82"/>
    <w:rsid w:val="00255DBF"/>
    <w:rsid w:val="00255E0D"/>
    <w:rsid w:val="00255E16"/>
    <w:rsid w:val="002560E3"/>
    <w:rsid w:val="002560E7"/>
    <w:rsid w:val="0025617B"/>
    <w:rsid w:val="00256244"/>
    <w:rsid w:val="0025628F"/>
    <w:rsid w:val="00256397"/>
    <w:rsid w:val="002563CB"/>
    <w:rsid w:val="00256449"/>
    <w:rsid w:val="0025645F"/>
    <w:rsid w:val="00256517"/>
    <w:rsid w:val="0025653C"/>
    <w:rsid w:val="002565CE"/>
    <w:rsid w:val="002566BE"/>
    <w:rsid w:val="00256784"/>
    <w:rsid w:val="002567F5"/>
    <w:rsid w:val="0025686E"/>
    <w:rsid w:val="002568E1"/>
    <w:rsid w:val="00256900"/>
    <w:rsid w:val="00256928"/>
    <w:rsid w:val="00256AE9"/>
    <w:rsid w:val="00256B23"/>
    <w:rsid w:val="00256BC2"/>
    <w:rsid w:val="00256C24"/>
    <w:rsid w:val="00256D24"/>
    <w:rsid w:val="00256FA0"/>
    <w:rsid w:val="00256FEF"/>
    <w:rsid w:val="0025708D"/>
    <w:rsid w:val="002570BD"/>
    <w:rsid w:val="002570CE"/>
    <w:rsid w:val="002570FA"/>
    <w:rsid w:val="0025724E"/>
    <w:rsid w:val="00257439"/>
    <w:rsid w:val="0025750A"/>
    <w:rsid w:val="0025753E"/>
    <w:rsid w:val="00257614"/>
    <w:rsid w:val="00257699"/>
    <w:rsid w:val="00257856"/>
    <w:rsid w:val="00257890"/>
    <w:rsid w:val="002578BC"/>
    <w:rsid w:val="002579CC"/>
    <w:rsid w:val="002579D6"/>
    <w:rsid w:val="002579EB"/>
    <w:rsid w:val="00257A95"/>
    <w:rsid w:val="00257BD1"/>
    <w:rsid w:val="00257C66"/>
    <w:rsid w:val="00257D19"/>
    <w:rsid w:val="00257D57"/>
    <w:rsid w:val="00257D6D"/>
    <w:rsid w:val="00257D8F"/>
    <w:rsid w:val="00257DF0"/>
    <w:rsid w:val="00257E3F"/>
    <w:rsid w:val="00257EB0"/>
    <w:rsid w:val="00257ECE"/>
    <w:rsid w:val="00257F04"/>
    <w:rsid w:val="00257F0C"/>
    <w:rsid w:val="00257F4B"/>
    <w:rsid w:val="00260091"/>
    <w:rsid w:val="00260099"/>
    <w:rsid w:val="0026009C"/>
    <w:rsid w:val="0026019E"/>
    <w:rsid w:val="0026022D"/>
    <w:rsid w:val="0026025F"/>
    <w:rsid w:val="002602F9"/>
    <w:rsid w:val="00260339"/>
    <w:rsid w:val="00260393"/>
    <w:rsid w:val="002603D7"/>
    <w:rsid w:val="002603FD"/>
    <w:rsid w:val="00260487"/>
    <w:rsid w:val="00260570"/>
    <w:rsid w:val="002605B1"/>
    <w:rsid w:val="0026062A"/>
    <w:rsid w:val="002606E9"/>
    <w:rsid w:val="00260785"/>
    <w:rsid w:val="002607CC"/>
    <w:rsid w:val="00260904"/>
    <w:rsid w:val="00260965"/>
    <w:rsid w:val="00260AB8"/>
    <w:rsid w:val="00260B37"/>
    <w:rsid w:val="00260B44"/>
    <w:rsid w:val="00260B4E"/>
    <w:rsid w:val="00260E29"/>
    <w:rsid w:val="00260ED8"/>
    <w:rsid w:val="00260EDC"/>
    <w:rsid w:val="002610D9"/>
    <w:rsid w:val="002611B5"/>
    <w:rsid w:val="0026125B"/>
    <w:rsid w:val="0026126C"/>
    <w:rsid w:val="00261334"/>
    <w:rsid w:val="0026138D"/>
    <w:rsid w:val="002613C4"/>
    <w:rsid w:val="002613E6"/>
    <w:rsid w:val="0026144E"/>
    <w:rsid w:val="00261665"/>
    <w:rsid w:val="002616B4"/>
    <w:rsid w:val="00261735"/>
    <w:rsid w:val="00261763"/>
    <w:rsid w:val="00261769"/>
    <w:rsid w:val="00261772"/>
    <w:rsid w:val="0026177A"/>
    <w:rsid w:val="00261916"/>
    <w:rsid w:val="00261A03"/>
    <w:rsid w:val="00261B1D"/>
    <w:rsid w:val="00261BA6"/>
    <w:rsid w:val="00261C0A"/>
    <w:rsid w:val="00261C24"/>
    <w:rsid w:val="00261D5F"/>
    <w:rsid w:val="00261DD5"/>
    <w:rsid w:val="00261E79"/>
    <w:rsid w:val="00261F07"/>
    <w:rsid w:val="00261F2B"/>
    <w:rsid w:val="00261F77"/>
    <w:rsid w:val="0026205D"/>
    <w:rsid w:val="00262103"/>
    <w:rsid w:val="00262115"/>
    <w:rsid w:val="002621CC"/>
    <w:rsid w:val="002621D2"/>
    <w:rsid w:val="002621DE"/>
    <w:rsid w:val="002622F4"/>
    <w:rsid w:val="0026236C"/>
    <w:rsid w:val="00262480"/>
    <w:rsid w:val="002624A8"/>
    <w:rsid w:val="00262510"/>
    <w:rsid w:val="00262515"/>
    <w:rsid w:val="002625A3"/>
    <w:rsid w:val="00262632"/>
    <w:rsid w:val="00262645"/>
    <w:rsid w:val="00262667"/>
    <w:rsid w:val="002626E1"/>
    <w:rsid w:val="002626EC"/>
    <w:rsid w:val="00262872"/>
    <w:rsid w:val="002629AF"/>
    <w:rsid w:val="002629B7"/>
    <w:rsid w:val="002629D2"/>
    <w:rsid w:val="00262A00"/>
    <w:rsid w:val="00262A82"/>
    <w:rsid w:val="00262CC2"/>
    <w:rsid w:val="00262D44"/>
    <w:rsid w:val="00262E8E"/>
    <w:rsid w:val="00262EB7"/>
    <w:rsid w:val="00262F0B"/>
    <w:rsid w:val="00262F12"/>
    <w:rsid w:val="00262F4A"/>
    <w:rsid w:val="00262F70"/>
    <w:rsid w:val="002630BC"/>
    <w:rsid w:val="002631D3"/>
    <w:rsid w:val="002631EA"/>
    <w:rsid w:val="0026327D"/>
    <w:rsid w:val="002632B5"/>
    <w:rsid w:val="00263312"/>
    <w:rsid w:val="00263329"/>
    <w:rsid w:val="002633B1"/>
    <w:rsid w:val="00263411"/>
    <w:rsid w:val="002634BD"/>
    <w:rsid w:val="002634DF"/>
    <w:rsid w:val="002635C0"/>
    <w:rsid w:val="00263698"/>
    <w:rsid w:val="002636AC"/>
    <w:rsid w:val="0026383B"/>
    <w:rsid w:val="00263917"/>
    <w:rsid w:val="002639D2"/>
    <w:rsid w:val="002639EC"/>
    <w:rsid w:val="00263B48"/>
    <w:rsid w:val="00263B98"/>
    <w:rsid w:val="00263BB9"/>
    <w:rsid w:val="00263C29"/>
    <w:rsid w:val="00263CC3"/>
    <w:rsid w:val="00263E36"/>
    <w:rsid w:val="00263F45"/>
    <w:rsid w:val="00263FED"/>
    <w:rsid w:val="0026409F"/>
    <w:rsid w:val="00264186"/>
    <w:rsid w:val="00264258"/>
    <w:rsid w:val="00264264"/>
    <w:rsid w:val="002642B3"/>
    <w:rsid w:val="002642BA"/>
    <w:rsid w:val="002644F7"/>
    <w:rsid w:val="0026451B"/>
    <w:rsid w:val="0026452E"/>
    <w:rsid w:val="00264553"/>
    <w:rsid w:val="0026464E"/>
    <w:rsid w:val="00264686"/>
    <w:rsid w:val="002646A8"/>
    <w:rsid w:val="0026473F"/>
    <w:rsid w:val="00264780"/>
    <w:rsid w:val="00264843"/>
    <w:rsid w:val="00264882"/>
    <w:rsid w:val="00264A68"/>
    <w:rsid w:val="00264AC5"/>
    <w:rsid w:val="00264AF7"/>
    <w:rsid w:val="00264B06"/>
    <w:rsid w:val="00264B1A"/>
    <w:rsid w:val="00264B97"/>
    <w:rsid w:val="00264BB4"/>
    <w:rsid w:val="00264C57"/>
    <w:rsid w:val="00264C7E"/>
    <w:rsid w:val="00264CC9"/>
    <w:rsid w:val="00264CF6"/>
    <w:rsid w:val="00264D00"/>
    <w:rsid w:val="00264E10"/>
    <w:rsid w:val="00264E42"/>
    <w:rsid w:val="00264EDB"/>
    <w:rsid w:val="0026501E"/>
    <w:rsid w:val="002650C6"/>
    <w:rsid w:val="002650F7"/>
    <w:rsid w:val="00265125"/>
    <w:rsid w:val="002651C0"/>
    <w:rsid w:val="00265212"/>
    <w:rsid w:val="002652CD"/>
    <w:rsid w:val="002652CE"/>
    <w:rsid w:val="00265418"/>
    <w:rsid w:val="00265472"/>
    <w:rsid w:val="00265473"/>
    <w:rsid w:val="00265515"/>
    <w:rsid w:val="00265531"/>
    <w:rsid w:val="00265581"/>
    <w:rsid w:val="0026564B"/>
    <w:rsid w:val="002656FE"/>
    <w:rsid w:val="0026570E"/>
    <w:rsid w:val="00265720"/>
    <w:rsid w:val="002657A9"/>
    <w:rsid w:val="002658FA"/>
    <w:rsid w:val="0026593C"/>
    <w:rsid w:val="00265989"/>
    <w:rsid w:val="00265A6A"/>
    <w:rsid w:val="00265B98"/>
    <w:rsid w:val="00265B99"/>
    <w:rsid w:val="00265BAF"/>
    <w:rsid w:val="00265C09"/>
    <w:rsid w:val="00265C35"/>
    <w:rsid w:val="00265CE1"/>
    <w:rsid w:val="00265CE2"/>
    <w:rsid w:val="00265DC3"/>
    <w:rsid w:val="00265E56"/>
    <w:rsid w:val="00265E76"/>
    <w:rsid w:val="00265EA6"/>
    <w:rsid w:val="00265F75"/>
    <w:rsid w:val="00266065"/>
    <w:rsid w:val="002660AD"/>
    <w:rsid w:val="00266161"/>
    <w:rsid w:val="0026619F"/>
    <w:rsid w:val="0026622E"/>
    <w:rsid w:val="0026623D"/>
    <w:rsid w:val="0026627D"/>
    <w:rsid w:val="002662E5"/>
    <w:rsid w:val="002663D5"/>
    <w:rsid w:val="00266486"/>
    <w:rsid w:val="00266546"/>
    <w:rsid w:val="002665E1"/>
    <w:rsid w:val="002665FF"/>
    <w:rsid w:val="0026661E"/>
    <w:rsid w:val="00266624"/>
    <w:rsid w:val="0026663F"/>
    <w:rsid w:val="002666B5"/>
    <w:rsid w:val="0026677B"/>
    <w:rsid w:val="0026680B"/>
    <w:rsid w:val="00266981"/>
    <w:rsid w:val="00266993"/>
    <w:rsid w:val="002669E4"/>
    <w:rsid w:val="00266A9E"/>
    <w:rsid w:val="00266AEA"/>
    <w:rsid w:val="00266B01"/>
    <w:rsid w:val="00266B65"/>
    <w:rsid w:val="00266B7F"/>
    <w:rsid w:val="00266BFB"/>
    <w:rsid w:val="00266C43"/>
    <w:rsid w:val="00266C9D"/>
    <w:rsid w:val="00266CC4"/>
    <w:rsid w:val="00266E4F"/>
    <w:rsid w:val="00266F4D"/>
    <w:rsid w:val="00267020"/>
    <w:rsid w:val="00267090"/>
    <w:rsid w:val="002670BF"/>
    <w:rsid w:val="002671BD"/>
    <w:rsid w:val="002671D0"/>
    <w:rsid w:val="0026728D"/>
    <w:rsid w:val="002672A2"/>
    <w:rsid w:val="002672D1"/>
    <w:rsid w:val="00267324"/>
    <w:rsid w:val="002674D8"/>
    <w:rsid w:val="002674F0"/>
    <w:rsid w:val="002676BA"/>
    <w:rsid w:val="002676EE"/>
    <w:rsid w:val="00267782"/>
    <w:rsid w:val="00267890"/>
    <w:rsid w:val="002678B4"/>
    <w:rsid w:val="002678F0"/>
    <w:rsid w:val="00267926"/>
    <w:rsid w:val="00267993"/>
    <w:rsid w:val="00267997"/>
    <w:rsid w:val="00267AF3"/>
    <w:rsid w:val="00267B82"/>
    <w:rsid w:val="00267DAA"/>
    <w:rsid w:val="00267DBA"/>
    <w:rsid w:val="00267DCB"/>
    <w:rsid w:val="00267DDB"/>
    <w:rsid w:val="00267E1D"/>
    <w:rsid w:val="00267E4E"/>
    <w:rsid w:val="00267F0D"/>
    <w:rsid w:val="00270087"/>
    <w:rsid w:val="00270212"/>
    <w:rsid w:val="0027021D"/>
    <w:rsid w:val="00270281"/>
    <w:rsid w:val="0027029E"/>
    <w:rsid w:val="00270303"/>
    <w:rsid w:val="00270378"/>
    <w:rsid w:val="002703D8"/>
    <w:rsid w:val="0027042F"/>
    <w:rsid w:val="002706F6"/>
    <w:rsid w:val="00270719"/>
    <w:rsid w:val="0027078D"/>
    <w:rsid w:val="002707D9"/>
    <w:rsid w:val="002709EA"/>
    <w:rsid w:val="00270A1A"/>
    <w:rsid w:val="00270A3E"/>
    <w:rsid w:val="00270A7B"/>
    <w:rsid w:val="00270A86"/>
    <w:rsid w:val="00270AA9"/>
    <w:rsid w:val="00270AC8"/>
    <w:rsid w:val="00270AE7"/>
    <w:rsid w:val="00270C17"/>
    <w:rsid w:val="00270D2C"/>
    <w:rsid w:val="00270D7F"/>
    <w:rsid w:val="00270DE2"/>
    <w:rsid w:val="00270E81"/>
    <w:rsid w:val="00270EEA"/>
    <w:rsid w:val="00270FA0"/>
    <w:rsid w:val="00270FD9"/>
    <w:rsid w:val="00271168"/>
    <w:rsid w:val="0027119C"/>
    <w:rsid w:val="0027123E"/>
    <w:rsid w:val="00271253"/>
    <w:rsid w:val="00271256"/>
    <w:rsid w:val="00271266"/>
    <w:rsid w:val="002712A1"/>
    <w:rsid w:val="002712B4"/>
    <w:rsid w:val="002712F3"/>
    <w:rsid w:val="00271347"/>
    <w:rsid w:val="002713DC"/>
    <w:rsid w:val="0027144C"/>
    <w:rsid w:val="00271510"/>
    <w:rsid w:val="00271584"/>
    <w:rsid w:val="002716A5"/>
    <w:rsid w:val="002716BC"/>
    <w:rsid w:val="00271774"/>
    <w:rsid w:val="00271801"/>
    <w:rsid w:val="00271943"/>
    <w:rsid w:val="00271959"/>
    <w:rsid w:val="00271998"/>
    <w:rsid w:val="00271A29"/>
    <w:rsid w:val="00271AC6"/>
    <w:rsid w:val="00271AD2"/>
    <w:rsid w:val="00271B27"/>
    <w:rsid w:val="00271D4C"/>
    <w:rsid w:val="00271E0E"/>
    <w:rsid w:val="00271E15"/>
    <w:rsid w:val="00271E2A"/>
    <w:rsid w:val="00271EB3"/>
    <w:rsid w:val="00271FB2"/>
    <w:rsid w:val="00271FF0"/>
    <w:rsid w:val="00271FF5"/>
    <w:rsid w:val="0027208E"/>
    <w:rsid w:val="0027213A"/>
    <w:rsid w:val="0027216E"/>
    <w:rsid w:val="00272261"/>
    <w:rsid w:val="00272411"/>
    <w:rsid w:val="002724DE"/>
    <w:rsid w:val="0027259B"/>
    <w:rsid w:val="00272625"/>
    <w:rsid w:val="002726BF"/>
    <w:rsid w:val="002726F6"/>
    <w:rsid w:val="00272768"/>
    <w:rsid w:val="0027277E"/>
    <w:rsid w:val="00272830"/>
    <w:rsid w:val="0027286E"/>
    <w:rsid w:val="00272892"/>
    <w:rsid w:val="002728C0"/>
    <w:rsid w:val="002728DB"/>
    <w:rsid w:val="0027297F"/>
    <w:rsid w:val="00272A86"/>
    <w:rsid w:val="00272B17"/>
    <w:rsid w:val="00272B31"/>
    <w:rsid w:val="00272B6D"/>
    <w:rsid w:val="00272BA2"/>
    <w:rsid w:val="00272BF3"/>
    <w:rsid w:val="00272CBD"/>
    <w:rsid w:val="00272CC7"/>
    <w:rsid w:val="00272D50"/>
    <w:rsid w:val="00272D71"/>
    <w:rsid w:val="00272D8F"/>
    <w:rsid w:val="00272DCB"/>
    <w:rsid w:val="00272E28"/>
    <w:rsid w:val="00272E45"/>
    <w:rsid w:val="00272F0A"/>
    <w:rsid w:val="00272F46"/>
    <w:rsid w:val="00272F88"/>
    <w:rsid w:val="00272FA8"/>
    <w:rsid w:val="00272FEA"/>
    <w:rsid w:val="0027305E"/>
    <w:rsid w:val="002730A0"/>
    <w:rsid w:val="002730D3"/>
    <w:rsid w:val="002733FD"/>
    <w:rsid w:val="0027341B"/>
    <w:rsid w:val="00273505"/>
    <w:rsid w:val="00273513"/>
    <w:rsid w:val="00273632"/>
    <w:rsid w:val="00273656"/>
    <w:rsid w:val="0027366C"/>
    <w:rsid w:val="002736B4"/>
    <w:rsid w:val="002736D8"/>
    <w:rsid w:val="00273878"/>
    <w:rsid w:val="002739F1"/>
    <w:rsid w:val="00273A1E"/>
    <w:rsid w:val="00273A44"/>
    <w:rsid w:val="00273B08"/>
    <w:rsid w:val="00273BCC"/>
    <w:rsid w:val="00273C04"/>
    <w:rsid w:val="00273C66"/>
    <w:rsid w:val="00273CC8"/>
    <w:rsid w:val="00273CF9"/>
    <w:rsid w:val="00273CFD"/>
    <w:rsid w:val="00273D63"/>
    <w:rsid w:val="00273D91"/>
    <w:rsid w:val="00273E78"/>
    <w:rsid w:val="00273EBB"/>
    <w:rsid w:val="00273EFE"/>
    <w:rsid w:val="00273F43"/>
    <w:rsid w:val="00273FC0"/>
    <w:rsid w:val="00273FD6"/>
    <w:rsid w:val="0027405E"/>
    <w:rsid w:val="00274062"/>
    <w:rsid w:val="002741F5"/>
    <w:rsid w:val="0027434D"/>
    <w:rsid w:val="002743EF"/>
    <w:rsid w:val="00274400"/>
    <w:rsid w:val="002744D1"/>
    <w:rsid w:val="002745A3"/>
    <w:rsid w:val="002746CE"/>
    <w:rsid w:val="00274709"/>
    <w:rsid w:val="00274825"/>
    <w:rsid w:val="002748D3"/>
    <w:rsid w:val="00274AFF"/>
    <w:rsid w:val="00274B12"/>
    <w:rsid w:val="00274BA5"/>
    <w:rsid w:val="00274C31"/>
    <w:rsid w:val="00274CB2"/>
    <w:rsid w:val="00274D43"/>
    <w:rsid w:val="00274DDE"/>
    <w:rsid w:val="00274E01"/>
    <w:rsid w:val="00274E76"/>
    <w:rsid w:val="00274F99"/>
    <w:rsid w:val="00274FA5"/>
    <w:rsid w:val="00275024"/>
    <w:rsid w:val="00275184"/>
    <w:rsid w:val="002751E2"/>
    <w:rsid w:val="0027533F"/>
    <w:rsid w:val="002753B0"/>
    <w:rsid w:val="002753E2"/>
    <w:rsid w:val="0027542B"/>
    <w:rsid w:val="002754FA"/>
    <w:rsid w:val="0027551E"/>
    <w:rsid w:val="002755A8"/>
    <w:rsid w:val="00275649"/>
    <w:rsid w:val="00275819"/>
    <w:rsid w:val="0027599B"/>
    <w:rsid w:val="002759F8"/>
    <w:rsid w:val="00275C29"/>
    <w:rsid w:val="00275C5D"/>
    <w:rsid w:val="00275CAD"/>
    <w:rsid w:val="00275CE4"/>
    <w:rsid w:val="00275D05"/>
    <w:rsid w:val="00275DEA"/>
    <w:rsid w:val="00275FC9"/>
    <w:rsid w:val="00275FD3"/>
    <w:rsid w:val="00275FD7"/>
    <w:rsid w:val="00276031"/>
    <w:rsid w:val="00276049"/>
    <w:rsid w:val="002760F5"/>
    <w:rsid w:val="002761C7"/>
    <w:rsid w:val="00276204"/>
    <w:rsid w:val="0027627F"/>
    <w:rsid w:val="002763AD"/>
    <w:rsid w:val="002764F0"/>
    <w:rsid w:val="002765BA"/>
    <w:rsid w:val="002765CB"/>
    <w:rsid w:val="002765F4"/>
    <w:rsid w:val="00276638"/>
    <w:rsid w:val="00276712"/>
    <w:rsid w:val="00276753"/>
    <w:rsid w:val="00276850"/>
    <w:rsid w:val="00276875"/>
    <w:rsid w:val="00276970"/>
    <w:rsid w:val="002769A8"/>
    <w:rsid w:val="00276A41"/>
    <w:rsid w:val="00276AE5"/>
    <w:rsid w:val="00276B56"/>
    <w:rsid w:val="00276B9F"/>
    <w:rsid w:val="00276BC4"/>
    <w:rsid w:val="00276C3E"/>
    <w:rsid w:val="00276D1B"/>
    <w:rsid w:val="00276D7C"/>
    <w:rsid w:val="00276E02"/>
    <w:rsid w:val="00276FD3"/>
    <w:rsid w:val="00277022"/>
    <w:rsid w:val="00277053"/>
    <w:rsid w:val="0027705D"/>
    <w:rsid w:val="00277189"/>
    <w:rsid w:val="002771EF"/>
    <w:rsid w:val="002772C5"/>
    <w:rsid w:val="00277381"/>
    <w:rsid w:val="0027741F"/>
    <w:rsid w:val="0027742B"/>
    <w:rsid w:val="00277436"/>
    <w:rsid w:val="002775C1"/>
    <w:rsid w:val="002775F6"/>
    <w:rsid w:val="002775F8"/>
    <w:rsid w:val="002776C9"/>
    <w:rsid w:val="00277739"/>
    <w:rsid w:val="00277789"/>
    <w:rsid w:val="002778D8"/>
    <w:rsid w:val="0027794F"/>
    <w:rsid w:val="00277A0A"/>
    <w:rsid w:val="00277A22"/>
    <w:rsid w:val="00277B03"/>
    <w:rsid w:val="00277B33"/>
    <w:rsid w:val="00277B3D"/>
    <w:rsid w:val="00277B81"/>
    <w:rsid w:val="00277BB4"/>
    <w:rsid w:val="00277BD0"/>
    <w:rsid w:val="00277C07"/>
    <w:rsid w:val="00277D30"/>
    <w:rsid w:val="00277D32"/>
    <w:rsid w:val="00277E5A"/>
    <w:rsid w:val="00277EDF"/>
    <w:rsid w:val="00277FB8"/>
    <w:rsid w:val="00277FCC"/>
    <w:rsid w:val="0028006B"/>
    <w:rsid w:val="00280088"/>
    <w:rsid w:val="002800D2"/>
    <w:rsid w:val="00280111"/>
    <w:rsid w:val="00280159"/>
    <w:rsid w:val="00280264"/>
    <w:rsid w:val="002804F1"/>
    <w:rsid w:val="00280527"/>
    <w:rsid w:val="00280557"/>
    <w:rsid w:val="002805C3"/>
    <w:rsid w:val="002805F6"/>
    <w:rsid w:val="002806B9"/>
    <w:rsid w:val="002806D9"/>
    <w:rsid w:val="002806FB"/>
    <w:rsid w:val="00280806"/>
    <w:rsid w:val="0028088A"/>
    <w:rsid w:val="002808B1"/>
    <w:rsid w:val="00280932"/>
    <w:rsid w:val="00280954"/>
    <w:rsid w:val="00280A43"/>
    <w:rsid w:val="00280A81"/>
    <w:rsid w:val="00280B83"/>
    <w:rsid w:val="00280BB5"/>
    <w:rsid w:val="00280BE4"/>
    <w:rsid w:val="00280C2E"/>
    <w:rsid w:val="00280C33"/>
    <w:rsid w:val="00280E15"/>
    <w:rsid w:val="00280EE6"/>
    <w:rsid w:val="00280EFF"/>
    <w:rsid w:val="00280F99"/>
    <w:rsid w:val="002810FE"/>
    <w:rsid w:val="00281103"/>
    <w:rsid w:val="00281151"/>
    <w:rsid w:val="00281156"/>
    <w:rsid w:val="00281240"/>
    <w:rsid w:val="002813E3"/>
    <w:rsid w:val="0028141A"/>
    <w:rsid w:val="002814A8"/>
    <w:rsid w:val="002814C9"/>
    <w:rsid w:val="00281558"/>
    <w:rsid w:val="002816A3"/>
    <w:rsid w:val="002816E1"/>
    <w:rsid w:val="002816E7"/>
    <w:rsid w:val="002817EB"/>
    <w:rsid w:val="0028183C"/>
    <w:rsid w:val="00281855"/>
    <w:rsid w:val="00281907"/>
    <w:rsid w:val="00281A48"/>
    <w:rsid w:val="00281AB6"/>
    <w:rsid w:val="00281AC8"/>
    <w:rsid w:val="00281B1F"/>
    <w:rsid w:val="00281C0D"/>
    <w:rsid w:val="00281C8E"/>
    <w:rsid w:val="00281CA6"/>
    <w:rsid w:val="00281D59"/>
    <w:rsid w:val="00281D6F"/>
    <w:rsid w:val="00281E26"/>
    <w:rsid w:val="00281F05"/>
    <w:rsid w:val="00281F3C"/>
    <w:rsid w:val="00281F87"/>
    <w:rsid w:val="00281F9C"/>
    <w:rsid w:val="0028206A"/>
    <w:rsid w:val="00282154"/>
    <w:rsid w:val="00282157"/>
    <w:rsid w:val="002821B9"/>
    <w:rsid w:val="00282215"/>
    <w:rsid w:val="00282282"/>
    <w:rsid w:val="00282301"/>
    <w:rsid w:val="00282342"/>
    <w:rsid w:val="002823D8"/>
    <w:rsid w:val="0028247A"/>
    <w:rsid w:val="0028256D"/>
    <w:rsid w:val="00282621"/>
    <w:rsid w:val="00282715"/>
    <w:rsid w:val="00282825"/>
    <w:rsid w:val="00282853"/>
    <w:rsid w:val="002828A2"/>
    <w:rsid w:val="00282A5B"/>
    <w:rsid w:val="00282AF7"/>
    <w:rsid w:val="00282B1B"/>
    <w:rsid w:val="00282C10"/>
    <w:rsid w:val="00282D75"/>
    <w:rsid w:val="00282D83"/>
    <w:rsid w:val="00282E12"/>
    <w:rsid w:val="00282EF6"/>
    <w:rsid w:val="00282F43"/>
    <w:rsid w:val="00282F6F"/>
    <w:rsid w:val="00282F7B"/>
    <w:rsid w:val="00282F96"/>
    <w:rsid w:val="00283001"/>
    <w:rsid w:val="0028302E"/>
    <w:rsid w:val="00283087"/>
    <w:rsid w:val="002830DE"/>
    <w:rsid w:val="00283174"/>
    <w:rsid w:val="0028333D"/>
    <w:rsid w:val="00283425"/>
    <w:rsid w:val="00283434"/>
    <w:rsid w:val="0028343D"/>
    <w:rsid w:val="00283471"/>
    <w:rsid w:val="0028349E"/>
    <w:rsid w:val="002834B6"/>
    <w:rsid w:val="00283532"/>
    <w:rsid w:val="0028354B"/>
    <w:rsid w:val="00283565"/>
    <w:rsid w:val="002835A3"/>
    <w:rsid w:val="002835C9"/>
    <w:rsid w:val="002835DD"/>
    <w:rsid w:val="00283617"/>
    <w:rsid w:val="0028361E"/>
    <w:rsid w:val="00283676"/>
    <w:rsid w:val="002837D6"/>
    <w:rsid w:val="00283973"/>
    <w:rsid w:val="002839EF"/>
    <w:rsid w:val="00283A3F"/>
    <w:rsid w:val="00283AA3"/>
    <w:rsid w:val="00283AD4"/>
    <w:rsid w:val="00283D1F"/>
    <w:rsid w:val="00283D98"/>
    <w:rsid w:val="00283E9E"/>
    <w:rsid w:val="00283EAC"/>
    <w:rsid w:val="00283F03"/>
    <w:rsid w:val="00283F34"/>
    <w:rsid w:val="00283F82"/>
    <w:rsid w:val="00283FE0"/>
    <w:rsid w:val="002840DD"/>
    <w:rsid w:val="00284177"/>
    <w:rsid w:val="00284373"/>
    <w:rsid w:val="00284383"/>
    <w:rsid w:val="00284406"/>
    <w:rsid w:val="002844FB"/>
    <w:rsid w:val="0028450D"/>
    <w:rsid w:val="00284559"/>
    <w:rsid w:val="0028464E"/>
    <w:rsid w:val="0028465E"/>
    <w:rsid w:val="0028481B"/>
    <w:rsid w:val="00284899"/>
    <w:rsid w:val="0028489B"/>
    <w:rsid w:val="002848F1"/>
    <w:rsid w:val="0028494B"/>
    <w:rsid w:val="0028498C"/>
    <w:rsid w:val="002849A4"/>
    <w:rsid w:val="002849E1"/>
    <w:rsid w:val="00284A3F"/>
    <w:rsid w:val="00284B5E"/>
    <w:rsid w:val="00284B9F"/>
    <w:rsid w:val="00284BA1"/>
    <w:rsid w:val="00284BBC"/>
    <w:rsid w:val="00284D97"/>
    <w:rsid w:val="00284E84"/>
    <w:rsid w:val="00284EA3"/>
    <w:rsid w:val="00284EAE"/>
    <w:rsid w:val="00284ED1"/>
    <w:rsid w:val="00284F7F"/>
    <w:rsid w:val="00284FC5"/>
    <w:rsid w:val="0028503D"/>
    <w:rsid w:val="00285070"/>
    <w:rsid w:val="002850E7"/>
    <w:rsid w:val="00285104"/>
    <w:rsid w:val="00285263"/>
    <w:rsid w:val="0028526D"/>
    <w:rsid w:val="002852C3"/>
    <w:rsid w:val="002853C3"/>
    <w:rsid w:val="00285417"/>
    <w:rsid w:val="00285589"/>
    <w:rsid w:val="002856EB"/>
    <w:rsid w:val="00285726"/>
    <w:rsid w:val="00285732"/>
    <w:rsid w:val="0028575A"/>
    <w:rsid w:val="00285783"/>
    <w:rsid w:val="002858C5"/>
    <w:rsid w:val="00285979"/>
    <w:rsid w:val="0028598F"/>
    <w:rsid w:val="002859D0"/>
    <w:rsid w:val="00285A4D"/>
    <w:rsid w:val="00285B77"/>
    <w:rsid w:val="00285C62"/>
    <w:rsid w:val="00285C9E"/>
    <w:rsid w:val="00285CA4"/>
    <w:rsid w:val="00285D07"/>
    <w:rsid w:val="00285D34"/>
    <w:rsid w:val="00285DA8"/>
    <w:rsid w:val="00285DB0"/>
    <w:rsid w:val="0028605F"/>
    <w:rsid w:val="00286071"/>
    <w:rsid w:val="0028610F"/>
    <w:rsid w:val="00286169"/>
    <w:rsid w:val="0028618D"/>
    <w:rsid w:val="00286296"/>
    <w:rsid w:val="002862FE"/>
    <w:rsid w:val="00286319"/>
    <w:rsid w:val="00286558"/>
    <w:rsid w:val="00286560"/>
    <w:rsid w:val="0028658D"/>
    <w:rsid w:val="00286649"/>
    <w:rsid w:val="002866CF"/>
    <w:rsid w:val="002866F1"/>
    <w:rsid w:val="002866FC"/>
    <w:rsid w:val="00286732"/>
    <w:rsid w:val="00286750"/>
    <w:rsid w:val="00286760"/>
    <w:rsid w:val="0028677A"/>
    <w:rsid w:val="0028678E"/>
    <w:rsid w:val="0028679F"/>
    <w:rsid w:val="00286843"/>
    <w:rsid w:val="00286A2C"/>
    <w:rsid w:val="00286A50"/>
    <w:rsid w:val="00286B59"/>
    <w:rsid w:val="00286BEF"/>
    <w:rsid w:val="00286C2B"/>
    <w:rsid w:val="00286CAB"/>
    <w:rsid w:val="00286CBD"/>
    <w:rsid w:val="00286CC0"/>
    <w:rsid w:val="00286DF6"/>
    <w:rsid w:val="00286DFF"/>
    <w:rsid w:val="00286F29"/>
    <w:rsid w:val="00287180"/>
    <w:rsid w:val="002872AB"/>
    <w:rsid w:val="002872B7"/>
    <w:rsid w:val="002872CE"/>
    <w:rsid w:val="002872F0"/>
    <w:rsid w:val="002873A4"/>
    <w:rsid w:val="00287408"/>
    <w:rsid w:val="00287445"/>
    <w:rsid w:val="002874C5"/>
    <w:rsid w:val="0028766C"/>
    <w:rsid w:val="002876D6"/>
    <w:rsid w:val="00287701"/>
    <w:rsid w:val="002878CA"/>
    <w:rsid w:val="002879BA"/>
    <w:rsid w:val="002879F0"/>
    <w:rsid w:val="00287A52"/>
    <w:rsid w:val="00287ACC"/>
    <w:rsid w:val="00287B30"/>
    <w:rsid w:val="00287B39"/>
    <w:rsid w:val="00287B97"/>
    <w:rsid w:val="00287BB1"/>
    <w:rsid w:val="00287C26"/>
    <w:rsid w:val="00287C2D"/>
    <w:rsid w:val="00287C55"/>
    <w:rsid w:val="00287CEE"/>
    <w:rsid w:val="00287DF3"/>
    <w:rsid w:val="00287E05"/>
    <w:rsid w:val="00287E1D"/>
    <w:rsid w:val="00287F4D"/>
    <w:rsid w:val="0029034C"/>
    <w:rsid w:val="00290436"/>
    <w:rsid w:val="002905C1"/>
    <w:rsid w:val="002905C9"/>
    <w:rsid w:val="002906AC"/>
    <w:rsid w:val="00290739"/>
    <w:rsid w:val="002907B1"/>
    <w:rsid w:val="002907CA"/>
    <w:rsid w:val="002907EF"/>
    <w:rsid w:val="0029084A"/>
    <w:rsid w:val="002908CE"/>
    <w:rsid w:val="002908DE"/>
    <w:rsid w:val="00290927"/>
    <w:rsid w:val="00290940"/>
    <w:rsid w:val="002909BD"/>
    <w:rsid w:val="002909F2"/>
    <w:rsid w:val="00290A92"/>
    <w:rsid w:val="00290B9A"/>
    <w:rsid w:val="00290BB5"/>
    <w:rsid w:val="00290C50"/>
    <w:rsid w:val="00290D11"/>
    <w:rsid w:val="00290DAD"/>
    <w:rsid w:val="00290E1E"/>
    <w:rsid w:val="00290E68"/>
    <w:rsid w:val="00290F80"/>
    <w:rsid w:val="00290F9C"/>
    <w:rsid w:val="00290FD4"/>
    <w:rsid w:val="0029105A"/>
    <w:rsid w:val="00291084"/>
    <w:rsid w:val="002910C3"/>
    <w:rsid w:val="00291140"/>
    <w:rsid w:val="002911B4"/>
    <w:rsid w:val="002911BD"/>
    <w:rsid w:val="002911D9"/>
    <w:rsid w:val="0029129E"/>
    <w:rsid w:val="002912B2"/>
    <w:rsid w:val="00291391"/>
    <w:rsid w:val="0029146A"/>
    <w:rsid w:val="0029152D"/>
    <w:rsid w:val="0029155F"/>
    <w:rsid w:val="0029166B"/>
    <w:rsid w:val="0029169A"/>
    <w:rsid w:val="002916CB"/>
    <w:rsid w:val="00291813"/>
    <w:rsid w:val="0029181C"/>
    <w:rsid w:val="0029185C"/>
    <w:rsid w:val="00291911"/>
    <w:rsid w:val="002919FA"/>
    <w:rsid w:val="00291A4F"/>
    <w:rsid w:val="00291D64"/>
    <w:rsid w:val="00291DC5"/>
    <w:rsid w:val="00291DD2"/>
    <w:rsid w:val="00291F11"/>
    <w:rsid w:val="00291F43"/>
    <w:rsid w:val="00291F44"/>
    <w:rsid w:val="00291F91"/>
    <w:rsid w:val="00291F99"/>
    <w:rsid w:val="00292006"/>
    <w:rsid w:val="00292091"/>
    <w:rsid w:val="002920DE"/>
    <w:rsid w:val="00292168"/>
    <w:rsid w:val="002922DA"/>
    <w:rsid w:val="002922F7"/>
    <w:rsid w:val="00292387"/>
    <w:rsid w:val="00292448"/>
    <w:rsid w:val="0029244C"/>
    <w:rsid w:val="00292491"/>
    <w:rsid w:val="0029257E"/>
    <w:rsid w:val="00292599"/>
    <w:rsid w:val="002925E1"/>
    <w:rsid w:val="0029262B"/>
    <w:rsid w:val="00292657"/>
    <w:rsid w:val="002926CF"/>
    <w:rsid w:val="002926EE"/>
    <w:rsid w:val="00292787"/>
    <w:rsid w:val="002927D3"/>
    <w:rsid w:val="00292806"/>
    <w:rsid w:val="0029286E"/>
    <w:rsid w:val="002928F5"/>
    <w:rsid w:val="00292907"/>
    <w:rsid w:val="002929C9"/>
    <w:rsid w:val="00292AB9"/>
    <w:rsid w:val="00292BEF"/>
    <w:rsid w:val="00292C16"/>
    <w:rsid w:val="00292C57"/>
    <w:rsid w:val="00292C8D"/>
    <w:rsid w:val="00292C9A"/>
    <w:rsid w:val="00292CC0"/>
    <w:rsid w:val="00292CC5"/>
    <w:rsid w:val="00292CC6"/>
    <w:rsid w:val="00292CFF"/>
    <w:rsid w:val="00292D09"/>
    <w:rsid w:val="00292DB9"/>
    <w:rsid w:val="00292DF6"/>
    <w:rsid w:val="00292DF9"/>
    <w:rsid w:val="00292F64"/>
    <w:rsid w:val="00293032"/>
    <w:rsid w:val="0029308A"/>
    <w:rsid w:val="0029308F"/>
    <w:rsid w:val="002930B9"/>
    <w:rsid w:val="002930E7"/>
    <w:rsid w:val="002930EB"/>
    <w:rsid w:val="00293148"/>
    <w:rsid w:val="0029318B"/>
    <w:rsid w:val="00293245"/>
    <w:rsid w:val="002932DA"/>
    <w:rsid w:val="002933C5"/>
    <w:rsid w:val="002934E0"/>
    <w:rsid w:val="0029356B"/>
    <w:rsid w:val="00293602"/>
    <w:rsid w:val="0029370E"/>
    <w:rsid w:val="0029372A"/>
    <w:rsid w:val="002937C1"/>
    <w:rsid w:val="00293826"/>
    <w:rsid w:val="002938B5"/>
    <w:rsid w:val="002938BD"/>
    <w:rsid w:val="002939ED"/>
    <w:rsid w:val="00293A8E"/>
    <w:rsid w:val="00293B1B"/>
    <w:rsid w:val="00293B1D"/>
    <w:rsid w:val="00293C7C"/>
    <w:rsid w:val="00293F18"/>
    <w:rsid w:val="00293FA5"/>
    <w:rsid w:val="00293FAE"/>
    <w:rsid w:val="00294052"/>
    <w:rsid w:val="0029416A"/>
    <w:rsid w:val="002941AF"/>
    <w:rsid w:val="00294213"/>
    <w:rsid w:val="0029421F"/>
    <w:rsid w:val="00294389"/>
    <w:rsid w:val="002943A3"/>
    <w:rsid w:val="00294411"/>
    <w:rsid w:val="00294423"/>
    <w:rsid w:val="00294498"/>
    <w:rsid w:val="00294595"/>
    <w:rsid w:val="002945ED"/>
    <w:rsid w:val="00294646"/>
    <w:rsid w:val="00294718"/>
    <w:rsid w:val="0029482A"/>
    <w:rsid w:val="002948E4"/>
    <w:rsid w:val="00294A4E"/>
    <w:rsid w:val="00294ADA"/>
    <w:rsid w:val="00294BEA"/>
    <w:rsid w:val="00294BF4"/>
    <w:rsid w:val="00294D41"/>
    <w:rsid w:val="00294D57"/>
    <w:rsid w:val="00294D69"/>
    <w:rsid w:val="00294DA5"/>
    <w:rsid w:val="00294DCE"/>
    <w:rsid w:val="00294EE5"/>
    <w:rsid w:val="00294F0A"/>
    <w:rsid w:val="00294F16"/>
    <w:rsid w:val="00294F2E"/>
    <w:rsid w:val="00294FEA"/>
    <w:rsid w:val="00294FED"/>
    <w:rsid w:val="0029501B"/>
    <w:rsid w:val="0029520B"/>
    <w:rsid w:val="00295227"/>
    <w:rsid w:val="00295231"/>
    <w:rsid w:val="0029533E"/>
    <w:rsid w:val="002953AD"/>
    <w:rsid w:val="0029544C"/>
    <w:rsid w:val="00295496"/>
    <w:rsid w:val="002954F3"/>
    <w:rsid w:val="00295557"/>
    <w:rsid w:val="00295680"/>
    <w:rsid w:val="002956B4"/>
    <w:rsid w:val="0029573D"/>
    <w:rsid w:val="002957B2"/>
    <w:rsid w:val="002957BB"/>
    <w:rsid w:val="002957D4"/>
    <w:rsid w:val="00295824"/>
    <w:rsid w:val="00295880"/>
    <w:rsid w:val="0029588F"/>
    <w:rsid w:val="002958A4"/>
    <w:rsid w:val="002958C0"/>
    <w:rsid w:val="002958C6"/>
    <w:rsid w:val="0029592D"/>
    <w:rsid w:val="00295987"/>
    <w:rsid w:val="002959E5"/>
    <w:rsid w:val="00295BB8"/>
    <w:rsid w:val="00295BE3"/>
    <w:rsid w:val="00295E97"/>
    <w:rsid w:val="00295F65"/>
    <w:rsid w:val="002960AB"/>
    <w:rsid w:val="0029622A"/>
    <w:rsid w:val="0029636A"/>
    <w:rsid w:val="0029639D"/>
    <w:rsid w:val="002963EC"/>
    <w:rsid w:val="0029641E"/>
    <w:rsid w:val="002965FD"/>
    <w:rsid w:val="00296693"/>
    <w:rsid w:val="002966C3"/>
    <w:rsid w:val="00296762"/>
    <w:rsid w:val="0029676D"/>
    <w:rsid w:val="002969E0"/>
    <w:rsid w:val="00296A22"/>
    <w:rsid w:val="00296B8F"/>
    <w:rsid w:val="00296BD4"/>
    <w:rsid w:val="00296BFC"/>
    <w:rsid w:val="00296C05"/>
    <w:rsid w:val="00296C83"/>
    <w:rsid w:val="00296CF5"/>
    <w:rsid w:val="00296D2B"/>
    <w:rsid w:val="00296D42"/>
    <w:rsid w:val="00296E07"/>
    <w:rsid w:val="00296EE8"/>
    <w:rsid w:val="00296F7E"/>
    <w:rsid w:val="00296FF8"/>
    <w:rsid w:val="0029701E"/>
    <w:rsid w:val="00297049"/>
    <w:rsid w:val="002970D9"/>
    <w:rsid w:val="002971A6"/>
    <w:rsid w:val="002971FB"/>
    <w:rsid w:val="00297208"/>
    <w:rsid w:val="002972E8"/>
    <w:rsid w:val="00297336"/>
    <w:rsid w:val="00297385"/>
    <w:rsid w:val="0029739D"/>
    <w:rsid w:val="0029769D"/>
    <w:rsid w:val="0029774C"/>
    <w:rsid w:val="0029775A"/>
    <w:rsid w:val="002977D7"/>
    <w:rsid w:val="002977ED"/>
    <w:rsid w:val="00297833"/>
    <w:rsid w:val="0029794A"/>
    <w:rsid w:val="0029799D"/>
    <w:rsid w:val="00297AB0"/>
    <w:rsid w:val="00297AC3"/>
    <w:rsid w:val="00297ADD"/>
    <w:rsid w:val="00297B41"/>
    <w:rsid w:val="00297B61"/>
    <w:rsid w:val="00297D4C"/>
    <w:rsid w:val="00297DAA"/>
    <w:rsid w:val="00297E8E"/>
    <w:rsid w:val="002A0184"/>
    <w:rsid w:val="002A0195"/>
    <w:rsid w:val="002A0268"/>
    <w:rsid w:val="002A02E8"/>
    <w:rsid w:val="002A0394"/>
    <w:rsid w:val="002A04E0"/>
    <w:rsid w:val="002A04E1"/>
    <w:rsid w:val="002A0553"/>
    <w:rsid w:val="002A05A5"/>
    <w:rsid w:val="002A0614"/>
    <w:rsid w:val="002A0662"/>
    <w:rsid w:val="002A073F"/>
    <w:rsid w:val="002A0743"/>
    <w:rsid w:val="002A0875"/>
    <w:rsid w:val="002A0BC8"/>
    <w:rsid w:val="002A0D63"/>
    <w:rsid w:val="002A0DB7"/>
    <w:rsid w:val="002A0DE1"/>
    <w:rsid w:val="002A0EA9"/>
    <w:rsid w:val="002A0F07"/>
    <w:rsid w:val="002A10DE"/>
    <w:rsid w:val="002A1243"/>
    <w:rsid w:val="002A12EB"/>
    <w:rsid w:val="002A1325"/>
    <w:rsid w:val="002A14C2"/>
    <w:rsid w:val="002A152F"/>
    <w:rsid w:val="002A1534"/>
    <w:rsid w:val="002A1556"/>
    <w:rsid w:val="002A1578"/>
    <w:rsid w:val="002A1689"/>
    <w:rsid w:val="002A16C9"/>
    <w:rsid w:val="002A16D7"/>
    <w:rsid w:val="002A16F2"/>
    <w:rsid w:val="002A1755"/>
    <w:rsid w:val="002A1836"/>
    <w:rsid w:val="002A1964"/>
    <w:rsid w:val="002A1A12"/>
    <w:rsid w:val="002A1A90"/>
    <w:rsid w:val="002A1B97"/>
    <w:rsid w:val="002A1F64"/>
    <w:rsid w:val="002A2009"/>
    <w:rsid w:val="002A2031"/>
    <w:rsid w:val="002A2081"/>
    <w:rsid w:val="002A2233"/>
    <w:rsid w:val="002A239C"/>
    <w:rsid w:val="002A23B5"/>
    <w:rsid w:val="002A2433"/>
    <w:rsid w:val="002A2486"/>
    <w:rsid w:val="002A24B9"/>
    <w:rsid w:val="002A24F8"/>
    <w:rsid w:val="002A2508"/>
    <w:rsid w:val="002A262E"/>
    <w:rsid w:val="002A2730"/>
    <w:rsid w:val="002A290A"/>
    <w:rsid w:val="002A298B"/>
    <w:rsid w:val="002A29AD"/>
    <w:rsid w:val="002A29B7"/>
    <w:rsid w:val="002A29BA"/>
    <w:rsid w:val="002A2A04"/>
    <w:rsid w:val="002A2AE5"/>
    <w:rsid w:val="002A2AEF"/>
    <w:rsid w:val="002A2B09"/>
    <w:rsid w:val="002A2C5C"/>
    <w:rsid w:val="002A2C99"/>
    <w:rsid w:val="002A2D0F"/>
    <w:rsid w:val="002A2D6D"/>
    <w:rsid w:val="002A2DF8"/>
    <w:rsid w:val="002A2F22"/>
    <w:rsid w:val="002A2F4C"/>
    <w:rsid w:val="002A2F73"/>
    <w:rsid w:val="002A2FCD"/>
    <w:rsid w:val="002A30CD"/>
    <w:rsid w:val="002A3153"/>
    <w:rsid w:val="002A31CC"/>
    <w:rsid w:val="002A31D2"/>
    <w:rsid w:val="002A31D3"/>
    <w:rsid w:val="002A31D5"/>
    <w:rsid w:val="002A3225"/>
    <w:rsid w:val="002A324F"/>
    <w:rsid w:val="002A343A"/>
    <w:rsid w:val="002A348A"/>
    <w:rsid w:val="002A34A3"/>
    <w:rsid w:val="002A35AF"/>
    <w:rsid w:val="002A361A"/>
    <w:rsid w:val="002A36E3"/>
    <w:rsid w:val="002A3774"/>
    <w:rsid w:val="002A379A"/>
    <w:rsid w:val="002A37DD"/>
    <w:rsid w:val="002A37EA"/>
    <w:rsid w:val="002A37F5"/>
    <w:rsid w:val="002A382F"/>
    <w:rsid w:val="002A38B6"/>
    <w:rsid w:val="002A3992"/>
    <w:rsid w:val="002A3A15"/>
    <w:rsid w:val="002A3BB1"/>
    <w:rsid w:val="002A3C34"/>
    <w:rsid w:val="002A3CC3"/>
    <w:rsid w:val="002A3E99"/>
    <w:rsid w:val="002A3F16"/>
    <w:rsid w:val="002A4011"/>
    <w:rsid w:val="002A407C"/>
    <w:rsid w:val="002A4103"/>
    <w:rsid w:val="002A4186"/>
    <w:rsid w:val="002A4277"/>
    <w:rsid w:val="002A42B0"/>
    <w:rsid w:val="002A42F5"/>
    <w:rsid w:val="002A4400"/>
    <w:rsid w:val="002A44AC"/>
    <w:rsid w:val="002A44BE"/>
    <w:rsid w:val="002A451B"/>
    <w:rsid w:val="002A451D"/>
    <w:rsid w:val="002A45F8"/>
    <w:rsid w:val="002A46E3"/>
    <w:rsid w:val="002A47EA"/>
    <w:rsid w:val="002A483C"/>
    <w:rsid w:val="002A4845"/>
    <w:rsid w:val="002A487A"/>
    <w:rsid w:val="002A491A"/>
    <w:rsid w:val="002A4BA3"/>
    <w:rsid w:val="002A4BAD"/>
    <w:rsid w:val="002A4C44"/>
    <w:rsid w:val="002A4CF4"/>
    <w:rsid w:val="002A4D17"/>
    <w:rsid w:val="002A4DA7"/>
    <w:rsid w:val="002A4E25"/>
    <w:rsid w:val="002A4E2F"/>
    <w:rsid w:val="002A4E81"/>
    <w:rsid w:val="002A4E85"/>
    <w:rsid w:val="002A4ED5"/>
    <w:rsid w:val="002A4F49"/>
    <w:rsid w:val="002A507C"/>
    <w:rsid w:val="002A5134"/>
    <w:rsid w:val="002A517B"/>
    <w:rsid w:val="002A5250"/>
    <w:rsid w:val="002A5271"/>
    <w:rsid w:val="002A52BF"/>
    <w:rsid w:val="002A5386"/>
    <w:rsid w:val="002A53AB"/>
    <w:rsid w:val="002A54A2"/>
    <w:rsid w:val="002A553A"/>
    <w:rsid w:val="002A555B"/>
    <w:rsid w:val="002A55AE"/>
    <w:rsid w:val="002A562B"/>
    <w:rsid w:val="002A5672"/>
    <w:rsid w:val="002A5775"/>
    <w:rsid w:val="002A57A2"/>
    <w:rsid w:val="002A57D5"/>
    <w:rsid w:val="002A5863"/>
    <w:rsid w:val="002A5939"/>
    <w:rsid w:val="002A599B"/>
    <w:rsid w:val="002A5A8F"/>
    <w:rsid w:val="002A5ABE"/>
    <w:rsid w:val="002A5B45"/>
    <w:rsid w:val="002A5B82"/>
    <w:rsid w:val="002A5BD4"/>
    <w:rsid w:val="002A5D87"/>
    <w:rsid w:val="002A5E9E"/>
    <w:rsid w:val="002A6130"/>
    <w:rsid w:val="002A6200"/>
    <w:rsid w:val="002A623E"/>
    <w:rsid w:val="002A6291"/>
    <w:rsid w:val="002A63F8"/>
    <w:rsid w:val="002A6426"/>
    <w:rsid w:val="002A64FC"/>
    <w:rsid w:val="002A653B"/>
    <w:rsid w:val="002A65A4"/>
    <w:rsid w:val="002A6662"/>
    <w:rsid w:val="002A6711"/>
    <w:rsid w:val="002A6723"/>
    <w:rsid w:val="002A6754"/>
    <w:rsid w:val="002A67F3"/>
    <w:rsid w:val="002A6866"/>
    <w:rsid w:val="002A6951"/>
    <w:rsid w:val="002A6964"/>
    <w:rsid w:val="002A6A0A"/>
    <w:rsid w:val="002A6AC2"/>
    <w:rsid w:val="002A6AD9"/>
    <w:rsid w:val="002A6B5F"/>
    <w:rsid w:val="002A6CBE"/>
    <w:rsid w:val="002A6D30"/>
    <w:rsid w:val="002A6DAF"/>
    <w:rsid w:val="002A6E36"/>
    <w:rsid w:val="002A6E76"/>
    <w:rsid w:val="002A6F20"/>
    <w:rsid w:val="002A6F63"/>
    <w:rsid w:val="002A6F81"/>
    <w:rsid w:val="002A7020"/>
    <w:rsid w:val="002A7124"/>
    <w:rsid w:val="002A7136"/>
    <w:rsid w:val="002A7161"/>
    <w:rsid w:val="002A7238"/>
    <w:rsid w:val="002A7334"/>
    <w:rsid w:val="002A743B"/>
    <w:rsid w:val="002A7506"/>
    <w:rsid w:val="002A7562"/>
    <w:rsid w:val="002A758A"/>
    <w:rsid w:val="002A75FC"/>
    <w:rsid w:val="002A7670"/>
    <w:rsid w:val="002A768F"/>
    <w:rsid w:val="002A76E8"/>
    <w:rsid w:val="002A774D"/>
    <w:rsid w:val="002A7805"/>
    <w:rsid w:val="002A7856"/>
    <w:rsid w:val="002A78B1"/>
    <w:rsid w:val="002A7934"/>
    <w:rsid w:val="002A79C4"/>
    <w:rsid w:val="002A79F5"/>
    <w:rsid w:val="002A79F7"/>
    <w:rsid w:val="002A7A2A"/>
    <w:rsid w:val="002A7A58"/>
    <w:rsid w:val="002A7ABE"/>
    <w:rsid w:val="002A7B33"/>
    <w:rsid w:val="002A7B60"/>
    <w:rsid w:val="002A7C36"/>
    <w:rsid w:val="002A7D5F"/>
    <w:rsid w:val="002A7D8A"/>
    <w:rsid w:val="002A7DA9"/>
    <w:rsid w:val="002A7E27"/>
    <w:rsid w:val="002A7E4B"/>
    <w:rsid w:val="002A7EDD"/>
    <w:rsid w:val="002A7FF8"/>
    <w:rsid w:val="002B0076"/>
    <w:rsid w:val="002B00CE"/>
    <w:rsid w:val="002B0196"/>
    <w:rsid w:val="002B0279"/>
    <w:rsid w:val="002B03D7"/>
    <w:rsid w:val="002B03F0"/>
    <w:rsid w:val="002B0400"/>
    <w:rsid w:val="002B0470"/>
    <w:rsid w:val="002B0512"/>
    <w:rsid w:val="002B0537"/>
    <w:rsid w:val="002B06C5"/>
    <w:rsid w:val="002B06FE"/>
    <w:rsid w:val="002B0703"/>
    <w:rsid w:val="002B07E3"/>
    <w:rsid w:val="002B080C"/>
    <w:rsid w:val="002B085B"/>
    <w:rsid w:val="002B099E"/>
    <w:rsid w:val="002B0A89"/>
    <w:rsid w:val="002B0AFC"/>
    <w:rsid w:val="002B0B8F"/>
    <w:rsid w:val="002B0C4A"/>
    <w:rsid w:val="002B0C85"/>
    <w:rsid w:val="002B0D53"/>
    <w:rsid w:val="002B0D99"/>
    <w:rsid w:val="002B0DC8"/>
    <w:rsid w:val="002B0E90"/>
    <w:rsid w:val="002B0F28"/>
    <w:rsid w:val="002B0F5C"/>
    <w:rsid w:val="002B0FC4"/>
    <w:rsid w:val="002B100C"/>
    <w:rsid w:val="002B109E"/>
    <w:rsid w:val="002B10DA"/>
    <w:rsid w:val="002B116D"/>
    <w:rsid w:val="002B1235"/>
    <w:rsid w:val="002B1277"/>
    <w:rsid w:val="002B1359"/>
    <w:rsid w:val="002B13A9"/>
    <w:rsid w:val="002B13BC"/>
    <w:rsid w:val="002B13D3"/>
    <w:rsid w:val="002B14F3"/>
    <w:rsid w:val="002B162C"/>
    <w:rsid w:val="002B1663"/>
    <w:rsid w:val="002B16F3"/>
    <w:rsid w:val="002B1915"/>
    <w:rsid w:val="002B19C0"/>
    <w:rsid w:val="002B19DF"/>
    <w:rsid w:val="002B1A24"/>
    <w:rsid w:val="002B1AFD"/>
    <w:rsid w:val="002B1B19"/>
    <w:rsid w:val="002B1B25"/>
    <w:rsid w:val="002B1B26"/>
    <w:rsid w:val="002B1B74"/>
    <w:rsid w:val="002B1BDD"/>
    <w:rsid w:val="002B1C05"/>
    <w:rsid w:val="002B1CA1"/>
    <w:rsid w:val="002B1CF1"/>
    <w:rsid w:val="002B1D52"/>
    <w:rsid w:val="002B1E33"/>
    <w:rsid w:val="002B1E46"/>
    <w:rsid w:val="002B1EA9"/>
    <w:rsid w:val="002B1F3E"/>
    <w:rsid w:val="002B1F5A"/>
    <w:rsid w:val="002B2027"/>
    <w:rsid w:val="002B205A"/>
    <w:rsid w:val="002B20D2"/>
    <w:rsid w:val="002B20E4"/>
    <w:rsid w:val="002B210C"/>
    <w:rsid w:val="002B2110"/>
    <w:rsid w:val="002B21DE"/>
    <w:rsid w:val="002B22CB"/>
    <w:rsid w:val="002B22E0"/>
    <w:rsid w:val="002B2354"/>
    <w:rsid w:val="002B247B"/>
    <w:rsid w:val="002B24DF"/>
    <w:rsid w:val="002B25E1"/>
    <w:rsid w:val="002B2707"/>
    <w:rsid w:val="002B27E1"/>
    <w:rsid w:val="002B285F"/>
    <w:rsid w:val="002B2884"/>
    <w:rsid w:val="002B2945"/>
    <w:rsid w:val="002B29A5"/>
    <w:rsid w:val="002B29CA"/>
    <w:rsid w:val="002B29E0"/>
    <w:rsid w:val="002B29E6"/>
    <w:rsid w:val="002B2A05"/>
    <w:rsid w:val="002B2A2E"/>
    <w:rsid w:val="002B2CAC"/>
    <w:rsid w:val="002B2D12"/>
    <w:rsid w:val="002B2D3B"/>
    <w:rsid w:val="002B2E2C"/>
    <w:rsid w:val="002B2E99"/>
    <w:rsid w:val="002B2F52"/>
    <w:rsid w:val="002B2F5E"/>
    <w:rsid w:val="002B310B"/>
    <w:rsid w:val="002B322D"/>
    <w:rsid w:val="002B3240"/>
    <w:rsid w:val="002B3256"/>
    <w:rsid w:val="002B331F"/>
    <w:rsid w:val="002B3385"/>
    <w:rsid w:val="002B347B"/>
    <w:rsid w:val="002B3492"/>
    <w:rsid w:val="002B34BC"/>
    <w:rsid w:val="002B34C8"/>
    <w:rsid w:val="002B34D6"/>
    <w:rsid w:val="002B35C7"/>
    <w:rsid w:val="002B366A"/>
    <w:rsid w:val="002B36FB"/>
    <w:rsid w:val="002B377B"/>
    <w:rsid w:val="002B37BA"/>
    <w:rsid w:val="002B38B4"/>
    <w:rsid w:val="002B3A1C"/>
    <w:rsid w:val="002B3A8A"/>
    <w:rsid w:val="002B3A96"/>
    <w:rsid w:val="002B3B86"/>
    <w:rsid w:val="002B3B8F"/>
    <w:rsid w:val="002B3C10"/>
    <w:rsid w:val="002B3CB6"/>
    <w:rsid w:val="002B3DA2"/>
    <w:rsid w:val="002B3DC1"/>
    <w:rsid w:val="002B3E1A"/>
    <w:rsid w:val="002B3E85"/>
    <w:rsid w:val="002B4006"/>
    <w:rsid w:val="002B40B0"/>
    <w:rsid w:val="002B40B9"/>
    <w:rsid w:val="002B410D"/>
    <w:rsid w:val="002B41DC"/>
    <w:rsid w:val="002B4208"/>
    <w:rsid w:val="002B4254"/>
    <w:rsid w:val="002B4453"/>
    <w:rsid w:val="002B44CF"/>
    <w:rsid w:val="002B44F7"/>
    <w:rsid w:val="002B4508"/>
    <w:rsid w:val="002B459E"/>
    <w:rsid w:val="002B45AC"/>
    <w:rsid w:val="002B45DD"/>
    <w:rsid w:val="002B4777"/>
    <w:rsid w:val="002B481F"/>
    <w:rsid w:val="002B49F0"/>
    <w:rsid w:val="002B4A07"/>
    <w:rsid w:val="002B4AC9"/>
    <w:rsid w:val="002B4AE3"/>
    <w:rsid w:val="002B4C29"/>
    <w:rsid w:val="002B4CD6"/>
    <w:rsid w:val="002B4D6C"/>
    <w:rsid w:val="002B4DB1"/>
    <w:rsid w:val="002B4EA5"/>
    <w:rsid w:val="002B4F1D"/>
    <w:rsid w:val="002B4FFE"/>
    <w:rsid w:val="002B50DD"/>
    <w:rsid w:val="002B518E"/>
    <w:rsid w:val="002B519B"/>
    <w:rsid w:val="002B540D"/>
    <w:rsid w:val="002B5423"/>
    <w:rsid w:val="002B552C"/>
    <w:rsid w:val="002B5546"/>
    <w:rsid w:val="002B55A4"/>
    <w:rsid w:val="002B5645"/>
    <w:rsid w:val="002B56D0"/>
    <w:rsid w:val="002B56E5"/>
    <w:rsid w:val="002B56F8"/>
    <w:rsid w:val="002B576F"/>
    <w:rsid w:val="002B579F"/>
    <w:rsid w:val="002B57E9"/>
    <w:rsid w:val="002B5851"/>
    <w:rsid w:val="002B5A6C"/>
    <w:rsid w:val="002B5A8E"/>
    <w:rsid w:val="002B5A9A"/>
    <w:rsid w:val="002B5B4F"/>
    <w:rsid w:val="002B5BBC"/>
    <w:rsid w:val="002B5BE9"/>
    <w:rsid w:val="002B5C3C"/>
    <w:rsid w:val="002B5F39"/>
    <w:rsid w:val="002B5F73"/>
    <w:rsid w:val="002B5FD6"/>
    <w:rsid w:val="002B603D"/>
    <w:rsid w:val="002B604B"/>
    <w:rsid w:val="002B6076"/>
    <w:rsid w:val="002B60EB"/>
    <w:rsid w:val="002B611E"/>
    <w:rsid w:val="002B6183"/>
    <w:rsid w:val="002B62DB"/>
    <w:rsid w:val="002B6319"/>
    <w:rsid w:val="002B65EB"/>
    <w:rsid w:val="002B66A2"/>
    <w:rsid w:val="002B673D"/>
    <w:rsid w:val="002B676D"/>
    <w:rsid w:val="002B67F0"/>
    <w:rsid w:val="002B6898"/>
    <w:rsid w:val="002B68E0"/>
    <w:rsid w:val="002B6948"/>
    <w:rsid w:val="002B6971"/>
    <w:rsid w:val="002B6A06"/>
    <w:rsid w:val="002B6A8C"/>
    <w:rsid w:val="002B6AF8"/>
    <w:rsid w:val="002B6B0C"/>
    <w:rsid w:val="002B6B12"/>
    <w:rsid w:val="002B6B67"/>
    <w:rsid w:val="002B6B9D"/>
    <w:rsid w:val="002B6C38"/>
    <w:rsid w:val="002B6C88"/>
    <w:rsid w:val="002B6D03"/>
    <w:rsid w:val="002B6DE9"/>
    <w:rsid w:val="002B6E31"/>
    <w:rsid w:val="002B6E34"/>
    <w:rsid w:val="002B6E5C"/>
    <w:rsid w:val="002B6E6D"/>
    <w:rsid w:val="002B6E83"/>
    <w:rsid w:val="002B6EB7"/>
    <w:rsid w:val="002B6EE4"/>
    <w:rsid w:val="002B6F22"/>
    <w:rsid w:val="002B6F73"/>
    <w:rsid w:val="002B6F88"/>
    <w:rsid w:val="002B70AF"/>
    <w:rsid w:val="002B70B2"/>
    <w:rsid w:val="002B710E"/>
    <w:rsid w:val="002B71D6"/>
    <w:rsid w:val="002B7239"/>
    <w:rsid w:val="002B7386"/>
    <w:rsid w:val="002B74B0"/>
    <w:rsid w:val="002B7678"/>
    <w:rsid w:val="002B76B6"/>
    <w:rsid w:val="002B76EC"/>
    <w:rsid w:val="002B793F"/>
    <w:rsid w:val="002B7955"/>
    <w:rsid w:val="002B7962"/>
    <w:rsid w:val="002B799A"/>
    <w:rsid w:val="002B79A2"/>
    <w:rsid w:val="002B79EF"/>
    <w:rsid w:val="002B7A0A"/>
    <w:rsid w:val="002B7A82"/>
    <w:rsid w:val="002B7AF0"/>
    <w:rsid w:val="002B7B62"/>
    <w:rsid w:val="002B7DC2"/>
    <w:rsid w:val="002B7DCA"/>
    <w:rsid w:val="002B7F2A"/>
    <w:rsid w:val="002B7F2E"/>
    <w:rsid w:val="002B7F7A"/>
    <w:rsid w:val="002B7F80"/>
    <w:rsid w:val="002B7FFC"/>
    <w:rsid w:val="002C0017"/>
    <w:rsid w:val="002C005F"/>
    <w:rsid w:val="002C00C3"/>
    <w:rsid w:val="002C00EA"/>
    <w:rsid w:val="002C0135"/>
    <w:rsid w:val="002C0180"/>
    <w:rsid w:val="002C0191"/>
    <w:rsid w:val="002C01E7"/>
    <w:rsid w:val="002C020B"/>
    <w:rsid w:val="002C0213"/>
    <w:rsid w:val="002C0290"/>
    <w:rsid w:val="002C0297"/>
    <w:rsid w:val="002C02A3"/>
    <w:rsid w:val="002C02D6"/>
    <w:rsid w:val="002C031E"/>
    <w:rsid w:val="002C03DA"/>
    <w:rsid w:val="002C0428"/>
    <w:rsid w:val="002C0476"/>
    <w:rsid w:val="002C04F6"/>
    <w:rsid w:val="002C04FF"/>
    <w:rsid w:val="002C0556"/>
    <w:rsid w:val="002C05DB"/>
    <w:rsid w:val="002C064B"/>
    <w:rsid w:val="002C0691"/>
    <w:rsid w:val="002C06AB"/>
    <w:rsid w:val="002C0745"/>
    <w:rsid w:val="002C07BE"/>
    <w:rsid w:val="002C08DA"/>
    <w:rsid w:val="002C08E7"/>
    <w:rsid w:val="002C08F4"/>
    <w:rsid w:val="002C0963"/>
    <w:rsid w:val="002C0973"/>
    <w:rsid w:val="002C0B6E"/>
    <w:rsid w:val="002C0BBF"/>
    <w:rsid w:val="002C0BC7"/>
    <w:rsid w:val="002C0C62"/>
    <w:rsid w:val="002C0E10"/>
    <w:rsid w:val="002C0ECE"/>
    <w:rsid w:val="002C0F86"/>
    <w:rsid w:val="002C1119"/>
    <w:rsid w:val="002C1144"/>
    <w:rsid w:val="002C1147"/>
    <w:rsid w:val="002C1183"/>
    <w:rsid w:val="002C11E5"/>
    <w:rsid w:val="002C1255"/>
    <w:rsid w:val="002C125E"/>
    <w:rsid w:val="002C127B"/>
    <w:rsid w:val="002C1308"/>
    <w:rsid w:val="002C1391"/>
    <w:rsid w:val="002C13C9"/>
    <w:rsid w:val="002C13D3"/>
    <w:rsid w:val="002C1424"/>
    <w:rsid w:val="002C1477"/>
    <w:rsid w:val="002C1480"/>
    <w:rsid w:val="002C149D"/>
    <w:rsid w:val="002C14A4"/>
    <w:rsid w:val="002C15CA"/>
    <w:rsid w:val="002C15E5"/>
    <w:rsid w:val="002C1629"/>
    <w:rsid w:val="002C168A"/>
    <w:rsid w:val="002C199B"/>
    <w:rsid w:val="002C1AB8"/>
    <w:rsid w:val="002C1AD2"/>
    <w:rsid w:val="002C1B38"/>
    <w:rsid w:val="002C1BE8"/>
    <w:rsid w:val="002C1CE8"/>
    <w:rsid w:val="002C1E13"/>
    <w:rsid w:val="002C1EBF"/>
    <w:rsid w:val="002C1F6C"/>
    <w:rsid w:val="002C2006"/>
    <w:rsid w:val="002C20E3"/>
    <w:rsid w:val="002C212A"/>
    <w:rsid w:val="002C2133"/>
    <w:rsid w:val="002C2162"/>
    <w:rsid w:val="002C218B"/>
    <w:rsid w:val="002C2278"/>
    <w:rsid w:val="002C228A"/>
    <w:rsid w:val="002C22A6"/>
    <w:rsid w:val="002C22C7"/>
    <w:rsid w:val="002C234D"/>
    <w:rsid w:val="002C2528"/>
    <w:rsid w:val="002C2545"/>
    <w:rsid w:val="002C2546"/>
    <w:rsid w:val="002C2599"/>
    <w:rsid w:val="002C26A8"/>
    <w:rsid w:val="002C26E2"/>
    <w:rsid w:val="002C26EF"/>
    <w:rsid w:val="002C274C"/>
    <w:rsid w:val="002C2784"/>
    <w:rsid w:val="002C27B4"/>
    <w:rsid w:val="002C27E8"/>
    <w:rsid w:val="002C28CD"/>
    <w:rsid w:val="002C290A"/>
    <w:rsid w:val="002C29A3"/>
    <w:rsid w:val="002C2A2A"/>
    <w:rsid w:val="002C2A52"/>
    <w:rsid w:val="002C2B45"/>
    <w:rsid w:val="002C2B9B"/>
    <w:rsid w:val="002C2CD6"/>
    <w:rsid w:val="002C2CF2"/>
    <w:rsid w:val="002C2D27"/>
    <w:rsid w:val="002C2D82"/>
    <w:rsid w:val="002C2EC2"/>
    <w:rsid w:val="002C2F5F"/>
    <w:rsid w:val="002C2F68"/>
    <w:rsid w:val="002C308A"/>
    <w:rsid w:val="002C30DB"/>
    <w:rsid w:val="002C3187"/>
    <w:rsid w:val="002C3250"/>
    <w:rsid w:val="002C3270"/>
    <w:rsid w:val="002C327C"/>
    <w:rsid w:val="002C32E0"/>
    <w:rsid w:val="002C3318"/>
    <w:rsid w:val="002C3381"/>
    <w:rsid w:val="002C3398"/>
    <w:rsid w:val="002C346D"/>
    <w:rsid w:val="002C359D"/>
    <w:rsid w:val="002C35AF"/>
    <w:rsid w:val="002C3611"/>
    <w:rsid w:val="002C363D"/>
    <w:rsid w:val="002C3640"/>
    <w:rsid w:val="002C3699"/>
    <w:rsid w:val="002C36DE"/>
    <w:rsid w:val="002C36E2"/>
    <w:rsid w:val="002C3A08"/>
    <w:rsid w:val="002C3B18"/>
    <w:rsid w:val="002C3B45"/>
    <w:rsid w:val="002C3C5A"/>
    <w:rsid w:val="002C3D21"/>
    <w:rsid w:val="002C3E2B"/>
    <w:rsid w:val="002C3E8B"/>
    <w:rsid w:val="002C3F55"/>
    <w:rsid w:val="002C40E7"/>
    <w:rsid w:val="002C40F0"/>
    <w:rsid w:val="002C4152"/>
    <w:rsid w:val="002C418D"/>
    <w:rsid w:val="002C425D"/>
    <w:rsid w:val="002C429E"/>
    <w:rsid w:val="002C42D9"/>
    <w:rsid w:val="002C431B"/>
    <w:rsid w:val="002C441A"/>
    <w:rsid w:val="002C448A"/>
    <w:rsid w:val="002C44F1"/>
    <w:rsid w:val="002C4628"/>
    <w:rsid w:val="002C47F9"/>
    <w:rsid w:val="002C4849"/>
    <w:rsid w:val="002C48D7"/>
    <w:rsid w:val="002C48DF"/>
    <w:rsid w:val="002C4919"/>
    <w:rsid w:val="002C49E9"/>
    <w:rsid w:val="002C4A91"/>
    <w:rsid w:val="002C4AD8"/>
    <w:rsid w:val="002C4CE6"/>
    <w:rsid w:val="002C4CF7"/>
    <w:rsid w:val="002C4D26"/>
    <w:rsid w:val="002C4EB3"/>
    <w:rsid w:val="002C4EDB"/>
    <w:rsid w:val="002C4F8E"/>
    <w:rsid w:val="002C5051"/>
    <w:rsid w:val="002C514D"/>
    <w:rsid w:val="002C51F4"/>
    <w:rsid w:val="002C5243"/>
    <w:rsid w:val="002C5288"/>
    <w:rsid w:val="002C532F"/>
    <w:rsid w:val="002C5347"/>
    <w:rsid w:val="002C5371"/>
    <w:rsid w:val="002C5417"/>
    <w:rsid w:val="002C54C9"/>
    <w:rsid w:val="002C5528"/>
    <w:rsid w:val="002C5647"/>
    <w:rsid w:val="002C564E"/>
    <w:rsid w:val="002C5822"/>
    <w:rsid w:val="002C5872"/>
    <w:rsid w:val="002C599A"/>
    <w:rsid w:val="002C59A3"/>
    <w:rsid w:val="002C59AA"/>
    <w:rsid w:val="002C59BA"/>
    <w:rsid w:val="002C5A55"/>
    <w:rsid w:val="002C5A56"/>
    <w:rsid w:val="002C5D94"/>
    <w:rsid w:val="002C5E56"/>
    <w:rsid w:val="002C5EE6"/>
    <w:rsid w:val="002C5F8B"/>
    <w:rsid w:val="002C5FAE"/>
    <w:rsid w:val="002C605B"/>
    <w:rsid w:val="002C6156"/>
    <w:rsid w:val="002C618F"/>
    <w:rsid w:val="002C622D"/>
    <w:rsid w:val="002C62C9"/>
    <w:rsid w:val="002C62CA"/>
    <w:rsid w:val="002C65BC"/>
    <w:rsid w:val="002C660D"/>
    <w:rsid w:val="002C66E7"/>
    <w:rsid w:val="002C676A"/>
    <w:rsid w:val="002C6801"/>
    <w:rsid w:val="002C6A77"/>
    <w:rsid w:val="002C6ACF"/>
    <w:rsid w:val="002C6B21"/>
    <w:rsid w:val="002C6B4B"/>
    <w:rsid w:val="002C6BFF"/>
    <w:rsid w:val="002C6ECF"/>
    <w:rsid w:val="002C6F6A"/>
    <w:rsid w:val="002C6F77"/>
    <w:rsid w:val="002C6F92"/>
    <w:rsid w:val="002C7058"/>
    <w:rsid w:val="002C70DC"/>
    <w:rsid w:val="002C7120"/>
    <w:rsid w:val="002C7139"/>
    <w:rsid w:val="002C722B"/>
    <w:rsid w:val="002C7287"/>
    <w:rsid w:val="002C731A"/>
    <w:rsid w:val="002C735E"/>
    <w:rsid w:val="002C74A1"/>
    <w:rsid w:val="002C74A4"/>
    <w:rsid w:val="002C757A"/>
    <w:rsid w:val="002C75E1"/>
    <w:rsid w:val="002C7776"/>
    <w:rsid w:val="002C77DC"/>
    <w:rsid w:val="002C7938"/>
    <w:rsid w:val="002C7A00"/>
    <w:rsid w:val="002C7A99"/>
    <w:rsid w:val="002C7AAF"/>
    <w:rsid w:val="002C7B94"/>
    <w:rsid w:val="002C7BB8"/>
    <w:rsid w:val="002C7BEB"/>
    <w:rsid w:val="002C7C74"/>
    <w:rsid w:val="002C7C7C"/>
    <w:rsid w:val="002C7CCF"/>
    <w:rsid w:val="002C7CF0"/>
    <w:rsid w:val="002C7D49"/>
    <w:rsid w:val="002C7D58"/>
    <w:rsid w:val="002C7D7E"/>
    <w:rsid w:val="002C7E11"/>
    <w:rsid w:val="002C7E65"/>
    <w:rsid w:val="002C7FB6"/>
    <w:rsid w:val="002C7FFA"/>
    <w:rsid w:val="002D0008"/>
    <w:rsid w:val="002D004A"/>
    <w:rsid w:val="002D0085"/>
    <w:rsid w:val="002D01F1"/>
    <w:rsid w:val="002D020C"/>
    <w:rsid w:val="002D0273"/>
    <w:rsid w:val="002D029A"/>
    <w:rsid w:val="002D0378"/>
    <w:rsid w:val="002D0381"/>
    <w:rsid w:val="002D040D"/>
    <w:rsid w:val="002D0446"/>
    <w:rsid w:val="002D0529"/>
    <w:rsid w:val="002D0573"/>
    <w:rsid w:val="002D0574"/>
    <w:rsid w:val="002D05B2"/>
    <w:rsid w:val="002D05F9"/>
    <w:rsid w:val="002D0682"/>
    <w:rsid w:val="002D06BC"/>
    <w:rsid w:val="002D0721"/>
    <w:rsid w:val="002D0734"/>
    <w:rsid w:val="002D07DB"/>
    <w:rsid w:val="002D0854"/>
    <w:rsid w:val="002D0862"/>
    <w:rsid w:val="002D088B"/>
    <w:rsid w:val="002D092E"/>
    <w:rsid w:val="002D093B"/>
    <w:rsid w:val="002D0964"/>
    <w:rsid w:val="002D09F4"/>
    <w:rsid w:val="002D0A12"/>
    <w:rsid w:val="002D0A17"/>
    <w:rsid w:val="002D0A98"/>
    <w:rsid w:val="002D0B3F"/>
    <w:rsid w:val="002D0B92"/>
    <w:rsid w:val="002D0BAA"/>
    <w:rsid w:val="002D0C28"/>
    <w:rsid w:val="002D0C46"/>
    <w:rsid w:val="002D0C90"/>
    <w:rsid w:val="002D0D1C"/>
    <w:rsid w:val="002D0D4F"/>
    <w:rsid w:val="002D0D77"/>
    <w:rsid w:val="002D0E5F"/>
    <w:rsid w:val="002D0F91"/>
    <w:rsid w:val="002D0FFA"/>
    <w:rsid w:val="002D10A5"/>
    <w:rsid w:val="002D10CC"/>
    <w:rsid w:val="002D11EF"/>
    <w:rsid w:val="002D1258"/>
    <w:rsid w:val="002D1260"/>
    <w:rsid w:val="002D12E4"/>
    <w:rsid w:val="002D1453"/>
    <w:rsid w:val="002D149D"/>
    <w:rsid w:val="002D164D"/>
    <w:rsid w:val="002D16EC"/>
    <w:rsid w:val="002D17ED"/>
    <w:rsid w:val="002D181C"/>
    <w:rsid w:val="002D186D"/>
    <w:rsid w:val="002D1980"/>
    <w:rsid w:val="002D19C4"/>
    <w:rsid w:val="002D1AC2"/>
    <w:rsid w:val="002D1BFE"/>
    <w:rsid w:val="002D1CCB"/>
    <w:rsid w:val="002D1D54"/>
    <w:rsid w:val="002D1D67"/>
    <w:rsid w:val="002D1E32"/>
    <w:rsid w:val="002D1E48"/>
    <w:rsid w:val="002D1F78"/>
    <w:rsid w:val="002D20A5"/>
    <w:rsid w:val="002D20E9"/>
    <w:rsid w:val="002D2172"/>
    <w:rsid w:val="002D21D5"/>
    <w:rsid w:val="002D21DD"/>
    <w:rsid w:val="002D229D"/>
    <w:rsid w:val="002D239A"/>
    <w:rsid w:val="002D23B6"/>
    <w:rsid w:val="002D2444"/>
    <w:rsid w:val="002D245F"/>
    <w:rsid w:val="002D248B"/>
    <w:rsid w:val="002D25AA"/>
    <w:rsid w:val="002D25D2"/>
    <w:rsid w:val="002D25F3"/>
    <w:rsid w:val="002D2631"/>
    <w:rsid w:val="002D272A"/>
    <w:rsid w:val="002D27AC"/>
    <w:rsid w:val="002D27EB"/>
    <w:rsid w:val="002D286A"/>
    <w:rsid w:val="002D28D1"/>
    <w:rsid w:val="002D28DD"/>
    <w:rsid w:val="002D290C"/>
    <w:rsid w:val="002D2935"/>
    <w:rsid w:val="002D29A9"/>
    <w:rsid w:val="002D2A5F"/>
    <w:rsid w:val="002D2BE1"/>
    <w:rsid w:val="002D2C94"/>
    <w:rsid w:val="002D2CC1"/>
    <w:rsid w:val="002D2CF0"/>
    <w:rsid w:val="002D2D15"/>
    <w:rsid w:val="002D2D29"/>
    <w:rsid w:val="002D2D36"/>
    <w:rsid w:val="002D2D80"/>
    <w:rsid w:val="002D2DE3"/>
    <w:rsid w:val="002D2E2E"/>
    <w:rsid w:val="002D2EAD"/>
    <w:rsid w:val="002D2EB3"/>
    <w:rsid w:val="002D2F0D"/>
    <w:rsid w:val="002D2F51"/>
    <w:rsid w:val="002D2F90"/>
    <w:rsid w:val="002D3064"/>
    <w:rsid w:val="002D30EF"/>
    <w:rsid w:val="002D3108"/>
    <w:rsid w:val="002D311C"/>
    <w:rsid w:val="002D31A4"/>
    <w:rsid w:val="002D31C5"/>
    <w:rsid w:val="002D31E5"/>
    <w:rsid w:val="002D31F0"/>
    <w:rsid w:val="002D322A"/>
    <w:rsid w:val="002D347F"/>
    <w:rsid w:val="002D3494"/>
    <w:rsid w:val="002D34B6"/>
    <w:rsid w:val="002D354C"/>
    <w:rsid w:val="002D3659"/>
    <w:rsid w:val="002D3661"/>
    <w:rsid w:val="002D36E2"/>
    <w:rsid w:val="002D3712"/>
    <w:rsid w:val="002D3717"/>
    <w:rsid w:val="002D3723"/>
    <w:rsid w:val="002D372C"/>
    <w:rsid w:val="002D37AC"/>
    <w:rsid w:val="002D3847"/>
    <w:rsid w:val="002D3848"/>
    <w:rsid w:val="002D3869"/>
    <w:rsid w:val="002D392D"/>
    <w:rsid w:val="002D3A59"/>
    <w:rsid w:val="002D3A70"/>
    <w:rsid w:val="002D3C10"/>
    <w:rsid w:val="002D3C4E"/>
    <w:rsid w:val="002D3DAF"/>
    <w:rsid w:val="002D3DFF"/>
    <w:rsid w:val="002D3E4C"/>
    <w:rsid w:val="002D3EBD"/>
    <w:rsid w:val="002D4013"/>
    <w:rsid w:val="002D4024"/>
    <w:rsid w:val="002D415F"/>
    <w:rsid w:val="002D41AF"/>
    <w:rsid w:val="002D41D9"/>
    <w:rsid w:val="002D41FF"/>
    <w:rsid w:val="002D4279"/>
    <w:rsid w:val="002D438D"/>
    <w:rsid w:val="002D438F"/>
    <w:rsid w:val="002D45BE"/>
    <w:rsid w:val="002D4661"/>
    <w:rsid w:val="002D4678"/>
    <w:rsid w:val="002D467D"/>
    <w:rsid w:val="002D46BF"/>
    <w:rsid w:val="002D4796"/>
    <w:rsid w:val="002D48C6"/>
    <w:rsid w:val="002D495F"/>
    <w:rsid w:val="002D497F"/>
    <w:rsid w:val="002D4990"/>
    <w:rsid w:val="002D4B00"/>
    <w:rsid w:val="002D4BBE"/>
    <w:rsid w:val="002D4BF8"/>
    <w:rsid w:val="002D4C39"/>
    <w:rsid w:val="002D4D32"/>
    <w:rsid w:val="002D4DDD"/>
    <w:rsid w:val="002D4E04"/>
    <w:rsid w:val="002D4EEC"/>
    <w:rsid w:val="002D4FE3"/>
    <w:rsid w:val="002D501E"/>
    <w:rsid w:val="002D50E6"/>
    <w:rsid w:val="002D5101"/>
    <w:rsid w:val="002D51AE"/>
    <w:rsid w:val="002D51D4"/>
    <w:rsid w:val="002D5216"/>
    <w:rsid w:val="002D524A"/>
    <w:rsid w:val="002D528A"/>
    <w:rsid w:val="002D5399"/>
    <w:rsid w:val="002D5477"/>
    <w:rsid w:val="002D547E"/>
    <w:rsid w:val="002D55AE"/>
    <w:rsid w:val="002D5639"/>
    <w:rsid w:val="002D56A4"/>
    <w:rsid w:val="002D570C"/>
    <w:rsid w:val="002D57A4"/>
    <w:rsid w:val="002D57BD"/>
    <w:rsid w:val="002D57D8"/>
    <w:rsid w:val="002D58A8"/>
    <w:rsid w:val="002D58AD"/>
    <w:rsid w:val="002D597D"/>
    <w:rsid w:val="002D599B"/>
    <w:rsid w:val="002D59B5"/>
    <w:rsid w:val="002D59C9"/>
    <w:rsid w:val="002D5A1F"/>
    <w:rsid w:val="002D5B5F"/>
    <w:rsid w:val="002D5CD3"/>
    <w:rsid w:val="002D5EFF"/>
    <w:rsid w:val="002D606F"/>
    <w:rsid w:val="002D60B8"/>
    <w:rsid w:val="002D6112"/>
    <w:rsid w:val="002D6135"/>
    <w:rsid w:val="002D6233"/>
    <w:rsid w:val="002D6252"/>
    <w:rsid w:val="002D6261"/>
    <w:rsid w:val="002D6292"/>
    <w:rsid w:val="002D62BD"/>
    <w:rsid w:val="002D6324"/>
    <w:rsid w:val="002D63E6"/>
    <w:rsid w:val="002D653E"/>
    <w:rsid w:val="002D6587"/>
    <w:rsid w:val="002D658D"/>
    <w:rsid w:val="002D65B2"/>
    <w:rsid w:val="002D65D0"/>
    <w:rsid w:val="002D660A"/>
    <w:rsid w:val="002D6703"/>
    <w:rsid w:val="002D6744"/>
    <w:rsid w:val="002D6748"/>
    <w:rsid w:val="002D6792"/>
    <w:rsid w:val="002D6801"/>
    <w:rsid w:val="002D6861"/>
    <w:rsid w:val="002D68F6"/>
    <w:rsid w:val="002D6A7C"/>
    <w:rsid w:val="002D6B19"/>
    <w:rsid w:val="002D6BFD"/>
    <w:rsid w:val="002D6C2C"/>
    <w:rsid w:val="002D6E0B"/>
    <w:rsid w:val="002D6F83"/>
    <w:rsid w:val="002D6FC6"/>
    <w:rsid w:val="002D7065"/>
    <w:rsid w:val="002D7088"/>
    <w:rsid w:val="002D70FB"/>
    <w:rsid w:val="002D713A"/>
    <w:rsid w:val="002D71A9"/>
    <w:rsid w:val="002D71C1"/>
    <w:rsid w:val="002D7350"/>
    <w:rsid w:val="002D7393"/>
    <w:rsid w:val="002D73C6"/>
    <w:rsid w:val="002D74A0"/>
    <w:rsid w:val="002D74D7"/>
    <w:rsid w:val="002D758B"/>
    <w:rsid w:val="002D7634"/>
    <w:rsid w:val="002D7721"/>
    <w:rsid w:val="002D77F5"/>
    <w:rsid w:val="002D7841"/>
    <w:rsid w:val="002D7869"/>
    <w:rsid w:val="002D7890"/>
    <w:rsid w:val="002D7898"/>
    <w:rsid w:val="002D78BE"/>
    <w:rsid w:val="002D78D7"/>
    <w:rsid w:val="002D7924"/>
    <w:rsid w:val="002D7A21"/>
    <w:rsid w:val="002D7AD2"/>
    <w:rsid w:val="002D7B1D"/>
    <w:rsid w:val="002D7B40"/>
    <w:rsid w:val="002D7B59"/>
    <w:rsid w:val="002D7BCA"/>
    <w:rsid w:val="002D7BFC"/>
    <w:rsid w:val="002D7C5D"/>
    <w:rsid w:val="002D7DD2"/>
    <w:rsid w:val="002D7E03"/>
    <w:rsid w:val="002D7F22"/>
    <w:rsid w:val="002E00F0"/>
    <w:rsid w:val="002E0126"/>
    <w:rsid w:val="002E01AD"/>
    <w:rsid w:val="002E01FC"/>
    <w:rsid w:val="002E0218"/>
    <w:rsid w:val="002E0244"/>
    <w:rsid w:val="002E024F"/>
    <w:rsid w:val="002E0276"/>
    <w:rsid w:val="002E0350"/>
    <w:rsid w:val="002E0485"/>
    <w:rsid w:val="002E0489"/>
    <w:rsid w:val="002E0731"/>
    <w:rsid w:val="002E07F0"/>
    <w:rsid w:val="002E08DA"/>
    <w:rsid w:val="002E08FD"/>
    <w:rsid w:val="002E0931"/>
    <w:rsid w:val="002E09DF"/>
    <w:rsid w:val="002E0A90"/>
    <w:rsid w:val="002E0B38"/>
    <w:rsid w:val="002E0C70"/>
    <w:rsid w:val="002E0C8C"/>
    <w:rsid w:val="002E0D7F"/>
    <w:rsid w:val="002E0DB4"/>
    <w:rsid w:val="002E0DF9"/>
    <w:rsid w:val="002E0E32"/>
    <w:rsid w:val="002E0E80"/>
    <w:rsid w:val="002E0F07"/>
    <w:rsid w:val="002E0F11"/>
    <w:rsid w:val="002E1039"/>
    <w:rsid w:val="002E1078"/>
    <w:rsid w:val="002E11DA"/>
    <w:rsid w:val="002E126B"/>
    <w:rsid w:val="002E12C5"/>
    <w:rsid w:val="002E12FA"/>
    <w:rsid w:val="002E1374"/>
    <w:rsid w:val="002E13C8"/>
    <w:rsid w:val="002E155B"/>
    <w:rsid w:val="002E15A0"/>
    <w:rsid w:val="002E161F"/>
    <w:rsid w:val="002E164D"/>
    <w:rsid w:val="002E168A"/>
    <w:rsid w:val="002E16A5"/>
    <w:rsid w:val="002E16AC"/>
    <w:rsid w:val="002E17C0"/>
    <w:rsid w:val="002E17DF"/>
    <w:rsid w:val="002E1811"/>
    <w:rsid w:val="002E184C"/>
    <w:rsid w:val="002E1989"/>
    <w:rsid w:val="002E19BD"/>
    <w:rsid w:val="002E19E8"/>
    <w:rsid w:val="002E19FF"/>
    <w:rsid w:val="002E1A69"/>
    <w:rsid w:val="002E1B48"/>
    <w:rsid w:val="002E1C61"/>
    <w:rsid w:val="002E1C67"/>
    <w:rsid w:val="002E1D0C"/>
    <w:rsid w:val="002E1D17"/>
    <w:rsid w:val="002E1D9C"/>
    <w:rsid w:val="002E1E48"/>
    <w:rsid w:val="002E1FA7"/>
    <w:rsid w:val="002E2064"/>
    <w:rsid w:val="002E2087"/>
    <w:rsid w:val="002E20F9"/>
    <w:rsid w:val="002E2199"/>
    <w:rsid w:val="002E232A"/>
    <w:rsid w:val="002E2482"/>
    <w:rsid w:val="002E24A1"/>
    <w:rsid w:val="002E250B"/>
    <w:rsid w:val="002E2565"/>
    <w:rsid w:val="002E25C2"/>
    <w:rsid w:val="002E25CC"/>
    <w:rsid w:val="002E2625"/>
    <w:rsid w:val="002E2715"/>
    <w:rsid w:val="002E273E"/>
    <w:rsid w:val="002E27A9"/>
    <w:rsid w:val="002E27BD"/>
    <w:rsid w:val="002E28E8"/>
    <w:rsid w:val="002E291E"/>
    <w:rsid w:val="002E2920"/>
    <w:rsid w:val="002E29F9"/>
    <w:rsid w:val="002E2A02"/>
    <w:rsid w:val="002E2A28"/>
    <w:rsid w:val="002E2B75"/>
    <w:rsid w:val="002E2BBC"/>
    <w:rsid w:val="002E2CAC"/>
    <w:rsid w:val="002E2CBF"/>
    <w:rsid w:val="002E2CD2"/>
    <w:rsid w:val="002E2CD5"/>
    <w:rsid w:val="002E2D43"/>
    <w:rsid w:val="002E2D84"/>
    <w:rsid w:val="002E2DB5"/>
    <w:rsid w:val="002E2DB7"/>
    <w:rsid w:val="002E2E13"/>
    <w:rsid w:val="002E2E51"/>
    <w:rsid w:val="002E2EED"/>
    <w:rsid w:val="002E2F31"/>
    <w:rsid w:val="002E2FB2"/>
    <w:rsid w:val="002E3006"/>
    <w:rsid w:val="002E32FE"/>
    <w:rsid w:val="002E3371"/>
    <w:rsid w:val="002E33C8"/>
    <w:rsid w:val="002E3442"/>
    <w:rsid w:val="002E34ED"/>
    <w:rsid w:val="002E3510"/>
    <w:rsid w:val="002E358F"/>
    <w:rsid w:val="002E362E"/>
    <w:rsid w:val="002E37F4"/>
    <w:rsid w:val="002E3830"/>
    <w:rsid w:val="002E39A3"/>
    <w:rsid w:val="002E39A6"/>
    <w:rsid w:val="002E3AF1"/>
    <w:rsid w:val="002E3BBC"/>
    <w:rsid w:val="002E3CBB"/>
    <w:rsid w:val="002E3D07"/>
    <w:rsid w:val="002E3D3D"/>
    <w:rsid w:val="002E3D7D"/>
    <w:rsid w:val="002E3E8E"/>
    <w:rsid w:val="002E3F18"/>
    <w:rsid w:val="002E3FA7"/>
    <w:rsid w:val="002E417F"/>
    <w:rsid w:val="002E426C"/>
    <w:rsid w:val="002E43A1"/>
    <w:rsid w:val="002E43A7"/>
    <w:rsid w:val="002E43BA"/>
    <w:rsid w:val="002E441D"/>
    <w:rsid w:val="002E4427"/>
    <w:rsid w:val="002E4479"/>
    <w:rsid w:val="002E450E"/>
    <w:rsid w:val="002E450F"/>
    <w:rsid w:val="002E454D"/>
    <w:rsid w:val="002E45E0"/>
    <w:rsid w:val="002E47D5"/>
    <w:rsid w:val="002E47E9"/>
    <w:rsid w:val="002E4827"/>
    <w:rsid w:val="002E484F"/>
    <w:rsid w:val="002E48D9"/>
    <w:rsid w:val="002E495F"/>
    <w:rsid w:val="002E49D3"/>
    <w:rsid w:val="002E4A4D"/>
    <w:rsid w:val="002E4B3C"/>
    <w:rsid w:val="002E4C0D"/>
    <w:rsid w:val="002E4C39"/>
    <w:rsid w:val="002E4C4D"/>
    <w:rsid w:val="002E4C5B"/>
    <w:rsid w:val="002E4C86"/>
    <w:rsid w:val="002E4CC4"/>
    <w:rsid w:val="002E4E01"/>
    <w:rsid w:val="002E4F66"/>
    <w:rsid w:val="002E4FAD"/>
    <w:rsid w:val="002E5094"/>
    <w:rsid w:val="002E50DE"/>
    <w:rsid w:val="002E5154"/>
    <w:rsid w:val="002E5166"/>
    <w:rsid w:val="002E51FF"/>
    <w:rsid w:val="002E525F"/>
    <w:rsid w:val="002E52AC"/>
    <w:rsid w:val="002E52D5"/>
    <w:rsid w:val="002E53D4"/>
    <w:rsid w:val="002E540D"/>
    <w:rsid w:val="002E5427"/>
    <w:rsid w:val="002E547A"/>
    <w:rsid w:val="002E54E7"/>
    <w:rsid w:val="002E559C"/>
    <w:rsid w:val="002E5604"/>
    <w:rsid w:val="002E5791"/>
    <w:rsid w:val="002E57B2"/>
    <w:rsid w:val="002E57E8"/>
    <w:rsid w:val="002E5885"/>
    <w:rsid w:val="002E596B"/>
    <w:rsid w:val="002E5ACE"/>
    <w:rsid w:val="002E5AEB"/>
    <w:rsid w:val="002E5B0E"/>
    <w:rsid w:val="002E5C69"/>
    <w:rsid w:val="002E5CB4"/>
    <w:rsid w:val="002E5D75"/>
    <w:rsid w:val="002E5DB9"/>
    <w:rsid w:val="002E5E35"/>
    <w:rsid w:val="002E5FD6"/>
    <w:rsid w:val="002E60DF"/>
    <w:rsid w:val="002E61D6"/>
    <w:rsid w:val="002E6281"/>
    <w:rsid w:val="002E637E"/>
    <w:rsid w:val="002E6422"/>
    <w:rsid w:val="002E650B"/>
    <w:rsid w:val="002E65CA"/>
    <w:rsid w:val="002E65F9"/>
    <w:rsid w:val="002E6681"/>
    <w:rsid w:val="002E6775"/>
    <w:rsid w:val="002E6845"/>
    <w:rsid w:val="002E688B"/>
    <w:rsid w:val="002E6934"/>
    <w:rsid w:val="002E69F7"/>
    <w:rsid w:val="002E6A7A"/>
    <w:rsid w:val="002E6B0B"/>
    <w:rsid w:val="002E6B74"/>
    <w:rsid w:val="002E6BA6"/>
    <w:rsid w:val="002E6C3A"/>
    <w:rsid w:val="002E6C9C"/>
    <w:rsid w:val="002E6CDB"/>
    <w:rsid w:val="002E6DE1"/>
    <w:rsid w:val="002E6E63"/>
    <w:rsid w:val="002E7091"/>
    <w:rsid w:val="002E7133"/>
    <w:rsid w:val="002E7162"/>
    <w:rsid w:val="002E71AC"/>
    <w:rsid w:val="002E72F5"/>
    <w:rsid w:val="002E73B4"/>
    <w:rsid w:val="002E74CA"/>
    <w:rsid w:val="002E7515"/>
    <w:rsid w:val="002E7539"/>
    <w:rsid w:val="002E76CE"/>
    <w:rsid w:val="002E77AF"/>
    <w:rsid w:val="002E77C8"/>
    <w:rsid w:val="002E781A"/>
    <w:rsid w:val="002E7AB2"/>
    <w:rsid w:val="002E7C63"/>
    <w:rsid w:val="002E7D9E"/>
    <w:rsid w:val="002E7E5A"/>
    <w:rsid w:val="002F0091"/>
    <w:rsid w:val="002F0205"/>
    <w:rsid w:val="002F0264"/>
    <w:rsid w:val="002F0297"/>
    <w:rsid w:val="002F05E3"/>
    <w:rsid w:val="002F0716"/>
    <w:rsid w:val="002F0739"/>
    <w:rsid w:val="002F07DF"/>
    <w:rsid w:val="002F080F"/>
    <w:rsid w:val="002F0863"/>
    <w:rsid w:val="002F08EB"/>
    <w:rsid w:val="002F0938"/>
    <w:rsid w:val="002F096C"/>
    <w:rsid w:val="002F0A32"/>
    <w:rsid w:val="002F0AAE"/>
    <w:rsid w:val="002F0AB7"/>
    <w:rsid w:val="002F0B78"/>
    <w:rsid w:val="002F0B8A"/>
    <w:rsid w:val="002F0BF9"/>
    <w:rsid w:val="002F0C42"/>
    <w:rsid w:val="002F0CED"/>
    <w:rsid w:val="002F0DD7"/>
    <w:rsid w:val="002F0E44"/>
    <w:rsid w:val="002F0E75"/>
    <w:rsid w:val="002F0F2B"/>
    <w:rsid w:val="002F0FDB"/>
    <w:rsid w:val="002F0FFA"/>
    <w:rsid w:val="002F119F"/>
    <w:rsid w:val="002F1408"/>
    <w:rsid w:val="002F14EC"/>
    <w:rsid w:val="002F1572"/>
    <w:rsid w:val="002F18B5"/>
    <w:rsid w:val="002F195B"/>
    <w:rsid w:val="002F1A4E"/>
    <w:rsid w:val="002F1B78"/>
    <w:rsid w:val="002F1C88"/>
    <w:rsid w:val="002F1D0A"/>
    <w:rsid w:val="002F1D0C"/>
    <w:rsid w:val="002F1D19"/>
    <w:rsid w:val="002F1D20"/>
    <w:rsid w:val="002F1E1C"/>
    <w:rsid w:val="002F1EF6"/>
    <w:rsid w:val="002F1F7D"/>
    <w:rsid w:val="002F2051"/>
    <w:rsid w:val="002F209F"/>
    <w:rsid w:val="002F20D6"/>
    <w:rsid w:val="002F217E"/>
    <w:rsid w:val="002F21F1"/>
    <w:rsid w:val="002F2227"/>
    <w:rsid w:val="002F2235"/>
    <w:rsid w:val="002F2296"/>
    <w:rsid w:val="002F22DF"/>
    <w:rsid w:val="002F22E1"/>
    <w:rsid w:val="002F231B"/>
    <w:rsid w:val="002F237F"/>
    <w:rsid w:val="002F23D9"/>
    <w:rsid w:val="002F244F"/>
    <w:rsid w:val="002F24AD"/>
    <w:rsid w:val="002F2516"/>
    <w:rsid w:val="002F255B"/>
    <w:rsid w:val="002F2608"/>
    <w:rsid w:val="002F2690"/>
    <w:rsid w:val="002F2752"/>
    <w:rsid w:val="002F284E"/>
    <w:rsid w:val="002F2857"/>
    <w:rsid w:val="002F28BF"/>
    <w:rsid w:val="002F28C2"/>
    <w:rsid w:val="002F290D"/>
    <w:rsid w:val="002F2927"/>
    <w:rsid w:val="002F2A8F"/>
    <w:rsid w:val="002F2AAC"/>
    <w:rsid w:val="002F2B14"/>
    <w:rsid w:val="002F2C84"/>
    <w:rsid w:val="002F2CBD"/>
    <w:rsid w:val="002F2CD6"/>
    <w:rsid w:val="002F2D08"/>
    <w:rsid w:val="002F2D8F"/>
    <w:rsid w:val="002F2DE1"/>
    <w:rsid w:val="002F2F3C"/>
    <w:rsid w:val="002F3028"/>
    <w:rsid w:val="002F304B"/>
    <w:rsid w:val="002F3067"/>
    <w:rsid w:val="002F3103"/>
    <w:rsid w:val="002F314D"/>
    <w:rsid w:val="002F318C"/>
    <w:rsid w:val="002F3215"/>
    <w:rsid w:val="002F32C9"/>
    <w:rsid w:val="002F3413"/>
    <w:rsid w:val="002F34A5"/>
    <w:rsid w:val="002F3604"/>
    <w:rsid w:val="002F3628"/>
    <w:rsid w:val="002F36A8"/>
    <w:rsid w:val="002F36A9"/>
    <w:rsid w:val="002F3859"/>
    <w:rsid w:val="002F386E"/>
    <w:rsid w:val="002F38BA"/>
    <w:rsid w:val="002F397F"/>
    <w:rsid w:val="002F39F0"/>
    <w:rsid w:val="002F3AED"/>
    <w:rsid w:val="002F3B53"/>
    <w:rsid w:val="002F3C11"/>
    <w:rsid w:val="002F3C71"/>
    <w:rsid w:val="002F3CAB"/>
    <w:rsid w:val="002F3D60"/>
    <w:rsid w:val="002F3E4D"/>
    <w:rsid w:val="002F3F75"/>
    <w:rsid w:val="002F4003"/>
    <w:rsid w:val="002F4020"/>
    <w:rsid w:val="002F4096"/>
    <w:rsid w:val="002F417A"/>
    <w:rsid w:val="002F4221"/>
    <w:rsid w:val="002F42B6"/>
    <w:rsid w:val="002F42F3"/>
    <w:rsid w:val="002F4302"/>
    <w:rsid w:val="002F4399"/>
    <w:rsid w:val="002F43A4"/>
    <w:rsid w:val="002F4443"/>
    <w:rsid w:val="002F445D"/>
    <w:rsid w:val="002F44F0"/>
    <w:rsid w:val="002F4527"/>
    <w:rsid w:val="002F463E"/>
    <w:rsid w:val="002F475B"/>
    <w:rsid w:val="002F476B"/>
    <w:rsid w:val="002F47A8"/>
    <w:rsid w:val="002F47D4"/>
    <w:rsid w:val="002F47FD"/>
    <w:rsid w:val="002F4BEA"/>
    <w:rsid w:val="002F4BF7"/>
    <w:rsid w:val="002F4C03"/>
    <w:rsid w:val="002F4C58"/>
    <w:rsid w:val="002F4C68"/>
    <w:rsid w:val="002F4CF0"/>
    <w:rsid w:val="002F4D09"/>
    <w:rsid w:val="002F4D74"/>
    <w:rsid w:val="002F4DE3"/>
    <w:rsid w:val="002F4DF8"/>
    <w:rsid w:val="002F4E20"/>
    <w:rsid w:val="002F4E8E"/>
    <w:rsid w:val="002F4EF9"/>
    <w:rsid w:val="002F50DC"/>
    <w:rsid w:val="002F50DD"/>
    <w:rsid w:val="002F520D"/>
    <w:rsid w:val="002F5467"/>
    <w:rsid w:val="002F553D"/>
    <w:rsid w:val="002F5557"/>
    <w:rsid w:val="002F557E"/>
    <w:rsid w:val="002F558A"/>
    <w:rsid w:val="002F558E"/>
    <w:rsid w:val="002F55B6"/>
    <w:rsid w:val="002F55DB"/>
    <w:rsid w:val="002F55EF"/>
    <w:rsid w:val="002F5650"/>
    <w:rsid w:val="002F56A4"/>
    <w:rsid w:val="002F5802"/>
    <w:rsid w:val="002F5810"/>
    <w:rsid w:val="002F58A9"/>
    <w:rsid w:val="002F58EA"/>
    <w:rsid w:val="002F5974"/>
    <w:rsid w:val="002F5AA3"/>
    <w:rsid w:val="002F5AEF"/>
    <w:rsid w:val="002F5BC4"/>
    <w:rsid w:val="002F5BFA"/>
    <w:rsid w:val="002F5CA0"/>
    <w:rsid w:val="002F5D03"/>
    <w:rsid w:val="002F5D09"/>
    <w:rsid w:val="002F5D7E"/>
    <w:rsid w:val="002F5D86"/>
    <w:rsid w:val="002F5DF0"/>
    <w:rsid w:val="002F5F04"/>
    <w:rsid w:val="002F5F10"/>
    <w:rsid w:val="002F5F8B"/>
    <w:rsid w:val="002F5F99"/>
    <w:rsid w:val="002F5FB0"/>
    <w:rsid w:val="002F5FD1"/>
    <w:rsid w:val="002F6013"/>
    <w:rsid w:val="002F601B"/>
    <w:rsid w:val="002F6048"/>
    <w:rsid w:val="002F6116"/>
    <w:rsid w:val="002F6155"/>
    <w:rsid w:val="002F618B"/>
    <w:rsid w:val="002F61BE"/>
    <w:rsid w:val="002F620C"/>
    <w:rsid w:val="002F6276"/>
    <w:rsid w:val="002F6346"/>
    <w:rsid w:val="002F6396"/>
    <w:rsid w:val="002F639C"/>
    <w:rsid w:val="002F63A0"/>
    <w:rsid w:val="002F63BF"/>
    <w:rsid w:val="002F63FD"/>
    <w:rsid w:val="002F6481"/>
    <w:rsid w:val="002F65AA"/>
    <w:rsid w:val="002F65AD"/>
    <w:rsid w:val="002F661B"/>
    <w:rsid w:val="002F6650"/>
    <w:rsid w:val="002F6757"/>
    <w:rsid w:val="002F67F8"/>
    <w:rsid w:val="002F6854"/>
    <w:rsid w:val="002F694E"/>
    <w:rsid w:val="002F69CA"/>
    <w:rsid w:val="002F6A58"/>
    <w:rsid w:val="002F6ABD"/>
    <w:rsid w:val="002F6AC1"/>
    <w:rsid w:val="002F6B1F"/>
    <w:rsid w:val="002F6B9E"/>
    <w:rsid w:val="002F6BBF"/>
    <w:rsid w:val="002F6BC0"/>
    <w:rsid w:val="002F6BDD"/>
    <w:rsid w:val="002F6CD9"/>
    <w:rsid w:val="002F6E2D"/>
    <w:rsid w:val="002F6E8F"/>
    <w:rsid w:val="002F6EEC"/>
    <w:rsid w:val="002F7060"/>
    <w:rsid w:val="002F711E"/>
    <w:rsid w:val="002F7190"/>
    <w:rsid w:val="002F71BF"/>
    <w:rsid w:val="002F722F"/>
    <w:rsid w:val="002F727F"/>
    <w:rsid w:val="002F729F"/>
    <w:rsid w:val="002F72EE"/>
    <w:rsid w:val="002F7389"/>
    <w:rsid w:val="002F738D"/>
    <w:rsid w:val="002F749D"/>
    <w:rsid w:val="002F74E6"/>
    <w:rsid w:val="002F75C1"/>
    <w:rsid w:val="002F7603"/>
    <w:rsid w:val="002F7640"/>
    <w:rsid w:val="002F7693"/>
    <w:rsid w:val="002F7732"/>
    <w:rsid w:val="002F77D8"/>
    <w:rsid w:val="002F78E5"/>
    <w:rsid w:val="002F799E"/>
    <w:rsid w:val="002F79C6"/>
    <w:rsid w:val="002F7BD0"/>
    <w:rsid w:val="002F7C61"/>
    <w:rsid w:val="002F7DA5"/>
    <w:rsid w:val="002F7DAD"/>
    <w:rsid w:val="002F7DC4"/>
    <w:rsid w:val="002F7E0E"/>
    <w:rsid w:val="00300065"/>
    <w:rsid w:val="003000C8"/>
    <w:rsid w:val="003001B4"/>
    <w:rsid w:val="00300204"/>
    <w:rsid w:val="00300296"/>
    <w:rsid w:val="00300341"/>
    <w:rsid w:val="00300360"/>
    <w:rsid w:val="003003A3"/>
    <w:rsid w:val="003003DB"/>
    <w:rsid w:val="003003ED"/>
    <w:rsid w:val="0030048A"/>
    <w:rsid w:val="0030056B"/>
    <w:rsid w:val="00300582"/>
    <w:rsid w:val="00300647"/>
    <w:rsid w:val="003006C9"/>
    <w:rsid w:val="003006F1"/>
    <w:rsid w:val="00300710"/>
    <w:rsid w:val="00300884"/>
    <w:rsid w:val="00300887"/>
    <w:rsid w:val="00300A08"/>
    <w:rsid w:val="00300A97"/>
    <w:rsid w:val="00300B1C"/>
    <w:rsid w:val="00300BF0"/>
    <w:rsid w:val="00300D74"/>
    <w:rsid w:val="00300F6A"/>
    <w:rsid w:val="0030106A"/>
    <w:rsid w:val="0030107C"/>
    <w:rsid w:val="003010DB"/>
    <w:rsid w:val="0030117D"/>
    <w:rsid w:val="003011DD"/>
    <w:rsid w:val="00301255"/>
    <w:rsid w:val="003012EB"/>
    <w:rsid w:val="00301327"/>
    <w:rsid w:val="003013EE"/>
    <w:rsid w:val="00301538"/>
    <w:rsid w:val="00301546"/>
    <w:rsid w:val="003015B7"/>
    <w:rsid w:val="003015DE"/>
    <w:rsid w:val="00301677"/>
    <w:rsid w:val="00301785"/>
    <w:rsid w:val="003017CC"/>
    <w:rsid w:val="00301801"/>
    <w:rsid w:val="00301845"/>
    <w:rsid w:val="00301900"/>
    <w:rsid w:val="00301A1D"/>
    <w:rsid w:val="00301A78"/>
    <w:rsid w:val="00301A94"/>
    <w:rsid w:val="00301B28"/>
    <w:rsid w:val="00301B2B"/>
    <w:rsid w:val="00301B33"/>
    <w:rsid w:val="00301BE6"/>
    <w:rsid w:val="00301D9F"/>
    <w:rsid w:val="00301EA6"/>
    <w:rsid w:val="0030202F"/>
    <w:rsid w:val="003020C0"/>
    <w:rsid w:val="003021C4"/>
    <w:rsid w:val="00302250"/>
    <w:rsid w:val="00302377"/>
    <w:rsid w:val="003023A2"/>
    <w:rsid w:val="003023AE"/>
    <w:rsid w:val="00302407"/>
    <w:rsid w:val="003024DA"/>
    <w:rsid w:val="00302510"/>
    <w:rsid w:val="00302538"/>
    <w:rsid w:val="003026B6"/>
    <w:rsid w:val="00302761"/>
    <w:rsid w:val="003027A2"/>
    <w:rsid w:val="00302902"/>
    <w:rsid w:val="0030290B"/>
    <w:rsid w:val="0030294D"/>
    <w:rsid w:val="0030295C"/>
    <w:rsid w:val="003029D0"/>
    <w:rsid w:val="00302A06"/>
    <w:rsid w:val="00302A91"/>
    <w:rsid w:val="00302B62"/>
    <w:rsid w:val="00302EAD"/>
    <w:rsid w:val="00302EE6"/>
    <w:rsid w:val="00302F05"/>
    <w:rsid w:val="00303003"/>
    <w:rsid w:val="003030BA"/>
    <w:rsid w:val="003030E2"/>
    <w:rsid w:val="00303102"/>
    <w:rsid w:val="003031DA"/>
    <w:rsid w:val="00303285"/>
    <w:rsid w:val="00303313"/>
    <w:rsid w:val="00303328"/>
    <w:rsid w:val="00303407"/>
    <w:rsid w:val="00303412"/>
    <w:rsid w:val="00303450"/>
    <w:rsid w:val="00303472"/>
    <w:rsid w:val="00303570"/>
    <w:rsid w:val="0030362C"/>
    <w:rsid w:val="003036F0"/>
    <w:rsid w:val="0030381D"/>
    <w:rsid w:val="0030388C"/>
    <w:rsid w:val="003038F8"/>
    <w:rsid w:val="00303967"/>
    <w:rsid w:val="003039D0"/>
    <w:rsid w:val="003039E3"/>
    <w:rsid w:val="00303AA8"/>
    <w:rsid w:val="00303AB3"/>
    <w:rsid w:val="00303B09"/>
    <w:rsid w:val="00303B52"/>
    <w:rsid w:val="00303C19"/>
    <w:rsid w:val="00303E4E"/>
    <w:rsid w:val="00303EC5"/>
    <w:rsid w:val="00303F32"/>
    <w:rsid w:val="00303F43"/>
    <w:rsid w:val="00304088"/>
    <w:rsid w:val="003040B0"/>
    <w:rsid w:val="003041FF"/>
    <w:rsid w:val="00304327"/>
    <w:rsid w:val="0030434C"/>
    <w:rsid w:val="003043CD"/>
    <w:rsid w:val="003044BB"/>
    <w:rsid w:val="0030457C"/>
    <w:rsid w:val="0030457F"/>
    <w:rsid w:val="00304704"/>
    <w:rsid w:val="00304759"/>
    <w:rsid w:val="003047DC"/>
    <w:rsid w:val="00304806"/>
    <w:rsid w:val="00304870"/>
    <w:rsid w:val="0030489C"/>
    <w:rsid w:val="003049BC"/>
    <w:rsid w:val="00304AC6"/>
    <w:rsid w:val="00304B00"/>
    <w:rsid w:val="00304B3A"/>
    <w:rsid w:val="00304B6F"/>
    <w:rsid w:val="00304B94"/>
    <w:rsid w:val="00304CE4"/>
    <w:rsid w:val="00304D08"/>
    <w:rsid w:val="00304D56"/>
    <w:rsid w:val="00304E26"/>
    <w:rsid w:val="00304E40"/>
    <w:rsid w:val="00304E77"/>
    <w:rsid w:val="00304EF2"/>
    <w:rsid w:val="00304F78"/>
    <w:rsid w:val="00304F84"/>
    <w:rsid w:val="00305022"/>
    <w:rsid w:val="003050A1"/>
    <w:rsid w:val="003050EA"/>
    <w:rsid w:val="003051BF"/>
    <w:rsid w:val="00305208"/>
    <w:rsid w:val="00305275"/>
    <w:rsid w:val="003052A9"/>
    <w:rsid w:val="00305383"/>
    <w:rsid w:val="003053FB"/>
    <w:rsid w:val="00305427"/>
    <w:rsid w:val="00305465"/>
    <w:rsid w:val="00305480"/>
    <w:rsid w:val="0030564B"/>
    <w:rsid w:val="00305770"/>
    <w:rsid w:val="003057B3"/>
    <w:rsid w:val="00305871"/>
    <w:rsid w:val="00305899"/>
    <w:rsid w:val="003058C5"/>
    <w:rsid w:val="003058EA"/>
    <w:rsid w:val="00305962"/>
    <w:rsid w:val="0030596D"/>
    <w:rsid w:val="0030597A"/>
    <w:rsid w:val="00305A70"/>
    <w:rsid w:val="00305B34"/>
    <w:rsid w:val="00305B76"/>
    <w:rsid w:val="00305C2A"/>
    <w:rsid w:val="00305C53"/>
    <w:rsid w:val="00305C70"/>
    <w:rsid w:val="00305D32"/>
    <w:rsid w:val="00305D36"/>
    <w:rsid w:val="00305D72"/>
    <w:rsid w:val="00305E70"/>
    <w:rsid w:val="00305E88"/>
    <w:rsid w:val="00305FB0"/>
    <w:rsid w:val="00305FB7"/>
    <w:rsid w:val="003061A4"/>
    <w:rsid w:val="003062F7"/>
    <w:rsid w:val="00306383"/>
    <w:rsid w:val="003063A2"/>
    <w:rsid w:val="003063E6"/>
    <w:rsid w:val="00306603"/>
    <w:rsid w:val="003067F8"/>
    <w:rsid w:val="00306997"/>
    <w:rsid w:val="003069BE"/>
    <w:rsid w:val="003069C9"/>
    <w:rsid w:val="003069D0"/>
    <w:rsid w:val="00306A2C"/>
    <w:rsid w:val="00306AF5"/>
    <w:rsid w:val="00306B1B"/>
    <w:rsid w:val="00306B3D"/>
    <w:rsid w:val="00306BCD"/>
    <w:rsid w:val="00306CAF"/>
    <w:rsid w:val="00306E2E"/>
    <w:rsid w:val="0030707D"/>
    <w:rsid w:val="003070C8"/>
    <w:rsid w:val="003071F0"/>
    <w:rsid w:val="003072E9"/>
    <w:rsid w:val="0030732D"/>
    <w:rsid w:val="003073DB"/>
    <w:rsid w:val="0030741C"/>
    <w:rsid w:val="00307475"/>
    <w:rsid w:val="003074F7"/>
    <w:rsid w:val="0030774F"/>
    <w:rsid w:val="00307829"/>
    <w:rsid w:val="0030783B"/>
    <w:rsid w:val="0030787E"/>
    <w:rsid w:val="003078B0"/>
    <w:rsid w:val="0030795C"/>
    <w:rsid w:val="00307973"/>
    <w:rsid w:val="00307AE1"/>
    <w:rsid w:val="00307C4B"/>
    <w:rsid w:val="00307CB0"/>
    <w:rsid w:val="00307D1A"/>
    <w:rsid w:val="00307D64"/>
    <w:rsid w:val="00307DA3"/>
    <w:rsid w:val="00307DCA"/>
    <w:rsid w:val="00307E8C"/>
    <w:rsid w:val="00307F05"/>
    <w:rsid w:val="00307F16"/>
    <w:rsid w:val="00307FAC"/>
    <w:rsid w:val="00310105"/>
    <w:rsid w:val="00310134"/>
    <w:rsid w:val="003101B8"/>
    <w:rsid w:val="003102B5"/>
    <w:rsid w:val="003102B8"/>
    <w:rsid w:val="003102DE"/>
    <w:rsid w:val="0031032A"/>
    <w:rsid w:val="003103B9"/>
    <w:rsid w:val="0031044B"/>
    <w:rsid w:val="003104D5"/>
    <w:rsid w:val="00310579"/>
    <w:rsid w:val="0031059B"/>
    <w:rsid w:val="003105BD"/>
    <w:rsid w:val="0031070B"/>
    <w:rsid w:val="0031078C"/>
    <w:rsid w:val="003107F8"/>
    <w:rsid w:val="00310803"/>
    <w:rsid w:val="00310837"/>
    <w:rsid w:val="003108E2"/>
    <w:rsid w:val="003109D3"/>
    <w:rsid w:val="00310AFB"/>
    <w:rsid w:val="00310BC2"/>
    <w:rsid w:val="00310C71"/>
    <w:rsid w:val="00310C92"/>
    <w:rsid w:val="00310CBF"/>
    <w:rsid w:val="00310D51"/>
    <w:rsid w:val="00310E05"/>
    <w:rsid w:val="00310E3C"/>
    <w:rsid w:val="00310E98"/>
    <w:rsid w:val="00310F2D"/>
    <w:rsid w:val="00310F35"/>
    <w:rsid w:val="00310F7B"/>
    <w:rsid w:val="00310FA4"/>
    <w:rsid w:val="0031102E"/>
    <w:rsid w:val="0031103D"/>
    <w:rsid w:val="00311102"/>
    <w:rsid w:val="0031113F"/>
    <w:rsid w:val="0031114B"/>
    <w:rsid w:val="0031115B"/>
    <w:rsid w:val="003111FB"/>
    <w:rsid w:val="0031120C"/>
    <w:rsid w:val="00311252"/>
    <w:rsid w:val="003112BF"/>
    <w:rsid w:val="003112D1"/>
    <w:rsid w:val="00311308"/>
    <w:rsid w:val="003113DD"/>
    <w:rsid w:val="00311402"/>
    <w:rsid w:val="003114A7"/>
    <w:rsid w:val="003114C3"/>
    <w:rsid w:val="00311561"/>
    <w:rsid w:val="00311584"/>
    <w:rsid w:val="00311594"/>
    <w:rsid w:val="003116AD"/>
    <w:rsid w:val="003116B0"/>
    <w:rsid w:val="00311760"/>
    <w:rsid w:val="0031178A"/>
    <w:rsid w:val="003117B8"/>
    <w:rsid w:val="00311817"/>
    <w:rsid w:val="0031187D"/>
    <w:rsid w:val="00311927"/>
    <w:rsid w:val="00311967"/>
    <w:rsid w:val="0031199A"/>
    <w:rsid w:val="0031199D"/>
    <w:rsid w:val="00311A01"/>
    <w:rsid w:val="00311ACF"/>
    <w:rsid w:val="00311BCC"/>
    <w:rsid w:val="00311BF4"/>
    <w:rsid w:val="00311C01"/>
    <w:rsid w:val="00311C47"/>
    <w:rsid w:val="00311D4C"/>
    <w:rsid w:val="00311DD6"/>
    <w:rsid w:val="00311E39"/>
    <w:rsid w:val="00311F9F"/>
    <w:rsid w:val="0031210D"/>
    <w:rsid w:val="003121EE"/>
    <w:rsid w:val="0031227D"/>
    <w:rsid w:val="003122D6"/>
    <w:rsid w:val="003123E3"/>
    <w:rsid w:val="00312545"/>
    <w:rsid w:val="0031258E"/>
    <w:rsid w:val="00312631"/>
    <w:rsid w:val="00312695"/>
    <w:rsid w:val="003126C7"/>
    <w:rsid w:val="00312778"/>
    <w:rsid w:val="003127FC"/>
    <w:rsid w:val="003128CE"/>
    <w:rsid w:val="00312905"/>
    <w:rsid w:val="0031290A"/>
    <w:rsid w:val="00312913"/>
    <w:rsid w:val="0031291E"/>
    <w:rsid w:val="00312927"/>
    <w:rsid w:val="0031295C"/>
    <w:rsid w:val="003129D4"/>
    <w:rsid w:val="00312A08"/>
    <w:rsid w:val="00312BD1"/>
    <w:rsid w:val="00312BF7"/>
    <w:rsid w:val="00312C9B"/>
    <w:rsid w:val="00312D08"/>
    <w:rsid w:val="00312D69"/>
    <w:rsid w:val="00312D8D"/>
    <w:rsid w:val="00312E3E"/>
    <w:rsid w:val="00312ECD"/>
    <w:rsid w:val="00312F23"/>
    <w:rsid w:val="00312F50"/>
    <w:rsid w:val="00312F51"/>
    <w:rsid w:val="00312F60"/>
    <w:rsid w:val="00312F70"/>
    <w:rsid w:val="0031307C"/>
    <w:rsid w:val="003130BD"/>
    <w:rsid w:val="003131C3"/>
    <w:rsid w:val="003131D0"/>
    <w:rsid w:val="003132C3"/>
    <w:rsid w:val="00313566"/>
    <w:rsid w:val="003135A7"/>
    <w:rsid w:val="003135F1"/>
    <w:rsid w:val="003136CB"/>
    <w:rsid w:val="00313712"/>
    <w:rsid w:val="003137D3"/>
    <w:rsid w:val="00313927"/>
    <w:rsid w:val="00313AC6"/>
    <w:rsid w:val="00313B27"/>
    <w:rsid w:val="00313BC2"/>
    <w:rsid w:val="00313BE7"/>
    <w:rsid w:val="00313D0B"/>
    <w:rsid w:val="00313D9E"/>
    <w:rsid w:val="00313E2F"/>
    <w:rsid w:val="00313E52"/>
    <w:rsid w:val="00313FE3"/>
    <w:rsid w:val="0031405C"/>
    <w:rsid w:val="0031408E"/>
    <w:rsid w:val="00314120"/>
    <w:rsid w:val="00314124"/>
    <w:rsid w:val="00314253"/>
    <w:rsid w:val="003142B8"/>
    <w:rsid w:val="00314345"/>
    <w:rsid w:val="00314390"/>
    <w:rsid w:val="003143A0"/>
    <w:rsid w:val="00314408"/>
    <w:rsid w:val="0031458E"/>
    <w:rsid w:val="00314667"/>
    <w:rsid w:val="003146E9"/>
    <w:rsid w:val="00314770"/>
    <w:rsid w:val="00314796"/>
    <w:rsid w:val="0031487F"/>
    <w:rsid w:val="0031493E"/>
    <w:rsid w:val="0031498A"/>
    <w:rsid w:val="003149AD"/>
    <w:rsid w:val="003149CD"/>
    <w:rsid w:val="00314ACA"/>
    <w:rsid w:val="00314CFA"/>
    <w:rsid w:val="00314E48"/>
    <w:rsid w:val="00314EA6"/>
    <w:rsid w:val="00314ECD"/>
    <w:rsid w:val="00314F58"/>
    <w:rsid w:val="0031502E"/>
    <w:rsid w:val="0031503E"/>
    <w:rsid w:val="00315159"/>
    <w:rsid w:val="00315208"/>
    <w:rsid w:val="00315376"/>
    <w:rsid w:val="003153F6"/>
    <w:rsid w:val="003154EE"/>
    <w:rsid w:val="00315542"/>
    <w:rsid w:val="00315568"/>
    <w:rsid w:val="003155E0"/>
    <w:rsid w:val="00315678"/>
    <w:rsid w:val="003156B5"/>
    <w:rsid w:val="00315763"/>
    <w:rsid w:val="003157D4"/>
    <w:rsid w:val="00315824"/>
    <w:rsid w:val="00315864"/>
    <w:rsid w:val="00315904"/>
    <w:rsid w:val="00315A20"/>
    <w:rsid w:val="00315B2C"/>
    <w:rsid w:val="00315B50"/>
    <w:rsid w:val="00315B80"/>
    <w:rsid w:val="00315BDB"/>
    <w:rsid w:val="00315C36"/>
    <w:rsid w:val="00315D29"/>
    <w:rsid w:val="00315DFE"/>
    <w:rsid w:val="00315E77"/>
    <w:rsid w:val="00315E8E"/>
    <w:rsid w:val="00315EA5"/>
    <w:rsid w:val="00315F42"/>
    <w:rsid w:val="00315F63"/>
    <w:rsid w:val="00316014"/>
    <w:rsid w:val="00316076"/>
    <w:rsid w:val="00316103"/>
    <w:rsid w:val="00316180"/>
    <w:rsid w:val="00316202"/>
    <w:rsid w:val="0031622A"/>
    <w:rsid w:val="003163DE"/>
    <w:rsid w:val="003164CF"/>
    <w:rsid w:val="003164F6"/>
    <w:rsid w:val="003165A9"/>
    <w:rsid w:val="0031663A"/>
    <w:rsid w:val="0031671A"/>
    <w:rsid w:val="003169C3"/>
    <w:rsid w:val="00316AA2"/>
    <w:rsid w:val="00316AC1"/>
    <w:rsid w:val="00316B08"/>
    <w:rsid w:val="00316C48"/>
    <w:rsid w:val="00316DE0"/>
    <w:rsid w:val="00316E3C"/>
    <w:rsid w:val="00316E93"/>
    <w:rsid w:val="00316EC3"/>
    <w:rsid w:val="00316ED9"/>
    <w:rsid w:val="00316F5C"/>
    <w:rsid w:val="00316F66"/>
    <w:rsid w:val="00317023"/>
    <w:rsid w:val="0031702A"/>
    <w:rsid w:val="003170EA"/>
    <w:rsid w:val="00317167"/>
    <w:rsid w:val="00317170"/>
    <w:rsid w:val="003171C4"/>
    <w:rsid w:val="0031725E"/>
    <w:rsid w:val="003172E4"/>
    <w:rsid w:val="0031733F"/>
    <w:rsid w:val="0031735B"/>
    <w:rsid w:val="003173A9"/>
    <w:rsid w:val="003173F7"/>
    <w:rsid w:val="003174C2"/>
    <w:rsid w:val="00317548"/>
    <w:rsid w:val="00317598"/>
    <w:rsid w:val="003175B8"/>
    <w:rsid w:val="00317675"/>
    <w:rsid w:val="003176A2"/>
    <w:rsid w:val="00317769"/>
    <w:rsid w:val="003177B8"/>
    <w:rsid w:val="00317916"/>
    <w:rsid w:val="00317A06"/>
    <w:rsid w:val="00317AA2"/>
    <w:rsid w:val="00317CBC"/>
    <w:rsid w:val="00317CE5"/>
    <w:rsid w:val="00317D10"/>
    <w:rsid w:val="00317D70"/>
    <w:rsid w:val="00317DD8"/>
    <w:rsid w:val="00317E32"/>
    <w:rsid w:val="00317FD3"/>
    <w:rsid w:val="0032014E"/>
    <w:rsid w:val="003202AE"/>
    <w:rsid w:val="003203A3"/>
    <w:rsid w:val="003203A6"/>
    <w:rsid w:val="003203A7"/>
    <w:rsid w:val="0032049B"/>
    <w:rsid w:val="003204E2"/>
    <w:rsid w:val="00320575"/>
    <w:rsid w:val="003205BC"/>
    <w:rsid w:val="003205D3"/>
    <w:rsid w:val="003205E3"/>
    <w:rsid w:val="0032063F"/>
    <w:rsid w:val="0032078F"/>
    <w:rsid w:val="0032082D"/>
    <w:rsid w:val="00320933"/>
    <w:rsid w:val="0032098E"/>
    <w:rsid w:val="00320995"/>
    <w:rsid w:val="00320A6D"/>
    <w:rsid w:val="00320A86"/>
    <w:rsid w:val="00320B2C"/>
    <w:rsid w:val="00320CD7"/>
    <w:rsid w:val="00320FF7"/>
    <w:rsid w:val="00321101"/>
    <w:rsid w:val="00321188"/>
    <w:rsid w:val="0032121F"/>
    <w:rsid w:val="00321275"/>
    <w:rsid w:val="00321277"/>
    <w:rsid w:val="003212F7"/>
    <w:rsid w:val="00321394"/>
    <w:rsid w:val="003213AB"/>
    <w:rsid w:val="003213DC"/>
    <w:rsid w:val="003215FD"/>
    <w:rsid w:val="00321669"/>
    <w:rsid w:val="00321691"/>
    <w:rsid w:val="003216B6"/>
    <w:rsid w:val="00321707"/>
    <w:rsid w:val="003218E2"/>
    <w:rsid w:val="00321963"/>
    <w:rsid w:val="00321A27"/>
    <w:rsid w:val="00321B04"/>
    <w:rsid w:val="00321B8F"/>
    <w:rsid w:val="00321BB8"/>
    <w:rsid w:val="00321CF7"/>
    <w:rsid w:val="00321D06"/>
    <w:rsid w:val="00321D61"/>
    <w:rsid w:val="00321DA1"/>
    <w:rsid w:val="00321E5A"/>
    <w:rsid w:val="00321EB6"/>
    <w:rsid w:val="00321FDD"/>
    <w:rsid w:val="00321FEC"/>
    <w:rsid w:val="00321FFA"/>
    <w:rsid w:val="0032205A"/>
    <w:rsid w:val="003220D1"/>
    <w:rsid w:val="0032215F"/>
    <w:rsid w:val="0032234B"/>
    <w:rsid w:val="003223C1"/>
    <w:rsid w:val="00322403"/>
    <w:rsid w:val="00322490"/>
    <w:rsid w:val="003224F4"/>
    <w:rsid w:val="0032259F"/>
    <w:rsid w:val="00322670"/>
    <w:rsid w:val="00322675"/>
    <w:rsid w:val="003226C6"/>
    <w:rsid w:val="00322704"/>
    <w:rsid w:val="00322760"/>
    <w:rsid w:val="003227DF"/>
    <w:rsid w:val="00322834"/>
    <w:rsid w:val="00322941"/>
    <w:rsid w:val="0032295F"/>
    <w:rsid w:val="003229C1"/>
    <w:rsid w:val="003229E4"/>
    <w:rsid w:val="003229F4"/>
    <w:rsid w:val="00322ABF"/>
    <w:rsid w:val="00322AC8"/>
    <w:rsid w:val="00322AFC"/>
    <w:rsid w:val="00322BAE"/>
    <w:rsid w:val="00322C15"/>
    <w:rsid w:val="00322C5F"/>
    <w:rsid w:val="00322CB9"/>
    <w:rsid w:val="00322D23"/>
    <w:rsid w:val="00322D3E"/>
    <w:rsid w:val="00322DC9"/>
    <w:rsid w:val="00322E20"/>
    <w:rsid w:val="00322ED0"/>
    <w:rsid w:val="00322F0E"/>
    <w:rsid w:val="00322F9A"/>
    <w:rsid w:val="003230E1"/>
    <w:rsid w:val="003230F0"/>
    <w:rsid w:val="00323113"/>
    <w:rsid w:val="00323197"/>
    <w:rsid w:val="0032320E"/>
    <w:rsid w:val="0032321F"/>
    <w:rsid w:val="003232E8"/>
    <w:rsid w:val="00323302"/>
    <w:rsid w:val="003233BB"/>
    <w:rsid w:val="00323447"/>
    <w:rsid w:val="003234A9"/>
    <w:rsid w:val="003234E9"/>
    <w:rsid w:val="003234F1"/>
    <w:rsid w:val="00323521"/>
    <w:rsid w:val="00323619"/>
    <w:rsid w:val="00323632"/>
    <w:rsid w:val="0032374C"/>
    <w:rsid w:val="003237FD"/>
    <w:rsid w:val="00323878"/>
    <w:rsid w:val="003239C1"/>
    <w:rsid w:val="003239DC"/>
    <w:rsid w:val="003239FD"/>
    <w:rsid w:val="00323AA2"/>
    <w:rsid w:val="00323AD2"/>
    <w:rsid w:val="00323B5E"/>
    <w:rsid w:val="00323BAE"/>
    <w:rsid w:val="00323D69"/>
    <w:rsid w:val="00323E19"/>
    <w:rsid w:val="00323E46"/>
    <w:rsid w:val="00323F3B"/>
    <w:rsid w:val="00323F4B"/>
    <w:rsid w:val="00323FDF"/>
    <w:rsid w:val="003240B2"/>
    <w:rsid w:val="0032410C"/>
    <w:rsid w:val="0032414B"/>
    <w:rsid w:val="003241FD"/>
    <w:rsid w:val="00324593"/>
    <w:rsid w:val="00324691"/>
    <w:rsid w:val="003246CC"/>
    <w:rsid w:val="00324865"/>
    <w:rsid w:val="003249A0"/>
    <w:rsid w:val="003249B2"/>
    <w:rsid w:val="003249E5"/>
    <w:rsid w:val="00324A28"/>
    <w:rsid w:val="00324A5A"/>
    <w:rsid w:val="00324AEB"/>
    <w:rsid w:val="00324BA2"/>
    <w:rsid w:val="00324BE2"/>
    <w:rsid w:val="00324C75"/>
    <w:rsid w:val="00324C7C"/>
    <w:rsid w:val="00324D2C"/>
    <w:rsid w:val="00324D63"/>
    <w:rsid w:val="00324D71"/>
    <w:rsid w:val="00324DA9"/>
    <w:rsid w:val="00324DE3"/>
    <w:rsid w:val="00324E30"/>
    <w:rsid w:val="00324F50"/>
    <w:rsid w:val="0032501D"/>
    <w:rsid w:val="0032518F"/>
    <w:rsid w:val="003251DF"/>
    <w:rsid w:val="0032525A"/>
    <w:rsid w:val="003252E4"/>
    <w:rsid w:val="003252FA"/>
    <w:rsid w:val="003252FB"/>
    <w:rsid w:val="00325403"/>
    <w:rsid w:val="0032558D"/>
    <w:rsid w:val="003255EF"/>
    <w:rsid w:val="00325607"/>
    <w:rsid w:val="0032564C"/>
    <w:rsid w:val="00325700"/>
    <w:rsid w:val="00325702"/>
    <w:rsid w:val="00325774"/>
    <w:rsid w:val="003258F9"/>
    <w:rsid w:val="0032591A"/>
    <w:rsid w:val="0032596E"/>
    <w:rsid w:val="003259A5"/>
    <w:rsid w:val="003259BE"/>
    <w:rsid w:val="00325A6B"/>
    <w:rsid w:val="00325BBE"/>
    <w:rsid w:val="00325E17"/>
    <w:rsid w:val="00325E47"/>
    <w:rsid w:val="00325F70"/>
    <w:rsid w:val="00325FB4"/>
    <w:rsid w:val="00325FFC"/>
    <w:rsid w:val="003260B2"/>
    <w:rsid w:val="00326169"/>
    <w:rsid w:val="003262E3"/>
    <w:rsid w:val="00326334"/>
    <w:rsid w:val="00326417"/>
    <w:rsid w:val="0032647A"/>
    <w:rsid w:val="0032658C"/>
    <w:rsid w:val="00326593"/>
    <w:rsid w:val="003265FF"/>
    <w:rsid w:val="0032667A"/>
    <w:rsid w:val="003266C9"/>
    <w:rsid w:val="003266F4"/>
    <w:rsid w:val="00326741"/>
    <w:rsid w:val="0032679F"/>
    <w:rsid w:val="00326895"/>
    <w:rsid w:val="00326A7F"/>
    <w:rsid w:val="00326BA8"/>
    <w:rsid w:val="00326BEC"/>
    <w:rsid w:val="00326C10"/>
    <w:rsid w:val="00326C1C"/>
    <w:rsid w:val="00326C33"/>
    <w:rsid w:val="00326C4E"/>
    <w:rsid w:val="00326D31"/>
    <w:rsid w:val="00326D3F"/>
    <w:rsid w:val="00326D6E"/>
    <w:rsid w:val="00326D75"/>
    <w:rsid w:val="00326DA5"/>
    <w:rsid w:val="00326E36"/>
    <w:rsid w:val="00326E79"/>
    <w:rsid w:val="00326EEA"/>
    <w:rsid w:val="00326F1F"/>
    <w:rsid w:val="00326F7A"/>
    <w:rsid w:val="00327007"/>
    <w:rsid w:val="00327011"/>
    <w:rsid w:val="00327051"/>
    <w:rsid w:val="003271AC"/>
    <w:rsid w:val="00327212"/>
    <w:rsid w:val="00327283"/>
    <w:rsid w:val="00327333"/>
    <w:rsid w:val="003273B4"/>
    <w:rsid w:val="00327491"/>
    <w:rsid w:val="003275FA"/>
    <w:rsid w:val="00327698"/>
    <w:rsid w:val="00327753"/>
    <w:rsid w:val="0032782E"/>
    <w:rsid w:val="003278A1"/>
    <w:rsid w:val="003278CE"/>
    <w:rsid w:val="003279B2"/>
    <w:rsid w:val="003279C6"/>
    <w:rsid w:val="00327A33"/>
    <w:rsid w:val="00327A49"/>
    <w:rsid w:val="00327A6F"/>
    <w:rsid w:val="00327AE0"/>
    <w:rsid w:val="00327B81"/>
    <w:rsid w:val="00327C2C"/>
    <w:rsid w:val="00327CB1"/>
    <w:rsid w:val="00327E06"/>
    <w:rsid w:val="00327E40"/>
    <w:rsid w:val="00327E99"/>
    <w:rsid w:val="00327EA9"/>
    <w:rsid w:val="00327F18"/>
    <w:rsid w:val="00327F47"/>
    <w:rsid w:val="00327FAD"/>
    <w:rsid w:val="00330021"/>
    <w:rsid w:val="00330036"/>
    <w:rsid w:val="003300C1"/>
    <w:rsid w:val="00330174"/>
    <w:rsid w:val="003301A8"/>
    <w:rsid w:val="00330340"/>
    <w:rsid w:val="00330483"/>
    <w:rsid w:val="00330540"/>
    <w:rsid w:val="003305DF"/>
    <w:rsid w:val="00330608"/>
    <w:rsid w:val="0033066E"/>
    <w:rsid w:val="003307C3"/>
    <w:rsid w:val="003307D1"/>
    <w:rsid w:val="003307DA"/>
    <w:rsid w:val="0033081E"/>
    <w:rsid w:val="003308EC"/>
    <w:rsid w:val="003308EE"/>
    <w:rsid w:val="00330983"/>
    <w:rsid w:val="003309B3"/>
    <w:rsid w:val="003309D0"/>
    <w:rsid w:val="003309F7"/>
    <w:rsid w:val="00330C2A"/>
    <w:rsid w:val="00330C37"/>
    <w:rsid w:val="00330C4D"/>
    <w:rsid w:val="00330D59"/>
    <w:rsid w:val="00330D9A"/>
    <w:rsid w:val="00330DED"/>
    <w:rsid w:val="00330E99"/>
    <w:rsid w:val="00330F14"/>
    <w:rsid w:val="00330F30"/>
    <w:rsid w:val="0033104C"/>
    <w:rsid w:val="00331054"/>
    <w:rsid w:val="0033106B"/>
    <w:rsid w:val="003310A0"/>
    <w:rsid w:val="003310BD"/>
    <w:rsid w:val="003310E3"/>
    <w:rsid w:val="0033114F"/>
    <w:rsid w:val="00331293"/>
    <w:rsid w:val="0033136C"/>
    <w:rsid w:val="003313E7"/>
    <w:rsid w:val="00331423"/>
    <w:rsid w:val="00331424"/>
    <w:rsid w:val="00331496"/>
    <w:rsid w:val="0033150C"/>
    <w:rsid w:val="003315FF"/>
    <w:rsid w:val="0033165A"/>
    <w:rsid w:val="00331696"/>
    <w:rsid w:val="0033173A"/>
    <w:rsid w:val="00331786"/>
    <w:rsid w:val="00331864"/>
    <w:rsid w:val="00331924"/>
    <w:rsid w:val="00331936"/>
    <w:rsid w:val="0033195F"/>
    <w:rsid w:val="00331979"/>
    <w:rsid w:val="00331AAD"/>
    <w:rsid w:val="00331B8F"/>
    <w:rsid w:val="00331BAA"/>
    <w:rsid w:val="00331C10"/>
    <w:rsid w:val="00331C6A"/>
    <w:rsid w:val="00331C74"/>
    <w:rsid w:val="00331D50"/>
    <w:rsid w:val="00331D70"/>
    <w:rsid w:val="00331DE6"/>
    <w:rsid w:val="00331E07"/>
    <w:rsid w:val="00331E94"/>
    <w:rsid w:val="00331EC8"/>
    <w:rsid w:val="00331EED"/>
    <w:rsid w:val="00331F10"/>
    <w:rsid w:val="00332051"/>
    <w:rsid w:val="00332232"/>
    <w:rsid w:val="003322D1"/>
    <w:rsid w:val="003323ED"/>
    <w:rsid w:val="003324DF"/>
    <w:rsid w:val="00332516"/>
    <w:rsid w:val="0033254C"/>
    <w:rsid w:val="0033254D"/>
    <w:rsid w:val="003325C8"/>
    <w:rsid w:val="0033278C"/>
    <w:rsid w:val="0033286F"/>
    <w:rsid w:val="00332910"/>
    <w:rsid w:val="003329BC"/>
    <w:rsid w:val="00332A74"/>
    <w:rsid w:val="00332B05"/>
    <w:rsid w:val="00332B92"/>
    <w:rsid w:val="00332C2A"/>
    <w:rsid w:val="00332CCC"/>
    <w:rsid w:val="00332D52"/>
    <w:rsid w:val="00332D76"/>
    <w:rsid w:val="00332DA7"/>
    <w:rsid w:val="00332E43"/>
    <w:rsid w:val="00332F0B"/>
    <w:rsid w:val="00332FA5"/>
    <w:rsid w:val="00333032"/>
    <w:rsid w:val="003330AE"/>
    <w:rsid w:val="003330D8"/>
    <w:rsid w:val="00333133"/>
    <w:rsid w:val="00333225"/>
    <w:rsid w:val="003332B9"/>
    <w:rsid w:val="00333325"/>
    <w:rsid w:val="003333AA"/>
    <w:rsid w:val="003333B9"/>
    <w:rsid w:val="0033363C"/>
    <w:rsid w:val="00333677"/>
    <w:rsid w:val="00333734"/>
    <w:rsid w:val="003337EB"/>
    <w:rsid w:val="003338B5"/>
    <w:rsid w:val="0033394E"/>
    <w:rsid w:val="003339A6"/>
    <w:rsid w:val="003339E8"/>
    <w:rsid w:val="00333ABA"/>
    <w:rsid w:val="00333B7F"/>
    <w:rsid w:val="00333B9C"/>
    <w:rsid w:val="00333C18"/>
    <w:rsid w:val="00333CBD"/>
    <w:rsid w:val="00333CCC"/>
    <w:rsid w:val="00333D40"/>
    <w:rsid w:val="00333D6C"/>
    <w:rsid w:val="00333DA6"/>
    <w:rsid w:val="00333E58"/>
    <w:rsid w:val="00333E68"/>
    <w:rsid w:val="00333ED0"/>
    <w:rsid w:val="00333F25"/>
    <w:rsid w:val="003340C2"/>
    <w:rsid w:val="0033411B"/>
    <w:rsid w:val="00334337"/>
    <w:rsid w:val="0033435C"/>
    <w:rsid w:val="00334399"/>
    <w:rsid w:val="003343BB"/>
    <w:rsid w:val="003343E3"/>
    <w:rsid w:val="003343EC"/>
    <w:rsid w:val="003343FE"/>
    <w:rsid w:val="0033442E"/>
    <w:rsid w:val="00334466"/>
    <w:rsid w:val="003344BA"/>
    <w:rsid w:val="003344C3"/>
    <w:rsid w:val="0033451B"/>
    <w:rsid w:val="0033454D"/>
    <w:rsid w:val="0033457E"/>
    <w:rsid w:val="0033459E"/>
    <w:rsid w:val="0033461F"/>
    <w:rsid w:val="00334763"/>
    <w:rsid w:val="00334785"/>
    <w:rsid w:val="003347F6"/>
    <w:rsid w:val="00334888"/>
    <w:rsid w:val="003348DB"/>
    <w:rsid w:val="003349F8"/>
    <w:rsid w:val="00334A77"/>
    <w:rsid w:val="00334A7E"/>
    <w:rsid w:val="00334AA8"/>
    <w:rsid w:val="00334AAD"/>
    <w:rsid w:val="00334B0C"/>
    <w:rsid w:val="00334B55"/>
    <w:rsid w:val="00334BFF"/>
    <w:rsid w:val="00334D91"/>
    <w:rsid w:val="00334ED1"/>
    <w:rsid w:val="00334FBA"/>
    <w:rsid w:val="0033508E"/>
    <w:rsid w:val="00335193"/>
    <w:rsid w:val="00335194"/>
    <w:rsid w:val="0033521D"/>
    <w:rsid w:val="003352DA"/>
    <w:rsid w:val="00335373"/>
    <w:rsid w:val="0033549B"/>
    <w:rsid w:val="00335519"/>
    <w:rsid w:val="00335663"/>
    <w:rsid w:val="003356E1"/>
    <w:rsid w:val="003358BD"/>
    <w:rsid w:val="00335A2B"/>
    <w:rsid w:val="00335A50"/>
    <w:rsid w:val="00335BB1"/>
    <w:rsid w:val="00335C39"/>
    <w:rsid w:val="00335CD4"/>
    <w:rsid w:val="00335CFD"/>
    <w:rsid w:val="00335DA3"/>
    <w:rsid w:val="00335E98"/>
    <w:rsid w:val="00335F2C"/>
    <w:rsid w:val="0033609B"/>
    <w:rsid w:val="003360E2"/>
    <w:rsid w:val="00336130"/>
    <w:rsid w:val="0033625C"/>
    <w:rsid w:val="0033634A"/>
    <w:rsid w:val="00336365"/>
    <w:rsid w:val="00336399"/>
    <w:rsid w:val="00336420"/>
    <w:rsid w:val="003364CA"/>
    <w:rsid w:val="003364CD"/>
    <w:rsid w:val="003364F7"/>
    <w:rsid w:val="003365EA"/>
    <w:rsid w:val="00336737"/>
    <w:rsid w:val="00336738"/>
    <w:rsid w:val="0033677D"/>
    <w:rsid w:val="003367F3"/>
    <w:rsid w:val="0033683A"/>
    <w:rsid w:val="003368A8"/>
    <w:rsid w:val="00336A1E"/>
    <w:rsid w:val="00336A5C"/>
    <w:rsid w:val="00336A6E"/>
    <w:rsid w:val="00336A74"/>
    <w:rsid w:val="00336ACA"/>
    <w:rsid w:val="00336B43"/>
    <w:rsid w:val="00336B90"/>
    <w:rsid w:val="00336BAC"/>
    <w:rsid w:val="00336BDB"/>
    <w:rsid w:val="00336C31"/>
    <w:rsid w:val="00336C56"/>
    <w:rsid w:val="00336CE6"/>
    <w:rsid w:val="00336D6B"/>
    <w:rsid w:val="00336DFB"/>
    <w:rsid w:val="00336E10"/>
    <w:rsid w:val="00336EDD"/>
    <w:rsid w:val="00336EF2"/>
    <w:rsid w:val="00336F58"/>
    <w:rsid w:val="00336F89"/>
    <w:rsid w:val="00337016"/>
    <w:rsid w:val="00337043"/>
    <w:rsid w:val="00337087"/>
    <w:rsid w:val="003370FA"/>
    <w:rsid w:val="0033729C"/>
    <w:rsid w:val="003372B8"/>
    <w:rsid w:val="00337407"/>
    <w:rsid w:val="00337481"/>
    <w:rsid w:val="003374C3"/>
    <w:rsid w:val="00337581"/>
    <w:rsid w:val="0033769F"/>
    <w:rsid w:val="0033770B"/>
    <w:rsid w:val="00337733"/>
    <w:rsid w:val="00337734"/>
    <w:rsid w:val="0033780D"/>
    <w:rsid w:val="003378F4"/>
    <w:rsid w:val="00337946"/>
    <w:rsid w:val="00337B63"/>
    <w:rsid w:val="00337BB9"/>
    <w:rsid w:val="00337C22"/>
    <w:rsid w:val="00337CFA"/>
    <w:rsid w:val="00337DAE"/>
    <w:rsid w:val="00337DF9"/>
    <w:rsid w:val="00337E0F"/>
    <w:rsid w:val="00337E3B"/>
    <w:rsid w:val="00337E61"/>
    <w:rsid w:val="00337E67"/>
    <w:rsid w:val="00337F14"/>
    <w:rsid w:val="00337F79"/>
    <w:rsid w:val="003400BB"/>
    <w:rsid w:val="00340117"/>
    <w:rsid w:val="0034012A"/>
    <w:rsid w:val="00340161"/>
    <w:rsid w:val="00340198"/>
    <w:rsid w:val="003401EA"/>
    <w:rsid w:val="0034021F"/>
    <w:rsid w:val="003402CC"/>
    <w:rsid w:val="00340331"/>
    <w:rsid w:val="003404E5"/>
    <w:rsid w:val="003404FA"/>
    <w:rsid w:val="0034061D"/>
    <w:rsid w:val="0034062D"/>
    <w:rsid w:val="003406C8"/>
    <w:rsid w:val="00340742"/>
    <w:rsid w:val="00340779"/>
    <w:rsid w:val="0034084A"/>
    <w:rsid w:val="00340924"/>
    <w:rsid w:val="00340935"/>
    <w:rsid w:val="0034095B"/>
    <w:rsid w:val="00340990"/>
    <w:rsid w:val="003409B6"/>
    <w:rsid w:val="00340A68"/>
    <w:rsid w:val="00340A8D"/>
    <w:rsid w:val="00340B9F"/>
    <w:rsid w:val="00340C2A"/>
    <w:rsid w:val="00340C58"/>
    <w:rsid w:val="00340C7A"/>
    <w:rsid w:val="00340C8E"/>
    <w:rsid w:val="00340CD0"/>
    <w:rsid w:val="00340D38"/>
    <w:rsid w:val="00340D5B"/>
    <w:rsid w:val="00340E65"/>
    <w:rsid w:val="00340EDF"/>
    <w:rsid w:val="003410C1"/>
    <w:rsid w:val="00341192"/>
    <w:rsid w:val="003412D6"/>
    <w:rsid w:val="00341307"/>
    <w:rsid w:val="0034130C"/>
    <w:rsid w:val="00341387"/>
    <w:rsid w:val="00341609"/>
    <w:rsid w:val="00341673"/>
    <w:rsid w:val="003416F1"/>
    <w:rsid w:val="00341765"/>
    <w:rsid w:val="003417B0"/>
    <w:rsid w:val="0034181E"/>
    <w:rsid w:val="003418E4"/>
    <w:rsid w:val="0034192A"/>
    <w:rsid w:val="0034194F"/>
    <w:rsid w:val="0034197F"/>
    <w:rsid w:val="00341985"/>
    <w:rsid w:val="003419F7"/>
    <w:rsid w:val="00341A24"/>
    <w:rsid w:val="00341A49"/>
    <w:rsid w:val="00341A8B"/>
    <w:rsid w:val="00341AD5"/>
    <w:rsid w:val="00341BBF"/>
    <w:rsid w:val="00341C07"/>
    <w:rsid w:val="00341C3E"/>
    <w:rsid w:val="00341CDF"/>
    <w:rsid w:val="00341D66"/>
    <w:rsid w:val="00341EE8"/>
    <w:rsid w:val="00341F59"/>
    <w:rsid w:val="00342091"/>
    <w:rsid w:val="00342217"/>
    <w:rsid w:val="0034223E"/>
    <w:rsid w:val="00342487"/>
    <w:rsid w:val="0034249A"/>
    <w:rsid w:val="003425ED"/>
    <w:rsid w:val="003426F8"/>
    <w:rsid w:val="0034273F"/>
    <w:rsid w:val="0034293B"/>
    <w:rsid w:val="0034294B"/>
    <w:rsid w:val="0034294C"/>
    <w:rsid w:val="003429A5"/>
    <w:rsid w:val="00342A26"/>
    <w:rsid w:val="00342A61"/>
    <w:rsid w:val="00342A97"/>
    <w:rsid w:val="00342B2C"/>
    <w:rsid w:val="00342C39"/>
    <w:rsid w:val="00342C55"/>
    <w:rsid w:val="00342CA0"/>
    <w:rsid w:val="00342CA1"/>
    <w:rsid w:val="00342D11"/>
    <w:rsid w:val="00342DA4"/>
    <w:rsid w:val="00342DCA"/>
    <w:rsid w:val="00342E38"/>
    <w:rsid w:val="00342F0F"/>
    <w:rsid w:val="00342F34"/>
    <w:rsid w:val="00342FEC"/>
    <w:rsid w:val="0034300D"/>
    <w:rsid w:val="00343056"/>
    <w:rsid w:val="003430CD"/>
    <w:rsid w:val="003430F9"/>
    <w:rsid w:val="0034316D"/>
    <w:rsid w:val="003431CD"/>
    <w:rsid w:val="00343313"/>
    <w:rsid w:val="003434D7"/>
    <w:rsid w:val="003435E9"/>
    <w:rsid w:val="0034361A"/>
    <w:rsid w:val="0034366D"/>
    <w:rsid w:val="00343740"/>
    <w:rsid w:val="0034378A"/>
    <w:rsid w:val="00343810"/>
    <w:rsid w:val="00343915"/>
    <w:rsid w:val="00343972"/>
    <w:rsid w:val="0034398E"/>
    <w:rsid w:val="00343AAF"/>
    <w:rsid w:val="00343B50"/>
    <w:rsid w:val="00343B83"/>
    <w:rsid w:val="00343BB8"/>
    <w:rsid w:val="00343BDA"/>
    <w:rsid w:val="00343C2A"/>
    <w:rsid w:val="00343C4E"/>
    <w:rsid w:val="00343CBA"/>
    <w:rsid w:val="00343D8B"/>
    <w:rsid w:val="00343DCC"/>
    <w:rsid w:val="00343E6D"/>
    <w:rsid w:val="00343F32"/>
    <w:rsid w:val="003440EF"/>
    <w:rsid w:val="0034412D"/>
    <w:rsid w:val="0034418F"/>
    <w:rsid w:val="003441D5"/>
    <w:rsid w:val="003441E6"/>
    <w:rsid w:val="003441EA"/>
    <w:rsid w:val="00344205"/>
    <w:rsid w:val="00344213"/>
    <w:rsid w:val="00344307"/>
    <w:rsid w:val="0034435A"/>
    <w:rsid w:val="00344498"/>
    <w:rsid w:val="00344648"/>
    <w:rsid w:val="0034465E"/>
    <w:rsid w:val="00344660"/>
    <w:rsid w:val="00344741"/>
    <w:rsid w:val="00344775"/>
    <w:rsid w:val="003447E9"/>
    <w:rsid w:val="003447F9"/>
    <w:rsid w:val="0034481A"/>
    <w:rsid w:val="00344840"/>
    <w:rsid w:val="00344930"/>
    <w:rsid w:val="0034493E"/>
    <w:rsid w:val="00344941"/>
    <w:rsid w:val="003449DB"/>
    <w:rsid w:val="00344A0D"/>
    <w:rsid w:val="00344A91"/>
    <w:rsid w:val="00344B1F"/>
    <w:rsid w:val="00344B47"/>
    <w:rsid w:val="00344BF1"/>
    <w:rsid w:val="00344C2A"/>
    <w:rsid w:val="00344C77"/>
    <w:rsid w:val="00344C89"/>
    <w:rsid w:val="00344CD8"/>
    <w:rsid w:val="00344D62"/>
    <w:rsid w:val="00344DBA"/>
    <w:rsid w:val="00344EEB"/>
    <w:rsid w:val="00344F25"/>
    <w:rsid w:val="00344F49"/>
    <w:rsid w:val="00345047"/>
    <w:rsid w:val="003450C0"/>
    <w:rsid w:val="003450ED"/>
    <w:rsid w:val="0034522A"/>
    <w:rsid w:val="0034524D"/>
    <w:rsid w:val="003452AE"/>
    <w:rsid w:val="003452E3"/>
    <w:rsid w:val="00345317"/>
    <w:rsid w:val="0034544C"/>
    <w:rsid w:val="003454EC"/>
    <w:rsid w:val="00345514"/>
    <w:rsid w:val="00345680"/>
    <w:rsid w:val="00345744"/>
    <w:rsid w:val="0034576A"/>
    <w:rsid w:val="003457F5"/>
    <w:rsid w:val="0034591D"/>
    <w:rsid w:val="00345952"/>
    <w:rsid w:val="0034595B"/>
    <w:rsid w:val="003459BB"/>
    <w:rsid w:val="00345A0B"/>
    <w:rsid w:val="00345ABA"/>
    <w:rsid w:val="00345AF5"/>
    <w:rsid w:val="00345B4D"/>
    <w:rsid w:val="00345B50"/>
    <w:rsid w:val="00345B5A"/>
    <w:rsid w:val="00345C32"/>
    <w:rsid w:val="00345DD3"/>
    <w:rsid w:val="00345DFB"/>
    <w:rsid w:val="00345E2A"/>
    <w:rsid w:val="00345E34"/>
    <w:rsid w:val="00345EAC"/>
    <w:rsid w:val="00345EC0"/>
    <w:rsid w:val="00345F89"/>
    <w:rsid w:val="00345F8C"/>
    <w:rsid w:val="00346037"/>
    <w:rsid w:val="003460CF"/>
    <w:rsid w:val="00346132"/>
    <w:rsid w:val="00346149"/>
    <w:rsid w:val="00346167"/>
    <w:rsid w:val="003461E0"/>
    <w:rsid w:val="003463DC"/>
    <w:rsid w:val="00346413"/>
    <w:rsid w:val="0034642B"/>
    <w:rsid w:val="00346449"/>
    <w:rsid w:val="00346455"/>
    <w:rsid w:val="003464E6"/>
    <w:rsid w:val="0034659F"/>
    <w:rsid w:val="003465E8"/>
    <w:rsid w:val="00346629"/>
    <w:rsid w:val="00346652"/>
    <w:rsid w:val="00346672"/>
    <w:rsid w:val="0034668C"/>
    <w:rsid w:val="003467AF"/>
    <w:rsid w:val="003468D1"/>
    <w:rsid w:val="003468F4"/>
    <w:rsid w:val="00346917"/>
    <w:rsid w:val="0034693C"/>
    <w:rsid w:val="00346946"/>
    <w:rsid w:val="00346A0B"/>
    <w:rsid w:val="00346A25"/>
    <w:rsid w:val="00346A96"/>
    <w:rsid w:val="00346ABC"/>
    <w:rsid w:val="00346BB5"/>
    <w:rsid w:val="00346C85"/>
    <w:rsid w:val="00346D98"/>
    <w:rsid w:val="00346E57"/>
    <w:rsid w:val="00346E5E"/>
    <w:rsid w:val="00346E76"/>
    <w:rsid w:val="00346FFE"/>
    <w:rsid w:val="00347001"/>
    <w:rsid w:val="00347010"/>
    <w:rsid w:val="00347096"/>
    <w:rsid w:val="003470E7"/>
    <w:rsid w:val="003471C0"/>
    <w:rsid w:val="003471EB"/>
    <w:rsid w:val="00347233"/>
    <w:rsid w:val="00347249"/>
    <w:rsid w:val="00347263"/>
    <w:rsid w:val="003472DB"/>
    <w:rsid w:val="0034732F"/>
    <w:rsid w:val="00347333"/>
    <w:rsid w:val="0034734B"/>
    <w:rsid w:val="00347397"/>
    <w:rsid w:val="003473B3"/>
    <w:rsid w:val="00347530"/>
    <w:rsid w:val="00347596"/>
    <w:rsid w:val="003475D6"/>
    <w:rsid w:val="00347622"/>
    <w:rsid w:val="00347627"/>
    <w:rsid w:val="003476A1"/>
    <w:rsid w:val="00347735"/>
    <w:rsid w:val="003478F9"/>
    <w:rsid w:val="003479AF"/>
    <w:rsid w:val="003479EF"/>
    <w:rsid w:val="00347A51"/>
    <w:rsid w:val="00347B6D"/>
    <w:rsid w:val="00347BCA"/>
    <w:rsid w:val="00347C53"/>
    <w:rsid w:val="00347C76"/>
    <w:rsid w:val="00347CD4"/>
    <w:rsid w:val="00347CF0"/>
    <w:rsid w:val="00347CF8"/>
    <w:rsid w:val="00347E19"/>
    <w:rsid w:val="00347E1B"/>
    <w:rsid w:val="00347E7B"/>
    <w:rsid w:val="00347F1C"/>
    <w:rsid w:val="00347F5D"/>
    <w:rsid w:val="00347FB7"/>
    <w:rsid w:val="00347FBE"/>
    <w:rsid w:val="003501F8"/>
    <w:rsid w:val="0035021B"/>
    <w:rsid w:val="00350239"/>
    <w:rsid w:val="0035025D"/>
    <w:rsid w:val="0035028E"/>
    <w:rsid w:val="00350329"/>
    <w:rsid w:val="003503B7"/>
    <w:rsid w:val="003503F5"/>
    <w:rsid w:val="00350520"/>
    <w:rsid w:val="00350612"/>
    <w:rsid w:val="00350767"/>
    <w:rsid w:val="003508DB"/>
    <w:rsid w:val="0035098C"/>
    <w:rsid w:val="003509D0"/>
    <w:rsid w:val="003509E9"/>
    <w:rsid w:val="00350A3A"/>
    <w:rsid w:val="00350B38"/>
    <w:rsid w:val="00350B56"/>
    <w:rsid w:val="00350BAD"/>
    <w:rsid w:val="00350C90"/>
    <w:rsid w:val="00350CA7"/>
    <w:rsid w:val="00350CEB"/>
    <w:rsid w:val="00350D1B"/>
    <w:rsid w:val="00350D5A"/>
    <w:rsid w:val="00350DAE"/>
    <w:rsid w:val="00350DC8"/>
    <w:rsid w:val="00350F17"/>
    <w:rsid w:val="00351056"/>
    <w:rsid w:val="00351125"/>
    <w:rsid w:val="00351193"/>
    <w:rsid w:val="0035121C"/>
    <w:rsid w:val="0035130D"/>
    <w:rsid w:val="00351392"/>
    <w:rsid w:val="003513C2"/>
    <w:rsid w:val="0035141F"/>
    <w:rsid w:val="003514D0"/>
    <w:rsid w:val="00351582"/>
    <w:rsid w:val="003516E6"/>
    <w:rsid w:val="0035174F"/>
    <w:rsid w:val="003517A2"/>
    <w:rsid w:val="003517BD"/>
    <w:rsid w:val="003517F9"/>
    <w:rsid w:val="00351936"/>
    <w:rsid w:val="00351955"/>
    <w:rsid w:val="00351971"/>
    <w:rsid w:val="003519DB"/>
    <w:rsid w:val="00351A4C"/>
    <w:rsid w:val="00351A8E"/>
    <w:rsid w:val="00351AB0"/>
    <w:rsid w:val="00351B34"/>
    <w:rsid w:val="00351C01"/>
    <w:rsid w:val="00351D25"/>
    <w:rsid w:val="00351D33"/>
    <w:rsid w:val="00351D39"/>
    <w:rsid w:val="00351E90"/>
    <w:rsid w:val="00351F3C"/>
    <w:rsid w:val="00351F87"/>
    <w:rsid w:val="00351FD7"/>
    <w:rsid w:val="00351FF0"/>
    <w:rsid w:val="0035202E"/>
    <w:rsid w:val="00352089"/>
    <w:rsid w:val="003521C3"/>
    <w:rsid w:val="003521F3"/>
    <w:rsid w:val="00352247"/>
    <w:rsid w:val="00352344"/>
    <w:rsid w:val="003523C4"/>
    <w:rsid w:val="003523C9"/>
    <w:rsid w:val="003525C5"/>
    <w:rsid w:val="00352863"/>
    <w:rsid w:val="0035286B"/>
    <w:rsid w:val="003528B5"/>
    <w:rsid w:val="0035293C"/>
    <w:rsid w:val="0035295D"/>
    <w:rsid w:val="003529DB"/>
    <w:rsid w:val="00352A88"/>
    <w:rsid w:val="00352AE6"/>
    <w:rsid w:val="00352B35"/>
    <w:rsid w:val="00352C77"/>
    <w:rsid w:val="00352CB0"/>
    <w:rsid w:val="00352CCC"/>
    <w:rsid w:val="00352D26"/>
    <w:rsid w:val="00352DF1"/>
    <w:rsid w:val="00352E4B"/>
    <w:rsid w:val="00352E71"/>
    <w:rsid w:val="00352F26"/>
    <w:rsid w:val="00352FBC"/>
    <w:rsid w:val="0035307D"/>
    <w:rsid w:val="0035311C"/>
    <w:rsid w:val="0035319B"/>
    <w:rsid w:val="003531CE"/>
    <w:rsid w:val="003532B8"/>
    <w:rsid w:val="0035336C"/>
    <w:rsid w:val="003534A1"/>
    <w:rsid w:val="003534DB"/>
    <w:rsid w:val="00353504"/>
    <w:rsid w:val="00353577"/>
    <w:rsid w:val="003536B3"/>
    <w:rsid w:val="00353719"/>
    <w:rsid w:val="00353778"/>
    <w:rsid w:val="003537F6"/>
    <w:rsid w:val="00353807"/>
    <w:rsid w:val="003538D4"/>
    <w:rsid w:val="003538F1"/>
    <w:rsid w:val="00353A09"/>
    <w:rsid w:val="00353AFE"/>
    <w:rsid w:val="00353C15"/>
    <w:rsid w:val="00353D42"/>
    <w:rsid w:val="00353D75"/>
    <w:rsid w:val="00353DA8"/>
    <w:rsid w:val="00353E52"/>
    <w:rsid w:val="00353F9A"/>
    <w:rsid w:val="00353FC0"/>
    <w:rsid w:val="00354045"/>
    <w:rsid w:val="00354122"/>
    <w:rsid w:val="00354125"/>
    <w:rsid w:val="00354138"/>
    <w:rsid w:val="0035431B"/>
    <w:rsid w:val="003543F2"/>
    <w:rsid w:val="00354405"/>
    <w:rsid w:val="00354486"/>
    <w:rsid w:val="00354556"/>
    <w:rsid w:val="0035456E"/>
    <w:rsid w:val="00354574"/>
    <w:rsid w:val="003545ED"/>
    <w:rsid w:val="00354756"/>
    <w:rsid w:val="00354771"/>
    <w:rsid w:val="00354793"/>
    <w:rsid w:val="00354829"/>
    <w:rsid w:val="003548AE"/>
    <w:rsid w:val="003548DD"/>
    <w:rsid w:val="0035497E"/>
    <w:rsid w:val="003549DB"/>
    <w:rsid w:val="00354A4C"/>
    <w:rsid w:val="00354A4E"/>
    <w:rsid w:val="00354ACC"/>
    <w:rsid w:val="00354B4B"/>
    <w:rsid w:val="00354B70"/>
    <w:rsid w:val="00354BC0"/>
    <w:rsid w:val="00354CB3"/>
    <w:rsid w:val="00354D4D"/>
    <w:rsid w:val="00354DD9"/>
    <w:rsid w:val="00354E33"/>
    <w:rsid w:val="00354F81"/>
    <w:rsid w:val="00354FCD"/>
    <w:rsid w:val="00354FEF"/>
    <w:rsid w:val="00355070"/>
    <w:rsid w:val="003550C7"/>
    <w:rsid w:val="0035512F"/>
    <w:rsid w:val="0035517B"/>
    <w:rsid w:val="00355299"/>
    <w:rsid w:val="003553FF"/>
    <w:rsid w:val="00355400"/>
    <w:rsid w:val="0035546B"/>
    <w:rsid w:val="003555A6"/>
    <w:rsid w:val="003556CD"/>
    <w:rsid w:val="00355703"/>
    <w:rsid w:val="00355818"/>
    <w:rsid w:val="0035583C"/>
    <w:rsid w:val="003559DA"/>
    <w:rsid w:val="00355A23"/>
    <w:rsid w:val="00355B57"/>
    <w:rsid w:val="00355BF2"/>
    <w:rsid w:val="00355C12"/>
    <w:rsid w:val="00355C73"/>
    <w:rsid w:val="00355D49"/>
    <w:rsid w:val="00355D51"/>
    <w:rsid w:val="00355E15"/>
    <w:rsid w:val="00355E44"/>
    <w:rsid w:val="00355ECA"/>
    <w:rsid w:val="00355F04"/>
    <w:rsid w:val="00355F30"/>
    <w:rsid w:val="00355F35"/>
    <w:rsid w:val="003560CD"/>
    <w:rsid w:val="0035612E"/>
    <w:rsid w:val="0035617A"/>
    <w:rsid w:val="0035624E"/>
    <w:rsid w:val="00356254"/>
    <w:rsid w:val="003562BC"/>
    <w:rsid w:val="00356309"/>
    <w:rsid w:val="0035637E"/>
    <w:rsid w:val="00356390"/>
    <w:rsid w:val="00356457"/>
    <w:rsid w:val="003568B3"/>
    <w:rsid w:val="003568BE"/>
    <w:rsid w:val="00356900"/>
    <w:rsid w:val="0035698F"/>
    <w:rsid w:val="003569E7"/>
    <w:rsid w:val="00356A37"/>
    <w:rsid w:val="00356B13"/>
    <w:rsid w:val="00356B2C"/>
    <w:rsid w:val="00356B86"/>
    <w:rsid w:val="00356BDA"/>
    <w:rsid w:val="00356C4A"/>
    <w:rsid w:val="00356D65"/>
    <w:rsid w:val="00356F14"/>
    <w:rsid w:val="00356F74"/>
    <w:rsid w:val="00356F90"/>
    <w:rsid w:val="00356FCE"/>
    <w:rsid w:val="003570A6"/>
    <w:rsid w:val="00357165"/>
    <w:rsid w:val="00357252"/>
    <w:rsid w:val="0035735A"/>
    <w:rsid w:val="003573E5"/>
    <w:rsid w:val="003574EC"/>
    <w:rsid w:val="003574F4"/>
    <w:rsid w:val="0035754A"/>
    <w:rsid w:val="0035760A"/>
    <w:rsid w:val="003576E1"/>
    <w:rsid w:val="0035779C"/>
    <w:rsid w:val="0035787E"/>
    <w:rsid w:val="003578D8"/>
    <w:rsid w:val="003578E7"/>
    <w:rsid w:val="003578F9"/>
    <w:rsid w:val="00357A09"/>
    <w:rsid w:val="00357AC4"/>
    <w:rsid w:val="00357B11"/>
    <w:rsid w:val="00357B68"/>
    <w:rsid w:val="00357B84"/>
    <w:rsid w:val="00357C1B"/>
    <w:rsid w:val="00357C2F"/>
    <w:rsid w:val="00357C4D"/>
    <w:rsid w:val="00357D24"/>
    <w:rsid w:val="00357DC5"/>
    <w:rsid w:val="00357DFC"/>
    <w:rsid w:val="00357E11"/>
    <w:rsid w:val="00357E19"/>
    <w:rsid w:val="00357EF6"/>
    <w:rsid w:val="00357F0C"/>
    <w:rsid w:val="00357FD4"/>
    <w:rsid w:val="003600A5"/>
    <w:rsid w:val="00360166"/>
    <w:rsid w:val="003601A8"/>
    <w:rsid w:val="003601B2"/>
    <w:rsid w:val="003601B9"/>
    <w:rsid w:val="003602EF"/>
    <w:rsid w:val="00360341"/>
    <w:rsid w:val="00360427"/>
    <w:rsid w:val="00360458"/>
    <w:rsid w:val="0036046A"/>
    <w:rsid w:val="0036063A"/>
    <w:rsid w:val="003606E9"/>
    <w:rsid w:val="003607DF"/>
    <w:rsid w:val="0036087F"/>
    <w:rsid w:val="003608EA"/>
    <w:rsid w:val="0036096B"/>
    <w:rsid w:val="00360990"/>
    <w:rsid w:val="003609B8"/>
    <w:rsid w:val="003609F4"/>
    <w:rsid w:val="00360A01"/>
    <w:rsid w:val="00360A02"/>
    <w:rsid w:val="00360A1F"/>
    <w:rsid w:val="00360B77"/>
    <w:rsid w:val="00360B96"/>
    <w:rsid w:val="00360C43"/>
    <w:rsid w:val="00360CDF"/>
    <w:rsid w:val="00360D72"/>
    <w:rsid w:val="00360F24"/>
    <w:rsid w:val="00360F41"/>
    <w:rsid w:val="003610E8"/>
    <w:rsid w:val="003610FA"/>
    <w:rsid w:val="00361228"/>
    <w:rsid w:val="0036133D"/>
    <w:rsid w:val="0036135D"/>
    <w:rsid w:val="00361373"/>
    <w:rsid w:val="003613AF"/>
    <w:rsid w:val="003613BE"/>
    <w:rsid w:val="003613E4"/>
    <w:rsid w:val="0036141C"/>
    <w:rsid w:val="00361535"/>
    <w:rsid w:val="003615DD"/>
    <w:rsid w:val="003616D3"/>
    <w:rsid w:val="003617F0"/>
    <w:rsid w:val="0036189D"/>
    <w:rsid w:val="003618E5"/>
    <w:rsid w:val="003618E7"/>
    <w:rsid w:val="003618EE"/>
    <w:rsid w:val="00361947"/>
    <w:rsid w:val="003619AA"/>
    <w:rsid w:val="003619D7"/>
    <w:rsid w:val="00361A57"/>
    <w:rsid w:val="00361A84"/>
    <w:rsid w:val="00361AB7"/>
    <w:rsid w:val="00361B1E"/>
    <w:rsid w:val="00361B37"/>
    <w:rsid w:val="00361C4D"/>
    <w:rsid w:val="00361CD3"/>
    <w:rsid w:val="00361CD6"/>
    <w:rsid w:val="00361D82"/>
    <w:rsid w:val="00361E17"/>
    <w:rsid w:val="00361E5C"/>
    <w:rsid w:val="00361E62"/>
    <w:rsid w:val="00361E9F"/>
    <w:rsid w:val="00361F57"/>
    <w:rsid w:val="00361F8E"/>
    <w:rsid w:val="00361FBC"/>
    <w:rsid w:val="00361FE3"/>
    <w:rsid w:val="00362005"/>
    <w:rsid w:val="00362099"/>
    <w:rsid w:val="0036210D"/>
    <w:rsid w:val="003621BC"/>
    <w:rsid w:val="00362281"/>
    <w:rsid w:val="00362286"/>
    <w:rsid w:val="0036242F"/>
    <w:rsid w:val="003624F0"/>
    <w:rsid w:val="003625BE"/>
    <w:rsid w:val="00362615"/>
    <w:rsid w:val="00362758"/>
    <w:rsid w:val="00362777"/>
    <w:rsid w:val="003628B5"/>
    <w:rsid w:val="003628E9"/>
    <w:rsid w:val="003629AE"/>
    <w:rsid w:val="003629B1"/>
    <w:rsid w:val="003629EC"/>
    <w:rsid w:val="00362A3E"/>
    <w:rsid w:val="00362A5F"/>
    <w:rsid w:val="00362B94"/>
    <w:rsid w:val="00362BBD"/>
    <w:rsid w:val="00362C7F"/>
    <w:rsid w:val="00362FA6"/>
    <w:rsid w:val="003630F5"/>
    <w:rsid w:val="00363232"/>
    <w:rsid w:val="003633E5"/>
    <w:rsid w:val="0036343A"/>
    <w:rsid w:val="00363468"/>
    <w:rsid w:val="00363469"/>
    <w:rsid w:val="00363486"/>
    <w:rsid w:val="003634D1"/>
    <w:rsid w:val="003634E2"/>
    <w:rsid w:val="00363516"/>
    <w:rsid w:val="00363549"/>
    <w:rsid w:val="003635A0"/>
    <w:rsid w:val="003635C7"/>
    <w:rsid w:val="003635DC"/>
    <w:rsid w:val="003636E1"/>
    <w:rsid w:val="003636E7"/>
    <w:rsid w:val="003636FB"/>
    <w:rsid w:val="0036380C"/>
    <w:rsid w:val="0036385B"/>
    <w:rsid w:val="00363892"/>
    <w:rsid w:val="003638C1"/>
    <w:rsid w:val="00363979"/>
    <w:rsid w:val="003639B6"/>
    <w:rsid w:val="003639F2"/>
    <w:rsid w:val="00363AD2"/>
    <w:rsid w:val="00363B25"/>
    <w:rsid w:val="00363B5D"/>
    <w:rsid w:val="00363BA3"/>
    <w:rsid w:val="00363BCD"/>
    <w:rsid w:val="00363C29"/>
    <w:rsid w:val="00363D3A"/>
    <w:rsid w:val="00363D95"/>
    <w:rsid w:val="00363E83"/>
    <w:rsid w:val="00363ECA"/>
    <w:rsid w:val="00363FFA"/>
    <w:rsid w:val="00364038"/>
    <w:rsid w:val="0036405F"/>
    <w:rsid w:val="003641A6"/>
    <w:rsid w:val="00364215"/>
    <w:rsid w:val="0036422E"/>
    <w:rsid w:val="0036423E"/>
    <w:rsid w:val="00364270"/>
    <w:rsid w:val="0036430B"/>
    <w:rsid w:val="00364391"/>
    <w:rsid w:val="00364487"/>
    <w:rsid w:val="00364553"/>
    <w:rsid w:val="003645B4"/>
    <w:rsid w:val="0036484D"/>
    <w:rsid w:val="00364887"/>
    <w:rsid w:val="003649CC"/>
    <w:rsid w:val="00364AD2"/>
    <w:rsid w:val="00364B18"/>
    <w:rsid w:val="00364CF3"/>
    <w:rsid w:val="00364DDC"/>
    <w:rsid w:val="00364E10"/>
    <w:rsid w:val="00364EF1"/>
    <w:rsid w:val="00365080"/>
    <w:rsid w:val="00365083"/>
    <w:rsid w:val="00365206"/>
    <w:rsid w:val="0036540C"/>
    <w:rsid w:val="00365415"/>
    <w:rsid w:val="00365561"/>
    <w:rsid w:val="0036558C"/>
    <w:rsid w:val="00365651"/>
    <w:rsid w:val="00365757"/>
    <w:rsid w:val="00365785"/>
    <w:rsid w:val="003657DB"/>
    <w:rsid w:val="00365892"/>
    <w:rsid w:val="003658AA"/>
    <w:rsid w:val="00365902"/>
    <w:rsid w:val="0036590D"/>
    <w:rsid w:val="00365936"/>
    <w:rsid w:val="00365990"/>
    <w:rsid w:val="00365A61"/>
    <w:rsid w:val="00365AA5"/>
    <w:rsid w:val="00365AAE"/>
    <w:rsid w:val="00365B44"/>
    <w:rsid w:val="00365B58"/>
    <w:rsid w:val="00365B85"/>
    <w:rsid w:val="00365BC8"/>
    <w:rsid w:val="00365C91"/>
    <w:rsid w:val="00365D60"/>
    <w:rsid w:val="00365D95"/>
    <w:rsid w:val="00365E44"/>
    <w:rsid w:val="00365E59"/>
    <w:rsid w:val="00365EA7"/>
    <w:rsid w:val="0036602D"/>
    <w:rsid w:val="003660B2"/>
    <w:rsid w:val="0036613C"/>
    <w:rsid w:val="0036617D"/>
    <w:rsid w:val="003663DC"/>
    <w:rsid w:val="0036645A"/>
    <w:rsid w:val="0036658C"/>
    <w:rsid w:val="003668A2"/>
    <w:rsid w:val="003668B8"/>
    <w:rsid w:val="003668BB"/>
    <w:rsid w:val="003668F5"/>
    <w:rsid w:val="00366964"/>
    <w:rsid w:val="00366A68"/>
    <w:rsid w:val="00366A75"/>
    <w:rsid w:val="00366B0A"/>
    <w:rsid w:val="00366B1B"/>
    <w:rsid w:val="00366B4E"/>
    <w:rsid w:val="00366D28"/>
    <w:rsid w:val="00366D39"/>
    <w:rsid w:val="00366D6B"/>
    <w:rsid w:val="00366E11"/>
    <w:rsid w:val="00366E29"/>
    <w:rsid w:val="00366E73"/>
    <w:rsid w:val="00366EDF"/>
    <w:rsid w:val="00366F01"/>
    <w:rsid w:val="0036702F"/>
    <w:rsid w:val="003671CF"/>
    <w:rsid w:val="003671FC"/>
    <w:rsid w:val="00367230"/>
    <w:rsid w:val="00367238"/>
    <w:rsid w:val="003672B4"/>
    <w:rsid w:val="003672F3"/>
    <w:rsid w:val="0036731D"/>
    <w:rsid w:val="003673E7"/>
    <w:rsid w:val="00367572"/>
    <w:rsid w:val="00367574"/>
    <w:rsid w:val="003675AF"/>
    <w:rsid w:val="003675C6"/>
    <w:rsid w:val="0036761B"/>
    <w:rsid w:val="00367708"/>
    <w:rsid w:val="0036774C"/>
    <w:rsid w:val="003677C3"/>
    <w:rsid w:val="0036786F"/>
    <w:rsid w:val="00367936"/>
    <w:rsid w:val="0036793F"/>
    <w:rsid w:val="00367AE8"/>
    <w:rsid w:val="00367BA4"/>
    <w:rsid w:val="00367BF8"/>
    <w:rsid w:val="00367C15"/>
    <w:rsid w:val="00367C35"/>
    <w:rsid w:val="00367C9C"/>
    <w:rsid w:val="00367CFF"/>
    <w:rsid w:val="00367D03"/>
    <w:rsid w:val="00367EB0"/>
    <w:rsid w:val="00367FF5"/>
    <w:rsid w:val="00370131"/>
    <w:rsid w:val="00370198"/>
    <w:rsid w:val="00370299"/>
    <w:rsid w:val="0037030E"/>
    <w:rsid w:val="0037037E"/>
    <w:rsid w:val="003703D0"/>
    <w:rsid w:val="0037045B"/>
    <w:rsid w:val="00370548"/>
    <w:rsid w:val="003705E6"/>
    <w:rsid w:val="00370653"/>
    <w:rsid w:val="00370692"/>
    <w:rsid w:val="003706BC"/>
    <w:rsid w:val="003706C7"/>
    <w:rsid w:val="003706D6"/>
    <w:rsid w:val="003707DE"/>
    <w:rsid w:val="003708C0"/>
    <w:rsid w:val="00370917"/>
    <w:rsid w:val="00370968"/>
    <w:rsid w:val="00370A38"/>
    <w:rsid w:val="00370A50"/>
    <w:rsid w:val="00370B81"/>
    <w:rsid w:val="00370BCF"/>
    <w:rsid w:val="00370C5C"/>
    <w:rsid w:val="00370CD9"/>
    <w:rsid w:val="00370CE8"/>
    <w:rsid w:val="00370D85"/>
    <w:rsid w:val="00370DA8"/>
    <w:rsid w:val="00370E02"/>
    <w:rsid w:val="00370F97"/>
    <w:rsid w:val="00370FB8"/>
    <w:rsid w:val="00370FD3"/>
    <w:rsid w:val="003710A1"/>
    <w:rsid w:val="003710AB"/>
    <w:rsid w:val="0037115D"/>
    <w:rsid w:val="003711C4"/>
    <w:rsid w:val="003711F5"/>
    <w:rsid w:val="003712F8"/>
    <w:rsid w:val="003713CB"/>
    <w:rsid w:val="00371483"/>
    <w:rsid w:val="0037148E"/>
    <w:rsid w:val="003714E4"/>
    <w:rsid w:val="003714F2"/>
    <w:rsid w:val="003714FE"/>
    <w:rsid w:val="00371550"/>
    <w:rsid w:val="003715BE"/>
    <w:rsid w:val="003715DE"/>
    <w:rsid w:val="003715EB"/>
    <w:rsid w:val="003715F6"/>
    <w:rsid w:val="0037171E"/>
    <w:rsid w:val="0037172C"/>
    <w:rsid w:val="0037178F"/>
    <w:rsid w:val="00371829"/>
    <w:rsid w:val="003718D7"/>
    <w:rsid w:val="003718F7"/>
    <w:rsid w:val="003719BA"/>
    <w:rsid w:val="003719E3"/>
    <w:rsid w:val="00371A27"/>
    <w:rsid w:val="00371A65"/>
    <w:rsid w:val="00371B19"/>
    <w:rsid w:val="00371B61"/>
    <w:rsid w:val="00371BD3"/>
    <w:rsid w:val="00371C0A"/>
    <w:rsid w:val="00371C8C"/>
    <w:rsid w:val="00371D10"/>
    <w:rsid w:val="00371D9E"/>
    <w:rsid w:val="00371DF9"/>
    <w:rsid w:val="00371ED3"/>
    <w:rsid w:val="00371FE7"/>
    <w:rsid w:val="00371FF3"/>
    <w:rsid w:val="00371FF8"/>
    <w:rsid w:val="0037204A"/>
    <w:rsid w:val="00372142"/>
    <w:rsid w:val="0037216A"/>
    <w:rsid w:val="00372211"/>
    <w:rsid w:val="00372271"/>
    <w:rsid w:val="00372278"/>
    <w:rsid w:val="00372299"/>
    <w:rsid w:val="0037229B"/>
    <w:rsid w:val="003722F9"/>
    <w:rsid w:val="0037234F"/>
    <w:rsid w:val="00372430"/>
    <w:rsid w:val="003724A4"/>
    <w:rsid w:val="003724EA"/>
    <w:rsid w:val="00372512"/>
    <w:rsid w:val="00372702"/>
    <w:rsid w:val="003727C1"/>
    <w:rsid w:val="0037282A"/>
    <w:rsid w:val="0037284A"/>
    <w:rsid w:val="003728CF"/>
    <w:rsid w:val="00372979"/>
    <w:rsid w:val="00372999"/>
    <w:rsid w:val="00372A09"/>
    <w:rsid w:val="00372BF3"/>
    <w:rsid w:val="00372C5C"/>
    <w:rsid w:val="00372C91"/>
    <w:rsid w:val="00372DC5"/>
    <w:rsid w:val="00372DD5"/>
    <w:rsid w:val="00372E5B"/>
    <w:rsid w:val="00372E7E"/>
    <w:rsid w:val="00372EA1"/>
    <w:rsid w:val="00373051"/>
    <w:rsid w:val="003731CD"/>
    <w:rsid w:val="0037322C"/>
    <w:rsid w:val="00373344"/>
    <w:rsid w:val="003733A1"/>
    <w:rsid w:val="00373468"/>
    <w:rsid w:val="0037348A"/>
    <w:rsid w:val="003734BF"/>
    <w:rsid w:val="003735E5"/>
    <w:rsid w:val="00373608"/>
    <w:rsid w:val="0037363E"/>
    <w:rsid w:val="003736B8"/>
    <w:rsid w:val="00373769"/>
    <w:rsid w:val="00373782"/>
    <w:rsid w:val="003737D6"/>
    <w:rsid w:val="0037399D"/>
    <w:rsid w:val="003739B5"/>
    <w:rsid w:val="00373A2A"/>
    <w:rsid w:val="00373B0B"/>
    <w:rsid w:val="00373B8C"/>
    <w:rsid w:val="00373C14"/>
    <w:rsid w:val="00373C22"/>
    <w:rsid w:val="00373C28"/>
    <w:rsid w:val="00373C49"/>
    <w:rsid w:val="00373C4A"/>
    <w:rsid w:val="00373F89"/>
    <w:rsid w:val="00373FBA"/>
    <w:rsid w:val="00374056"/>
    <w:rsid w:val="0037413F"/>
    <w:rsid w:val="0037417C"/>
    <w:rsid w:val="00374206"/>
    <w:rsid w:val="00374223"/>
    <w:rsid w:val="003742A1"/>
    <w:rsid w:val="003742E2"/>
    <w:rsid w:val="00374324"/>
    <w:rsid w:val="0037432E"/>
    <w:rsid w:val="00374355"/>
    <w:rsid w:val="003743E7"/>
    <w:rsid w:val="003744A0"/>
    <w:rsid w:val="003744D1"/>
    <w:rsid w:val="003744E8"/>
    <w:rsid w:val="00374633"/>
    <w:rsid w:val="00374635"/>
    <w:rsid w:val="00374642"/>
    <w:rsid w:val="0037465E"/>
    <w:rsid w:val="003746AD"/>
    <w:rsid w:val="003746B3"/>
    <w:rsid w:val="003746C6"/>
    <w:rsid w:val="00374899"/>
    <w:rsid w:val="003748DA"/>
    <w:rsid w:val="003748E8"/>
    <w:rsid w:val="00374950"/>
    <w:rsid w:val="003749EB"/>
    <w:rsid w:val="00374A19"/>
    <w:rsid w:val="00374ABE"/>
    <w:rsid w:val="00374BC7"/>
    <w:rsid w:val="00374C57"/>
    <w:rsid w:val="00374D89"/>
    <w:rsid w:val="00374E21"/>
    <w:rsid w:val="00374E7F"/>
    <w:rsid w:val="00374EEA"/>
    <w:rsid w:val="00374F39"/>
    <w:rsid w:val="00374FD8"/>
    <w:rsid w:val="00375020"/>
    <w:rsid w:val="003750A7"/>
    <w:rsid w:val="00375205"/>
    <w:rsid w:val="00375291"/>
    <w:rsid w:val="003752A5"/>
    <w:rsid w:val="003752D7"/>
    <w:rsid w:val="00375326"/>
    <w:rsid w:val="00375340"/>
    <w:rsid w:val="00375383"/>
    <w:rsid w:val="00375421"/>
    <w:rsid w:val="0037542C"/>
    <w:rsid w:val="0037545D"/>
    <w:rsid w:val="003754BD"/>
    <w:rsid w:val="00375577"/>
    <w:rsid w:val="003755FF"/>
    <w:rsid w:val="00375644"/>
    <w:rsid w:val="003756CB"/>
    <w:rsid w:val="0037576F"/>
    <w:rsid w:val="003757B9"/>
    <w:rsid w:val="003757F5"/>
    <w:rsid w:val="003757F7"/>
    <w:rsid w:val="003757FF"/>
    <w:rsid w:val="00375923"/>
    <w:rsid w:val="00375926"/>
    <w:rsid w:val="00375948"/>
    <w:rsid w:val="003759C2"/>
    <w:rsid w:val="00375A4A"/>
    <w:rsid w:val="00375A9E"/>
    <w:rsid w:val="00375AF3"/>
    <w:rsid w:val="00375B32"/>
    <w:rsid w:val="00375B82"/>
    <w:rsid w:val="00375BE6"/>
    <w:rsid w:val="00375D67"/>
    <w:rsid w:val="00375E6B"/>
    <w:rsid w:val="00375F98"/>
    <w:rsid w:val="0037604E"/>
    <w:rsid w:val="0037619F"/>
    <w:rsid w:val="0037624D"/>
    <w:rsid w:val="003762BA"/>
    <w:rsid w:val="00376390"/>
    <w:rsid w:val="0037649F"/>
    <w:rsid w:val="003765A7"/>
    <w:rsid w:val="00376688"/>
    <w:rsid w:val="00376690"/>
    <w:rsid w:val="003766C2"/>
    <w:rsid w:val="003766CD"/>
    <w:rsid w:val="003767AE"/>
    <w:rsid w:val="003767D8"/>
    <w:rsid w:val="00376847"/>
    <w:rsid w:val="00376937"/>
    <w:rsid w:val="003769E5"/>
    <w:rsid w:val="00376A7A"/>
    <w:rsid w:val="00376C10"/>
    <w:rsid w:val="00376C5D"/>
    <w:rsid w:val="00376CE0"/>
    <w:rsid w:val="00376D99"/>
    <w:rsid w:val="00376DAC"/>
    <w:rsid w:val="00376F1E"/>
    <w:rsid w:val="00376F71"/>
    <w:rsid w:val="00377090"/>
    <w:rsid w:val="003770AD"/>
    <w:rsid w:val="003770D3"/>
    <w:rsid w:val="00377144"/>
    <w:rsid w:val="00377177"/>
    <w:rsid w:val="0037719C"/>
    <w:rsid w:val="00377357"/>
    <w:rsid w:val="00377384"/>
    <w:rsid w:val="003773AB"/>
    <w:rsid w:val="00377569"/>
    <w:rsid w:val="0037758E"/>
    <w:rsid w:val="003775CF"/>
    <w:rsid w:val="003776AC"/>
    <w:rsid w:val="003776DA"/>
    <w:rsid w:val="0037782B"/>
    <w:rsid w:val="0037786B"/>
    <w:rsid w:val="003779A9"/>
    <w:rsid w:val="00377A3D"/>
    <w:rsid w:val="00377A90"/>
    <w:rsid w:val="00377B21"/>
    <w:rsid w:val="00377B3B"/>
    <w:rsid w:val="00377B70"/>
    <w:rsid w:val="00377B87"/>
    <w:rsid w:val="00377C2C"/>
    <w:rsid w:val="00377D27"/>
    <w:rsid w:val="00377D51"/>
    <w:rsid w:val="00377E3A"/>
    <w:rsid w:val="00377F90"/>
    <w:rsid w:val="00380125"/>
    <w:rsid w:val="003801F8"/>
    <w:rsid w:val="00380242"/>
    <w:rsid w:val="003803C0"/>
    <w:rsid w:val="003803D2"/>
    <w:rsid w:val="003804A8"/>
    <w:rsid w:val="003804B8"/>
    <w:rsid w:val="00380504"/>
    <w:rsid w:val="003805B9"/>
    <w:rsid w:val="003806DB"/>
    <w:rsid w:val="003806DF"/>
    <w:rsid w:val="00380795"/>
    <w:rsid w:val="003807E6"/>
    <w:rsid w:val="0038080D"/>
    <w:rsid w:val="00380814"/>
    <w:rsid w:val="00380829"/>
    <w:rsid w:val="00380861"/>
    <w:rsid w:val="003809A5"/>
    <w:rsid w:val="003809C8"/>
    <w:rsid w:val="00380B2C"/>
    <w:rsid w:val="00380C08"/>
    <w:rsid w:val="00380C1B"/>
    <w:rsid w:val="00380C3C"/>
    <w:rsid w:val="00380C40"/>
    <w:rsid w:val="00380D2B"/>
    <w:rsid w:val="00380D96"/>
    <w:rsid w:val="00380DBC"/>
    <w:rsid w:val="00380DFC"/>
    <w:rsid w:val="00380EDA"/>
    <w:rsid w:val="00380FC5"/>
    <w:rsid w:val="003810C8"/>
    <w:rsid w:val="00381119"/>
    <w:rsid w:val="00381267"/>
    <w:rsid w:val="00381384"/>
    <w:rsid w:val="0038140E"/>
    <w:rsid w:val="0038141A"/>
    <w:rsid w:val="0038155C"/>
    <w:rsid w:val="00381591"/>
    <w:rsid w:val="003816B6"/>
    <w:rsid w:val="003816CA"/>
    <w:rsid w:val="00381725"/>
    <w:rsid w:val="00381838"/>
    <w:rsid w:val="003818E4"/>
    <w:rsid w:val="0038194A"/>
    <w:rsid w:val="00381A7C"/>
    <w:rsid w:val="00381AB0"/>
    <w:rsid w:val="00381B6A"/>
    <w:rsid w:val="00381B77"/>
    <w:rsid w:val="00381BC1"/>
    <w:rsid w:val="00381C44"/>
    <w:rsid w:val="00381C8C"/>
    <w:rsid w:val="00381CBC"/>
    <w:rsid w:val="00381D10"/>
    <w:rsid w:val="00381E93"/>
    <w:rsid w:val="00381EAC"/>
    <w:rsid w:val="00381F37"/>
    <w:rsid w:val="00381F3D"/>
    <w:rsid w:val="00381F8C"/>
    <w:rsid w:val="00381FC3"/>
    <w:rsid w:val="003820BC"/>
    <w:rsid w:val="003820E3"/>
    <w:rsid w:val="003820EB"/>
    <w:rsid w:val="003821AA"/>
    <w:rsid w:val="003821AB"/>
    <w:rsid w:val="003821DA"/>
    <w:rsid w:val="003823E6"/>
    <w:rsid w:val="00382410"/>
    <w:rsid w:val="0038248D"/>
    <w:rsid w:val="003824E1"/>
    <w:rsid w:val="00382563"/>
    <w:rsid w:val="003825B4"/>
    <w:rsid w:val="003825D3"/>
    <w:rsid w:val="003826D9"/>
    <w:rsid w:val="00382723"/>
    <w:rsid w:val="00382752"/>
    <w:rsid w:val="00382835"/>
    <w:rsid w:val="00382842"/>
    <w:rsid w:val="00382853"/>
    <w:rsid w:val="00382864"/>
    <w:rsid w:val="0038288B"/>
    <w:rsid w:val="0038292D"/>
    <w:rsid w:val="00382A0B"/>
    <w:rsid w:val="00382C3A"/>
    <w:rsid w:val="00382C60"/>
    <w:rsid w:val="00382CEC"/>
    <w:rsid w:val="00382D08"/>
    <w:rsid w:val="00382D41"/>
    <w:rsid w:val="00382E08"/>
    <w:rsid w:val="00382ED4"/>
    <w:rsid w:val="00382F77"/>
    <w:rsid w:val="00383145"/>
    <w:rsid w:val="0038327E"/>
    <w:rsid w:val="003832FA"/>
    <w:rsid w:val="0038330F"/>
    <w:rsid w:val="00383417"/>
    <w:rsid w:val="003834A8"/>
    <w:rsid w:val="003836C9"/>
    <w:rsid w:val="003836FF"/>
    <w:rsid w:val="00383825"/>
    <w:rsid w:val="0038383D"/>
    <w:rsid w:val="0038384E"/>
    <w:rsid w:val="00383907"/>
    <w:rsid w:val="0038399C"/>
    <w:rsid w:val="00383B6F"/>
    <w:rsid w:val="00383D09"/>
    <w:rsid w:val="00383E2B"/>
    <w:rsid w:val="00383EC0"/>
    <w:rsid w:val="00383F32"/>
    <w:rsid w:val="00383FCF"/>
    <w:rsid w:val="0038400F"/>
    <w:rsid w:val="00384053"/>
    <w:rsid w:val="0038405F"/>
    <w:rsid w:val="003840AD"/>
    <w:rsid w:val="0038412A"/>
    <w:rsid w:val="00384130"/>
    <w:rsid w:val="0038431B"/>
    <w:rsid w:val="0038433C"/>
    <w:rsid w:val="0038433E"/>
    <w:rsid w:val="00384407"/>
    <w:rsid w:val="00384463"/>
    <w:rsid w:val="00384470"/>
    <w:rsid w:val="00384575"/>
    <w:rsid w:val="0038471D"/>
    <w:rsid w:val="0038493F"/>
    <w:rsid w:val="0038499D"/>
    <w:rsid w:val="00384AC6"/>
    <w:rsid w:val="00384B4B"/>
    <w:rsid w:val="00384BE5"/>
    <w:rsid w:val="00384C7C"/>
    <w:rsid w:val="00384CC2"/>
    <w:rsid w:val="00384CE7"/>
    <w:rsid w:val="00384D22"/>
    <w:rsid w:val="00384D4B"/>
    <w:rsid w:val="00384DF9"/>
    <w:rsid w:val="00384E81"/>
    <w:rsid w:val="00384EA2"/>
    <w:rsid w:val="00384EC5"/>
    <w:rsid w:val="00384F24"/>
    <w:rsid w:val="00385029"/>
    <w:rsid w:val="00385037"/>
    <w:rsid w:val="003850A6"/>
    <w:rsid w:val="003850D4"/>
    <w:rsid w:val="00385146"/>
    <w:rsid w:val="00385167"/>
    <w:rsid w:val="00385244"/>
    <w:rsid w:val="003853B3"/>
    <w:rsid w:val="003853D9"/>
    <w:rsid w:val="003854E5"/>
    <w:rsid w:val="003854F1"/>
    <w:rsid w:val="0038550C"/>
    <w:rsid w:val="0038555F"/>
    <w:rsid w:val="00385578"/>
    <w:rsid w:val="0038559D"/>
    <w:rsid w:val="0038562E"/>
    <w:rsid w:val="00385737"/>
    <w:rsid w:val="00385941"/>
    <w:rsid w:val="0038596D"/>
    <w:rsid w:val="003859BA"/>
    <w:rsid w:val="003859FE"/>
    <w:rsid w:val="00385A90"/>
    <w:rsid w:val="00385B88"/>
    <w:rsid w:val="00385D8C"/>
    <w:rsid w:val="00385E35"/>
    <w:rsid w:val="00385E63"/>
    <w:rsid w:val="00385F1D"/>
    <w:rsid w:val="003861CE"/>
    <w:rsid w:val="003861FD"/>
    <w:rsid w:val="0038620C"/>
    <w:rsid w:val="003862E6"/>
    <w:rsid w:val="0038637F"/>
    <w:rsid w:val="00386646"/>
    <w:rsid w:val="003866D8"/>
    <w:rsid w:val="003867E6"/>
    <w:rsid w:val="003868BA"/>
    <w:rsid w:val="003868D9"/>
    <w:rsid w:val="00386948"/>
    <w:rsid w:val="0038699A"/>
    <w:rsid w:val="00386A1C"/>
    <w:rsid w:val="00386A8F"/>
    <w:rsid w:val="00386B2D"/>
    <w:rsid w:val="00386C0F"/>
    <w:rsid w:val="00386CE5"/>
    <w:rsid w:val="00386D13"/>
    <w:rsid w:val="00386D31"/>
    <w:rsid w:val="00386D9E"/>
    <w:rsid w:val="00386DEF"/>
    <w:rsid w:val="00386DF5"/>
    <w:rsid w:val="00386E2F"/>
    <w:rsid w:val="00386FA3"/>
    <w:rsid w:val="0038708B"/>
    <w:rsid w:val="00387106"/>
    <w:rsid w:val="0038711A"/>
    <w:rsid w:val="00387314"/>
    <w:rsid w:val="003873D4"/>
    <w:rsid w:val="003874EF"/>
    <w:rsid w:val="0038753A"/>
    <w:rsid w:val="003875EE"/>
    <w:rsid w:val="003875F4"/>
    <w:rsid w:val="00387605"/>
    <w:rsid w:val="003876A3"/>
    <w:rsid w:val="00387811"/>
    <w:rsid w:val="003878AC"/>
    <w:rsid w:val="003878FF"/>
    <w:rsid w:val="0038791E"/>
    <w:rsid w:val="00387932"/>
    <w:rsid w:val="0038793C"/>
    <w:rsid w:val="0038794F"/>
    <w:rsid w:val="00387A5B"/>
    <w:rsid w:val="00387A8F"/>
    <w:rsid w:val="00387A91"/>
    <w:rsid w:val="00387AE8"/>
    <w:rsid w:val="00387AFB"/>
    <w:rsid w:val="00387B40"/>
    <w:rsid w:val="00387BC9"/>
    <w:rsid w:val="00387C11"/>
    <w:rsid w:val="00387C92"/>
    <w:rsid w:val="00387D32"/>
    <w:rsid w:val="00387D44"/>
    <w:rsid w:val="00387D4C"/>
    <w:rsid w:val="00387DA6"/>
    <w:rsid w:val="00387E28"/>
    <w:rsid w:val="00387E68"/>
    <w:rsid w:val="00387E93"/>
    <w:rsid w:val="00387F44"/>
    <w:rsid w:val="00390234"/>
    <w:rsid w:val="0039029F"/>
    <w:rsid w:val="00390422"/>
    <w:rsid w:val="003904C6"/>
    <w:rsid w:val="00390505"/>
    <w:rsid w:val="00390512"/>
    <w:rsid w:val="003905C1"/>
    <w:rsid w:val="0039062E"/>
    <w:rsid w:val="00390631"/>
    <w:rsid w:val="0039069D"/>
    <w:rsid w:val="003906F7"/>
    <w:rsid w:val="00390795"/>
    <w:rsid w:val="00390814"/>
    <w:rsid w:val="00390888"/>
    <w:rsid w:val="0039091E"/>
    <w:rsid w:val="00390978"/>
    <w:rsid w:val="00390A70"/>
    <w:rsid w:val="00390A9C"/>
    <w:rsid w:val="00390AC0"/>
    <w:rsid w:val="00390B10"/>
    <w:rsid w:val="00390C60"/>
    <w:rsid w:val="00390D09"/>
    <w:rsid w:val="00390D9E"/>
    <w:rsid w:val="00390E98"/>
    <w:rsid w:val="00390EA0"/>
    <w:rsid w:val="00390EA3"/>
    <w:rsid w:val="00390EDD"/>
    <w:rsid w:val="00390FF3"/>
    <w:rsid w:val="0039103E"/>
    <w:rsid w:val="003910B9"/>
    <w:rsid w:val="003910F5"/>
    <w:rsid w:val="0039115A"/>
    <w:rsid w:val="003911A7"/>
    <w:rsid w:val="003911C0"/>
    <w:rsid w:val="00391352"/>
    <w:rsid w:val="00391355"/>
    <w:rsid w:val="00391511"/>
    <w:rsid w:val="0039158D"/>
    <w:rsid w:val="00391681"/>
    <w:rsid w:val="003917B6"/>
    <w:rsid w:val="003917CB"/>
    <w:rsid w:val="003917F7"/>
    <w:rsid w:val="003918C3"/>
    <w:rsid w:val="003918D1"/>
    <w:rsid w:val="003919FD"/>
    <w:rsid w:val="00391A03"/>
    <w:rsid w:val="00391BD2"/>
    <w:rsid w:val="00391BE9"/>
    <w:rsid w:val="00391C36"/>
    <w:rsid w:val="00391C51"/>
    <w:rsid w:val="00391C5B"/>
    <w:rsid w:val="00391C76"/>
    <w:rsid w:val="00391CA3"/>
    <w:rsid w:val="00391EAE"/>
    <w:rsid w:val="00391EC5"/>
    <w:rsid w:val="00391F95"/>
    <w:rsid w:val="00392078"/>
    <w:rsid w:val="00392110"/>
    <w:rsid w:val="00392238"/>
    <w:rsid w:val="00392268"/>
    <w:rsid w:val="00392275"/>
    <w:rsid w:val="0039236F"/>
    <w:rsid w:val="003925CD"/>
    <w:rsid w:val="003926AF"/>
    <w:rsid w:val="0039273D"/>
    <w:rsid w:val="00392751"/>
    <w:rsid w:val="003928D3"/>
    <w:rsid w:val="00392919"/>
    <w:rsid w:val="00392952"/>
    <w:rsid w:val="003929B8"/>
    <w:rsid w:val="003929EA"/>
    <w:rsid w:val="00392A46"/>
    <w:rsid w:val="00392A62"/>
    <w:rsid w:val="00392A85"/>
    <w:rsid w:val="00392ABD"/>
    <w:rsid w:val="00392D1A"/>
    <w:rsid w:val="00392D21"/>
    <w:rsid w:val="00392D31"/>
    <w:rsid w:val="00392D32"/>
    <w:rsid w:val="00392E0C"/>
    <w:rsid w:val="00392E72"/>
    <w:rsid w:val="00392EAA"/>
    <w:rsid w:val="00392F5A"/>
    <w:rsid w:val="00392FAE"/>
    <w:rsid w:val="00392FB7"/>
    <w:rsid w:val="00393090"/>
    <w:rsid w:val="00393140"/>
    <w:rsid w:val="00393146"/>
    <w:rsid w:val="00393346"/>
    <w:rsid w:val="00393354"/>
    <w:rsid w:val="0039336E"/>
    <w:rsid w:val="003934B8"/>
    <w:rsid w:val="0039356F"/>
    <w:rsid w:val="00393595"/>
    <w:rsid w:val="003935A5"/>
    <w:rsid w:val="003936DB"/>
    <w:rsid w:val="00393723"/>
    <w:rsid w:val="00393787"/>
    <w:rsid w:val="003937B6"/>
    <w:rsid w:val="003938AD"/>
    <w:rsid w:val="00393916"/>
    <w:rsid w:val="00393937"/>
    <w:rsid w:val="00393969"/>
    <w:rsid w:val="00393976"/>
    <w:rsid w:val="003939A4"/>
    <w:rsid w:val="003939CD"/>
    <w:rsid w:val="00393C7C"/>
    <w:rsid w:val="00393DBD"/>
    <w:rsid w:val="00393E1B"/>
    <w:rsid w:val="00393EAE"/>
    <w:rsid w:val="00393F67"/>
    <w:rsid w:val="00394116"/>
    <w:rsid w:val="00394200"/>
    <w:rsid w:val="0039427A"/>
    <w:rsid w:val="003942D4"/>
    <w:rsid w:val="00394302"/>
    <w:rsid w:val="00394320"/>
    <w:rsid w:val="0039432B"/>
    <w:rsid w:val="00394353"/>
    <w:rsid w:val="00394505"/>
    <w:rsid w:val="003946E3"/>
    <w:rsid w:val="00394739"/>
    <w:rsid w:val="00394916"/>
    <w:rsid w:val="003949C6"/>
    <w:rsid w:val="00394ABE"/>
    <w:rsid w:val="00394B2E"/>
    <w:rsid w:val="00394BAD"/>
    <w:rsid w:val="00394BD2"/>
    <w:rsid w:val="00394D24"/>
    <w:rsid w:val="003950EC"/>
    <w:rsid w:val="0039511E"/>
    <w:rsid w:val="00395134"/>
    <w:rsid w:val="00395135"/>
    <w:rsid w:val="00395158"/>
    <w:rsid w:val="003951B9"/>
    <w:rsid w:val="00395276"/>
    <w:rsid w:val="0039541B"/>
    <w:rsid w:val="0039541F"/>
    <w:rsid w:val="003954D3"/>
    <w:rsid w:val="00395517"/>
    <w:rsid w:val="003955BF"/>
    <w:rsid w:val="003956B4"/>
    <w:rsid w:val="003956E9"/>
    <w:rsid w:val="0039577C"/>
    <w:rsid w:val="003957CA"/>
    <w:rsid w:val="00395887"/>
    <w:rsid w:val="00395897"/>
    <w:rsid w:val="003958AB"/>
    <w:rsid w:val="00395925"/>
    <w:rsid w:val="00395A39"/>
    <w:rsid w:val="00395A9A"/>
    <w:rsid w:val="00395AB6"/>
    <w:rsid w:val="00395AEC"/>
    <w:rsid w:val="00395C3D"/>
    <w:rsid w:val="00395DC2"/>
    <w:rsid w:val="00395DDE"/>
    <w:rsid w:val="00395E90"/>
    <w:rsid w:val="00395F8F"/>
    <w:rsid w:val="00395F90"/>
    <w:rsid w:val="003960C6"/>
    <w:rsid w:val="0039615A"/>
    <w:rsid w:val="00396171"/>
    <w:rsid w:val="00396243"/>
    <w:rsid w:val="0039638F"/>
    <w:rsid w:val="003964E7"/>
    <w:rsid w:val="0039653D"/>
    <w:rsid w:val="00396578"/>
    <w:rsid w:val="003965A4"/>
    <w:rsid w:val="003965B0"/>
    <w:rsid w:val="003965C2"/>
    <w:rsid w:val="003966F3"/>
    <w:rsid w:val="00396723"/>
    <w:rsid w:val="00396780"/>
    <w:rsid w:val="00396824"/>
    <w:rsid w:val="003968A3"/>
    <w:rsid w:val="00396A5D"/>
    <w:rsid w:val="00396ACC"/>
    <w:rsid w:val="00396C9D"/>
    <w:rsid w:val="00396CDB"/>
    <w:rsid w:val="00396D0A"/>
    <w:rsid w:val="00396DB7"/>
    <w:rsid w:val="00396DC1"/>
    <w:rsid w:val="00396DFB"/>
    <w:rsid w:val="00396F27"/>
    <w:rsid w:val="00396F57"/>
    <w:rsid w:val="00396FE5"/>
    <w:rsid w:val="0039706B"/>
    <w:rsid w:val="003970E4"/>
    <w:rsid w:val="0039719C"/>
    <w:rsid w:val="003971BF"/>
    <w:rsid w:val="00397220"/>
    <w:rsid w:val="00397363"/>
    <w:rsid w:val="00397383"/>
    <w:rsid w:val="003973A5"/>
    <w:rsid w:val="003974E0"/>
    <w:rsid w:val="003974F1"/>
    <w:rsid w:val="00397503"/>
    <w:rsid w:val="00397536"/>
    <w:rsid w:val="003975D9"/>
    <w:rsid w:val="003976EF"/>
    <w:rsid w:val="00397705"/>
    <w:rsid w:val="0039774F"/>
    <w:rsid w:val="00397767"/>
    <w:rsid w:val="003977E0"/>
    <w:rsid w:val="003977FB"/>
    <w:rsid w:val="00397807"/>
    <w:rsid w:val="003978AC"/>
    <w:rsid w:val="0039790B"/>
    <w:rsid w:val="003979D7"/>
    <w:rsid w:val="00397B9F"/>
    <w:rsid w:val="00397BE5"/>
    <w:rsid w:val="00397DB5"/>
    <w:rsid w:val="00397E4C"/>
    <w:rsid w:val="00397EC3"/>
    <w:rsid w:val="00397F21"/>
    <w:rsid w:val="00397F31"/>
    <w:rsid w:val="003A00AF"/>
    <w:rsid w:val="003A01BD"/>
    <w:rsid w:val="003A01F3"/>
    <w:rsid w:val="003A02B0"/>
    <w:rsid w:val="003A043B"/>
    <w:rsid w:val="003A048F"/>
    <w:rsid w:val="003A04CC"/>
    <w:rsid w:val="003A065A"/>
    <w:rsid w:val="003A06E6"/>
    <w:rsid w:val="003A075B"/>
    <w:rsid w:val="003A077A"/>
    <w:rsid w:val="003A0966"/>
    <w:rsid w:val="003A09A7"/>
    <w:rsid w:val="003A0A8E"/>
    <w:rsid w:val="003A0B36"/>
    <w:rsid w:val="003A0BAE"/>
    <w:rsid w:val="003A0BD3"/>
    <w:rsid w:val="003A0BF2"/>
    <w:rsid w:val="003A0C39"/>
    <w:rsid w:val="003A0CEE"/>
    <w:rsid w:val="003A106F"/>
    <w:rsid w:val="003A1072"/>
    <w:rsid w:val="003A10B6"/>
    <w:rsid w:val="003A1107"/>
    <w:rsid w:val="003A11C5"/>
    <w:rsid w:val="003A1204"/>
    <w:rsid w:val="003A126C"/>
    <w:rsid w:val="003A12BD"/>
    <w:rsid w:val="003A1462"/>
    <w:rsid w:val="003A1524"/>
    <w:rsid w:val="003A154B"/>
    <w:rsid w:val="003A1568"/>
    <w:rsid w:val="003A1572"/>
    <w:rsid w:val="003A157C"/>
    <w:rsid w:val="003A16EB"/>
    <w:rsid w:val="003A179B"/>
    <w:rsid w:val="003A18C3"/>
    <w:rsid w:val="003A1974"/>
    <w:rsid w:val="003A1984"/>
    <w:rsid w:val="003A19B3"/>
    <w:rsid w:val="003A1A58"/>
    <w:rsid w:val="003A1A5E"/>
    <w:rsid w:val="003A1A89"/>
    <w:rsid w:val="003A1B00"/>
    <w:rsid w:val="003A1BC1"/>
    <w:rsid w:val="003A1C66"/>
    <w:rsid w:val="003A1C9F"/>
    <w:rsid w:val="003A1CC8"/>
    <w:rsid w:val="003A1CC9"/>
    <w:rsid w:val="003A1CD1"/>
    <w:rsid w:val="003A1D63"/>
    <w:rsid w:val="003A1EEB"/>
    <w:rsid w:val="003A1F1B"/>
    <w:rsid w:val="003A1F28"/>
    <w:rsid w:val="003A1F65"/>
    <w:rsid w:val="003A2013"/>
    <w:rsid w:val="003A20B9"/>
    <w:rsid w:val="003A227D"/>
    <w:rsid w:val="003A228A"/>
    <w:rsid w:val="003A22AB"/>
    <w:rsid w:val="003A22D0"/>
    <w:rsid w:val="003A241C"/>
    <w:rsid w:val="003A246A"/>
    <w:rsid w:val="003A2488"/>
    <w:rsid w:val="003A24C0"/>
    <w:rsid w:val="003A2669"/>
    <w:rsid w:val="003A26B0"/>
    <w:rsid w:val="003A273F"/>
    <w:rsid w:val="003A2887"/>
    <w:rsid w:val="003A288A"/>
    <w:rsid w:val="003A28FE"/>
    <w:rsid w:val="003A2984"/>
    <w:rsid w:val="003A2B17"/>
    <w:rsid w:val="003A2B38"/>
    <w:rsid w:val="003A2B73"/>
    <w:rsid w:val="003A2C8D"/>
    <w:rsid w:val="003A2E17"/>
    <w:rsid w:val="003A2E8A"/>
    <w:rsid w:val="003A2F5F"/>
    <w:rsid w:val="003A2F98"/>
    <w:rsid w:val="003A2FB0"/>
    <w:rsid w:val="003A3079"/>
    <w:rsid w:val="003A30F1"/>
    <w:rsid w:val="003A3156"/>
    <w:rsid w:val="003A316A"/>
    <w:rsid w:val="003A329C"/>
    <w:rsid w:val="003A32BA"/>
    <w:rsid w:val="003A333C"/>
    <w:rsid w:val="003A3401"/>
    <w:rsid w:val="003A341D"/>
    <w:rsid w:val="003A34B7"/>
    <w:rsid w:val="003A34C9"/>
    <w:rsid w:val="003A34DC"/>
    <w:rsid w:val="003A366F"/>
    <w:rsid w:val="003A3754"/>
    <w:rsid w:val="003A3789"/>
    <w:rsid w:val="003A37F3"/>
    <w:rsid w:val="003A3804"/>
    <w:rsid w:val="003A38F2"/>
    <w:rsid w:val="003A39E4"/>
    <w:rsid w:val="003A3A1E"/>
    <w:rsid w:val="003A3A9B"/>
    <w:rsid w:val="003A3B59"/>
    <w:rsid w:val="003A3B70"/>
    <w:rsid w:val="003A3B98"/>
    <w:rsid w:val="003A3BB9"/>
    <w:rsid w:val="003A3BEE"/>
    <w:rsid w:val="003A3C15"/>
    <w:rsid w:val="003A3C26"/>
    <w:rsid w:val="003A3C6D"/>
    <w:rsid w:val="003A3D0D"/>
    <w:rsid w:val="003A3EAB"/>
    <w:rsid w:val="003A3F7D"/>
    <w:rsid w:val="003A3F92"/>
    <w:rsid w:val="003A4034"/>
    <w:rsid w:val="003A4219"/>
    <w:rsid w:val="003A4347"/>
    <w:rsid w:val="003A4396"/>
    <w:rsid w:val="003A43BA"/>
    <w:rsid w:val="003A447D"/>
    <w:rsid w:val="003A4556"/>
    <w:rsid w:val="003A463A"/>
    <w:rsid w:val="003A4647"/>
    <w:rsid w:val="003A471E"/>
    <w:rsid w:val="003A472A"/>
    <w:rsid w:val="003A4731"/>
    <w:rsid w:val="003A4760"/>
    <w:rsid w:val="003A48DA"/>
    <w:rsid w:val="003A492E"/>
    <w:rsid w:val="003A4A10"/>
    <w:rsid w:val="003A4AC1"/>
    <w:rsid w:val="003A4B14"/>
    <w:rsid w:val="003A4D75"/>
    <w:rsid w:val="003A4DB3"/>
    <w:rsid w:val="003A4F99"/>
    <w:rsid w:val="003A5159"/>
    <w:rsid w:val="003A5243"/>
    <w:rsid w:val="003A52F5"/>
    <w:rsid w:val="003A534D"/>
    <w:rsid w:val="003A537B"/>
    <w:rsid w:val="003A542F"/>
    <w:rsid w:val="003A557C"/>
    <w:rsid w:val="003A562F"/>
    <w:rsid w:val="003A563F"/>
    <w:rsid w:val="003A569F"/>
    <w:rsid w:val="003A56B5"/>
    <w:rsid w:val="003A59B1"/>
    <w:rsid w:val="003A59D5"/>
    <w:rsid w:val="003A5A25"/>
    <w:rsid w:val="003A5A9D"/>
    <w:rsid w:val="003A5AA4"/>
    <w:rsid w:val="003A5C4A"/>
    <w:rsid w:val="003A5C85"/>
    <w:rsid w:val="003A5D2C"/>
    <w:rsid w:val="003A5D7C"/>
    <w:rsid w:val="003A5E34"/>
    <w:rsid w:val="003A5EA3"/>
    <w:rsid w:val="003A5EC1"/>
    <w:rsid w:val="003A6010"/>
    <w:rsid w:val="003A6050"/>
    <w:rsid w:val="003A608E"/>
    <w:rsid w:val="003A6134"/>
    <w:rsid w:val="003A616D"/>
    <w:rsid w:val="003A61A0"/>
    <w:rsid w:val="003A6285"/>
    <w:rsid w:val="003A62C4"/>
    <w:rsid w:val="003A632F"/>
    <w:rsid w:val="003A63E9"/>
    <w:rsid w:val="003A6819"/>
    <w:rsid w:val="003A6866"/>
    <w:rsid w:val="003A687D"/>
    <w:rsid w:val="003A6885"/>
    <w:rsid w:val="003A699D"/>
    <w:rsid w:val="003A6A01"/>
    <w:rsid w:val="003A6AAC"/>
    <w:rsid w:val="003A6C79"/>
    <w:rsid w:val="003A6CB6"/>
    <w:rsid w:val="003A6CE4"/>
    <w:rsid w:val="003A6CE8"/>
    <w:rsid w:val="003A6D8D"/>
    <w:rsid w:val="003A6DAE"/>
    <w:rsid w:val="003A6DF6"/>
    <w:rsid w:val="003A6E3E"/>
    <w:rsid w:val="003A6E4C"/>
    <w:rsid w:val="003A6ECF"/>
    <w:rsid w:val="003A6F40"/>
    <w:rsid w:val="003A6FBD"/>
    <w:rsid w:val="003A74ED"/>
    <w:rsid w:val="003A754D"/>
    <w:rsid w:val="003A75C0"/>
    <w:rsid w:val="003A772D"/>
    <w:rsid w:val="003A7869"/>
    <w:rsid w:val="003A7972"/>
    <w:rsid w:val="003A7A9E"/>
    <w:rsid w:val="003A7B33"/>
    <w:rsid w:val="003A7B36"/>
    <w:rsid w:val="003A7B75"/>
    <w:rsid w:val="003A7C06"/>
    <w:rsid w:val="003A7C80"/>
    <w:rsid w:val="003A7E55"/>
    <w:rsid w:val="003B0065"/>
    <w:rsid w:val="003B0084"/>
    <w:rsid w:val="003B015D"/>
    <w:rsid w:val="003B01B8"/>
    <w:rsid w:val="003B0319"/>
    <w:rsid w:val="003B05A4"/>
    <w:rsid w:val="003B06A4"/>
    <w:rsid w:val="003B0726"/>
    <w:rsid w:val="003B086B"/>
    <w:rsid w:val="003B0A4C"/>
    <w:rsid w:val="003B0A57"/>
    <w:rsid w:val="003B0C10"/>
    <w:rsid w:val="003B0C15"/>
    <w:rsid w:val="003B0C3F"/>
    <w:rsid w:val="003B0C6E"/>
    <w:rsid w:val="003B0CC7"/>
    <w:rsid w:val="003B0CC8"/>
    <w:rsid w:val="003B0D44"/>
    <w:rsid w:val="003B0D85"/>
    <w:rsid w:val="003B0E96"/>
    <w:rsid w:val="003B0ECC"/>
    <w:rsid w:val="003B0EFE"/>
    <w:rsid w:val="003B1017"/>
    <w:rsid w:val="003B10CA"/>
    <w:rsid w:val="003B1100"/>
    <w:rsid w:val="003B11E3"/>
    <w:rsid w:val="003B1223"/>
    <w:rsid w:val="003B122F"/>
    <w:rsid w:val="003B12B1"/>
    <w:rsid w:val="003B13A5"/>
    <w:rsid w:val="003B1427"/>
    <w:rsid w:val="003B1467"/>
    <w:rsid w:val="003B1496"/>
    <w:rsid w:val="003B151A"/>
    <w:rsid w:val="003B174A"/>
    <w:rsid w:val="003B1857"/>
    <w:rsid w:val="003B185A"/>
    <w:rsid w:val="003B1937"/>
    <w:rsid w:val="003B1A15"/>
    <w:rsid w:val="003B1B10"/>
    <w:rsid w:val="003B1B18"/>
    <w:rsid w:val="003B1BDD"/>
    <w:rsid w:val="003B1C09"/>
    <w:rsid w:val="003B1C27"/>
    <w:rsid w:val="003B1D07"/>
    <w:rsid w:val="003B1DF3"/>
    <w:rsid w:val="003B1E55"/>
    <w:rsid w:val="003B1E78"/>
    <w:rsid w:val="003B1EDC"/>
    <w:rsid w:val="003B1F00"/>
    <w:rsid w:val="003B1F28"/>
    <w:rsid w:val="003B20F2"/>
    <w:rsid w:val="003B2157"/>
    <w:rsid w:val="003B215E"/>
    <w:rsid w:val="003B21A3"/>
    <w:rsid w:val="003B2334"/>
    <w:rsid w:val="003B2340"/>
    <w:rsid w:val="003B238F"/>
    <w:rsid w:val="003B2438"/>
    <w:rsid w:val="003B247F"/>
    <w:rsid w:val="003B24D0"/>
    <w:rsid w:val="003B25B3"/>
    <w:rsid w:val="003B2780"/>
    <w:rsid w:val="003B2784"/>
    <w:rsid w:val="003B27A0"/>
    <w:rsid w:val="003B27A1"/>
    <w:rsid w:val="003B27A9"/>
    <w:rsid w:val="003B27F9"/>
    <w:rsid w:val="003B282A"/>
    <w:rsid w:val="003B283C"/>
    <w:rsid w:val="003B2844"/>
    <w:rsid w:val="003B28E6"/>
    <w:rsid w:val="003B28EA"/>
    <w:rsid w:val="003B28F1"/>
    <w:rsid w:val="003B29AC"/>
    <w:rsid w:val="003B29BB"/>
    <w:rsid w:val="003B2A01"/>
    <w:rsid w:val="003B2ABA"/>
    <w:rsid w:val="003B2B08"/>
    <w:rsid w:val="003B2B5D"/>
    <w:rsid w:val="003B2B5F"/>
    <w:rsid w:val="003B2B8C"/>
    <w:rsid w:val="003B2BB4"/>
    <w:rsid w:val="003B2BD7"/>
    <w:rsid w:val="003B2C3A"/>
    <w:rsid w:val="003B2CAC"/>
    <w:rsid w:val="003B2E12"/>
    <w:rsid w:val="003B2E4F"/>
    <w:rsid w:val="003B2EA1"/>
    <w:rsid w:val="003B2EBF"/>
    <w:rsid w:val="003B2EE3"/>
    <w:rsid w:val="003B2FED"/>
    <w:rsid w:val="003B3097"/>
    <w:rsid w:val="003B30CD"/>
    <w:rsid w:val="003B31FE"/>
    <w:rsid w:val="003B3206"/>
    <w:rsid w:val="003B323E"/>
    <w:rsid w:val="003B3279"/>
    <w:rsid w:val="003B32B7"/>
    <w:rsid w:val="003B3383"/>
    <w:rsid w:val="003B33B9"/>
    <w:rsid w:val="003B3400"/>
    <w:rsid w:val="003B34CB"/>
    <w:rsid w:val="003B34FF"/>
    <w:rsid w:val="003B3581"/>
    <w:rsid w:val="003B36DE"/>
    <w:rsid w:val="003B376F"/>
    <w:rsid w:val="003B37EA"/>
    <w:rsid w:val="003B38A7"/>
    <w:rsid w:val="003B38DA"/>
    <w:rsid w:val="003B3935"/>
    <w:rsid w:val="003B393E"/>
    <w:rsid w:val="003B3968"/>
    <w:rsid w:val="003B3975"/>
    <w:rsid w:val="003B39D5"/>
    <w:rsid w:val="003B3A26"/>
    <w:rsid w:val="003B3A27"/>
    <w:rsid w:val="003B3A3B"/>
    <w:rsid w:val="003B3AA9"/>
    <w:rsid w:val="003B3D06"/>
    <w:rsid w:val="003B3D12"/>
    <w:rsid w:val="003B3DDA"/>
    <w:rsid w:val="003B3DFD"/>
    <w:rsid w:val="003B3E72"/>
    <w:rsid w:val="003B3F3E"/>
    <w:rsid w:val="003B4103"/>
    <w:rsid w:val="003B41C4"/>
    <w:rsid w:val="003B4233"/>
    <w:rsid w:val="003B4379"/>
    <w:rsid w:val="003B44A2"/>
    <w:rsid w:val="003B455E"/>
    <w:rsid w:val="003B468A"/>
    <w:rsid w:val="003B46E9"/>
    <w:rsid w:val="003B475B"/>
    <w:rsid w:val="003B47C3"/>
    <w:rsid w:val="003B4807"/>
    <w:rsid w:val="003B4897"/>
    <w:rsid w:val="003B4942"/>
    <w:rsid w:val="003B4995"/>
    <w:rsid w:val="003B4A0F"/>
    <w:rsid w:val="003B4A39"/>
    <w:rsid w:val="003B4A84"/>
    <w:rsid w:val="003B4AAD"/>
    <w:rsid w:val="003B4B10"/>
    <w:rsid w:val="003B4B70"/>
    <w:rsid w:val="003B4B7B"/>
    <w:rsid w:val="003B4D77"/>
    <w:rsid w:val="003B4E7D"/>
    <w:rsid w:val="003B4E8A"/>
    <w:rsid w:val="003B4ECB"/>
    <w:rsid w:val="003B4FE1"/>
    <w:rsid w:val="003B504F"/>
    <w:rsid w:val="003B527E"/>
    <w:rsid w:val="003B53C5"/>
    <w:rsid w:val="003B53C6"/>
    <w:rsid w:val="003B5445"/>
    <w:rsid w:val="003B5559"/>
    <w:rsid w:val="003B559F"/>
    <w:rsid w:val="003B5637"/>
    <w:rsid w:val="003B56D4"/>
    <w:rsid w:val="003B5799"/>
    <w:rsid w:val="003B57DD"/>
    <w:rsid w:val="003B598A"/>
    <w:rsid w:val="003B5A05"/>
    <w:rsid w:val="003B5ADD"/>
    <w:rsid w:val="003B5B0B"/>
    <w:rsid w:val="003B5B22"/>
    <w:rsid w:val="003B5B3B"/>
    <w:rsid w:val="003B5BA6"/>
    <w:rsid w:val="003B5BB0"/>
    <w:rsid w:val="003B5CBD"/>
    <w:rsid w:val="003B5D1A"/>
    <w:rsid w:val="003B5D27"/>
    <w:rsid w:val="003B5E04"/>
    <w:rsid w:val="003B5F0B"/>
    <w:rsid w:val="003B607B"/>
    <w:rsid w:val="003B6119"/>
    <w:rsid w:val="003B6206"/>
    <w:rsid w:val="003B6231"/>
    <w:rsid w:val="003B62D6"/>
    <w:rsid w:val="003B6362"/>
    <w:rsid w:val="003B636D"/>
    <w:rsid w:val="003B63D7"/>
    <w:rsid w:val="003B64D9"/>
    <w:rsid w:val="003B6509"/>
    <w:rsid w:val="003B658A"/>
    <w:rsid w:val="003B6601"/>
    <w:rsid w:val="003B6731"/>
    <w:rsid w:val="003B6742"/>
    <w:rsid w:val="003B67BF"/>
    <w:rsid w:val="003B6829"/>
    <w:rsid w:val="003B6873"/>
    <w:rsid w:val="003B69AD"/>
    <w:rsid w:val="003B6A7E"/>
    <w:rsid w:val="003B6AD6"/>
    <w:rsid w:val="003B6B22"/>
    <w:rsid w:val="003B6C99"/>
    <w:rsid w:val="003B6F3F"/>
    <w:rsid w:val="003B6F9A"/>
    <w:rsid w:val="003B7170"/>
    <w:rsid w:val="003B7290"/>
    <w:rsid w:val="003B738E"/>
    <w:rsid w:val="003B7422"/>
    <w:rsid w:val="003B7435"/>
    <w:rsid w:val="003B7459"/>
    <w:rsid w:val="003B74FC"/>
    <w:rsid w:val="003B7504"/>
    <w:rsid w:val="003B756D"/>
    <w:rsid w:val="003B7738"/>
    <w:rsid w:val="003B773F"/>
    <w:rsid w:val="003B7AF8"/>
    <w:rsid w:val="003B7B08"/>
    <w:rsid w:val="003B7B12"/>
    <w:rsid w:val="003B7B7A"/>
    <w:rsid w:val="003B7BBA"/>
    <w:rsid w:val="003B7C9C"/>
    <w:rsid w:val="003B7CA1"/>
    <w:rsid w:val="003B7D8B"/>
    <w:rsid w:val="003B7E67"/>
    <w:rsid w:val="003B7E84"/>
    <w:rsid w:val="003B7FF3"/>
    <w:rsid w:val="003C0037"/>
    <w:rsid w:val="003C012E"/>
    <w:rsid w:val="003C017B"/>
    <w:rsid w:val="003C0185"/>
    <w:rsid w:val="003C0249"/>
    <w:rsid w:val="003C0268"/>
    <w:rsid w:val="003C0285"/>
    <w:rsid w:val="003C02A6"/>
    <w:rsid w:val="003C02E2"/>
    <w:rsid w:val="003C02F5"/>
    <w:rsid w:val="003C03B7"/>
    <w:rsid w:val="003C0413"/>
    <w:rsid w:val="003C0424"/>
    <w:rsid w:val="003C048A"/>
    <w:rsid w:val="003C04A8"/>
    <w:rsid w:val="003C04C6"/>
    <w:rsid w:val="003C0568"/>
    <w:rsid w:val="003C05DD"/>
    <w:rsid w:val="003C0677"/>
    <w:rsid w:val="003C06BC"/>
    <w:rsid w:val="003C0746"/>
    <w:rsid w:val="003C077B"/>
    <w:rsid w:val="003C0803"/>
    <w:rsid w:val="003C0843"/>
    <w:rsid w:val="003C0944"/>
    <w:rsid w:val="003C0998"/>
    <w:rsid w:val="003C0A57"/>
    <w:rsid w:val="003C0A63"/>
    <w:rsid w:val="003C0AAE"/>
    <w:rsid w:val="003C0B13"/>
    <w:rsid w:val="003C0B66"/>
    <w:rsid w:val="003C0B6F"/>
    <w:rsid w:val="003C0D18"/>
    <w:rsid w:val="003C0D3E"/>
    <w:rsid w:val="003C0E95"/>
    <w:rsid w:val="003C0ECF"/>
    <w:rsid w:val="003C0F4F"/>
    <w:rsid w:val="003C0FA7"/>
    <w:rsid w:val="003C10BE"/>
    <w:rsid w:val="003C1170"/>
    <w:rsid w:val="003C119E"/>
    <w:rsid w:val="003C12C0"/>
    <w:rsid w:val="003C12C6"/>
    <w:rsid w:val="003C12C7"/>
    <w:rsid w:val="003C13CB"/>
    <w:rsid w:val="003C1418"/>
    <w:rsid w:val="003C1436"/>
    <w:rsid w:val="003C1449"/>
    <w:rsid w:val="003C145D"/>
    <w:rsid w:val="003C1507"/>
    <w:rsid w:val="003C156A"/>
    <w:rsid w:val="003C1587"/>
    <w:rsid w:val="003C159D"/>
    <w:rsid w:val="003C15F2"/>
    <w:rsid w:val="003C161E"/>
    <w:rsid w:val="003C1668"/>
    <w:rsid w:val="003C16D2"/>
    <w:rsid w:val="003C170E"/>
    <w:rsid w:val="003C17C3"/>
    <w:rsid w:val="003C17EC"/>
    <w:rsid w:val="003C1872"/>
    <w:rsid w:val="003C18B2"/>
    <w:rsid w:val="003C1969"/>
    <w:rsid w:val="003C1B27"/>
    <w:rsid w:val="003C1BA3"/>
    <w:rsid w:val="003C1BD5"/>
    <w:rsid w:val="003C1C0F"/>
    <w:rsid w:val="003C1CE3"/>
    <w:rsid w:val="003C1CEA"/>
    <w:rsid w:val="003C1E6D"/>
    <w:rsid w:val="003C1EAE"/>
    <w:rsid w:val="003C1EF7"/>
    <w:rsid w:val="003C1F22"/>
    <w:rsid w:val="003C1F61"/>
    <w:rsid w:val="003C1FAC"/>
    <w:rsid w:val="003C1FCF"/>
    <w:rsid w:val="003C2057"/>
    <w:rsid w:val="003C2197"/>
    <w:rsid w:val="003C21C8"/>
    <w:rsid w:val="003C229B"/>
    <w:rsid w:val="003C23A1"/>
    <w:rsid w:val="003C2413"/>
    <w:rsid w:val="003C253E"/>
    <w:rsid w:val="003C2681"/>
    <w:rsid w:val="003C2745"/>
    <w:rsid w:val="003C27B8"/>
    <w:rsid w:val="003C27F7"/>
    <w:rsid w:val="003C28A6"/>
    <w:rsid w:val="003C2918"/>
    <w:rsid w:val="003C2AB1"/>
    <w:rsid w:val="003C2B1F"/>
    <w:rsid w:val="003C2B45"/>
    <w:rsid w:val="003C2BE1"/>
    <w:rsid w:val="003C2C18"/>
    <w:rsid w:val="003C2D13"/>
    <w:rsid w:val="003C2DCD"/>
    <w:rsid w:val="003C2EAE"/>
    <w:rsid w:val="003C2F44"/>
    <w:rsid w:val="003C31B7"/>
    <w:rsid w:val="003C3264"/>
    <w:rsid w:val="003C32B2"/>
    <w:rsid w:val="003C334D"/>
    <w:rsid w:val="003C3394"/>
    <w:rsid w:val="003C348D"/>
    <w:rsid w:val="003C34C7"/>
    <w:rsid w:val="003C3540"/>
    <w:rsid w:val="003C3555"/>
    <w:rsid w:val="003C3575"/>
    <w:rsid w:val="003C35DF"/>
    <w:rsid w:val="003C3719"/>
    <w:rsid w:val="003C374A"/>
    <w:rsid w:val="003C37E5"/>
    <w:rsid w:val="003C39D4"/>
    <w:rsid w:val="003C3AAD"/>
    <w:rsid w:val="003C3BCD"/>
    <w:rsid w:val="003C3C23"/>
    <w:rsid w:val="003C3C33"/>
    <w:rsid w:val="003C3C5A"/>
    <w:rsid w:val="003C3C7D"/>
    <w:rsid w:val="003C3CA6"/>
    <w:rsid w:val="003C3D04"/>
    <w:rsid w:val="003C3D18"/>
    <w:rsid w:val="003C3D32"/>
    <w:rsid w:val="003C3D9D"/>
    <w:rsid w:val="003C3DB4"/>
    <w:rsid w:val="003C3E02"/>
    <w:rsid w:val="003C3E51"/>
    <w:rsid w:val="003C3E5C"/>
    <w:rsid w:val="003C3E97"/>
    <w:rsid w:val="003C3F05"/>
    <w:rsid w:val="003C3F78"/>
    <w:rsid w:val="003C4064"/>
    <w:rsid w:val="003C40CF"/>
    <w:rsid w:val="003C4220"/>
    <w:rsid w:val="003C427A"/>
    <w:rsid w:val="003C42D2"/>
    <w:rsid w:val="003C42E7"/>
    <w:rsid w:val="003C4415"/>
    <w:rsid w:val="003C442B"/>
    <w:rsid w:val="003C4434"/>
    <w:rsid w:val="003C4558"/>
    <w:rsid w:val="003C458E"/>
    <w:rsid w:val="003C45E5"/>
    <w:rsid w:val="003C45FA"/>
    <w:rsid w:val="003C46AD"/>
    <w:rsid w:val="003C48E2"/>
    <w:rsid w:val="003C4904"/>
    <w:rsid w:val="003C4948"/>
    <w:rsid w:val="003C4A22"/>
    <w:rsid w:val="003C4A8C"/>
    <w:rsid w:val="003C4B43"/>
    <w:rsid w:val="003C4B49"/>
    <w:rsid w:val="003C4B56"/>
    <w:rsid w:val="003C4BA6"/>
    <w:rsid w:val="003C4BEA"/>
    <w:rsid w:val="003C4CB4"/>
    <w:rsid w:val="003C4D30"/>
    <w:rsid w:val="003C4E57"/>
    <w:rsid w:val="003C4E59"/>
    <w:rsid w:val="003C4EAA"/>
    <w:rsid w:val="003C4EB0"/>
    <w:rsid w:val="003C4ED4"/>
    <w:rsid w:val="003C4EEC"/>
    <w:rsid w:val="003C4EF6"/>
    <w:rsid w:val="003C5093"/>
    <w:rsid w:val="003C5176"/>
    <w:rsid w:val="003C51FD"/>
    <w:rsid w:val="003C5470"/>
    <w:rsid w:val="003C54E0"/>
    <w:rsid w:val="003C5523"/>
    <w:rsid w:val="003C559E"/>
    <w:rsid w:val="003C574F"/>
    <w:rsid w:val="003C5779"/>
    <w:rsid w:val="003C57FB"/>
    <w:rsid w:val="003C580E"/>
    <w:rsid w:val="003C5839"/>
    <w:rsid w:val="003C583D"/>
    <w:rsid w:val="003C5892"/>
    <w:rsid w:val="003C5ADB"/>
    <w:rsid w:val="003C5CA1"/>
    <w:rsid w:val="003C5D7C"/>
    <w:rsid w:val="003C5E0A"/>
    <w:rsid w:val="003C5E2C"/>
    <w:rsid w:val="003C5F76"/>
    <w:rsid w:val="003C60F3"/>
    <w:rsid w:val="003C6185"/>
    <w:rsid w:val="003C61D7"/>
    <w:rsid w:val="003C624D"/>
    <w:rsid w:val="003C62B7"/>
    <w:rsid w:val="003C6362"/>
    <w:rsid w:val="003C638E"/>
    <w:rsid w:val="003C639D"/>
    <w:rsid w:val="003C64A1"/>
    <w:rsid w:val="003C6769"/>
    <w:rsid w:val="003C67EF"/>
    <w:rsid w:val="003C6849"/>
    <w:rsid w:val="003C68E1"/>
    <w:rsid w:val="003C6950"/>
    <w:rsid w:val="003C69E4"/>
    <w:rsid w:val="003C6ACA"/>
    <w:rsid w:val="003C6B1C"/>
    <w:rsid w:val="003C6C16"/>
    <w:rsid w:val="003C6C2E"/>
    <w:rsid w:val="003C6C73"/>
    <w:rsid w:val="003C6CDA"/>
    <w:rsid w:val="003C6D03"/>
    <w:rsid w:val="003C6D92"/>
    <w:rsid w:val="003C6D9C"/>
    <w:rsid w:val="003C6DAA"/>
    <w:rsid w:val="003C6E48"/>
    <w:rsid w:val="003C6E4C"/>
    <w:rsid w:val="003C6E80"/>
    <w:rsid w:val="003C6EA1"/>
    <w:rsid w:val="003C6EAE"/>
    <w:rsid w:val="003C6EBB"/>
    <w:rsid w:val="003C7055"/>
    <w:rsid w:val="003C7142"/>
    <w:rsid w:val="003C719A"/>
    <w:rsid w:val="003C71EC"/>
    <w:rsid w:val="003C7279"/>
    <w:rsid w:val="003C72B9"/>
    <w:rsid w:val="003C737A"/>
    <w:rsid w:val="003C737F"/>
    <w:rsid w:val="003C7386"/>
    <w:rsid w:val="003C73D6"/>
    <w:rsid w:val="003C7407"/>
    <w:rsid w:val="003C749C"/>
    <w:rsid w:val="003C74E6"/>
    <w:rsid w:val="003C7501"/>
    <w:rsid w:val="003C752F"/>
    <w:rsid w:val="003C75BB"/>
    <w:rsid w:val="003C75CF"/>
    <w:rsid w:val="003C7653"/>
    <w:rsid w:val="003C76C6"/>
    <w:rsid w:val="003C76CA"/>
    <w:rsid w:val="003C773C"/>
    <w:rsid w:val="003C77F3"/>
    <w:rsid w:val="003C78F7"/>
    <w:rsid w:val="003C791E"/>
    <w:rsid w:val="003C7937"/>
    <w:rsid w:val="003C795A"/>
    <w:rsid w:val="003C796E"/>
    <w:rsid w:val="003C7996"/>
    <w:rsid w:val="003C7AE8"/>
    <w:rsid w:val="003C7BF6"/>
    <w:rsid w:val="003C7CF2"/>
    <w:rsid w:val="003C7DA9"/>
    <w:rsid w:val="003C7EB2"/>
    <w:rsid w:val="003C7F00"/>
    <w:rsid w:val="003C7FBB"/>
    <w:rsid w:val="003C7FD5"/>
    <w:rsid w:val="003D0021"/>
    <w:rsid w:val="003D00BB"/>
    <w:rsid w:val="003D00F7"/>
    <w:rsid w:val="003D022A"/>
    <w:rsid w:val="003D039C"/>
    <w:rsid w:val="003D0432"/>
    <w:rsid w:val="003D0467"/>
    <w:rsid w:val="003D047E"/>
    <w:rsid w:val="003D049E"/>
    <w:rsid w:val="003D052B"/>
    <w:rsid w:val="003D0571"/>
    <w:rsid w:val="003D0592"/>
    <w:rsid w:val="003D05E0"/>
    <w:rsid w:val="003D0772"/>
    <w:rsid w:val="003D077A"/>
    <w:rsid w:val="003D0830"/>
    <w:rsid w:val="003D0835"/>
    <w:rsid w:val="003D091C"/>
    <w:rsid w:val="003D09C8"/>
    <w:rsid w:val="003D0A6F"/>
    <w:rsid w:val="003D0A76"/>
    <w:rsid w:val="003D0AA2"/>
    <w:rsid w:val="003D0ADF"/>
    <w:rsid w:val="003D0AF1"/>
    <w:rsid w:val="003D0B12"/>
    <w:rsid w:val="003D0B98"/>
    <w:rsid w:val="003D0BAC"/>
    <w:rsid w:val="003D0BC5"/>
    <w:rsid w:val="003D0C03"/>
    <w:rsid w:val="003D0C2E"/>
    <w:rsid w:val="003D0D96"/>
    <w:rsid w:val="003D0DAB"/>
    <w:rsid w:val="003D0DB5"/>
    <w:rsid w:val="003D0E9D"/>
    <w:rsid w:val="003D0F22"/>
    <w:rsid w:val="003D103F"/>
    <w:rsid w:val="003D1105"/>
    <w:rsid w:val="003D1173"/>
    <w:rsid w:val="003D118F"/>
    <w:rsid w:val="003D119E"/>
    <w:rsid w:val="003D1243"/>
    <w:rsid w:val="003D126C"/>
    <w:rsid w:val="003D1278"/>
    <w:rsid w:val="003D1303"/>
    <w:rsid w:val="003D132A"/>
    <w:rsid w:val="003D134B"/>
    <w:rsid w:val="003D1398"/>
    <w:rsid w:val="003D13A6"/>
    <w:rsid w:val="003D13ED"/>
    <w:rsid w:val="003D14A4"/>
    <w:rsid w:val="003D15FE"/>
    <w:rsid w:val="003D16C3"/>
    <w:rsid w:val="003D1718"/>
    <w:rsid w:val="003D1733"/>
    <w:rsid w:val="003D17CE"/>
    <w:rsid w:val="003D186A"/>
    <w:rsid w:val="003D187E"/>
    <w:rsid w:val="003D18C2"/>
    <w:rsid w:val="003D19D7"/>
    <w:rsid w:val="003D1AF9"/>
    <w:rsid w:val="003D1B43"/>
    <w:rsid w:val="003D1B4A"/>
    <w:rsid w:val="003D1B74"/>
    <w:rsid w:val="003D1C14"/>
    <w:rsid w:val="003D1CBC"/>
    <w:rsid w:val="003D1CDA"/>
    <w:rsid w:val="003D1D16"/>
    <w:rsid w:val="003D1E25"/>
    <w:rsid w:val="003D1E2A"/>
    <w:rsid w:val="003D1E2B"/>
    <w:rsid w:val="003D1E30"/>
    <w:rsid w:val="003D1E61"/>
    <w:rsid w:val="003D1EE1"/>
    <w:rsid w:val="003D1EF8"/>
    <w:rsid w:val="003D2036"/>
    <w:rsid w:val="003D2091"/>
    <w:rsid w:val="003D20A7"/>
    <w:rsid w:val="003D20BA"/>
    <w:rsid w:val="003D20F8"/>
    <w:rsid w:val="003D215C"/>
    <w:rsid w:val="003D2249"/>
    <w:rsid w:val="003D235B"/>
    <w:rsid w:val="003D2488"/>
    <w:rsid w:val="003D2494"/>
    <w:rsid w:val="003D24B9"/>
    <w:rsid w:val="003D256D"/>
    <w:rsid w:val="003D25D6"/>
    <w:rsid w:val="003D25F4"/>
    <w:rsid w:val="003D2687"/>
    <w:rsid w:val="003D26A2"/>
    <w:rsid w:val="003D26C6"/>
    <w:rsid w:val="003D2894"/>
    <w:rsid w:val="003D28BA"/>
    <w:rsid w:val="003D28C5"/>
    <w:rsid w:val="003D29A1"/>
    <w:rsid w:val="003D2A09"/>
    <w:rsid w:val="003D2A51"/>
    <w:rsid w:val="003D2B28"/>
    <w:rsid w:val="003D2B62"/>
    <w:rsid w:val="003D2D12"/>
    <w:rsid w:val="003D2E40"/>
    <w:rsid w:val="003D2FB5"/>
    <w:rsid w:val="003D318F"/>
    <w:rsid w:val="003D3200"/>
    <w:rsid w:val="003D3208"/>
    <w:rsid w:val="003D320D"/>
    <w:rsid w:val="003D32BB"/>
    <w:rsid w:val="003D366B"/>
    <w:rsid w:val="003D3700"/>
    <w:rsid w:val="003D3725"/>
    <w:rsid w:val="003D3730"/>
    <w:rsid w:val="003D3820"/>
    <w:rsid w:val="003D38C7"/>
    <w:rsid w:val="003D39A3"/>
    <w:rsid w:val="003D3A4F"/>
    <w:rsid w:val="003D3A8B"/>
    <w:rsid w:val="003D3AEF"/>
    <w:rsid w:val="003D3B2A"/>
    <w:rsid w:val="003D3B4C"/>
    <w:rsid w:val="003D3BDE"/>
    <w:rsid w:val="003D3C43"/>
    <w:rsid w:val="003D3CE5"/>
    <w:rsid w:val="003D3D7F"/>
    <w:rsid w:val="003D3DD5"/>
    <w:rsid w:val="003D3E17"/>
    <w:rsid w:val="003D3EDA"/>
    <w:rsid w:val="003D3EDC"/>
    <w:rsid w:val="003D3F1F"/>
    <w:rsid w:val="003D3F8D"/>
    <w:rsid w:val="003D3FD8"/>
    <w:rsid w:val="003D4042"/>
    <w:rsid w:val="003D406A"/>
    <w:rsid w:val="003D4080"/>
    <w:rsid w:val="003D40E4"/>
    <w:rsid w:val="003D411C"/>
    <w:rsid w:val="003D415B"/>
    <w:rsid w:val="003D4207"/>
    <w:rsid w:val="003D420F"/>
    <w:rsid w:val="003D4320"/>
    <w:rsid w:val="003D434F"/>
    <w:rsid w:val="003D4369"/>
    <w:rsid w:val="003D4485"/>
    <w:rsid w:val="003D45E8"/>
    <w:rsid w:val="003D462C"/>
    <w:rsid w:val="003D46D2"/>
    <w:rsid w:val="003D46E1"/>
    <w:rsid w:val="003D473F"/>
    <w:rsid w:val="003D481C"/>
    <w:rsid w:val="003D484C"/>
    <w:rsid w:val="003D4974"/>
    <w:rsid w:val="003D4A6B"/>
    <w:rsid w:val="003D4B6D"/>
    <w:rsid w:val="003D4C0B"/>
    <w:rsid w:val="003D4C0F"/>
    <w:rsid w:val="003D4C2F"/>
    <w:rsid w:val="003D4CC9"/>
    <w:rsid w:val="003D4DE0"/>
    <w:rsid w:val="003D4EBB"/>
    <w:rsid w:val="003D4EE7"/>
    <w:rsid w:val="003D4F3B"/>
    <w:rsid w:val="003D4F8E"/>
    <w:rsid w:val="003D509C"/>
    <w:rsid w:val="003D509E"/>
    <w:rsid w:val="003D511F"/>
    <w:rsid w:val="003D524E"/>
    <w:rsid w:val="003D5266"/>
    <w:rsid w:val="003D5325"/>
    <w:rsid w:val="003D533F"/>
    <w:rsid w:val="003D54FD"/>
    <w:rsid w:val="003D55E6"/>
    <w:rsid w:val="003D563B"/>
    <w:rsid w:val="003D5C21"/>
    <w:rsid w:val="003D5C7E"/>
    <w:rsid w:val="003D5CCC"/>
    <w:rsid w:val="003D5D27"/>
    <w:rsid w:val="003D5D64"/>
    <w:rsid w:val="003D5D96"/>
    <w:rsid w:val="003D5DAA"/>
    <w:rsid w:val="003D5DE7"/>
    <w:rsid w:val="003D6090"/>
    <w:rsid w:val="003D60D9"/>
    <w:rsid w:val="003D6129"/>
    <w:rsid w:val="003D6363"/>
    <w:rsid w:val="003D63DA"/>
    <w:rsid w:val="003D641E"/>
    <w:rsid w:val="003D6436"/>
    <w:rsid w:val="003D6442"/>
    <w:rsid w:val="003D64A6"/>
    <w:rsid w:val="003D64F1"/>
    <w:rsid w:val="003D657C"/>
    <w:rsid w:val="003D66F5"/>
    <w:rsid w:val="003D67C8"/>
    <w:rsid w:val="003D67D1"/>
    <w:rsid w:val="003D6823"/>
    <w:rsid w:val="003D6838"/>
    <w:rsid w:val="003D683C"/>
    <w:rsid w:val="003D6852"/>
    <w:rsid w:val="003D6853"/>
    <w:rsid w:val="003D6868"/>
    <w:rsid w:val="003D6891"/>
    <w:rsid w:val="003D68E1"/>
    <w:rsid w:val="003D6915"/>
    <w:rsid w:val="003D6974"/>
    <w:rsid w:val="003D69C7"/>
    <w:rsid w:val="003D69DE"/>
    <w:rsid w:val="003D6A71"/>
    <w:rsid w:val="003D6ACC"/>
    <w:rsid w:val="003D6C0C"/>
    <w:rsid w:val="003D6C4B"/>
    <w:rsid w:val="003D6C64"/>
    <w:rsid w:val="003D6D93"/>
    <w:rsid w:val="003D6D95"/>
    <w:rsid w:val="003D6DB8"/>
    <w:rsid w:val="003D6EE9"/>
    <w:rsid w:val="003D7002"/>
    <w:rsid w:val="003D7028"/>
    <w:rsid w:val="003D7040"/>
    <w:rsid w:val="003D7141"/>
    <w:rsid w:val="003D72DB"/>
    <w:rsid w:val="003D730E"/>
    <w:rsid w:val="003D74E1"/>
    <w:rsid w:val="003D753B"/>
    <w:rsid w:val="003D759A"/>
    <w:rsid w:val="003D75C4"/>
    <w:rsid w:val="003D775E"/>
    <w:rsid w:val="003D779E"/>
    <w:rsid w:val="003D77C5"/>
    <w:rsid w:val="003D785C"/>
    <w:rsid w:val="003D796A"/>
    <w:rsid w:val="003D7A67"/>
    <w:rsid w:val="003D7AD1"/>
    <w:rsid w:val="003D7CC5"/>
    <w:rsid w:val="003D7D84"/>
    <w:rsid w:val="003D7F67"/>
    <w:rsid w:val="003E0001"/>
    <w:rsid w:val="003E005E"/>
    <w:rsid w:val="003E0274"/>
    <w:rsid w:val="003E0286"/>
    <w:rsid w:val="003E0305"/>
    <w:rsid w:val="003E03F1"/>
    <w:rsid w:val="003E0406"/>
    <w:rsid w:val="003E043B"/>
    <w:rsid w:val="003E0454"/>
    <w:rsid w:val="003E04A4"/>
    <w:rsid w:val="003E04D5"/>
    <w:rsid w:val="003E0590"/>
    <w:rsid w:val="003E06AC"/>
    <w:rsid w:val="003E06E6"/>
    <w:rsid w:val="003E0707"/>
    <w:rsid w:val="003E0725"/>
    <w:rsid w:val="003E078F"/>
    <w:rsid w:val="003E088B"/>
    <w:rsid w:val="003E0925"/>
    <w:rsid w:val="003E0ADD"/>
    <w:rsid w:val="003E0BEF"/>
    <w:rsid w:val="003E0C91"/>
    <w:rsid w:val="003E0E2D"/>
    <w:rsid w:val="003E0F74"/>
    <w:rsid w:val="003E0FB3"/>
    <w:rsid w:val="003E0FCC"/>
    <w:rsid w:val="003E1162"/>
    <w:rsid w:val="003E119F"/>
    <w:rsid w:val="003E122C"/>
    <w:rsid w:val="003E130F"/>
    <w:rsid w:val="003E151F"/>
    <w:rsid w:val="003E152F"/>
    <w:rsid w:val="003E1537"/>
    <w:rsid w:val="003E15E8"/>
    <w:rsid w:val="003E16CD"/>
    <w:rsid w:val="003E1740"/>
    <w:rsid w:val="003E18D0"/>
    <w:rsid w:val="003E1A4D"/>
    <w:rsid w:val="003E1A55"/>
    <w:rsid w:val="003E1AB3"/>
    <w:rsid w:val="003E1B16"/>
    <w:rsid w:val="003E1B66"/>
    <w:rsid w:val="003E1C65"/>
    <w:rsid w:val="003E1CDD"/>
    <w:rsid w:val="003E1D36"/>
    <w:rsid w:val="003E1E91"/>
    <w:rsid w:val="003E1EA5"/>
    <w:rsid w:val="003E1EB0"/>
    <w:rsid w:val="003E1EB1"/>
    <w:rsid w:val="003E1F45"/>
    <w:rsid w:val="003E20DA"/>
    <w:rsid w:val="003E2124"/>
    <w:rsid w:val="003E2131"/>
    <w:rsid w:val="003E2199"/>
    <w:rsid w:val="003E222D"/>
    <w:rsid w:val="003E2457"/>
    <w:rsid w:val="003E253F"/>
    <w:rsid w:val="003E2685"/>
    <w:rsid w:val="003E2768"/>
    <w:rsid w:val="003E27A8"/>
    <w:rsid w:val="003E27D6"/>
    <w:rsid w:val="003E2858"/>
    <w:rsid w:val="003E285A"/>
    <w:rsid w:val="003E2869"/>
    <w:rsid w:val="003E286A"/>
    <w:rsid w:val="003E287F"/>
    <w:rsid w:val="003E289C"/>
    <w:rsid w:val="003E28EC"/>
    <w:rsid w:val="003E2938"/>
    <w:rsid w:val="003E2976"/>
    <w:rsid w:val="003E2A75"/>
    <w:rsid w:val="003E2BD8"/>
    <w:rsid w:val="003E2DE4"/>
    <w:rsid w:val="003E2E34"/>
    <w:rsid w:val="003E2E90"/>
    <w:rsid w:val="003E2F12"/>
    <w:rsid w:val="003E301F"/>
    <w:rsid w:val="003E3143"/>
    <w:rsid w:val="003E3158"/>
    <w:rsid w:val="003E3241"/>
    <w:rsid w:val="003E32E4"/>
    <w:rsid w:val="003E32E9"/>
    <w:rsid w:val="003E330D"/>
    <w:rsid w:val="003E3384"/>
    <w:rsid w:val="003E341B"/>
    <w:rsid w:val="003E347C"/>
    <w:rsid w:val="003E3523"/>
    <w:rsid w:val="003E35A0"/>
    <w:rsid w:val="003E35D6"/>
    <w:rsid w:val="003E36D7"/>
    <w:rsid w:val="003E373F"/>
    <w:rsid w:val="003E37AE"/>
    <w:rsid w:val="003E381B"/>
    <w:rsid w:val="003E3842"/>
    <w:rsid w:val="003E3875"/>
    <w:rsid w:val="003E389A"/>
    <w:rsid w:val="003E39A9"/>
    <w:rsid w:val="003E39BB"/>
    <w:rsid w:val="003E39D8"/>
    <w:rsid w:val="003E3A7D"/>
    <w:rsid w:val="003E3B05"/>
    <w:rsid w:val="003E3B68"/>
    <w:rsid w:val="003E3B76"/>
    <w:rsid w:val="003E3C91"/>
    <w:rsid w:val="003E3D84"/>
    <w:rsid w:val="003E3F0D"/>
    <w:rsid w:val="003E400B"/>
    <w:rsid w:val="003E401D"/>
    <w:rsid w:val="003E4076"/>
    <w:rsid w:val="003E408C"/>
    <w:rsid w:val="003E40C3"/>
    <w:rsid w:val="003E4187"/>
    <w:rsid w:val="003E41FC"/>
    <w:rsid w:val="003E4284"/>
    <w:rsid w:val="003E4352"/>
    <w:rsid w:val="003E4573"/>
    <w:rsid w:val="003E4635"/>
    <w:rsid w:val="003E465B"/>
    <w:rsid w:val="003E46D6"/>
    <w:rsid w:val="003E4739"/>
    <w:rsid w:val="003E4752"/>
    <w:rsid w:val="003E4787"/>
    <w:rsid w:val="003E4788"/>
    <w:rsid w:val="003E4838"/>
    <w:rsid w:val="003E490B"/>
    <w:rsid w:val="003E4938"/>
    <w:rsid w:val="003E49FD"/>
    <w:rsid w:val="003E4A51"/>
    <w:rsid w:val="003E4B29"/>
    <w:rsid w:val="003E4C5A"/>
    <w:rsid w:val="003E4CDD"/>
    <w:rsid w:val="003E4CF1"/>
    <w:rsid w:val="003E4D47"/>
    <w:rsid w:val="003E4D62"/>
    <w:rsid w:val="003E4E5B"/>
    <w:rsid w:val="003E4EA4"/>
    <w:rsid w:val="003E4EBC"/>
    <w:rsid w:val="003E4FAE"/>
    <w:rsid w:val="003E4FC5"/>
    <w:rsid w:val="003E5036"/>
    <w:rsid w:val="003E50D3"/>
    <w:rsid w:val="003E51E5"/>
    <w:rsid w:val="003E5318"/>
    <w:rsid w:val="003E532F"/>
    <w:rsid w:val="003E554D"/>
    <w:rsid w:val="003E5560"/>
    <w:rsid w:val="003E55FF"/>
    <w:rsid w:val="003E57F9"/>
    <w:rsid w:val="003E5800"/>
    <w:rsid w:val="003E58A9"/>
    <w:rsid w:val="003E58EE"/>
    <w:rsid w:val="003E5957"/>
    <w:rsid w:val="003E5987"/>
    <w:rsid w:val="003E59A5"/>
    <w:rsid w:val="003E59F3"/>
    <w:rsid w:val="003E5A2A"/>
    <w:rsid w:val="003E5A31"/>
    <w:rsid w:val="003E5B3E"/>
    <w:rsid w:val="003E5BC3"/>
    <w:rsid w:val="003E5C8F"/>
    <w:rsid w:val="003E5CDF"/>
    <w:rsid w:val="003E5DD4"/>
    <w:rsid w:val="003E5E30"/>
    <w:rsid w:val="003E5E6D"/>
    <w:rsid w:val="003E5E78"/>
    <w:rsid w:val="003E5EDA"/>
    <w:rsid w:val="003E5F27"/>
    <w:rsid w:val="003E5F5A"/>
    <w:rsid w:val="003E5F64"/>
    <w:rsid w:val="003E5FEF"/>
    <w:rsid w:val="003E601B"/>
    <w:rsid w:val="003E6117"/>
    <w:rsid w:val="003E6185"/>
    <w:rsid w:val="003E61D8"/>
    <w:rsid w:val="003E624A"/>
    <w:rsid w:val="003E62D4"/>
    <w:rsid w:val="003E6383"/>
    <w:rsid w:val="003E652E"/>
    <w:rsid w:val="003E6690"/>
    <w:rsid w:val="003E68E4"/>
    <w:rsid w:val="003E6914"/>
    <w:rsid w:val="003E69FC"/>
    <w:rsid w:val="003E6A8E"/>
    <w:rsid w:val="003E6AC7"/>
    <w:rsid w:val="003E6B2E"/>
    <w:rsid w:val="003E6B52"/>
    <w:rsid w:val="003E6B69"/>
    <w:rsid w:val="003E6BC7"/>
    <w:rsid w:val="003E6C24"/>
    <w:rsid w:val="003E6C53"/>
    <w:rsid w:val="003E6C99"/>
    <w:rsid w:val="003E6CA9"/>
    <w:rsid w:val="003E6CC6"/>
    <w:rsid w:val="003E6DC1"/>
    <w:rsid w:val="003E70EB"/>
    <w:rsid w:val="003E70ED"/>
    <w:rsid w:val="003E7584"/>
    <w:rsid w:val="003E75E1"/>
    <w:rsid w:val="003E769A"/>
    <w:rsid w:val="003E7737"/>
    <w:rsid w:val="003E7791"/>
    <w:rsid w:val="003E787D"/>
    <w:rsid w:val="003E78E2"/>
    <w:rsid w:val="003E78E3"/>
    <w:rsid w:val="003E7918"/>
    <w:rsid w:val="003E7939"/>
    <w:rsid w:val="003E796B"/>
    <w:rsid w:val="003E7A7E"/>
    <w:rsid w:val="003E7B06"/>
    <w:rsid w:val="003E7BB4"/>
    <w:rsid w:val="003E7CA8"/>
    <w:rsid w:val="003E7DE6"/>
    <w:rsid w:val="003E7EF4"/>
    <w:rsid w:val="003E7F05"/>
    <w:rsid w:val="003E7F29"/>
    <w:rsid w:val="003E7F71"/>
    <w:rsid w:val="003E7F88"/>
    <w:rsid w:val="003F0081"/>
    <w:rsid w:val="003F00BD"/>
    <w:rsid w:val="003F00D2"/>
    <w:rsid w:val="003F0181"/>
    <w:rsid w:val="003F028D"/>
    <w:rsid w:val="003F02C8"/>
    <w:rsid w:val="003F0341"/>
    <w:rsid w:val="003F03AB"/>
    <w:rsid w:val="003F03D8"/>
    <w:rsid w:val="003F0421"/>
    <w:rsid w:val="003F045F"/>
    <w:rsid w:val="003F0627"/>
    <w:rsid w:val="003F069C"/>
    <w:rsid w:val="003F07CF"/>
    <w:rsid w:val="003F08BD"/>
    <w:rsid w:val="003F096C"/>
    <w:rsid w:val="003F09E3"/>
    <w:rsid w:val="003F09F2"/>
    <w:rsid w:val="003F0ABF"/>
    <w:rsid w:val="003F0AD1"/>
    <w:rsid w:val="003F0C30"/>
    <w:rsid w:val="003F0CAB"/>
    <w:rsid w:val="003F0DC3"/>
    <w:rsid w:val="003F0F20"/>
    <w:rsid w:val="003F0F29"/>
    <w:rsid w:val="003F1046"/>
    <w:rsid w:val="003F114E"/>
    <w:rsid w:val="003F1168"/>
    <w:rsid w:val="003F11DF"/>
    <w:rsid w:val="003F11E3"/>
    <w:rsid w:val="003F12F1"/>
    <w:rsid w:val="003F135D"/>
    <w:rsid w:val="003F137F"/>
    <w:rsid w:val="003F139E"/>
    <w:rsid w:val="003F13AE"/>
    <w:rsid w:val="003F13EA"/>
    <w:rsid w:val="003F13F2"/>
    <w:rsid w:val="003F1405"/>
    <w:rsid w:val="003F1466"/>
    <w:rsid w:val="003F1506"/>
    <w:rsid w:val="003F155D"/>
    <w:rsid w:val="003F1572"/>
    <w:rsid w:val="003F15EF"/>
    <w:rsid w:val="003F1651"/>
    <w:rsid w:val="003F166C"/>
    <w:rsid w:val="003F1671"/>
    <w:rsid w:val="003F176B"/>
    <w:rsid w:val="003F17A2"/>
    <w:rsid w:val="003F181A"/>
    <w:rsid w:val="003F1878"/>
    <w:rsid w:val="003F19DA"/>
    <w:rsid w:val="003F19EF"/>
    <w:rsid w:val="003F1AC9"/>
    <w:rsid w:val="003F1ACD"/>
    <w:rsid w:val="003F1B0E"/>
    <w:rsid w:val="003F1B83"/>
    <w:rsid w:val="003F1C3C"/>
    <w:rsid w:val="003F1CB7"/>
    <w:rsid w:val="003F1DB5"/>
    <w:rsid w:val="003F1DD4"/>
    <w:rsid w:val="003F1E44"/>
    <w:rsid w:val="003F1FAF"/>
    <w:rsid w:val="003F1FC6"/>
    <w:rsid w:val="003F2027"/>
    <w:rsid w:val="003F2037"/>
    <w:rsid w:val="003F20A9"/>
    <w:rsid w:val="003F20E2"/>
    <w:rsid w:val="003F2394"/>
    <w:rsid w:val="003F23C3"/>
    <w:rsid w:val="003F2452"/>
    <w:rsid w:val="003F2484"/>
    <w:rsid w:val="003F24D7"/>
    <w:rsid w:val="003F2613"/>
    <w:rsid w:val="003F2641"/>
    <w:rsid w:val="003F26A3"/>
    <w:rsid w:val="003F26E0"/>
    <w:rsid w:val="003F2718"/>
    <w:rsid w:val="003F2776"/>
    <w:rsid w:val="003F27F5"/>
    <w:rsid w:val="003F2836"/>
    <w:rsid w:val="003F2843"/>
    <w:rsid w:val="003F28AF"/>
    <w:rsid w:val="003F28C9"/>
    <w:rsid w:val="003F28E3"/>
    <w:rsid w:val="003F2927"/>
    <w:rsid w:val="003F2996"/>
    <w:rsid w:val="003F2A7E"/>
    <w:rsid w:val="003F2ABD"/>
    <w:rsid w:val="003F2B6F"/>
    <w:rsid w:val="003F2BA5"/>
    <w:rsid w:val="003F2BED"/>
    <w:rsid w:val="003F2CAF"/>
    <w:rsid w:val="003F2CE3"/>
    <w:rsid w:val="003F2DB5"/>
    <w:rsid w:val="003F2E5E"/>
    <w:rsid w:val="003F2E60"/>
    <w:rsid w:val="003F2EFA"/>
    <w:rsid w:val="003F2FC5"/>
    <w:rsid w:val="003F3069"/>
    <w:rsid w:val="003F31F9"/>
    <w:rsid w:val="003F3220"/>
    <w:rsid w:val="003F327C"/>
    <w:rsid w:val="003F328F"/>
    <w:rsid w:val="003F32F5"/>
    <w:rsid w:val="003F3369"/>
    <w:rsid w:val="003F33E8"/>
    <w:rsid w:val="003F347F"/>
    <w:rsid w:val="003F34EC"/>
    <w:rsid w:val="003F3609"/>
    <w:rsid w:val="003F36FB"/>
    <w:rsid w:val="003F373E"/>
    <w:rsid w:val="003F3757"/>
    <w:rsid w:val="003F3896"/>
    <w:rsid w:val="003F38C9"/>
    <w:rsid w:val="003F396D"/>
    <w:rsid w:val="003F39AE"/>
    <w:rsid w:val="003F3A0D"/>
    <w:rsid w:val="003F3B86"/>
    <w:rsid w:val="003F3BDA"/>
    <w:rsid w:val="003F3C1B"/>
    <w:rsid w:val="003F3CEA"/>
    <w:rsid w:val="003F3D04"/>
    <w:rsid w:val="003F3DEB"/>
    <w:rsid w:val="003F3E0E"/>
    <w:rsid w:val="003F3F69"/>
    <w:rsid w:val="003F4114"/>
    <w:rsid w:val="003F4169"/>
    <w:rsid w:val="003F4180"/>
    <w:rsid w:val="003F41B4"/>
    <w:rsid w:val="003F41E6"/>
    <w:rsid w:val="003F422D"/>
    <w:rsid w:val="003F4280"/>
    <w:rsid w:val="003F42F9"/>
    <w:rsid w:val="003F4354"/>
    <w:rsid w:val="003F43B4"/>
    <w:rsid w:val="003F43ED"/>
    <w:rsid w:val="003F4573"/>
    <w:rsid w:val="003F45F7"/>
    <w:rsid w:val="003F4647"/>
    <w:rsid w:val="003F4682"/>
    <w:rsid w:val="003F4902"/>
    <w:rsid w:val="003F4943"/>
    <w:rsid w:val="003F4947"/>
    <w:rsid w:val="003F4A44"/>
    <w:rsid w:val="003F4AA8"/>
    <w:rsid w:val="003F4C0A"/>
    <w:rsid w:val="003F4CB9"/>
    <w:rsid w:val="003F4CBD"/>
    <w:rsid w:val="003F4D0F"/>
    <w:rsid w:val="003F4D10"/>
    <w:rsid w:val="003F4DF1"/>
    <w:rsid w:val="003F4E4B"/>
    <w:rsid w:val="003F5107"/>
    <w:rsid w:val="003F5169"/>
    <w:rsid w:val="003F516B"/>
    <w:rsid w:val="003F5218"/>
    <w:rsid w:val="003F52AF"/>
    <w:rsid w:val="003F52F2"/>
    <w:rsid w:val="003F538A"/>
    <w:rsid w:val="003F53A2"/>
    <w:rsid w:val="003F53BA"/>
    <w:rsid w:val="003F53BC"/>
    <w:rsid w:val="003F5423"/>
    <w:rsid w:val="003F54DF"/>
    <w:rsid w:val="003F556C"/>
    <w:rsid w:val="003F55EB"/>
    <w:rsid w:val="003F56F5"/>
    <w:rsid w:val="003F581E"/>
    <w:rsid w:val="003F58AA"/>
    <w:rsid w:val="003F5909"/>
    <w:rsid w:val="003F595A"/>
    <w:rsid w:val="003F5A22"/>
    <w:rsid w:val="003F5AC8"/>
    <w:rsid w:val="003F5C41"/>
    <w:rsid w:val="003F5CBE"/>
    <w:rsid w:val="003F5CDA"/>
    <w:rsid w:val="003F5CDD"/>
    <w:rsid w:val="003F5D01"/>
    <w:rsid w:val="003F5D05"/>
    <w:rsid w:val="003F5DC0"/>
    <w:rsid w:val="003F5E47"/>
    <w:rsid w:val="003F5F1A"/>
    <w:rsid w:val="003F5F9F"/>
    <w:rsid w:val="003F60C2"/>
    <w:rsid w:val="003F6199"/>
    <w:rsid w:val="003F6227"/>
    <w:rsid w:val="003F62A0"/>
    <w:rsid w:val="003F62CC"/>
    <w:rsid w:val="003F62F9"/>
    <w:rsid w:val="003F634B"/>
    <w:rsid w:val="003F6366"/>
    <w:rsid w:val="003F6374"/>
    <w:rsid w:val="003F639A"/>
    <w:rsid w:val="003F64A5"/>
    <w:rsid w:val="003F64E5"/>
    <w:rsid w:val="003F6500"/>
    <w:rsid w:val="003F669B"/>
    <w:rsid w:val="003F6738"/>
    <w:rsid w:val="003F6744"/>
    <w:rsid w:val="003F689C"/>
    <w:rsid w:val="003F692B"/>
    <w:rsid w:val="003F6951"/>
    <w:rsid w:val="003F6980"/>
    <w:rsid w:val="003F69F6"/>
    <w:rsid w:val="003F6AEC"/>
    <w:rsid w:val="003F6B34"/>
    <w:rsid w:val="003F6B97"/>
    <w:rsid w:val="003F6C35"/>
    <w:rsid w:val="003F6C63"/>
    <w:rsid w:val="003F6C7A"/>
    <w:rsid w:val="003F6D62"/>
    <w:rsid w:val="003F6E1F"/>
    <w:rsid w:val="003F6E3C"/>
    <w:rsid w:val="003F6F25"/>
    <w:rsid w:val="003F6F2D"/>
    <w:rsid w:val="003F6FAA"/>
    <w:rsid w:val="003F703C"/>
    <w:rsid w:val="003F70C5"/>
    <w:rsid w:val="003F712D"/>
    <w:rsid w:val="003F72C1"/>
    <w:rsid w:val="003F7321"/>
    <w:rsid w:val="003F7325"/>
    <w:rsid w:val="003F7398"/>
    <w:rsid w:val="003F73E6"/>
    <w:rsid w:val="003F74F5"/>
    <w:rsid w:val="003F7503"/>
    <w:rsid w:val="003F75DF"/>
    <w:rsid w:val="003F75F6"/>
    <w:rsid w:val="003F764C"/>
    <w:rsid w:val="003F769C"/>
    <w:rsid w:val="003F76A4"/>
    <w:rsid w:val="003F76F0"/>
    <w:rsid w:val="003F77A0"/>
    <w:rsid w:val="003F7881"/>
    <w:rsid w:val="003F7909"/>
    <w:rsid w:val="003F7921"/>
    <w:rsid w:val="003F7944"/>
    <w:rsid w:val="003F7985"/>
    <w:rsid w:val="003F7987"/>
    <w:rsid w:val="003F79A4"/>
    <w:rsid w:val="003F79D4"/>
    <w:rsid w:val="003F79E0"/>
    <w:rsid w:val="003F79E5"/>
    <w:rsid w:val="003F7B23"/>
    <w:rsid w:val="003F7B2C"/>
    <w:rsid w:val="003F7C2E"/>
    <w:rsid w:val="003F7C9A"/>
    <w:rsid w:val="003F7CFC"/>
    <w:rsid w:val="003F7D35"/>
    <w:rsid w:val="003F7DB2"/>
    <w:rsid w:val="003F7E48"/>
    <w:rsid w:val="003F7E56"/>
    <w:rsid w:val="003F7E84"/>
    <w:rsid w:val="003F7F0C"/>
    <w:rsid w:val="003F7F16"/>
    <w:rsid w:val="003F7F37"/>
    <w:rsid w:val="003F7FD2"/>
    <w:rsid w:val="00400011"/>
    <w:rsid w:val="004000F9"/>
    <w:rsid w:val="00400260"/>
    <w:rsid w:val="00400454"/>
    <w:rsid w:val="00400580"/>
    <w:rsid w:val="004005CB"/>
    <w:rsid w:val="0040060C"/>
    <w:rsid w:val="004006C3"/>
    <w:rsid w:val="0040079E"/>
    <w:rsid w:val="00400978"/>
    <w:rsid w:val="00400A47"/>
    <w:rsid w:val="00400BFF"/>
    <w:rsid w:val="00400C0A"/>
    <w:rsid w:val="00400CE7"/>
    <w:rsid w:val="00400DC1"/>
    <w:rsid w:val="00400E64"/>
    <w:rsid w:val="00400EC3"/>
    <w:rsid w:val="00400F71"/>
    <w:rsid w:val="0040107E"/>
    <w:rsid w:val="004010C5"/>
    <w:rsid w:val="00401173"/>
    <w:rsid w:val="00401179"/>
    <w:rsid w:val="0040119B"/>
    <w:rsid w:val="00401249"/>
    <w:rsid w:val="0040126B"/>
    <w:rsid w:val="004012A1"/>
    <w:rsid w:val="0040134B"/>
    <w:rsid w:val="004013CD"/>
    <w:rsid w:val="00401417"/>
    <w:rsid w:val="00401521"/>
    <w:rsid w:val="00401602"/>
    <w:rsid w:val="004016CF"/>
    <w:rsid w:val="004016DA"/>
    <w:rsid w:val="0040173D"/>
    <w:rsid w:val="004017E3"/>
    <w:rsid w:val="00401897"/>
    <w:rsid w:val="004018B3"/>
    <w:rsid w:val="00401951"/>
    <w:rsid w:val="00401954"/>
    <w:rsid w:val="004019C7"/>
    <w:rsid w:val="004019DC"/>
    <w:rsid w:val="00401A6C"/>
    <w:rsid w:val="00401A73"/>
    <w:rsid w:val="00401A8A"/>
    <w:rsid w:val="00401AD1"/>
    <w:rsid w:val="00401B47"/>
    <w:rsid w:val="00401BEA"/>
    <w:rsid w:val="00401C8B"/>
    <w:rsid w:val="00401D30"/>
    <w:rsid w:val="00401DF8"/>
    <w:rsid w:val="00401E89"/>
    <w:rsid w:val="00401E96"/>
    <w:rsid w:val="00402022"/>
    <w:rsid w:val="00402062"/>
    <w:rsid w:val="0040206B"/>
    <w:rsid w:val="004021A3"/>
    <w:rsid w:val="004021B2"/>
    <w:rsid w:val="00402274"/>
    <w:rsid w:val="00402311"/>
    <w:rsid w:val="0040238D"/>
    <w:rsid w:val="00402416"/>
    <w:rsid w:val="00402470"/>
    <w:rsid w:val="004024A4"/>
    <w:rsid w:val="004024DD"/>
    <w:rsid w:val="004025E5"/>
    <w:rsid w:val="00402605"/>
    <w:rsid w:val="0040269E"/>
    <w:rsid w:val="004026C1"/>
    <w:rsid w:val="004026CA"/>
    <w:rsid w:val="004027AF"/>
    <w:rsid w:val="004027FA"/>
    <w:rsid w:val="004027FB"/>
    <w:rsid w:val="00402846"/>
    <w:rsid w:val="004028C7"/>
    <w:rsid w:val="004028E2"/>
    <w:rsid w:val="004028FE"/>
    <w:rsid w:val="00402A4C"/>
    <w:rsid w:val="00402A7B"/>
    <w:rsid w:val="00402B1C"/>
    <w:rsid w:val="00402B6D"/>
    <w:rsid w:val="00402D1F"/>
    <w:rsid w:val="00402DAA"/>
    <w:rsid w:val="00402F23"/>
    <w:rsid w:val="00402F4D"/>
    <w:rsid w:val="00402F8F"/>
    <w:rsid w:val="00403058"/>
    <w:rsid w:val="0040315F"/>
    <w:rsid w:val="0040327F"/>
    <w:rsid w:val="00403383"/>
    <w:rsid w:val="004033BC"/>
    <w:rsid w:val="00403434"/>
    <w:rsid w:val="00403536"/>
    <w:rsid w:val="00403556"/>
    <w:rsid w:val="00403574"/>
    <w:rsid w:val="00403576"/>
    <w:rsid w:val="00403592"/>
    <w:rsid w:val="004035E2"/>
    <w:rsid w:val="00403663"/>
    <w:rsid w:val="0040369D"/>
    <w:rsid w:val="004039A0"/>
    <w:rsid w:val="004039C0"/>
    <w:rsid w:val="00403A30"/>
    <w:rsid w:val="00403A45"/>
    <w:rsid w:val="00403A7A"/>
    <w:rsid w:val="00403AB7"/>
    <w:rsid w:val="00403ABE"/>
    <w:rsid w:val="00403B9A"/>
    <w:rsid w:val="00403BDB"/>
    <w:rsid w:val="00403C28"/>
    <w:rsid w:val="00403CCB"/>
    <w:rsid w:val="00403CCC"/>
    <w:rsid w:val="00403CE9"/>
    <w:rsid w:val="00403E3B"/>
    <w:rsid w:val="00403F5E"/>
    <w:rsid w:val="00404070"/>
    <w:rsid w:val="004041BA"/>
    <w:rsid w:val="004041DF"/>
    <w:rsid w:val="00404274"/>
    <w:rsid w:val="0040429C"/>
    <w:rsid w:val="00404302"/>
    <w:rsid w:val="0040430C"/>
    <w:rsid w:val="00404335"/>
    <w:rsid w:val="0040438D"/>
    <w:rsid w:val="004043BF"/>
    <w:rsid w:val="004044FB"/>
    <w:rsid w:val="00404509"/>
    <w:rsid w:val="00404582"/>
    <w:rsid w:val="004045F8"/>
    <w:rsid w:val="004047F5"/>
    <w:rsid w:val="00404832"/>
    <w:rsid w:val="00404844"/>
    <w:rsid w:val="00404871"/>
    <w:rsid w:val="004048B0"/>
    <w:rsid w:val="004049F2"/>
    <w:rsid w:val="004049F5"/>
    <w:rsid w:val="00404ACB"/>
    <w:rsid w:val="00404ADB"/>
    <w:rsid w:val="00404B1B"/>
    <w:rsid w:val="00404B5A"/>
    <w:rsid w:val="00404B70"/>
    <w:rsid w:val="00404B89"/>
    <w:rsid w:val="00404BAF"/>
    <w:rsid w:val="00404BEE"/>
    <w:rsid w:val="00404C30"/>
    <w:rsid w:val="00404C7A"/>
    <w:rsid w:val="00404CC7"/>
    <w:rsid w:val="00404D2B"/>
    <w:rsid w:val="00404D88"/>
    <w:rsid w:val="00404DE9"/>
    <w:rsid w:val="00404E0F"/>
    <w:rsid w:val="00404E17"/>
    <w:rsid w:val="00404E65"/>
    <w:rsid w:val="00404E84"/>
    <w:rsid w:val="00404F8A"/>
    <w:rsid w:val="00404FA2"/>
    <w:rsid w:val="004050AE"/>
    <w:rsid w:val="00405125"/>
    <w:rsid w:val="00405257"/>
    <w:rsid w:val="00405267"/>
    <w:rsid w:val="0040539A"/>
    <w:rsid w:val="004054D2"/>
    <w:rsid w:val="0040556B"/>
    <w:rsid w:val="00405612"/>
    <w:rsid w:val="004056A6"/>
    <w:rsid w:val="00405882"/>
    <w:rsid w:val="004058FA"/>
    <w:rsid w:val="00405915"/>
    <w:rsid w:val="00405934"/>
    <w:rsid w:val="004059A1"/>
    <w:rsid w:val="004059B8"/>
    <w:rsid w:val="00405A95"/>
    <w:rsid w:val="00405B55"/>
    <w:rsid w:val="00405C7C"/>
    <w:rsid w:val="00405D52"/>
    <w:rsid w:val="00405DDA"/>
    <w:rsid w:val="00405E51"/>
    <w:rsid w:val="00405E66"/>
    <w:rsid w:val="00405EAA"/>
    <w:rsid w:val="00405F2F"/>
    <w:rsid w:val="00405F55"/>
    <w:rsid w:val="00405F87"/>
    <w:rsid w:val="00405F96"/>
    <w:rsid w:val="00405FC5"/>
    <w:rsid w:val="00406005"/>
    <w:rsid w:val="00406076"/>
    <w:rsid w:val="00406157"/>
    <w:rsid w:val="00406193"/>
    <w:rsid w:val="00406276"/>
    <w:rsid w:val="0040629B"/>
    <w:rsid w:val="00406379"/>
    <w:rsid w:val="00406381"/>
    <w:rsid w:val="0040640C"/>
    <w:rsid w:val="00406416"/>
    <w:rsid w:val="004064AA"/>
    <w:rsid w:val="004064CF"/>
    <w:rsid w:val="00406564"/>
    <w:rsid w:val="00406568"/>
    <w:rsid w:val="00406587"/>
    <w:rsid w:val="00406712"/>
    <w:rsid w:val="00406767"/>
    <w:rsid w:val="004067CF"/>
    <w:rsid w:val="0040685B"/>
    <w:rsid w:val="00406865"/>
    <w:rsid w:val="0040687E"/>
    <w:rsid w:val="00406906"/>
    <w:rsid w:val="00406BAE"/>
    <w:rsid w:val="00406CEE"/>
    <w:rsid w:val="00406CF0"/>
    <w:rsid w:val="00406D02"/>
    <w:rsid w:val="00406DA4"/>
    <w:rsid w:val="00406DB6"/>
    <w:rsid w:val="00406DF8"/>
    <w:rsid w:val="00406EFA"/>
    <w:rsid w:val="00407034"/>
    <w:rsid w:val="00407081"/>
    <w:rsid w:val="004070A6"/>
    <w:rsid w:val="004071C7"/>
    <w:rsid w:val="00407206"/>
    <w:rsid w:val="00407288"/>
    <w:rsid w:val="004072F7"/>
    <w:rsid w:val="0040731D"/>
    <w:rsid w:val="0040737A"/>
    <w:rsid w:val="004073F1"/>
    <w:rsid w:val="00407532"/>
    <w:rsid w:val="00407556"/>
    <w:rsid w:val="00407677"/>
    <w:rsid w:val="00407726"/>
    <w:rsid w:val="0040772E"/>
    <w:rsid w:val="00407751"/>
    <w:rsid w:val="00407789"/>
    <w:rsid w:val="004077A7"/>
    <w:rsid w:val="00407974"/>
    <w:rsid w:val="00407A54"/>
    <w:rsid w:val="00407AFA"/>
    <w:rsid w:val="00407BE8"/>
    <w:rsid w:val="00407D3D"/>
    <w:rsid w:val="00407DF1"/>
    <w:rsid w:val="00407E9A"/>
    <w:rsid w:val="00407EE7"/>
    <w:rsid w:val="0041019A"/>
    <w:rsid w:val="004101FF"/>
    <w:rsid w:val="0041030E"/>
    <w:rsid w:val="00410346"/>
    <w:rsid w:val="004103CD"/>
    <w:rsid w:val="0041047D"/>
    <w:rsid w:val="004104E0"/>
    <w:rsid w:val="0041062B"/>
    <w:rsid w:val="00410654"/>
    <w:rsid w:val="004106E5"/>
    <w:rsid w:val="004107C3"/>
    <w:rsid w:val="0041097C"/>
    <w:rsid w:val="00410B02"/>
    <w:rsid w:val="00410B51"/>
    <w:rsid w:val="00410BC0"/>
    <w:rsid w:val="00410CF8"/>
    <w:rsid w:val="00410DC0"/>
    <w:rsid w:val="00411054"/>
    <w:rsid w:val="00411058"/>
    <w:rsid w:val="00411094"/>
    <w:rsid w:val="0041117D"/>
    <w:rsid w:val="004111C5"/>
    <w:rsid w:val="00411281"/>
    <w:rsid w:val="004112BA"/>
    <w:rsid w:val="004114FE"/>
    <w:rsid w:val="0041152B"/>
    <w:rsid w:val="00411625"/>
    <w:rsid w:val="00411742"/>
    <w:rsid w:val="00411756"/>
    <w:rsid w:val="00411768"/>
    <w:rsid w:val="004118D5"/>
    <w:rsid w:val="004118DB"/>
    <w:rsid w:val="00411959"/>
    <w:rsid w:val="00411A04"/>
    <w:rsid w:val="00411AB4"/>
    <w:rsid w:val="00411B22"/>
    <w:rsid w:val="00411BE7"/>
    <w:rsid w:val="00411CD6"/>
    <w:rsid w:val="00411D06"/>
    <w:rsid w:val="00411D23"/>
    <w:rsid w:val="00411D2D"/>
    <w:rsid w:val="00411DEB"/>
    <w:rsid w:val="00411E00"/>
    <w:rsid w:val="00411E29"/>
    <w:rsid w:val="00411EB0"/>
    <w:rsid w:val="00411ED8"/>
    <w:rsid w:val="00411F04"/>
    <w:rsid w:val="00411F43"/>
    <w:rsid w:val="00411F9E"/>
    <w:rsid w:val="0041208E"/>
    <w:rsid w:val="004120C1"/>
    <w:rsid w:val="0041212F"/>
    <w:rsid w:val="00412139"/>
    <w:rsid w:val="00412166"/>
    <w:rsid w:val="00412205"/>
    <w:rsid w:val="0041227E"/>
    <w:rsid w:val="00412357"/>
    <w:rsid w:val="004123D8"/>
    <w:rsid w:val="00412409"/>
    <w:rsid w:val="00412418"/>
    <w:rsid w:val="0041243A"/>
    <w:rsid w:val="004124F8"/>
    <w:rsid w:val="00412504"/>
    <w:rsid w:val="00412603"/>
    <w:rsid w:val="0041262E"/>
    <w:rsid w:val="0041265C"/>
    <w:rsid w:val="004126F9"/>
    <w:rsid w:val="00412772"/>
    <w:rsid w:val="00412806"/>
    <w:rsid w:val="0041283D"/>
    <w:rsid w:val="004128E1"/>
    <w:rsid w:val="00412A67"/>
    <w:rsid w:val="00412AB6"/>
    <w:rsid w:val="00412ABA"/>
    <w:rsid w:val="00412AFA"/>
    <w:rsid w:val="00412B93"/>
    <w:rsid w:val="00412BD7"/>
    <w:rsid w:val="00412BED"/>
    <w:rsid w:val="00412CBE"/>
    <w:rsid w:val="00412E86"/>
    <w:rsid w:val="00412E98"/>
    <w:rsid w:val="00412F54"/>
    <w:rsid w:val="00413129"/>
    <w:rsid w:val="00413160"/>
    <w:rsid w:val="00413207"/>
    <w:rsid w:val="0041329C"/>
    <w:rsid w:val="004133CC"/>
    <w:rsid w:val="00413432"/>
    <w:rsid w:val="00413579"/>
    <w:rsid w:val="004135B2"/>
    <w:rsid w:val="004135CA"/>
    <w:rsid w:val="004135F9"/>
    <w:rsid w:val="004136E7"/>
    <w:rsid w:val="004136FE"/>
    <w:rsid w:val="00413816"/>
    <w:rsid w:val="0041382E"/>
    <w:rsid w:val="00413869"/>
    <w:rsid w:val="0041386A"/>
    <w:rsid w:val="004138A9"/>
    <w:rsid w:val="004138CC"/>
    <w:rsid w:val="0041395E"/>
    <w:rsid w:val="00413B99"/>
    <w:rsid w:val="00413C75"/>
    <w:rsid w:val="00413C77"/>
    <w:rsid w:val="00413CFE"/>
    <w:rsid w:val="00413CFF"/>
    <w:rsid w:val="00413D04"/>
    <w:rsid w:val="00413DD6"/>
    <w:rsid w:val="00413DF3"/>
    <w:rsid w:val="00413E97"/>
    <w:rsid w:val="00413EF1"/>
    <w:rsid w:val="00413FD4"/>
    <w:rsid w:val="00414027"/>
    <w:rsid w:val="00414094"/>
    <w:rsid w:val="004140C6"/>
    <w:rsid w:val="004140D3"/>
    <w:rsid w:val="00414140"/>
    <w:rsid w:val="00414184"/>
    <w:rsid w:val="00414291"/>
    <w:rsid w:val="004142A2"/>
    <w:rsid w:val="004144C4"/>
    <w:rsid w:val="004144CD"/>
    <w:rsid w:val="00414513"/>
    <w:rsid w:val="00414525"/>
    <w:rsid w:val="004145A2"/>
    <w:rsid w:val="0041466C"/>
    <w:rsid w:val="0041468F"/>
    <w:rsid w:val="004148CE"/>
    <w:rsid w:val="00414952"/>
    <w:rsid w:val="004149AC"/>
    <w:rsid w:val="00414AC7"/>
    <w:rsid w:val="00414BE7"/>
    <w:rsid w:val="00414BF0"/>
    <w:rsid w:val="00414CDF"/>
    <w:rsid w:val="00414D3C"/>
    <w:rsid w:val="00414D8D"/>
    <w:rsid w:val="00414DCE"/>
    <w:rsid w:val="00414DFD"/>
    <w:rsid w:val="00414F05"/>
    <w:rsid w:val="00414F9F"/>
    <w:rsid w:val="00414FC4"/>
    <w:rsid w:val="00414FE1"/>
    <w:rsid w:val="00415183"/>
    <w:rsid w:val="004151B1"/>
    <w:rsid w:val="0041524C"/>
    <w:rsid w:val="0041526F"/>
    <w:rsid w:val="00415271"/>
    <w:rsid w:val="0041527D"/>
    <w:rsid w:val="004152A9"/>
    <w:rsid w:val="00415322"/>
    <w:rsid w:val="004153A2"/>
    <w:rsid w:val="00415555"/>
    <w:rsid w:val="00415575"/>
    <w:rsid w:val="0041573C"/>
    <w:rsid w:val="004157FD"/>
    <w:rsid w:val="0041585F"/>
    <w:rsid w:val="004159D7"/>
    <w:rsid w:val="00415A93"/>
    <w:rsid w:val="00415B92"/>
    <w:rsid w:val="00415CF9"/>
    <w:rsid w:val="00415DC8"/>
    <w:rsid w:val="00415DEB"/>
    <w:rsid w:val="00415E12"/>
    <w:rsid w:val="00415E81"/>
    <w:rsid w:val="004161F7"/>
    <w:rsid w:val="00416275"/>
    <w:rsid w:val="0041641D"/>
    <w:rsid w:val="004164BD"/>
    <w:rsid w:val="004164FF"/>
    <w:rsid w:val="00416521"/>
    <w:rsid w:val="00416530"/>
    <w:rsid w:val="00416536"/>
    <w:rsid w:val="004165C9"/>
    <w:rsid w:val="004166B3"/>
    <w:rsid w:val="0041675C"/>
    <w:rsid w:val="0041678E"/>
    <w:rsid w:val="0041682C"/>
    <w:rsid w:val="00416895"/>
    <w:rsid w:val="004168E8"/>
    <w:rsid w:val="004169D2"/>
    <w:rsid w:val="00416A2A"/>
    <w:rsid w:val="00416B70"/>
    <w:rsid w:val="00416B88"/>
    <w:rsid w:val="00416B93"/>
    <w:rsid w:val="00416BDF"/>
    <w:rsid w:val="00416C95"/>
    <w:rsid w:val="00416CB8"/>
    <w:rsid w:val="00416D3D"/>
    <w:rsid w:val="00416F9C"/>
    <w:rsid w:val="00417037"/>
    <w:rsid w:val="004170A5"/>
    <w:rsid w:val="00417190"/>
    <w:rsid w:val="0041721D"/>
    <w:rsid w:val="00417282"/>
    <w:rsid w:val="00417294"/>
    <w:rsid w:val="004172CC"/>
    <w:rsid w:val="004172E8"/>
    <w:rsid w:val="00417346"/>
    <w:rsid w:val="004173F0"/>
    <w:rsid w:val="004173F4"/>
    <w:rsid w:val="004174D2"/>
    <w:rsid w:val="00417520"/>
    <w:rsid w:val="00417545"/>
    <w:rsid w:val="0041756B"/>
    <w:rsid w:val="00417770"/>
    <w:rsid w:val="004177FD"/>
    <w:rsid w:val="0041789A"/>
    <w:rsid w:val="00417948"/>
    <w:rsid w:val="00417A31"/>
    <w:rsid w:val="00417A5B"/>
    <w:rsid w:val="00417A63"/>
    <w:rsid w:val="00417A90"/>
    <w:rsid w:val="00417A97"/>
    <w:rsid w:val="00417ADA"/>
    <w:rsid w:val="00417B34"/>
    <w:rsid w:val="00417B46"/>
    <w:rsid w:val="00417B6F"/>
    <w:rsid w:val="00417BAF"/>
    <w:rsid w:val="00417C27"/>
    <w:rsid w:val="00417C71"/>
    <w:rsid w:val="00417C81"/>
    <w:rsid w:val="00417DF4"/>
    <w:rsid w:val="00417E2B"/>
    <w:rsid w:val="00417E9A"/>
    <w:rsid w:val="00417F81"/>
    <w:rsid w:val="00417F83"/>
    <w:rsid w:val="00417FB2"/>
    <w:rsid w:val="00417FD2"/>
    <w:rsid w:val="00417FDD"/>
    <w:rsid w:val="00417FFA"/>
    <w:rsid w:val="0042005F"/>
    <w:rsid w:val="00420073"/>
    <w:rsid w:val="004200E1"/>
    <w:rsid w:val="00420140"/>
    <w:rsid w:val="0042039F"/>
    <w:rsid w:val="004203AF"/>
    <w:rsid w:val="004203B1"/>
    <w:rsid w:val="004204A7"/>
    <w:rsid w:val="004205D3"/>
    <w:rsid w:val="0042060A"/>
    <w:rsid w:val="00420631"/>
    <w:rsid w:val="0042078D"/>
    <w:rsid w:val="0042078F"/>
    <w:rsid w:val="00420868"/>
    <w:rsid w:val="004208E7"/>
    <w:rsid w:val="00420909"/>
    <w:rsid w:val="00420958"/>
    <w:rsid w:val="00420CFE"/>
    <w:rsid w:val="00420D94"/>
    <w:rsid w:val="00420EF2"/>
    <w:rsid w:val="00420F0C"/>
    <w:rsid w:val="00420F42"/>
    <w:rsid w:val="004210B6"/>
    <w:rsid w:val="004210F0"/>
    <w:rsid w:val="004210FE"/>
    <w:rsid w:val="00421124"/>
    <w:rsid w:val="004211F2"/>
    <w:rsid w:val="00421228"/>
    <w:rsid w:val="0042127C"/>
    <w:rsid w:val="004213DC"/>
    <w:rsid w:val="00421455"/>
    <w:rsid w:val="004216CA"/>
    <w:rsid w:val="004216FC"/>
    <w:rsid w:val="00421702"/>
    <w:rsid w:val="00421752"/>
    <w:rsid w:val="00421776"/>
    <w:rsid w:val="004217E6"/>
    <w:rsid w:val="00421832"/>
    <w:rsid w:val="00421947"/>
    <w:rsid w:val="0042199A"/>
    <w:rsid w:val="00421A08"/>
    <w:rsid w:val="00421A34"/>
    <w:rsid w:val="00421A8A"/>
    <w:rsid w:val="00421AB4"/>
    <w:rsid w:val="00421B5F"/>
    <w:rsid w:val="00421C39"/>
    <w:rsid w:val="00421CC6"/>
    <w:rsid w:val="00421D09"/>
    <w:rsid w:val="00421D0B"/>
    <w:rsid w:val="00421D1F"/>
    <w:rsid w:val="00421D95"/>
    <w:rsid w:val="00421DD4"/>
    <w:rsid w:val="00421E15"/>
    <w:rsid w:val="00421EAF"/>
    <w:rsid w:val="00421ED7"/>
    <w:rsid w:val="00421EEE"/>
    <w:rsid w:val="00421F92"/>
    <w:rsid w:val="00421FCA"/>
    <w:rsid w:val="0042208C"/>
    <w:rsid w:val="004220F5"/>
    <w:rsid w:val="004220F6"/>
    <w:rsid w:val="00422184"/>
    <w:rsid w:val="00422279"/>
    <w:rsid w:val="004225BF"/>
    <w:rsid w:val="00422612"/>
    <w:rsid w:val="00422779"/>
    <w:rsid w:val="00422901"/>
    <w:rsid w:val="00422B6A"/>
    <w:rsid w:val="00422C09"/>
    <w:rsid w:val="00422CA7"/>
    <w:rsid w:val="00422D9B"/>
    <w:rsid w:val="00422DF6"/>
    <w:rsid w:val="00422E24"/>
    <w:rsid w:val="00422E6C"/>
    <w:rsid w:val="00422ED7"/>
    <w:rsid w:val="00422EE5"/>
    <w:rsid w:val="00422EF1"/>
    <w:rsid w:val="00422EFF"/>
    <w:rsid w:val="00422FBE"/>
    <w:rsid w:val="004231C5"/>
    <w:rsid w:val="0042329B"/>
    <w:rsid w:val="00423401"/>
    <w:rsid w:val="0042355F"/>
    <w:rsid w:val="004235DE"/>
    <w:rsid w:val="00423609"/>
    <w:rsid w:val="00423710"/>
    <w:rsid w:val="00423782"/>
    <w:rsid w:val="0042378E"/>
    <w:rsid w:val="004237E9"/>
    <w:rsid w:val="004239B7"/>
    <w:rsid w:val="004239C6"/>
    <w:rsid w:val="00423A1A"/>
    <w:rsid w:val="00423AA5"/>
    <w:rsid w:val="00423BD8"/>
    <w:rsid w:val="00423CC1"/>
    <w:rsid w:val="00423D1D"/>
    <w:rsid w:val="00423DB5"/>
    <w:rsid w:val="00423DC9"/>
    <w:rsid w:val="00423EFB"/>
    <w:rsid w:val="00423F10"/>
    <w:rsid w:val="00423F25"/>
    <w:rsid w:val="00423FDB"/>
    <w:rsid w:val="004240ED"/>
    <w:rsid w:val="00424191"/>
    <w:rsid w:val="0042438E"/>
    <w:rsid w:val="004243B1"/>
    <w:rsid w:val="004243F0"/>
    <w:rsid w:val="0042443E"/>
    <w:rsid w:val="00424442"/>
    <w:rsid w:val="004245C4"/>
    <w:rsid w:val="0042461A"/>
    <w:rsid w:val="00424684"/>
    <w:rsid w:val="004246A7"/>
    <w:rsid w:val="004246B8"/>
    <w:rsid w:val="0042484D"/>
    <w:rsid w:val="004249FE"/>
    <w:rsid w:val="00424A01"/>
    <w:rsid w:val="00424A3D"/>
    <w:rsid w:val="00424A63"/>
    <w:rsid w:val="00424A8E"/>
    <w:rsid w:val="00424B20"/>
    <w:rsid w:val="00424B24"/>
    <w:rsid w:val="00424B2C"/>
    <w:rsid w:val="00424B3A"/>
    <w:rsid w:val="00424B4E"/>
    <w:rsid w:val="00424B71"/>
    <w:rsid w:val="00424BC5"/>
    <w:rsid w:val="00424CE2"/>
    <w:rsid w:val="00424D08"/>
    <w:rsid w:val="00424D19"/>
    <w:rsid w:val="00424D6B"/>
    <w:rsid w:val="00424E03"/>
    <w:rsid w:val="00424FD7"/>
    <w:rsid w:val="00425018"/>
    <w:rsid w:val="0042506C"/>
    <w:rsid w:val="004250FF"/>
    <w:rsid w:val="0042518A"/>
    <w:rsid w:val="004251E6"/>
    <w:rsid w:val="0042522A"/>
    <w:rsid w:val="00425243"/>
    <w:rsid w:val="004252BE"/>
    <w:rsid w:val="00425394"/>
    <w:rsid w:val="00425655"/>
    <w:rsid w:val="0042576A"/>
    <w:rsid w:val="004257F1"/>
    <w:rsid w:val="004257F5"/>
    <w:rsid w:val="00425875"/>
    <w:rsid w:val="0042589F"/>
    <w:rsid w:val="004258DD"/>
    <w:rsid w:val="004259B6"/>
    <w:rsid w:val="00425A81"/>
    <w:rsid w:val="00425B56"/>
    <w:rsid w:val="00425B6A"/>
    <w:rsid w:val="00425C5E"/>
    <w:rsid w:val="00425C7E"/>
    <w:rsid w:val="00425D95"/>
    <w:rsid w:val="00425E80"/>
    <w:rsid w:val="00425EC5"/>
    <w:rsid w:val="00425EE8"/>
    <w:rsid w:val="00425F41"/>
    <w:rsid w:val="0042602F"/>
    <w:rsid w:val="0042604F"/>
    <w:rsid w:val="0042619A"/>
    <w:rsid w:val="00426296"/>
    <w:rsid w:val="004262A8"/>
    <w:rsid w:val="004262AF"/>
    <w:rsid w:val="00426338"/>
    <w:rsid w:val="00426368"/>
    <w:rsid w:val="00426389"/>
    <w:rsid w:val="00426429"/>
    <w:rsid w:val="00426479"/>
    <w:rsid w:val="004264DD"/>
    <w:rsid w:val="004266E3"/>
    <w:rsid w:val="004268AE"/>
    <w:rsid w:val="00426967"/>
    <w:rsid w:val="00426986"/>
    <w:rsid w:val="00426A5B"/>
    <w:rsid w:val="00426A8F"/>
    <w:rsid w:val="00426BA4"/>
    <w:rsid w:val="00426C4F"/>
    <w:rsid w:val="00426C58"/>
    <w:rsid w:val="00426C6D"/>
    <w:rsid w:val="00426D0B"/>
    <w:rsid w:val="00426D65"/>
    <w:rsid w:val="00426D8C"/>
    <w:rsid w:val="00426DB5"/>
    <w:rsid w:val="00426DD6"/>
    <w:rsid w:val="00426EB8"/>
    <w:rsid w:val="00426F0B"/>
    <w:rsid w:val="0042705F"/>
    <w:rsid w:val="00427071"/>
    <w:rsid w:val="0042707E"/>
    <w:rsid w:val="004270A3"/>
    <w:rsid w:val="004270C3"/>
    <w:rsid w:val="00427135"/>
    <w:rsid w:val="004271EB"/>
    <w:rsid w:val="00427347"/>
    <w:rsid w:val="0042736F"/>
    <w:rsid w:val="0042750C"/>
    <w:rsid w:val="00427536"/>
    <w:rsid w:val="004275E9"/>
    <w:rsid w:val="004275F9"/>
    <w:rsid w:val="00427664"/>
    <w:rsid w:val="00427704"/>
    <w:rsid w:val="004277EE"/>
    <w:rsid w:val="00427881"/>
    <w:rsid w:val="004279D6"/>
    <w:rsid w:val="00427AD4"/>
    <w:rsid w:val="00427C26"/>
    <w:rsid w:val="00427D26"/>
    <w:rsid w:val="00427D6A"/>
    <w:rsid w:val="00427DBF"/>
    <w:rsid w:val="00427E12"/>
    <w:rsid w:val="00427E4A"/>
    <w:rsid w:val="00427E89"/>
    <w:rsid w:val="00427F3D"/>
    <w:rsid w:val="004300F8"/>
    <w:rsid w:val="004301CE"/>
    <w:rsid w:val="004301D8"/>
    <w:rsid w:val="004301E3"/>
    <w:rsid w:val="004303B1"/>
    <w:rsid w:val="004303F5"/>
    <w:rsid w:val="00430469"/>
    <w:rsid w:val="00430539"/>
    <w:rsid w:val="0043060F"/>
    <w:rsid w:val="0043063B"/>
    <w:rsid w:val="00430683"/>
    <w:rsid w:val="0043069B"/>
    <w:rsid w:val="00430860"/>
    <w:rsid w:val="00430948"/>
    <w:rsid w:val="00430ABA"/>
    <w:rsid w:val="00430AE3"/>
    <w:rsid w:val="00430C19"/>
    <w:rsid w:val="00430C69"/>
    <w:rsid w:val="00430D23"/>
    <w:rsid w:val="00430D33"/>
    <w:rsid w:val="00430D7C"/>
    <w:rsid w:val="00430E26"/>
    <w:rsid w:val="00430E86"/>
    <w:rsid w:val="00430EA6"/>
    <w:rsid w:val="00430EB0"/>
    <w:rsid w:val="00430F0E"/>
    <w:rsid w:val="00430FAE"/>
    <w:rsid w:val="00431119"/>
    <w:rsid w:val="00431168"/>
    <w:rsid w:val="0043129F"/>
    <w:rsid w:val="004312D9"/>
    <w:rsid w:val="004312DF"/>
    <w:rsid w:val="00431323"/>
    <w:rsid w:val="004313BC"/>
    <w:rsid w:val="00431586"/>
    <w:rsid w:val="0043160B"/>
    <w:rsid w:val="00431629"/>
    <w:rsid w:val="00431683"/>
    <w:rsid w:val="004316F2"/>
    <w:rsid w:val="004319A9"/>
    <w:rsid w:val="004319E9"/>
    <w:rsid w:val="00431A70"/>
    <w:rsid w:val="00431AD4"/>
    <w:rsid w:val="00431BCB"/>
    <w:rsid w:val="00431C6F"/>
    <w:rsid w:val="00431CC8"/>
    <w:rsid w:val="00431CD4"/>
    <w:rsid w:val="00431CE6"/>
    <w:rsid w:val="00431D9D"/>
    <w:rsid w:val="00431E2F"/>
    <w:rsid w:val="00431EF4"/>
    <w:rsid w:val="00431F48"/>
    <w:rsid w:val="00432060"/>
    <w:rsid w:val="00432157"/>
    <w:rsid w:val="00432198"/>
    <w:rsid w:val="00432217"/>
    <w:rsid w:val="0043223E"/>
    <w:rsid w:val="004322DF"/>
    <w:rsid w:val="0043234F"/>
    <w:rsid w:val="004324A4"/>
    <w:rsid w:val="00432503"/>
    <w:rsid w:val="004325B0"/>
    <w:rsid w:val="0043265B"/>
    <w:rsid w:val="00432766"/>
    <w:rsid w:val="0043279F"/>
    <w:rsid w:val="0043286B"/>
    <w:rsid w:val="004328B5"/>
    <w:rsid w:val="00432914"/>
    <w:rsid w:val="00432938"/>
    <w:rsid w:val="004329A4"/>
    <w:rsid w:val="00432ACC"/>
    <w:rsid w:val="00432AEA"/>
    <w:rsid w:val="00432B74"/>
    <w:rsid w:val="00432B7E"/>
    <w:rsid w:val="00432C3C"/>
    <w:rsid w:val="00432C84"/>
    <w:rsid w:val="00432E73"/>
    <w:rsid w:val="00432ECC"/>
    <w:rsid w:val="00432F03"/>
    <w:rsid w:val="0043306D"/>
    <w:rsid w:val="00433078"/>
    <w:rsid w:val="00433135"/>
    <w:rsid w:val="00433291"/>
    <w:rsid w:val="004332A9"/>
    <w:rsid w:val="004332D1"/>
    <w:rsid w:val="00433304"/>
    <w:rsid w:val="00433307"/>
    <w:rsid w:val="00433390"/>
    <w:rsid w:val="004333EA"/>
    <w:rsid w:val="004334DD"/>
    <w:rsid w:val="00433516"/>
    <w:rsid w:val="00433549"/>
    <w:rsid w:val="00433589"/>
    <w:rsid w:val="004335C9"/>
    <w:rsid w:val="004335D9"/>
    <w:rsid w:val="004339BE"/>
    <w:rsid w:val="00433AEE"/>
    <w:rsid w:val="00433B84"/>
    <w:rsid w:val="00433BFE"/>
    <w:rsid w:val="00433C09"/>
    <w:rsid w:val="00433CEF"/>
    <w:rsid w:val="00433CF5"/>
    <w:rsid w:val="00433E0E"/>
    <w:rsid w:val="00433E9E"/>
    <w:rsid w:val="00433EDE"/>
    <w:rsid w:val="00433EEF"/>
    <w:rsid w:val="00433EF9"/>
    <w:rsid w:val="00433F76"/>
    <w:rsid w:val="00433FD0"/>
    <w:rsid w:val="00434034"/>
    <w:rsid w:val="004340B5"/>
    <w:rsid w:val="004340F2"/>
    <w:rsid w:val="004340F6"/>
    <w:rsid w:val="004341EF"/>
    <w:rsid w:val="0043426A"/>
    <w:rsid w:val="0043426D"/>
    <w:rsid w:val="00434297"/>
    <w:rsid w:val="004342A9"/>
    <w:rsid w:val="00434313"/>
    <w:rsid w:val="0043437B"/>
    <w:rsid w:val="00434452"/>
    <w:rsid w:val="0043445F"/>
    <w:rsid w:val="0043452B"/>
    <w:rsid w:val="0043457F"/>
    <w:rsid w:val="00434655"/>
    <w:rsid w:val="00434682"/>
    <w:rsid w:val="004346C7"/>
    <w:rsid w:val="004347DE"/>
    <w:rsid w:val="004347F5"/>
    <w:rsid w:val="0043483A"/>
    <w:rsid w:val="00434909"/>
    <w:rsid w:val="004349EE"/>
    <w:rsid w:val="00434AA6"/>
    <w:rsid w:val="00434ABB"/>
    <w:rsid w:val="00434AD5"/>
    <w:rsid w:val="00434C58"/>
    <w:rsid w:val="00434C97"/>
    <w:rsid w:val="00434CB1"/>
    <w:rsid w:val="00434CD5"/>
    <w:rsid w:val="00434D13"/>
    <w:rsid w:val="00434D5E"/>
    <w:rsid w:val="00434DA3"/>
    <w:rsid w:val="00434E77"/>
    <w:rsid w:val="00434E9B"/>
    <w:rsid w:val="00434F3A"/>
    <w:rsid w:val="00434FCD"/>
    <w:rsid w:val="00434FFE"/>
    <w:rsid w:val="004351F7"/>
    <w:rsid w:val="0043537D"/>
    <w:rsid w:val="00435414"/>
    <w:rsid w:val="0043549D"/>
    <w:rsid w:val="004354BD"/>
    <w:rsid w:val="0043551B"/>
    <w:rsid w:val="0043556D"/>
    <w:rsid w:val="00435670"/>
    <w:rsid w:val="00435676"/>
    <w:rsid w:val="004356EB"/>
    <w:rsid w:val="0043574F"/>
    <w:rsid w:val="004359AC"/>
    <w:rsid w:val="00435A55"/>
    <w:rsid w:val="00435A9B"/>
    <w:rsid w:val="00435AF3"/>
    <w:rsid w:val="00435B32"/>
    <w:rsid w:val="00435B4F"/>
    <w:rsid w:val="00435B60"/>
    <w:rsid w:val="00435BB8"/>
    <w:rsid w:val="00435BDB"/>
    <w:rsid w:val="00435BFF"/>
    <w:rsid w:val="00435C04"/>
    <w:rsid w:val="00435C8B"/>
    <w:rsid w:val="00435CC4"/>
    <w:rsid w:val="00435CE3"/>
    <w:rsid w:val="00435D3E"/>
    <w:rsid w:val="00435D60"/>
    <w:rsid w:val="00435D79"/>
    <w:rsid w:val="00435F1C"/>
    <w:rsid w:val="00435F6A"/>
    <w:rsid w:val="00435F98"/>
    <w:rsid w:val="00436072"/>
    <w:rsid w:val="0043608F"/>
    <w:rsid w:val="004360C1"/>
    <w:rsid w:val="00436117"/>
    <w:rsid w:val="00436141"/>
    <w:rsid w:val="00436145"/>
    <w:rsid w:val="0043621A"/>
    <w:rsid w:val="0043622B"/>
    <w:rsid w:val="0043641D"/>
    <w:rsid w:val="00436611"/>
    <w:rsid w:val="00436619"/>
    <w:rsid w:val="0043664D"/>
    <w:rsid w:val="0043668B"/>
    <w:rsid w:val="004366E3"/>
    <w:rsid w:val="0043674B"/>
    <w:rsid w:val="0043680F"/>
    <w:rsid w:val="00436853"/>
    <w:rsid w:val="00436875"/>
    <w:rsid w:val="00436AF5"/>
    <w:rsid w:val="00436C30"/>
    <w:rsid w:val="00436D81"/>
    <w:rsid w:val="00436F1D"/>
    <w:rsid w:val="00436F1F"/>
    <w:rsid w:val="00436F56"/>
    <w:rsid w:val="004370E8"/>
    <w:rsid w:val="0043716A"/>
    <w:rsid w:val="004371CA"/>
    <w:rsid w:val="004371FC"/>
    <w:rsid w:val="0043722E"/>
    <w:rsid w:val="00437373"/>
    <w:rsid w:val="00437416"/>
    <w:rsid w:val="0043746C"/>
    <w:rsid w:val="0043746F"/>
    <w:rsid w:val="0043747D"/>
    <w:rsid w:val="00437489"/>
    <w:rsid w:val="00437543"/>
    <w:rsid w:val="004375A6"/>
    <w:rsid w:val="00437640"/>
    <w:rsid w:val="004378EE"/>
    <w:rsid w:val="00437922"/>
    <w:rsid w:val="004379C0"/>
    <w:rsid w:val="004379C7"/>
    <w:rsid w:val="00437A01"/>
    <w:rsid w:val="00437A28"/>
    <w:rsid w:val="00437A37"/>
    <w:rsid w:val="00437AD1"/>
    <w:rsid w:val="00437ADF"/>
    <w:rsid w:val="00437B20"/>
    <w:rsid w:val="00437BC7"/>
    <w:rsid w:val="00437C3E"/>
    <w:rsid w:val="00437C9B"/>
    <w:rsid w:val="00437CE6"/>
    <w:rsid w:val="00437D0F"/>
    <w:rsid w:val="00437D35"/>
    <w:rsid w:val="00437D37"/>
    <w:rsid w:val="00437D39"/>
    <w:rsid w:val="00437E71"/>
    <w:rsid w:val="00437E97"/>
    <w:rsid w:val="00437F15"/>
    <w:rsid w:val="00437F9F"/>
    <w:rsid w:val="00440185"/>
    <w:rsid w:val="004401EB"/>
    <w:rsid w:val="00440368"/>
    <w:rsid w:val="004403E4"/>
    <w:rsid w:val="00440490"/>
    <w:rsid w:val="004404CC"/>
    <w:rsid w:val="00440609"/>
    <w:rsid w:val="004406C1"/>
    <w:rsid w:val="0044077D"/>
    <w:rsid w:val="00440845"/>
    <w:rsid w:val="004408ED"/>
    <w:rsid w:val="00440915"/>
    <w:rsid w:val="00440A3E"/>
    <w:rsid w:val="00440AE3"/>
    <w:rsid w:val="00440BD4"/>
    <w:rsid w:val="00440BEF"/>
    <w:rsid w:val="00440C86"/>
    <w:rsid w:val="00440CA3"/>
    <w:rsid w:val="00440D1B"/>
    <w:rsid w:val="00440D2D"/>
    <w:rsid w:val="00440D3A"/>
    <w:rsid w:val="00440D56"/>
    <w:rsid w:val="00440D8B"/>
    <w:rsid w:val="00440E96"/>
    <w:rsid w:val="00440FB1"/>
    <w:rsid w:val="00440FB2"/>
    <w:rsid w:val="00440FBA"/>
    <w:rsid w:val="00440FE1"/>
    <w:rsid w:val="0044106E"/>
    <w:rsid w:val="0044107D"/>
    <w:rsid w:val="004410DE"/>
    <w:rsid w:val="00441162"/>
    <w:rsid w:val="00441226"/>
    <w:rsid w:val="004413FC"/>
    <w:rsid w:val="0044145F"/>
    <w:rsid w:val="00441501"/>
    <w:rsid w:val="0044151A"/>
    <w:rsid w:val="00441604"/>
    <w:rsid w:val="004417A9"/>
    <w:rsid w:val="004417CB"/>
    <w:rsid w:val="004417F2"/>
    <w:rsid w:val="00441887"/>
    <w:rsid w:val="004419C2"/>
    <w:rsid w:val="004419D0"/>
    <w:rsid w:val="004419DE"/>
    <w:rsid w:val="00441A9D"/>
    <w:rsid w:val="00441AB3"/>
    <w:rsid w:val="00441B14"/>
    <w:rsid w:val="00441BFD"/>
    <w:rsid w:val="00441DD8"/>
    <w:rsid w:val="00441E0C"/>
    <w:rsid w:val="00441F89"/>
    <w:rsid w:val="00441F99"/>
    <w:rsid w:val="0044205B"/>
    <w:rsid w:val="0044209B"/>
    <w:rsid w:val="004420C0"/>
    <w:rsid w:val="004421C8"/>
    <w:rsid w:val="0044226B"/>
    <w:rsid w:val="00442362"/>
    <w:rsid w:val="00442383"/>
    <w:rsid w:val="00442447"/>
    <w:rsid w:val="004425BD"/>
    <w:rsid w:val="00442628"/>
    <w:rsid w:val="00442679"/>
    <w:rsid w:val="004426BE"/>
    <w:rsid w:val="004426FB"/>
    <w:rsid w:val="00442826"/>
    <w:rsid w:val="00442872"/>
    <w:rsid w:val="00442895"/>
    <w:rsid w:val="004428ED"/>
    <w:rsid w:val="00442975"/>
    <w:rsid w:val="00442AF2"/>
    <w:rsid w:val="00442B3A"/>
    <w:rsid w:val="00442B4B"/>
    <w:rsid w:val="00442B77"/>
    <w:rsid w:val="00442C6A"/>
    <w:rsid w:val="00442C80"/>
    <w:rsid w:val="00442DB3"/>
    <w:rsid w:val="00442E2D"/>
    <w:rsid w:val="00442E2F"/>
    <w:rsid w:val="00442E77"/>
    <w:rsid w:val="00442F6E"/>
    <w:rsid w:val="00442FED"/>
    <w:rsid w:val="00443000"/>
    <w:rsid w:val="0044302A"/>
    <w:rsid w:val="00443165"/>
    <w:rsid w:val="004431F0"/>
    <w:rsid w:val="004432A1"/>
    <w:rsid w:val="00443302"/>
    <w:rsid w:val="00443335"/>
    <w:rsid w:val="00443338"/>
    <w:rsid w:val="00443357"/>
    <w:rsid w:val="00443531"/>
    <w:rsid w:val="00443562"/>
    <w:rsid w:val="0044356E"/>
    <w:rsid w:val="004435AA"/>
    <w:rsid w:val="004435F3"/>
    <w:rsid w:val="00443682"/>
    <w:rsid w:val="004437E8"/>
    <w:rsid w:val="004438E9"/>
    <w:rsid w:val="004438FF"/>
    <w:rsid w:val="00443915"/>
    <w:rsid w:val="004439FC"/>
    <w:rsid w:val="00443A0F"/>
    <w:rsid w:val="00443A78"/>
    <w:rsid w:val="00443B35"/>
    <w:rsid w:val="00443CD3"/>
    <w:rsid w:val="00443CFC"/>
    <w:rsid w:val="00443D2D"/>
    <w:rsid w:val="00443E4E"/>
    <w:rsid w:val="00443EBF"/>
    <w:rsid w:val="00443F36"/>
    <w:rsid w:val="00443FA5"/>
    <w:rsid w:val="00443FF1"/>
    <w:rsid w:val="00444156"/>
    <w:rsid w:val="00444199"/>
    <w:rsid w:val="004442E6"/>
    <w:rsid w:val="00444393"/>
    <w:rsid w:val="0044442D"/>
    <w:rsid w:val="004444BB"/>
    <w:rsid w:val="004444CD"/>
    <w:rsid w:val="0044458B"/>
    <w:rsid w:val="00444791"/>
    <w:rsid w:val="004447F8"/>
    <w:rsid w:val="0044484A"/>
    <w:rsid w:val="0044488C"/>
    <w:rsid w:val="004448C3"/>
    <w:rsid w:val="0044493E"/>
    <w:rsid w:val="00444978"/>
    <w:rsid w:val="004449F4"/>
    <w:rsid w:val="00444A1D"/>
    <w:rsid w:val="00444A88"/>
    <w:rsid w:val="00444AAC"/>
    <w:rsid w:val="00444B04"/>
    <w:rsid w:val="00444BCC"/>
    <w:rsid w:val="00444C3A"/>
    <w:rsid w:val="00444C5E"/>
    <w:rsid w:val="00444D97"/>
    <w:rsid w:val="00444DDF"/>
    <w:rsid w:val="00444EAC"/>
    <w:rsid w:val="00444EE0"/>
    <w:rsid w:val="0044506C"/>
    <w:rsid w:val="0044513C"/>
    <w:rsid w:val="0044523D"/>
    <w:rsid w:val="004453C3"/>
    <w:rsid w:val="004453F7"/>
    <w:rsid w:val="004454B8"/>
    <w:rsid w:val="00445584"/>
    <w:rsid w:val="0044565B"/>
    <w:rsid w:val="00445696"/>
    <w:rsid w:val="004456F4"/>
    <w:rsid w:val="0044571B"/>
    <w:rsid w:val="0044575D"/>
    <w:rsid w:val="004457BA"/>
    <w:rsid w:val="004457D9"/>
    <w:rsid w:val="00445839"/>
    <w:rsid w:val="004458F2"/>
    <w:rsid w:val="00445901"/>
    <w:rsid w:val="00445942"/>
    <w:rsid w:val="004459B7"/>
    <w:rsid w:val="00445A9F"/>
    <w:rsid w:val="00445AAB"/>
    <w:rsid w:val="00445B87"/>
    <w:rsid w:val="00445C15"/>
    <w:rsid w:val="00445C30"/>
    <w:rsid w:val="00445C41"/>
    <w:rsid w:val="00445CA3"/>
    <w:rsid w:val="00445F64"/>
    <w:rsid w:val="00445FC5"/>
    <w:rsid w:val="00446041"/>
    <w:rsid w:val="004460FB"/>
    <w:rsid w:val="00446170"/>
    <w:rsid w:val="004461C7"/>
    <w:rsid w:val="004461FF"/>
    <w:rsid w:val="00446234"/>
    <w:rsid w:val="00446303"/>
    <w:rsid w:val="00446309"/>
    <w:rsid w:val="00446335"/>
    <w:rsid w:val="00446387"/>
    <w:rsid w:val="0044638D"/>
    <w:rsid w:val="004463F1"/>
    <w:rsid w:val="0044644F"/>
    <w:rsid w:val="0044654C"/>
    <w:rsid w:val="00446561"/>
    <w:rsid w:val="00446617"/>
    <w:rsid w:val="00446649"/>
    <w:rsid w:val="00446676"/>
    <w:rsid w:val="00446684"/>
    <w:rsid w:val="0044669A"/>
    <w:rsid w:val="004466EF"/>
    <w:rsid w:val="004467CD"/>
    <w:rsid w:val="004467E5"/>
    <w:rsid w:val="00446985"/>
    <w:rsid w:val="00446A6A"/>
    <w:rsid w:val="00446AAC"/>
    <w:rsid w:val="00446B74"/>
    <w:rsid w:val="00446CA0"/>
    <w:rsid w:val="00446D4B"/>
    <w:rsid w:val="00446DE4"/>
    <w:rsid w:val="00446EC6"/>
    <w:rsid w:val="00446FB1"/>
    <w:rsid w:val="004472E4"/>
    <w:rsid w:val="00447384"/>
    <w:rsid w:val="00447408"/>
    <w:rsid w:val="004474AA"/>
    <w:rsid w:val="004474C6"/>
    <w:rsid w:val="00447547"/>
    <w:rsid w:val="00447561"/>
    <w:rsid w:val="004475AE"/>
    <w:rsid w:val="004476A4"/>
    <w:rsid w:val="00447711"/>
    <w:rsid w:val="00447775"/>
    <w:rsid w:val="00447808"/>
    <w:rsid w:val="00447882"/>
    <w:rsid w:val="00447B27"/>
    <w:rsid w:val="00447B9F"/>
    <w:rsid w:val="00447CB1"/>
    <w:rsid w:val="00447D60"/>
    <w:rsid w:val="00447D8C"/>
    <w:rsid w:val="00447DD9"/>
    <w:rsid w:val="00447E47"/>
    <w:rsid w:val="00447EA6"/>
    <w:rsid w:val="00450076"/>
    <w:rsid w:val="00450122"/>
    <w:rsid w:val="0045014D"/>
    <w:rsid w:val="0045020E"/>
    <w:rsid w:val="00450344"/>
    <w:rsid w:val="00450419"/>
    <w:rsid w:val="00450482"/>
    <w:rsid w:val="00450491"/>
    <w:rsid w:val="004504C2"/>
    <w:rsid w:val="004504DA"/>
    <w:rsid w:val="00450501"/>
    <w:rsid w:val="00450523"/>
    <w:rsid w:val="00450565"/>
    <w:rsid w:val="00450592"/>
    <w:rsid w:val="004505D3"/>
    <w:rsid w:val="00450630"/>
    <w:rsid w:val="00450634"/>
    <w:rsid w:val="004507AC"/>
    <w:rsid w:val="00450816"/>
    <w:rsid w:val="00450848"/>
    <w:rsid w:val="00450896"/>
    <w:rsid w:val="004508E6"/>
    <w:rsid w:val="004509DA"/>
    <w:rsid w:val="00450AA3"/>
    <w:rsid w:val="00450B71"/>
    <w:rsid w:val="00450BF7"/>
    <w:rsid w:val="00450CAD"/>
    <w:rsid w:val="00450D1D"/>
    <w:rsid w:val="00450D2A"/>
    <w:rsid w:val="00450D94"/>
    <w:rsid w:val="00450FC5"/>
    <w:rsid w:val="0045107A"/>
    <w:rsid w:val="00451113"/>
    <w:rsid w:val="0045114D"/>
    <w:rsid w:val="0045114F"/>
    <w:rsid w:val="00451191"/>
    <w:rsid w:val="00451204"/>
    <w:rsid w:val="004513EB"/>
    <w:rsid w:val="00451400"/>
    <w:rsid w:val="00451592"/>
    <w:rsid w:val="004515B8"/>
    <w:rsid w:val="00451637"/>
    <w:rsid w:val="00451661"/>
    <w:rsid w:val="004516E7"/>
    <w:rsid w:val="004516FF"/>
    <w:rsid w:val="00451779"/>
    <w:rsid w:val="004518A6"/>
    <w:rsid w:val="00451915"/>
    <w:rsid w:val="00451980"/>
    <w:rsid w:val="004519E1"/>
    <w:rsid w:val="004519FD"/>
    <w:rsid w:val="00451A34"/>
    <w:rsid w:val="00451A8F"/>
    <w:rsid w:val="00451A9A"/>
    <w:rsid w:val="00451BAE"/>
    <w:rsid w:val="00451C4D"/>
    <w:rsid w:val="00451D33"/>
    <w:rsid w:val="00451D61"/>
    <w:rsid w:val="00451F02"/>
    <w:rsid w:val="00451F3B"/>
    <w:rsid w:val="00451F8A"/>
    <w:rsid w:val="0045202D"/>
    <w:rsid w:val="00452061"/>
    <w:rsid w:val="004520DC"/>
    <w:rsid w:val="004520F3"/>
    <w:rsid w:val="00452105"/>
    <w:rsid w:val="00452249"/>
    <w:rsid w:val="004523D0"/>
    <w:rsid w:val="004523EA"/>
    <w:rsid w:val="0045242B"/>
    <w:rsid w:val="004525D7"/>
    <w:rsid w:val="004527C0"/>
    <w:rsid w:val="004527E9"/>
    <w:rsid w:val="00452841"/>
    <w:rsid w:val="00452876"/>
    <w:rsid w:val="00452935"/>
    <w:rsid w:val="004529FF"/>
    <w:rsid w:val="00452A02"/>
    <w:rsid w:val="00452B0F"/>
    <w:rsid w:val="00452B35"/>
    <w:rsid w:val="00452C1F"/>
    <w:rsid w:val="00452C63"/>
    <w:rsid w:val="00452CBD"/>
    <w:rsid w:val="00452CE9"/>
    <w:rsid w:val="00452D12"/>
    <w:rsid w:val="00452DC0"/>
    <w:rsid w:val="00452DC1"/>
    <w:rsid w:val="00452E9C"/>
    <w:rsid w:val="00452F83"/>
    <w:rsid w:val="00453104"/>
    <w:rsid w:val="00453288"/>
    <w:rsid w:val="0045332B"/>
    <w:rsid w:val="0045340B"/>
    <w:rsid w:val="004534A3"/>
    <w:rsid w:val="004534AC"/>
    <w:rsid w:val="00453574"/>
    <w:rsid w:val="004536A5"/>
    <w:rsid w:val="004536AC"/>
    <w:rsid w:val="004536B9"/>
    <w:rsid w:val="004538A1"/>
    <w:rsid w:val="004538AE"/>
    <w:rsid w:val="00453920"/>
    <w:rsid w:val="00453A70"/>
    <w:rsid w:val="00453B05"/>
    <w:rsid w:val="00453CE5"/>
    <w:rsid w:val="00453CF8"/>
    <w:rsid w:val="00453D42"/>
    <w:rsid w:val="00453D55"/>
    <w:rsid w:val="00453DF9"/>
    <w:rsid w:val="00453E06"/>
    <w:rsid w:val="00453E77"/>
    <w:rsid w:val="00453EAE"/>
    <w:rsid w:val="00453F8A"/>
    <w:rsid w:val="00453F99"/>
    <w:rsid w:val="00453FD3"/>
    <w:rsid w:val="00454017"/>
    <w:rsid w:val="0045402E"/>
    <w:rsid w:val="0045411A"/>
    <w:rsid w:val="00454122"/>
    <w:rsid w:val="00454132"/>
    <w:rsid w:val="004541C0"/>
    <w:rsid w:val="0045421C"/>
    <w:rsid w:val="004542AC"/>
    <w:rsid w:val="004542DA"/>
    <w:rsid w:val="00454376"/>
    <w:rsid w:val="004543AD"/>
    <w:rsid w:val="00454485"/>
    <w:rsid w:val="004544DC"/>
    <w:rsid w:val="0045451E"/>
    <w:rsid w:val="00454535"/>
    <w:rsid w:val="00454605"/>
    <w:rsid w:val="00454641"/>
    <w:rsid w:val="0045465A"/>
    <w:rsid w:val="004546FA"/>
    <w:rsid w:val="00454803"/>
    <w:rsid w:val="00454883"/>
    <w:rsid w:val="00454916"/>
    <w:rsid w:val="00454A51"/>
    <w:rsid w:val="00454D4E"/>
    <w:rsid w:val="00454E6D"/>
    <w:rsid w:val="00454E6E"/>
    <w:rsid w:val="00454F13"/>
    <w:rsid w:val="00455050"/>
    <w:rsid w:val="00455061"/>
    <w:rsid w:val="0045511C"/>
    <w:rsid w:val="00455135"/>
    <w:rsid w:val="004551D0"/>
    <w:rsid w:val="004552C5"/>
    <w:rsid w:val="004553DF"/>
    <w:rsid w:val="004553EF"/>
    <w:rsid w:val="0045541E"/>
    <w:rsid w:val="00455773"/>
    <w:rsid w:val="00455783"/>
    <w:rsid w:val="004557B1"/>
    <w:rsid w:val="00455836"/>
    <w:rsid w:val="004559A4"/>
    <w:rsid w:val="004559B4"/>
    <w:rsid w:val="00455A70"/>
    <w:rsid w:val="00455BBA"/>
    <w:rsid w:val="00455BC0"/>
    <w:rsid w:val="00455CC0"/>
    <w:rsid w:val="00455F04"/>
    <w:rsid w:val="00455F32"/>
    <w:rsid w:val="00455F4F"/>
    <w:rsid w:val="00456008"/>
    <w:rsid w:val="004560BD"/>
    <w:rsid w:val="004560CC"/>
    <w:rsid w:val="0045614B"/>
    <w:rsid w:val="00456274"/>
    <w:rsid w:val="00456296"/>
    <w:rsid w:val="004563D2"/>
    <w:rsid w:val="004564E1"/>
    <w:rsid w:val="00456686"/>
    <w:rsid w:val="0045668F"/>
    <w:rsid w:val="004566EA"/>
    <w:rsid w:val="004567C3"/>
    <w:rsid w:val="0045684B"/>
    <w:rsid w:val="00456858"/>
    <w:rsid w:val="004569CB"/>
    <w:rsid w:val="00456AE8"/>
    <w:rsid w:val="00456BEC"/>
    <w:rsid w:val="00456C17"/>
    <w:rsid w:val="00456CFA"/>
    <w:rsid w:val="00456D43"/>
    <w:rsid w:val="00456DED"/>
    <w:rsid w:val="00456EF8"/>
    <w:rsid w:val="00456F0E"/>
    <w:rsid w:val="00456F7C"/>
    <w:rsid w:val="00456FC7"/>
    <w:rsid w:val="0045705A"/>
    <w:rsid w:val="0045708D"/>
    <w:rsid w:val="004570B9"/>
    <w:rsid w:val="004571A6"/>
    <w:rsid w:val="0045721D"/>
    <w:rsid w:val="004572A1"/>
    <w:rsid w:val="0045735D"/>
    <w:rsid w:val="00457380"/>
    <w:rsid w:val="0045742F"/>
    <w:rsid w:val="00457508"/>
    <w:rsid w:val="00457662"/>
    <w:rsid w:val="00457700"/>
    <w:rsid w:val="00457753"/>
    <w:rsid w:val="004577C6"/>
    <w:rsid w:val="004577F6"/>
    <w:rsid w:val="0045785B"/>
    <w:rsid w:val="004578E7"/>
    <w:rsid w:val="00457953"/>
    <w:rsid w:val="00457977"/>
    <w:rsid w:val="004579C7"/>
    <w:rsid w:val="00457A14"/>
    <w:rsid w:val="00457B85"/>
    <w:rsid w:val="00457C1B"/>
    <w:rsid w:val="00457C79"/>
    <w:rsid w:val="00457C80"/>
    <w:rsid w:val="00457C9D"/>
    <w:rsid w:val="00457CF2"/>
    <w:rsid w:val="00457DC9"/>
    <w:rsid w:val="00457DEF"/>
    <w:rsid w:val="00457E74"/>
    <w:rsid w:val="00457F8B"/>
    <w:rsid w:val="004600A0"/>
    <w:rsid w:val="004600E8"/>
    <w:rsid w:val="00460185"/>
    <w:rsid w:val="0046020A"/>
    <w:rsid w:val="0046027F"/>
    <w:rsid w:val="00460314"/>
    <w:rsid w:val="00460381"/>
    <w:rsid w:val="00460384"/>
    <w:rsid w:val="004603C4"/>
    <w:rsid w:val="004603FA"/>
    <w:rsid w:val="00460404"/>
    <w:rsid w:val="00460467"/>
    <w:rsid w:val="0046046D"/>
    <w:rsid w:val="00460498"/>
    <w:rsid w:val="0046053F"/>
    <w:rsid w:val="0046054B"/>
    <w:rsid w:val="0046065B"/>
    <w:rsid w:val="004606B9"/>
    <w:rsid w:val="00460729"/>
    <w:rsid w:val="0046079D"/>
    <w:rsid w:val="004607C4"/>
    <w:rsid w:val="0046086E"/>
    <w:rsid w:val="0046088D"/>
    <w:rsid w:val="00460952"/>
    <w:rsid w:val="004609F5"/>
    <w:rsid w:val="00460A39"/>
    <w:rsid w:val="00460AA0"/>
    <w:rsid w:val="00460AD0"/>
    <w:rsid w:val="00460B23"/>
    <w:rsid w:val="00460BC0"/>
    <w:rsid w:val="00460C41"/>
    <w:rsid w:val="00460CCF"/>
    <w:rsid w:val="00460D1E"/>
    <w:rsid w:val="00460D57"/>
    <w:rsid w:val="00460DD8"/>
    <w:rsid w:val="00460EA6"/>
    <w:rsid w:val="00460F43"/>
    <w:rsid w:val="00460FAF"/>
    <w:rsid w:val="00460FB6"/>
    <w:rsid w:val="00460FD1"/>
    <w:rsid w:val="00461128"/>
    <w:rsid w:val="0046115A"/>
    <w:rsid w:val="004612BF"/>
    <w:rsid w:val="00461300"/>
    <w:rsid w:val="00461456"/>
    <w:rsid w:val="004614E8"/>
    <w:rsid w:val="00461592"/>
    <w:rsid w:val="004615C1"/>
    <w:rsid w:val="004615D7"/>
    <w:rsid w:val="004615E1"/>
    <w:rsid w:val="0046164F"/>
    <w:rsid w:val="0046171E"/>
    <w:rsid w:val="004617AD"/>
    <w:rsid w:val="004617C6"/>
    <w:rsid w:val="00461810"/>
    <w:rsid w:val="0046187E"/>
    <w:rsid w:val="004618B2"/>
    <w:rsid w:val="00461925"/>
    <w:rsid w:val="004619FD"/>
    <w:rsid w:val="00461A09"/>
    <w:rsid w:val="00461B97"/>
    <w:rsid w:val="00461C23"/>
    <w:rsid w:val="00461D10"/>
    <w:rsid w:val="00461D44"/>
    <w:rsid w:val="00461D64"/>
    <w:rsid w:val="00461DC1"/>
    <w:rsid w:val="00461E3D"/>
    <w:rsid w:val="00461F28"/>
    <w:rsid w:val="00461F52"/>
    <w:rsid w:val="004620A0"/>
    <w:rsid w:val="004620AA"/>
    <w:rsid w:val="004620AE"/>
    <w:rsid w:val="00462116"/>
    <w:rsid w:val="00462132"/>
    <w:rsid w:val="0046214C"/>
    <w:rsid w:val="00462245"/>
    <w:rsid w:val="00462275"/>
    <w:rsid w:val="0046231C"/>
    <w:rsid w:val="00462431"/>
    <w:rsid w:val="00462437"/>
    <w:rsid w:val="0046243A"/>
    <w:rsid w:val="00462475"/>
    <w:rsid w:val="00462481"/>
    <w:rsid w:val="00462615"/>
    <w:rsid w:val="00462635"/>
    <w:rsid w:val="0046273A"/>
    <w:rsid w:val="0046274D"/>
    <w:rsid w:val="00462784"/>
    <w:rsid w:val="004627F5"/>
    <w:rsid w:val="0046283F"/>
    <w:rsid w:val="00462912"/>
    <w:rsid w:val="00462A1C"/>
    <w:rsid w:val="00462B5E"/>
    <w:rsid w:val="00462C91"/>
    <w:rsid w:val="00462C97"/>
    <w:rsid w:val="00462CEB"/>
    <w:rsid w:val="00462D21"/>
    <w:rsid w:val="00462D25"/>
    <w:rsid w:val="00462DE3"/>
    <w:rsid w:val="00462E00"/>
    <w:rsid w:val="00462E17"/>
    <w:rsid w:val="00462E9B"/>
    <w:rsid w:val="00462EAE"/>
    <w:rsid w:val="00462ECB"/>
    <w:rsid w:val="00462F01"/>
    <w:rsid w:val="00462F09"/>
    <w:rsid w:val="00462F61"/>
    <w:rsid w:val="00462F65"/>
    <w:rsid w:val="00462F9F"/>
    <w:rsid w:val="00462FD5"/>
    <w:rsid w:val="00462FEF"/>
    <w:rsid w:val="004630A3"/>
    <w:rsid w:val="004630B4"/>
    <w:rsid w:val="004630C6"/>
    <w:rsid w:val="00463105"/>
    <w:rsid w:val="004632A9"/>
    <w:rsid w:val="00463326"/>
    <w:rsid w:val="004634A2"/>
    <w:rsid w:val="0046357E"/>
    <w:rsid w:val="00463629"/>
    <w:rsid w:val="004636C2"/>
    <w:rsid w:val="0046373D"/>
    <w:rsid w:val="0046375B"/>
    <w:rsid w:val="00463767"/>
    <w:rsid w:val="004637A2"/>
    <w:rsid w:val="00463B7B"/>
    <w:rsid w:val="00463BA2"/>
    <w:rsid w:val="00463BB5"/>
    <w:rsid w:val="00463C01"/>
    <w:rsid w:val="00463C14"/>
    <w:rsid w:val="00463D52"/>
    <w:rsid w:val="00463DA9"/>
    <w:rsid w:val="00463ED4"/>
    <w:rsid w:val="00463F27"/>
    <w:rsid w:val="00463F34"/>
    <w:rsid w:val="00463F50"/>
    <w:rsid w:val="0046425C"/>
    <w:rsid w:val="0046425E"/>
    <w:rsid w:val="00464265"/>
    <w:rsid w:val="004643E1"/>
    <w:rsid w:val="004643F1"/>
    <w:rsid w:val="00464500"/>
    <w:rsid w:val="00464545"/>
    <w:rsid w:val="004645D9"/>
    <w:rsid w:val="004645FF"/>
    <w:rsid w:val="00464660"/>
    <w:rsid w:val="004647DF"/>
    <w:rsid w:val="004647E3"/>
    <w:rsid w:val="0046487F"/>
    <w:rsid w:val="004648B7"/>
    <w:rsid w:val="004648FF"/>
    <w:rsid w:val="0046490B"/>
    <w:rsid w:val="00464BCF"/>
    <w:rsid w:val="00464C92"/>
    <w:rsid w:val="00464CA4"/>
    <w:rsid w:val="00464CB3"/>
    <w:rsid w:val="00464CCA"/>
    <w:rsid w:val="00464CD4"/>
    <w:rsid w:val="00464CEC"/>
    <w:rsid w:val="00464D09"/>
    <w:rsid w:val="00464E8B"/>
    <w:rsid w:val="00464EA6"/>
    <w:rsid w:val="00464EAD"/>
    <w:rsid w:val="00464F17"/>
    <w:rsid w:val="00464F48"/>
    <w:rsid w:val="00464F67"/>
    <w:rsid w:val="00465006"/>
    <w:rsid w:val="0046522F"/>
    <w:rsid w:val="00465269"/>
    <w:rsid w:val="00465459"/>
    <w:rsid w:val="0046548B"/>
    <w:rsid w:val="0046551C"/>
    <w:rsid w:val="0046553B"/>
    <w:rsid w:val="00465542"/>
    <w:rsid w:val="004655C3"/>
    <w:rsid w:val="004655D9"/>
    <w:rsid w:val="004655E6"/>
    <w:rsid w:val="00465601"/>
    <w:rsid w:val="00465669"/>
    <w:rsid w:val="00465751"/>
    <w:rsid w:val="00465768"/>
    <w:rsid w:val="00465789"/>
    <w:rsid w:val="0046582E"/>
    <w:rsid w:val="0046588B"/>
    <w:rsid w:val="0046597D"/>
    <w:rsid w:val="004659E4"/>
    <w:rsid w:val="00465B8F"/>
    <w:rsid w:val="00465BEA"/>
    <w:rsid w:val="00465CF7"/>
    <w:rsid w:val="00465CFB"/>
    <w:rsid w:val="00465D29"/>
    <w:rsid w:val="00465DA9"/>
    <w:rsid w:val="00465EEF"/>
    <w:rsid w:val="00465F47"/>
    <w:rsid w:val="00465F5A"/>
    <w:rsid w:val="00465FF6"/>
    <w:rsid w:val="00466240"/>
    <w:rsid w:val="00466274"/>
    <w:rsid w:val="004662F4"/>
    <w:rsid w:val="004663C8"/>
    <w:rsid w:val="00466410"/>
    <w:rsid w:val="0046653D"/>
    <w:rsid w:val="00466636"/>
    <w:rsid w:val="0046675A"/>
    <w:rsid w:val="00466772"/>
    <w:rsid w:val="00466781"/>
    <w:rsid w:val="004667B5"/>
    <w:rsid w:val="004668DF"/>
    <w:rsid w:val="00466952"/>
    <w:rsid w:val="00466957"/>
    <w:rsid w:val="00466A03"/>
    <w:rsid w:val="00466A25"/>
    <w:rsid w:val="00466A45"/>
    <w:rsid w:val="00466AD3"/>
    <w:rsid w:val="00466B62"/>
    <w:rsid w:val="00466B7F"/>
    <w:rsid w:val="00466B93"/>
    <w:rsid w:val="00466D19"/>
    <w:rsid w:val="00466D7F"/>
    <w:rsid w:val="00466E3A"/>
    <w:rsid w:val="00466E79"/>
    <w:rsid w:val="00466F3F"/>
    <w:rsid w:val="00466F77"/>
    <w:rsid w:val="00466F98"/>
    <w:rsid w:val="004670E1"/>
    <w:rsid w:val="004670E5"/>
    <w:rsid w:val="00467104"/>
    <w:rsid w:val="0046718C"/>
    <w:rsid w:val="004671E7"/>
    <w:rsid w:val="00467220"/>
    <w:rsid w:val="004672F7"/>
    <w:rsid w:val="004673EA"/>
    <w:rsid w:val="0046740E"/>
    <w:rsid w:val="0046745E"/>
    <w:rsid w:val="00467486"/>
    <w:rsid w:val="00467554"/>
    <w:rsid w:val="004676A5"/>
    <w:rsid w:val="004677B8"/>
    <w:rsid w:val="004677DB"/>
    <w:rsid w:val="004678B0"/>
    <w:rsid w:val="004678F8"/>
    <w:rsid w:val="00467998"/>
    <w:rsid w:val="00467A10"/>
    <w:rsid w:val="00467A66"/>
    <w:rsid w:val="00467B5F"/>
    <w:rsid w:val="00467B66"/>
    <w:rsid w:val="00467CDA"/>
    <w:rsid w:val="00467CE7"/>
    <w:rsid w:val="00467E30"/>
    <w:rsid w:val="00467E39"/>
    <w:rsid w:val="00467E95"/>
    <w:rsid w:val="00467EE4"/>
    <w:rsid w:val="004701B7"/>
    <w:rsid w:val="004701F4"/>
    <w:rsid w:val="004701FA"/>
    <w:rsid w:val="00470338"/>
    <w:rsid w:val="00470350"/>
    <w:rsid w:val="00470378"/>
    <w:rsid w:val="004703A2"/>
    <w:rsid w:val="0047040F"/>
    <w:rsid w:val="00470431"/>
    <w:rsid w:val="00470502"/>
    <w:rsid w:val="004705ED"/>
    <w:rsid w:val="00470759"/>
    <w:rsid w:val="00470959"/>
    <w:rsid w:val="00470A29"/>
    <w:rsid w:val="00470A66"/>
    <w:rsid w:val="00470A75"/>
    <w:rsid w:val="00470A93"/>
    <w:rsid w:val="00470AB3"/>
    <w:rsid w:val="00470B80"/>
    <w:rsid w:val="00470B88"/>
    <w:rsid w:val="00470BAD"/>
    <w:rsid w:val="00470CCC"/>
    <w:rsid w:val="00470CF8"/>
    <w:rsid w:val="00470D73"/>
    <w:rsid w:val="00470D8B"/>
    <w:rsid w:val="00470E4C"/>
    <w:rsid w:val="00470EF7"/>
    <w:rsid w:val="00470FFF"/>
    <w:rsid w:val="00471044"/>
    <w:rsid w:val="004711BC"/>
    <w:rsid w:val="0047121E"/>
    <w:rsid w:val="004712BB"/>
    <w:rsid w:val="004712EE"/>
    <w:rsid w:val="0047140B"/>
    <w:rsid w:val="0047142E"/>
    <w:rsid w:val="0047143D"/>
    <w:rsid w:val="004714BD"/>
    <w:rsid w:val="004715B7"/>
    <w:rsid w:val="00471679"/>
    <w:rsid w:val="004716B5"/>
    <w:rsid w:val="004716DB"/>
    <w:rsid w:val="00471722"/>
    <w:rsid w:val="00471825"/>
    <w:rsid w:val="00471862"/>
    <w:rsid w:val="00471883"/>
    <w:rsid w:val="004718BB"/>
    <w:rsid w:val="00471924"/>
    <w:rsid w:val="0047196D"/>
    <w:rsid w:val="0047197C"/>
    <w:rsid w:val="00471A86"/>
    <w:rsid w:val="00471B81"/>
    <w:rsid w:val="00471BA6"/>
    <w:rsid w:val="00471C73"/>
    <w:rsid w:val="00471F4B"/>
    <w:rsid w:val="00471F8A"/>
    <w:rsid w:val="00471FCD"/>
    <w:rsid w:val="0047206F"/>
    <w:rsid w:val="004720DC"/>
    <w:rsid w:val="0047215A"/>
    <w:rsid w:val="004721C3"/>
    <w:rsid w:val="004721C6"/>
    <w:rsid w:val="00472292"/>
    <w:rsid w:val="00472321"/>
    <w:rsid w:val="0047234D"/>
    <w:rsid w:val="00472547"/>
    <w:rsid w:val="00472556"/>
    <w:rsid w:val="0047258A"/>
    <w:rsid w:val="004725CC"/>
    <w:rsid w:val="00472692"/>
    <w:rsid w:val="004726AA"/>
    <w:rsid w:val="004727CA"/>
    <w:rsid w:val="004727EC"/>
    <w:rsid w:val="004729CB"/>
    <w:rsid w:val="00472A38"/>
    <w:rsid w:val="00472AB9"/>
    <w:rsid w:val="00472ADC"/>
    <w:rsid w:val="00472AE7"/>
    <w:rsid w:val="00472B3C"/>
    <w:rsid w:val="00472B61"/>
    <w:rsid w:val="00472B94"/>
    <w:rsid w:val="00472BE8"/>
    <w:rsid w:val="00472C1E"/>
    <w:rsid w:val="00472C6B"/>
    <w:rsid w:val="00472C85"/>
    <w:rsid w:val="00472D5C"/>
    <w:rsid w:val="00472DC1"/>
    <w:rsid w:val="00472E0A"/>
    <w:rsid w:val="00472E32"/>
    <w:rsid w:val="00472E9A"/>
    <w:rsid w:val="00472FFC"/>
    <w:rsid w:val="0047305D"/>
    <w:rsid w:val="004730C4"/>
    <w:rsid w:val="004730EC"/>
    <w:rsid w:val="004731C8"/>
    <w:rsid w:val="004732DA"/>
    <w:rsid w:val="00473307"/>
    <w:rsid w:val="00473351"/>
    <w:rsid w:val="004733BD"/>
    <w:rsid w:val="00473420"/>
    <w:rsid w:val="004734AB"/>
    <w:rsid w:val="0047352D"/>
    <w:rsid w:val="00473537"/>
    <w:rsid w:val="0047356E"/>
    <w:rsid w:val="00473590"/>
    <w:rsid w:val="004735A8"/>
    <w:rsid w:val="0047362C"/>
    <w:rsid w:val="0047363C"/>
    <w:rsid w:val="004736AC"/>
    <w:rsid w:val="004736E5"/>
    <w:rsid w:val="004737F1"/>
    <w:rsid w:val="0047389F"/>
    <w:rsid w:val="004738FB"/>
    <w:rsid w:val="00473916"/>
    <w:rsid w:val="0047391F"/>
    <w:rsid w:val="004739F0"/>
    <w:rsid w:val="00473A4B"/>
    <w:rsid w:val="00473B2D"/>
    <w:rsid w:val="00473B70"/>
    <w:rsid w:val="00473BB0"/>
    <w:rsid w:val="00473C48"/>
    <w:rsid w:val="00473CFE"/>
    <w:rsid w:val="00473D10"/>
    <w:rsid w:val="00473EFF"/>
    <w:rsid w:val="00473F3C"/>
    <w:rsid w:val="00473F6F"/>
    <w:rsid w:val="00473F8D"/>
    <w:rsid w:val="00474062"/>
    <w:rsid w:val="004740C2"/>
    <w:rsid w:val="00474190"/>
    <w:rsid w:val="0047432D"/>
    <w:rsid w:val="004743DA"/>
    <w:rsid w:val="0047445C"/>
    <w:rsid w:val="004745F3"/>
    <w:rsid w:val="00474674"/>
    <w:rsid w:val="0047478C"/>
    <w:rsid w:val="00474806"/>
    <w:rsid w:val="00474A3B"/>
    <w:rsid w:val="00474A7A"/>
    <w:rsid w:val="00474CD0"/>
    <w:rsid w:val="00474D15"/>
    <w:rsid w:val="00474E1B"/>
    <w:rsid w:val="00475037"/>
    <w:rsid w:val="0047511B"/>
    <w:rsid w:val="004751FB"/>
    <w:rsid w:val="004751FE"/>
    <w:rsid w:val="0047521A"/>
    <w:rsid w:val="00475253"/>
    <w:rsid w:val="00475347"/>
    <w:rsid w:val="0047544A"/>
    <w:rsid w:val="00475467"/>
    <w:rsid w:val="00475521"/>
    <w:rsid w:val="00475569"/>
    <w:rsid w:val="00475597"/>
    <w:rsid w:val="00475606"/>
    <w:rsid w:val="00475715"/>
    <w:rsid w:val="00475772"/>
    <w:rsid w:val="004757B3"/>
    <w:rsid w:val="0047583D"/>
    <w:rsid w:val="004758A9"/>
    <w:rsid w:val="00475932"/>
    <w:rsid w:val="00475A92"/>
    <w:rsid w:val="00475ABB"/>
    <w:rsid w:val="00475BB7"/>
    <w:rsid w:val="00475BCA"/>
    <w:rsid w:val="00475CE2"/>
    <w:rsid w:val="00475EDC"/>
    <w:rsid w:val="00475EE2"/>
    <w:rsid w:val="00475F45"/>
    <w:rsid w:val="00475FC3"/>
    <w:rsid w:val="0047604D"/>
    <w:rsid w:val="0047607E"/>
    <w:rsid w:val="0047612E"/>
    <w:rsid w:val="00476183"/>
    <w:rsid w:val="004761BF"/>
    <w:rsid w:val="004762FD"/>
    <w:rsid w:val="004763BA"/>
    <w:rsid w:val="004763EF"/>
    <w:rsid w:val="00476554"/>
    <w:rsid w:val="00476651"/>
    <w:rsid w:val="004766D9"/>
    <w:rsid w:val="00476797"/>
    <w:rsid w:val="0047691E"/>
    <w:rsid w:val="00476A83"/>
    <w:rsid w:val="00476CDB"/>
    <w:rsid w:val="00476D1C"/>
    <w:rsid w:val="00476E9C"/>
    <w:rsid w:val="00476EA8"/>
    <w:rsid w:val="00476ED2"/>
    <w:rsid w:val="00476EF9"/>
    <w:rsid w:val="00476F22"/>
    <w:rsid w:val="00476F32"/>
    <w:rsid w:val="00477082"/>
    <w:rsid w:val="00477118"/>
    <w:rsid w:val="00477124"/>
    <w:rsid w:val="00477350"/>
    <w:rsid w:val="0047737F"/>
    <w:rsid w:val="004773EA"/>
    <w:rsid w:val="00477462"/>
    <w:rsid w:val="00477703"/>
    <w:rsid w:val="0047775E"/>
    <w:rsid w:val="0047778C"/>
    <w:rsid w:val="0047799E"/>
    <w:rsid w:val="004779D0"/>
    <w:rsid w:val="004779EB"/>
    <w:rsid w:val="00477A39"/>
    <w:rsid w:val="00477AEC"/>
    <w:rsid w:val="00477B45"/>
    <w:rsid w:val="00477C31"/>
    <w:rsid w:val="00477CB5"/>
    <w:rsid w:val="00477E3B"/>
    <w:rsid w:val="004800BE"/>
    <w:rsid w:val="004800E4"/>
    <w:rsid w:val="0048014C"/>
    <w:rsid w:val="004801C0"/>
    <w:rsid w:val="0048031D"/>
    <w:rsid w:val="00480376"/>
    <w:rsid w:val="0048041E"/>
    <w:rsid w:val="0048048B"/>
    <w:rsid w:val="004804E3"/>
    <w:rsid w:val="0048051D"/>
    <w:rsid w:val="00480548"/>
    <w:rsid w:val="00480563"/>
    <w:rsid w:val="004805FE"/>
    <w:rsid w:val="00480634"/>
    <w:rsid w:val="00480810"/>
    <w:rsid w:val="00480816"/>
    <w:rsid w:val="004808BA"/>
    <w:rsid w:val="004808DD"/>
    <w:rsid w:val="004808E2"/>
    <w:rsid w:val="004808F1"/>
    <w:rsid w:val="00480A06"/>
    <w:rsid w:val="00480A18"/>
    <w:rsid w:val="00480C03"/>
    <w:rsid w:val="00480D10"/>
    <w:rsid w:val="00480D5D"/>
    <w:rsid w:val="00480D9A"/>
    <w:rsid w:val="00480E00"/>
    <w:rsid w:val="00480F20"/>
    <w:rsid w:val="00480FA8"/>
    <w:rsid w:val="00480FCB"/>
    <w:rsid w:val="00481001"/>
    <w:rsid w:val="004810C2"/>
    <w:rsid w:val="00481168"/>
    <w:rsid w:val="004811FE"/>
    <w:rsid w:val="004812D1"/>
    <w:rsid w:val="004812EA"/>
    <w:rsid w:val="004812FD"/>
    <w:rsid w:val="004813DF"/>
    <w:rsid w:val="00481432"/>
    <w:rsid w:val="004814D9"/>
    <w:rsid w:val="0048162C"/>
    <w:rsid w:val="00481693"/>
    <w:rsid w:val="0048175E"/>
    <w:rsid w:val="004817DD"/>
    <w:rsid w:val="004817E5"/>
    <w:rsid w:val="00481852"/>
    <w:rsid w:val="004818A2"/>
    <w:rsid w:val="00481A6F"/>
    <w:rsid w:val="00481AB8"/>
    <w:rsid w:val="00481ABC"/>
    <w:rsid w:val="00481B46"/>
    <w:rsid w:val="00481B5F"/>
    <w:rsid w:val="00481CAF"/>
    <w:rsid w:val="00481D7D"/>
    <w:rsid w:val="00481DEA"/>
    <w:rsid w:val="00481E3A"/>
    <w:rsid w:val="00481E62"/>
    <w:rsid w:val="00481F6B"/>
    <w:rsid w:val="00482056"/>
    <w:rsid w:val="00482072"/>
    <w:rsid w:val="004820AA"/>
    <w:rsid w:val="00482121"/>
    <w:rsid w:val="00482147"/>
    <w:rsid w:val="00482162"/>
    <w:rsid w:val="00482353"/>
    <w:rsid w:val="0048236A"/>
    <w:rsid w:val="004823D0"/>
    <w:rsid w:val="004823FC"/>
    <w:rsid w:val="00482477"/>
    <w:rsid w:val="00482487"/>
    <w:rsid w:val="004825C3"/>
    <w:rsid w:val="004825D6"/>
    <w:rsid w:val="004825F8"/>
    <w:rsid w:val="00482608"/>
    <w:rsid w:val="00482637"/>
    <w:rsid w:val="00482652"/>
    <w:rsid w:val="004828B2"/>
    <w:rsid w:val="0048292C"/>
    <w:rsid w:val="0048293D"/>
    <w:rsid w:val="0048296A"/>
    <w:rsid w:val="004829B1"/>
    <w:rsid w:val="00482A0C"/>
    <w:rsid w:val="00482A44"/>
    <w:rsid w:val="00482AB0"/>
    <w:rsid w:val="00482B6F"/>
    <w:rsid w:val="00482BEA"/>
    <w:rsid w:val="00482D7B"/>
    <w:rsid w:val="00482E92"/>
    <w:rsid w:val="00482F04"/>
    <w:rsid w:val="00482F0A"/>
    <w:rsid w:val="00482FEF"/>
    <w:rsid w:val="0048301D"/>
    <w:rsid w:val="00483122"/>
    <w:rsid w:val="00483149"/>
    <w:rsid w:val="00483185"/>
    <w:rsid w:val="004831CC"/>
    <w:rsid w:val="004831DF"/>
    <w:rsid w:val="0048327E"/>
    <w:rsid w:val="0048345E"/>
    <w:rsid w:val="00483537"/>
    <w:rsid w:val="00483544"/>
    <w:rsid w:val="0048368D"/>
    <w:rsid w:val="004836C1"/>
    <w:rsid w:val="004836F7"/>
    <w:rsid w:val="0048373A"/>
    <w:rsid w:val="00483753"/>
    <w:rsid w:val="00483830"/>
    <w:rsid w:val="00483988"/>
    <w:rsid w:val="004839D0"/>
    <w:rsid w:val="00483B24"/>
    <w:rsid w:val="00483B3E"/>
    <w:rsid w:val="00483C33"/>
    <w:rsid w:val="00483D1D"/>
    <w:rsid w:val="00483D45"/>
    <w:rsid w:val="00483D92"/>
    <w:rsid w:val="00483FBB"/>
    <w:rsid w:val="0048406A"/>
    <w:rsid w:val="004840BF"/>
    <w:rsid w:val="00484158"/>
    <w:rsid w:val="004841FD"/>
    <w:rsid w:val="0048424A"/>
    <w:rsid w:val="004843BA"/>
    <w:rsid w:val="00484427"/>
    <w:rsid w:val="0048442F"/>
    <w:rsid w:val="0048449F"/>
    <w:rsid w:val="004844FA"/>
    <w:rsid w:val="00484518"/>
    <w:rsid w:val="0048451A"/>
    <w:rsid w:val="0048455C"/>
    <w:rsid w:val="004845D0"/>
    <w:rsid w:val="00484660"/>
    <w:rsid w:val="004846CA"/>
    <w:rsid w:val="00484722"/>
    <w:rsid w:val="0048482A"/>
    <w:rsid w:val="0048483D"/>
    <w:rsid w:val="0048487A"/>
    <w:rsid w:val="00484946"/>
    <w:rsid w:val="0048494A"/>
    <w:rsid w:val="0048497D"/>
    <w:rsid w:val="00484A2C"/>
    <w:rsid w:val="00484B8E"/>
    <w:rsid w:val="00484C0A"/>
    <w:rsid w:val="00484C23"/>
    <w:rsid w:val="00484C62"/>
    <w:rsid w:val="00484C9C"/>
    <w:rsid w:val="00484D79"/>
    <w:rsid w:val="00484DE6"/>
    <w:rsid w:val="00484E22"/>
    <w:rsid w:val="00484E42"/>
    <w:rsid w:val="00484F48"/>
    <w:rsid w:val="00485025"/>
    <w:rsid w:val="004850B8"/>
    <w:rsid w:val="004851A6"/>
    <w:rsid w:val="004851E7"/>
    <w:rsid w:val="00485293"/>
    <w:rsid w:val="00485325"/>
    <w:rsid w:val="0048544D"/>
    <w:rsid w:val="004854E2"/>
    <w:rsid w:val="004855A6"/>
    <w:rsid w:val="00485636"/>
    <w:rsid w:val="004856DB"/>
    <w:rsid w:val="004856F0"/>
    <w:rsid w:val="004857E8"/>
    <w:rsid w:val="00485878"/>
    <w:rsid w:val="00485907"/>
    <w:rsid w:val="0048594B"/>
    <w:rsid w:val="004859C7"/>
    <w:rsid w:val="004859DC"/>
    <w:rsid w:val="00485B80"/>
    <w:rsid w:val="00485C53"/>
    <w:rsid w:val="00485C81"/>
    <w:rsid w:val="00485D0C"/>
    <w:rsid w:val="00485F17"/>
    <w:rsid w:val="004860FC"/>
    <w:rsid w:val="00486133"/>
    <w:rsid w:val="004861E0"/>
    <w:rsid w:val="0048620D"/>
    <w:rsid w:val="00486329"/>
    <w:rsid w:val="00486353"/>
    <w:rsid w:val="004863FF"/>
    <w:rsid w:val="0048641C"/>
    <w:rsid w:val="004864D4"/>
    <w:rsid w:val="00486503"/>
    <w:rsid w:val="00486557"/>
    <w:rsid w:val="004865BF"/>
    <w:rsid w:val="004865D3"/>
    <w:rsid w:val="00486646"/>
    <w:rsid w:val="00486669"/>
    <w:rsid w:val="004867E6"/>
    <w:rsid w:val="00486961"/>
    <w:rsid w:val="00486986"/>
    <w:rsid w:val="004869D6"/>
    <w:rsid w:val="00486A84"/>
    <w:rsid w:val="00486AAE"/>
    <w:rsid w:val="00486B7C"/>
    <w:rsid w:val="00486BD5"/>
    <w:rsid w:val="00486C14"/>
    <w:rsid w:val="00486C45"/>
    <w:rsid w:val="00486CBE"/>
    <w:rsid w:val="00486D83"/>
    <w:rsid w:val="00486DF0"/>
    <w:rsid w:val="00486E25"/>
    <w:rsid w:val="00486EDF"/>
    <w:rsid w:val="00486EE2"/>
    <w:rsid w:val="00486F6F"/>
    <w:rsid w:val="00486F84"/>
    <w:rsid w:val="00486F89"/>
    <w:rsid w:val="0048706E"/>
    <w:rsid w:val="00487096"/>
    <w:rsid w:val="004871AF"/>
    <w:rsid w:val="00487292"/>
    <w:rsid w:val="004872FF"/>
    <w:rsid w:val="004873D5"/>
    <w:rsid w:val="004873DD"/>
    <w:rsid w:val="00487471"/>
    <w:rsid w:val="0048761D"/>
    <w:rsid w:val="00487698"/>
    <w:rsid w:val="004876E2"/>
    <w:rsid w:val="00487721"/>
    <w:rsid w:val="00487767"/>
    <w:rsid w:val="004877C6"/>
    <w:rsid w:val="004877F0"/>
    <w:rsid w:val="004878F8"/>
    <w:rsid w:val="00487925"/>
    <w:rsid w:val="00487A28"/>
    <w:rsid w:val="00487B1C"/>
    <w:rsid w:val="00487B87"/>
    <w:rsid w:val="00487D13"/>
    <w:rsid w:val="00487D88"/>
    <w:rsid w:val="00487D8C"/>
    <w:rsid w:val="00487DDA"/>
    <w:rsid w:val="00487F1A"/>
    <w:rsid w:val="00487F7C"/>
    <w:rsid w:val="00487FE5"/>
    <w:rsid w:val="00490070"/>
    <w:rsid w:val="00490186"/>
    <w:rsid w:val="0049018A"/>
    <w:rsid w:val="00490232"/>
    <w:rsid w:val="00490487"/>
    <w:rsid w:val="004904CA"/>
    <w:rsid w:val="0049073E"/>
    <w:rsid w:val="004907A2"/>
    <w:rsid w:val="004908BE"/>
    <w:rsid w:val="00490915"/>
    <w:rsid w:val="00490928"/>
    <w:rsid w:val="004909E9"/>
    <w:rsid w:val="00490A10"/>
    <w:rsid w:val="00490A26"/>
    <w:rsid w:val="00490A5D"/>
    <w:rsid w:val="00490A63"/>
    <w:rsid w:val="00490ACB"/>
    <w:rsid w:val="00490B0D"/>
    <w:rsid w:val="00490B62"/>
    <w:rsid w:val="00490B7E"/>
    <w:rsid w:val="00490BAB"/>
    <w:rsid w:val="00490BF0"/>
    <w:rsid w:val="00490C25"/>
    <w:rsid w:val="00490CCE"/>
    <w:rsid w:val="00490D56"/>
    <w:rsid w:val="00490DA2"/>
    <w:rsid w:val="00490F6D"/>
    <w:rsid w:val="00490FCC"/>
    <w:rsid w:val="00491085"/>
    <w:rsid w:val="00491186"/>
    <w:rsid w:val="004911B0"/>
    <w:rsid w:val="004912F0"/>
    <w:rsid w:val="00491389"/>
    <w:rsid w:val="004913B1"/>
    <w:rsid w:val="004914F8"/>
    <w:rsid w:val="0049162A"/>
    <w:rsid w:val="0049167B"/>
    <w:rsid w:val="00491694"/>
    <w:rsid w:val="004916B4"/>
    <w:rsid w:val="004916F5"/>
    <w:rsid w:val="004917C6"/>
    <w:rsid w:val="004917DB"/>
    <w:rsid w:val="00491842"/>
    <w:rsid w:val="00491849"/>
    <w:rsid w:val="004918C0"/>
    <w:rsid w:val="00491913"/>
    <w:rsid w:val="00491942"/>
    <w:rsid w:val="00491A95"/>
    <w:rsid w:val="00491AA2"/>
    <w:rsid w:val="00491B7C"/>
    <w:rsid w:val="00491D6B"/>
    <w:rsid w:val="00491DD0"/>
    <w:rsid w:val="00491DD4"/>
    <w:rsid w:val="00491E0A"/>
    <w:rsid w:val="00491EA3"/>
    <w:rsid w:val="00491EFD"/>
    <w:rsid w:val="00491F54"/>
    <w:rsid w:val="00491FA6"/>
    <w:rsid w:val="00491FFA"/>
    <w:rsid w:val="00492137"/>
    <w:rsid w:val="0049220F"/>
    <w:rsid w:val="0049226D"/>
    <w:rsid w:val="004923FF"/>
    <w:rsid w:val="0049241F"/>
    <w:rsid w:val="004924F0"/>
    <w:rsid w:val="004924F8"/>
    <w:rsid w:val="00492501"/>
    <w:rsid w:val="004925CB"/>
    <w:rsid w:val="004926FF"/>
    <w:rsid w:val="00492752"/>
    <w:rsid w:val="00492802"/>
    <w:rsid w:val="00492878"/>
    <w:rsid w:val="004928CA"/>
    <w:rsid w:val="0049293E"/>
    <w:rsid w:val="00492954"/>
    <w:rsid w:val="004929B8"/>
    <w:rsid w:val="004929DF"/>
    <w:rsid w:val="00492AD8"/>
    <w:rsid w:val="00492C49"/>
    <w:rsid w:val="00492C7E"/>
    <w:rsid w:val="00492D4D"/>
    <w:rsid w:val="00492DBD"/>
    <w:rsid w:val="00492DC8"/>
    <w:rsid w:val="00492E1A"/>
    <w:rsid w:val="00492E97"/>
    <w:rsid w:val="00492EC7"/>
    <w:rsid w:val="004930B7"/>
    <w:rsid w:val="00493108"/>
    <w:rsid w:val="004932A7"/>
    <w:rsid w:val="00493300"/>
    <w:rsid w:val="00493393"/>
    <w:rsid w:val="00493469"/>
    <w:rsid w:val="0049349E"/>
    <w:rsid w:val="004934F1"/>
    <w:rsid w:val="0049355A"/>
    <w:rsid w:val="0049355D"/>
    <w:rsid w:val="004935A9"/>
    <w:rsid w:val="004935B6"/>
    <w:rsid w:val="0049371A"/>
    <w:rsid w:val="004938D7"/>
    <w:rsid w:val="004938E3"/>
    <w:rsid w:val="004938F9"/>
    <w:rsid w:val="0049397C"/>
    <w:rsid w:val="00493985"/>
    <w:rsid w:val="00493AB4"/>
    <w:rsid w:val="00493AF9"/>
    <w:rsid w:val="00493BE4"/>
    <w:rsid w:val="00493C47"/>
    <w:rsid w:val="00493C4D"/>
    <w:rsid w:val="00493CF3"/>
    <w:rsid w:val="00493D63"/>
    <w:rsid w:val="00493D7A"/>
    <w:rsid w:val="00493DBA"/>
    <w:rsid w:val="00493F6F"/>
    <w:rsid w:val="00493FE6"/>
    <w:rsid w:val="0049403F"/>
    <w:rsid w:val="004940CA"/>
    <w:rsid w:val="00494122"/>
    <w:rsid w:val="00494232"/>
    <w:rsid w:val="0049423D"/>
    <w:rsid w:val="00494261"/>
    <w:rsid w:val="00494313"/>
    <w:rsid w:val="00494539"/>
    <w:rsid w:val="00494646"/>
    <w:rsid w:val="0049471C"/>
    <w:rsid w:val="004947A4"/>
    <w:rsid w:val="004947F3"/>
    <w:rsid w:val="0049481E"/>
    <w:rsid w:val="00494846"/>
    <w:rsid w:val="004949EC"/>
    <w:rsid w:val="00494AB3"/>
    <w:rsid w:val="00494ADE"/>
    <w:rsid w:val="00494B26"/>
    <w:rsid w:val="00494BA4"/>
    <w:rsid w:val="00494BEC"/>
    <w:rsid w:val="00494EE4"/>
    <w:rsid w:val="00494EFA"/>
    <w:rsid w:val="00494F4A"/>
    <w:rsid w:val="00494FC1"/>
    <w:rsid w:val="004950FB"/>
    <w:rsid w:val="00495122"/>
    <w:rsid w:val="004951A3"/>
    <w:rsid w:val="004952D7"/>
    <w:rsid w:val="0049533D"/>
    <w:rsid w:val="004953D3"/>
    <w:rsid w:val="004953FA"/>
    <w:rsid w:val="004954BF"/>
    <w:rsid w:val="00495602"/>
    <w:rsid w:val="00495693"/>
    <w:rsid w:val="00495696"/>
    <w:rsid w:val="004956D4"/>
    <w:rsid w:val="004958F6"/>
    <w:rsid w:val="004959EB"/>
    <w:rsid w:val="00495AAE"/>
    <w:rsid w:val="00495AC6"/>
    <w:rsid w:val="00495AD6"/>
    <w:rsid w:val="00495B8D"/>
    <w:rsid w:val="00495C3D"/>
    <w:rsid w:val="00495C42"/>
    <w:rsid w:val="00495C99"/>
    <w:rsid w:val="00495C9D"/>
    <w:rsid w:val="00495CD1"/>
    <w:rsid w:val="00495E79"/>
    <w:rsid w:val="00495EC5"/>
    <w:rsid w:val="00495F15"/>
    <w:rsid w:val="00495F75"/>
    <w:rsid w:val="0049609A"/>
    <w:rsid w:val="00496100"/>
    <w:rsid w:val="00496197"/>
    <w:rsid w:val="00496232"/>
    <w:rsid w:val="00496241"/>
    <w:rsid w:val="00496431"/>
    <w:rsid w:val="0049667F"/>
    <w:rsid w:val="004966B2"/>
    <w:rsid w:val="00496767"/>
    <w:rsid w:val="00496806"/>
    <w:rsid w:val="00496896"/>
    <w:rsid w:val="00496942"/>
    <w:rsid w:val="00496980"/>
    <w:rsid w:val="00496A1B"/>
    <w:rsid w:val="00496BF1"/>
    <w:rsid w:val="00496C29"/>
    <w:rsid w:val="00496C2E"/>
    <w:rsid w:val="00496C35"/>
    <w:rsid w:val="00496CEB"/>
    <w:rsid w:val="00496D36"/>
    <w:rsid w:val="00496D70"/>
    <w:rsid w:val="00496E59"/>
    <w:rsid w:val="00496EAC"/>
    <w:rsid w:val="00496EB6"/>
    <w:rsid w:val="00496F0D"/>
    <w:rsid w:val="00496F2F"/>
    <w:rsid w:val="00496F5E"/>
    <w:rsid w:val="00496F83"/>
    <w:rsid w:val="00497002"/>
    <w:rsid w:val="0049708C"/>
    <w:rsid w:val="004970B4"/>
    <w:rsid w:val="004971EF"/>
    <w:rsid w:val="0049721D"/>
    <w:rsid w:val="0049729E"/>
    <w:rsid w:val="00497490"/>
    <w:rsid w:val="004974B0"/>
    <w:rsid w:val="0049755C"/>
    <w:rsid w:val="0049759B"/>
    <w:rsid w:val="004976C5"/>
    <w:rsid w:val="004977BA"/>
    <w:rsid w:val="0049789D"/>
    <w:rsid w:val="004978A3"/>
    <w:rsid w:val="004978CB"/>
    <w:rsid w:val="00497935"/>
    <w:rsid w:val="00497972"/>
    <w:rsid w:val="00497A0D"/>
    <w:rsid w:val="00497AA9"/>
    <w:rsid w:val="00497B4B"/>
    <w:rsid w:val="00497B88"/>
    <w:rsid w:val="00497DCB"/>
    <w:rsid w:val="00497F75"/>
    <w:rsid w:val="00497F7F"/>
    <w:rsid w:val="00497F83"/>
    <w:rsid w:val="00497FC5"/>
    <w:rsid w:val="00497FCF"/>
    <w:rsid w:val="00497FFC"/>
    <w:rsid w:val="004A0078"/>
    <w:rsid w:val="004A00E6"/>
    <w:rsid w:val="004A01A9"/>
    <w:rsid w:val="004A01CD"/>
    <w:rsid w:val="004A0221"/>
    <w:rsid w:val="004A0286"/>
    <w:rsid w:val="004A02E9"/>
    <w:rsid w:val="004A03EC"/>
    <w:rsid w:val="004A044D"/>
    <w:rsid w:val="004A04B8"/>
    <w:rsid w:val="004A05C7"/>
    <w:rsid w:val="004A06AC"/>
    <w:rsid w:val="004A0815"/>
    <w:rsid w:val="004A0983"/>
    <w:rsid w:val="004A09D2"/>
    <w:rsid w:val="004A09E1"/>
    <w:rsid w:val="004A0B18"/>
    <w:rsid w:val="004A0B54"/>
    <w:rsid w:val="004A0C14"/>
    <w:rsid w:val="004A0C3D"/>
    <w:rsid w:val="004A0C59"/>
    <w:rsid w:val="004A0C65"/>
    <w:rsid w:val="004A0CB1"/>
    <w:rsid w:val="004A0CF5"/>
    <w:rsid w:val="004A0DFD"/>
    <w:rsid w:val="004A0E23"/>
    <w:rsid w:val="004A0E4F"/>
    <w:rsid w:val="004A1062"/>
    <w:rsid w:val="004A10B5"/>
    <w:rsid w:val="004A110E"/>
    <w:rsid w:val="004A1143"/>
    <w:rsid w:val="004A114F"/>
    <w:rsid w:val="004A11C8"/>
    <w:rsid w:val="004A123C"/>
    <w:rsid w:val="004A131B"/>
    <w:rsid w:val="004A139E"/>
    <w:rsid w:val="004A1532"/>
    <w:rsid w:val="004A1537"/>
    <w:rsid w:val="004A154C"/>
    <w:rsid w:val="004A15C8"/>
    <w:rsid w:val="004A15DA"/>
    <w:rsid w:val="004A16A5"/>
    <w:rsid w:val="004A181D"/>
    <w:rsid w:val="004A18E6"/>
    <w:rsid w:val="004A19E9"/>
    <w:rsid w:val="004A1A28"/>
    <w:rsid w:val="004A1A45"/>
    <w:rsid w:val="004A1A4A"/>
    <w:rsid w:val="004A1A6F"/>
    <w:rsid w:val="004A1BFE"/>
    <w:rsid w:val="004A1C38"/>
    <w:rsid w:val="004A1C50"/>
    <w:rsid w:val="004A1D30"/>
    <w:rsid w:val="004A1DF6"/>
    <w:rsid w:val="004A1E53"/>
    <w:rsid w:val="004A1EA1"/>
    <w:rsid w:val="004A1ED9"/>
    <w:rsid w:val="004A2005"/>
    <w:rsid w:val="004A2164"/>
    <w:rsid w:val="004A2252"/>
    <w:rsid w:val="004A2376"/>
    <w:rsid w:val="004A2386"/>
    <w:rsid w:val="004A239F"/>
    <w:rsid w:val="004A23E1"/>
    <w:rsid w:val="004A243D"/>
    <w:rsid w:val="004A2461"/>
    <w:rsid w:val="004A24DB"/>
    <w:rsid w:val="004A2717"/>
    <w:rsid w:val="004A2768"/>
    <w:rsid w:val="004A276D"/>
    <w:rsid w:val="004A2776"/>
    <w:rsid w:val="004A28CD"/>
    <w:rsid w:val="004A2908"/>
    <w:rsid w:val="004A2930"/>
    <w:rsid w:val="004A2967"/>
    <w:rsid w:val="004A299A"/>
    <w:rsid w:val="004A2A86"/>
    <w:rsid w:val="004A2A98"/>
    <w:rsid w:val="004A2AF2"/>
    <w:rsid w:val="004A2B7D"/>
    <w:rsid w:val="004A2BDA"/>
    <w:rsid w:val="004A2BF8"/>
    <w:rsid w:val="004A2C1B"/>
    <w:rsid w:val="004A2C98"/>
    <w:rsid w:val="004A2D02"/>
    <w:rsid w:val="004A2D7F"/>
    <w:rsid w:val="004A2DF6"/>
    <w:rsid w:val="004A2E61"/>
    <w:rsid w:val="004A2E81"/>
    <w:rsid w:val="004A2EBF"/>
    <w:rsid w:val="004A302B"/>
    <w:rsid w:val="004A3053"/>
    <w:rsid w:val="004A307F"/>
    <w:rsid w:val="004A31F8"/>
    <w:rsid w:val="004A31FF"/>
    <w:rsid w:val="004A3252"/>
    <w:rsid w:val="004A331F"/>
    <w:rsid w:val="004A3403"/>
    <w:rsid w:val="004A34C2"/>
    <w:rsid w:val="004A34CC"/>
    <w:rsid w:val="004A3555"/>
    <w:rsid w:val="004A355D"/>
    <w:rsid w:val="004A367D"/>
    <w:rsid w:val="004A36B6"/>
    <w:rsid w:val="004A36E8"/>
    <w:rsid w:val="004A37D2"/>
    <w:rsid w:val="004A3814"/>
    <w:rsid w:val="004A387D"/>
    <w:rsid w:val="004A3887"/>
    <w:rsid w:val="004A3990"/>
    <w:rsid w:val="004A39E3"/>
    <w:rsid w:val="004A3A52"/>
    <w:rsid w:val="004A3AA3"/>
    <w:rsid w:val="004A3B47"/>
    <w:rsid w:val="004A3BA7"/>
    <w:rsid w:val="004A3BC0"/>
    <w:rsid w:val="004A3C0E"/>
    <w:rsid w:val="004A3C41"/>
    <w:rsid w:val="004A3CC7"/>
    <w:rsid w:val="004A3D5F"/>
    <w:rsid w:val="004A3D87"/>
    <w:rsid w:val="004A3DD5"/>
    <w:rsid w:val="004A3EAD"/>
    <w:rsid w:val="004A3FAA"/>
    <w:rsid w:val="004A4057"/>
    <w:rsid w:val="004A40C2"/>
    <w:rsid w:val="004A40CF"/>
    <w:rsid w:val="004A40E1"/>
    <w:rsid w:val="004A4250"/>
    <w:rsid w:val="004A4396"/>
    <w:rsid w:val="004A44B1"/>
    <w:rsid w:val="004A4537"/>
    <w:rsid w:val="004A453A"/>
    <w:rsid w:val="004A4677"/>
    <w:rsid w:val="004A467E"/>
    <w:rsid w:val="004A46FB"/>
    <w:rsid w:val="004A472B"/>
    <w:rsid w:val="004A488E"/>
    <w:rsid w:val="004A4897"/>
    <w:rsid w:val="004A48EC"/>
    <w:rsid w:val="004A4947"/>
    <w:rsid w:val="004A49E1"/>
    <w:rsid w:val="004A49E5"/>
    <w:rsid w:val="004A4A72"/>
    <w:rsid w:val="004A4A81"/>
    <w:rsid w:val="004A4A87"/>
    <w:rsid w:val="004A4AA4"/>
    <w:rsid w:val="004A4B18"/>
    <w:rsid w:val="004A4CD3"/>
    <w:rsid w:val="004A4D1B"/>
    <w:rsid w:val="004A4E40"/>
    <w:rsid w:val="004A4EB2"/>
    <w:rsid w:val="004A4F33"/>
    <w:rsid w:val="004A4F6F"/>
    <w:rsid w:val="004A4FCC"/>
    <w:rsid w:val="004A4FD6"/>
    <w:rsid w:val="004A5021"/>
    <w:rsid w:val="004A52B0"/>
    <w:rsid w:val="004A5407"/>
    <w:rsid w:val="004A5411"/>
    <w:rsid w:val="004A5417"/>
    <w:rsid w:val="004A54C4"/>
    <w:rsid w:val="004A550E"/>
    <w:rsid w:val="004A558C"/>
    <w:rsid w:val="004A558D"/>
    <w:rsid w:val="004A55DD"/>
    <w:rsid w:val="004A5619"/>
    <w:rsid w:val="004A5A5E"/>
    <w:rsid w:val="004A5B0F"/>
    <w:rsid w:val="004A5C2E"/>
    <w:rsid w:val="004A5CAA"/>
    <w:rsid w:val="004A5CB5"/>
    <w:rsid w:val="004A5D72"/>
    <w:rsid w:val="004A5E0F"/>
    <w:rsid w:val="004A5E1C"/>
    <w:rsid w:val="004A5E5F"/>
    <w:rsid w:val="004A5F8B"/>
    <w:rsid w:val="004A5FA2"/>
    <w:rsid w:val="004A5FC2"/>
    <w:rsid w:val="004A628C"/>
    <w:rsid w:val="004A62D8"/>
    <w:rsid w:val="004A632A"/>
    <w:rsid w:val="004A6375"/>
    <w:rsid w:val="004A6380"/>
    <w:rsid w:val="004A6432"/>
    <w:rsid w:val="004A6467"/>
    <w:rsid w:val="004A6584"/>
    <w:rsid w:val="004A6677"/>
    <w:rsid w:val="004A66A2"/>
    <w:rsid w:val="004A66C0"/>
    <w:rsid w:val="004A67AC"/>
    <w:rsid w:val="004A69C4"/>
    <w:rsid w:val="004A6A06"/>
    <w:rsid w:val="004A6A8A"/>
    <w:rsid w:val="004A6A8F"/>
    <w:rsid w:val="004A6B7D"/>
    <w:rsid w:val="004A6BB4"/>
    <w:rsid w:val="004A6BC3"/>
    <w:rsid w:val="004A6CBE"/>
    <w:rsid w:val="004A6F3C"/>
    <w:rsid w:val="004A7033"/>
    <w:rsid w:val="004A720B"/>
    <w:rsid w:val="004A7255"/>
    <w:rsid w:val="004A72AD"/>
    <w:rsid w:val="004A72F1"/>
    <w:rsid w:val="004A733D"/>
    <w:rsid w:val="004A7347"/>
    <w:rsid w:val="004A734E"/>
    <w:rsid w:val="004A73CA"/>
    <w:rsid w:val="004A74FB"/>
    <w:rsid w:val="004A751E"/>
    <w:rsid w:val="004A7560"/>
    <w:rsid w:val="004A7577"/>
    <w:rsid w:val="004A763F"/>
    <w:rsid w:val="004A7665"/>
    <w:rsid w:val="004A7907"/>
    <w:rsid w:val="004A7A28"/>
    <w:rsid w:val="004A7C37"/>
    <w:rsid w:val="004A7C77"/>
    <w:rsid w:val="004A7C80"/>
    <w:rsid w:val="004A7D38"/>
    <w:rsid w:val="004A7E1E"/>
    <w:rsid w:val="004A7E85"/>
    <w:rsid w:val="004A7EC9"/>
    <w:rsid w:val="004A7F6A"/>
    <w:rsid w:val="004B00FE"/>
    <w:rsid w:val="004B0113"/>
    <w:rsid w:val="004B019D"/>
    <w:rsid w:val="004B0210"/>
    <w:rsid w:val="004B02C9"/>
    <w:rsid w:val="004B032C"/>
    <w:rsid w:val="004B0357"/>
    <w:rsid w:val="004B0418"/>
    <w:rsid w:val="004B0471"/>
    <w:rsid w:val="004B04A6"/>
    <w:rsid w:val="004B04CB"/>
    <w:rsid w:val="004B054D"/>
    <w:rsid w:val="004B05A2"/>
    <w:rsid w:val="004B062E"/>
    <w:rsid w:val="004B06B5"/>
    <w:rsid w:val="004B06F3"/>
    <w:rsid w:val="004B071B"/>
    <w:rsid w:val="004B07D6"/>
    <w:rsid w:val="004B0836"/>
    <w:rsid w:val="004B08B9"/>
    <w:rsid w:val="004B092D"/>
    <w:rsid w:val="004B0BED"/>
    <w:rsid w:val="004B0C04"/>
    <w:rsid w:val="004B0C08"/>
    <w:rsid w:val="004B0CA2"/>
    <w:rsid w:val="004B0D49"/>
    <w:rsid w:val="004B0D75"/>
    <w:rsid w:val="004B0D8E"/>
    <w:rsid w:val="004B0E08"/>
    <w:rsid w:val="004B0E38"/>
    <w:rsid w:val="004B0E5F"/>
    <w:rsid w:val="004B0F6C"/>
    <w:rsid w:val="004B0F82"/>
    <w:rsid w:val="004B0FAD"/>
    <w:rsid w:val="004B1047"/>
    <w:rsid w:val="004B10CF"/>
    <w:rsid w:val="004B115F"/>
    <w:rsid w:val="004B12F3"/>
    <w:rsid w:val="004B1313"/>
    <w:rsid w:val="004B137D"/>
    <w:rsid w:val="004B1536"/>
    <w:rsid w:val="004B157C"/>
    <w:rsid w:val="004B167D"/>
    <w:rsid w:val="004B16AA"/>
    <w:rsid w:val="004B1782"/>
    <w:rsid w:val="004B17CB"/>
    <w:rsid w:val="004B1802"/>
    <w:rsid w:val="004B185A"/>
    <w:rsid w:val="004B188B"/>
    <w:rsid w:val="004B1985"/>
    <w:rsid w:val="004B1987"/>
    <w:rsid w:val="004B1C28"/>
    <w:rsid w:val="004B1C9B"/>
    <w:rsid w:val="004B1DC3"/>
    <w:rsid w:val="004B1E13"/>
    <w:rsid w:val="004B1E39"/>
    <w:rsid w:val="004B1E5E"/>
    <w:rsid w:val="004B1E87"/>
    <w:rsid w:val="004B1EB3"/>
    <w:rsid w:val="004B1ECB"/>
    <w:rsid w:val="004B1F46"/>
    <w:rsid w:val="004B203E"/>
    <w:rsid w:val="004B208F"/>
    <w:rsid w:val="004B20B2"/>
    <w:rsid w:val="004B213B"/>
    <w:rsid w:val="004B214C"/>
    <w:rsid w:val="004B214E"/>
    <w:rsid w:val="004B219E"/>
    <w:rsid w:val="004B21CF"/>
    <w:rsid w:val="004B227D"/>
    <w:rsid w:val="004B23A2"/>
    <w:rsid w:val="004B24EC"/>
    <w:rsid w:val="004B2520"/>
    <w:rsid w:val="004B2655"/>
    <w:rsid w:val="004B2733"/>
    <w:rsid w:val="004B27C9"/>
    <w:rsid w:val="004B27E1"/>
    <w:rsid w:val="004B2987"/>
    <w:rsid w:val="004B2992"/>
    <w:rsid w:val="004B299E"/>
    <w:rsid w:val="004B29DD"/>
    <w:rsid w:val="004B2A28"/>
    <w:rsid w:val="004B2A3B"/>
    <w:rsid w:val="004B2A89"/>
    <w:rsid w:val="004B2AAC"/>
    <w:rsid w:val="004B2AB8"/>
    <w:rsid w:val="004B2AC3"/>
    <w:rsid w:val="004B2AF7"/>
    <w:rsid w:val="004B2B48"/>
    <w:rsid w:val="004B2D16"/>
    <w:rsid w:val="004B2D1E"/>
    <w:rsid w:val="004B2D5C"/>
    <w:rsid w:val="004B2D5D"/>
    <w:rsid w:val="004B2D7D"/>
    <w:rsid w:val="004B2D81"/>
    <w:rsid w:val="004B2E35"/>
    <w:rsid w:val="004B2E37"/>
    <w:rsid w:val="004B2F95"/>
    <w:rsid w:val="004B2FC5"/>
    <w:rsid w:val="004B2FEA"/>
    <w:rsid w:val="004B3026"/>
    <w:rsid w:val="004B3055"/>
    <w:rsid w:val="004B30FD"/>
    <w:rsid w:val="004B31D7"/>
    <w:rsid w:val="004B31FE"/>
    <w:rsid w:val="004B32A9"/>
    <w:rsid w:val="004B32C9"/>
    <w:rsid w:val="004B32F3"/>
    <w:rsid w:val="004B32F5"/>
    <w:rsid w:val="004B33B3"/>
    <w:rsid w:val="004B3739"/>
    <w:rsid w:val="004B381E"/>
    <w:rsid w:val="004B3829"/>
    <w:rsid w:val="004B3841"/>
    <w:rsid w:val="004B3845"/>
    <w:rsid w:val="004B3876"/>
    <w:rsid w:val="004B3885"/>
    <w:rsid w:val="004B3886"/>
    <w:rsid w:val="004B38A1"/>
    <w:rsid w:val="004B38D1"/>
    <w:rsid w:val="004B3A13"/>
    <w:rsid w:val="004B3A4C"/>
    <w:rsid w:val="004B3AB9"/>
    <w:rsid w:val="004B3AD0"/>
    <w:rsid w:val="004B3B30"/>
    <w:rsid w:val="004B3BDB"/>
    <w:rsid w:val="004B3C6A"/>
    <w:rsid w:val="004B3C77"/>
    <w:rsid w:val="004B3D88"/>
    <w:rsid w:val="004B3E0A"/>
    <w:rsid w:val="004B3E55"/>
    <w:rsid w:val="004B3F10"/>
    <w:rsid w:val="004B3F4F"/>
    <w:rsid w:val="004B3FE3"/>
    <w:rsid w:val="004B425C"/>
    <w:rsid w:val="004B4333"/>
    <w:rsid w:val="004B433B"/>
    <w:rsid w:val="004B439B"/>
    <w:rsid w:val="004B43CA"/>
    <w:rsid w:val="004B4463"/>
    <w:rsid w:val="004B4563"/>
    <w:rsid w:val="004B45E2"/>
    <w:rsid w:val="004B4638"/>
    <w:rsid w:val="004B46AA"/>
    <w:rsid w:val="004B4886"/>
    <w:rsid w:val="004B48EA"/>
    <w:rsid w:val="004B492C"/>
    <w:rsid w:val="004B49DA"/>
    <w:rsid w:val="004B4A2B"/>
    <w:rsid w:val="004B4A57"/>
    <w:rsid w:val="004B4A8A"/>
    <w:rsid w:val="004B4A96"/>
    <w:rsid w:val="004B4AAC"/>
    <w:rsid w:val="004B4AFE"/>
    <w:rsid w:val="004B4BBF"/>
    <w:rsid w:val="004B4C0F"/>
    <w:rsid w:val="004B4C93"/>
    <w:rsid w:val="004B4CBB"/>
    <w:rsid w:val="004B4CE4"/>
    <w:rsid w:val="004B4CF2"/>
    <w:rsid w:val="004B4DD4"/>
    <w:rsid w:val="004B4DE6"/>
    <w:rsid w:val="004B4FD7"/>
    <w:rsid w:val="004B5036"/>
    <w:rsid w:val="004B50CE"/>
    <w:rsid w:val="004B511B"/>
    <w:rsid w:val="004B51AF"/>
    <w:rsid w:val="004B524D"/>
    <w:rsid w:val="004B5274"/>
    <w:rsid w:val="004B5304"/>
    <w:rsid w:val="004B5309"/>
    <w:rsid w:val="004B5339"/>
    <w:rsid w:val="004B5357"/>
    <w:rsid w:val="004B538C"/>
    <w:rsid w:val="004B545E"/>
    <w:rsid w:val="004B5460"/>
    <w:rsid w:val="004B54A5"/>
    <w:rsid w:val="004B5572"/>
    <w:rsid w:val="004B558D"/>
    <w:rsid w:val="004B5594"/>
    <w:rsid w:val="004B5616"/>
    <w:rsid w:val="004B5647"/>
    <w:rsid w:val="004B56B5"/>
    <w:rsid w:val="004B5706"/>
    <w:rsid w:val="004B57A3"/>
    <w:rsid w:val="004B57C2"/>
    <w:rsid w:val="004B5801"/>
    <w:rsid w:val="004B5809"/>
    <w:rsid w:val="004B591D"/>
    <w:rsid w:val="004B59C4"/>
    <w:rsid w:val="004B5A26"/>
    <w:rsid w:val="004B5A78"/>
    <w:rsid w:val="004B5B16"/>
    <w:rsid w:val="004B5B58"/>
    <w:rsid w:val="004B5C26"/>
    <w:rsid w:val="004B5CAD"/>
    <w:rsid w:val="004B5CD4"/>
    <w:rsid w:val="004B5CF6"/>
    <w:rsid w:val="004B5DEA"/>
    <w:rsid w:val="004B5E77"/>
    <w:rsid w:val="004B5FE7"/>
    <w:rsid w:val="004B6032"/>
    <w:rsid w:val="004B6048"/>
    <w:rsid w:val="004B6072"/>
    <w:rsid w:val="004B60AB"/>
    <w:rsid w:val="004B6113"/>
    <w:rsid w:val="004B630F"/>
    <w:rsid w:val="004B6379"/>
    <w:rsid w:val="004B639C"/>
    <w:rsid w:val="004B6409"/>
    <w:rsid w:val="004B642F"/>
    <w:rsid w:val="004B64C3"/>
    <w:rsid w:val="004B654E"/>
    <w:rsid w:val="004B6918"/>
    <w:rsid w:val="004B6948"/>
    <w:rsid w:val="004B6A18"/>
    <w:rsid w:val="004B6AC4"/>
    <w:rsid w:val="004B6B20"/>
    <w:rsid w:val="004B6D6B"/>
    <w:rsid w:val="004B6DC1"/>
    <w:rsid w:val="004B6E50"/>
    <w:rsid w:val="004B6F56"/>
    <w:rsid w:val="004B6F66"/>
    <w:rsid w:val="004B706D"/>
    <w:rsid w:val="004B70C3"/>
    <w:rsid w:val="004B7158"/>
    <w:rsid w:val="004B71DC"/>
    <w:rsid w:val="004B71DF"/>
    <w:rsid w:val="004B72AA"/>
    <w:rsid w:val="004B747D"/>
    <w:rsid w:val="004B74EC"/>
    <w:rsid w:val="004B763F"/>
    <w:rsid w:val="004B76C1"/>
    <w:rsid w:val="004B76CE"/>
    <w:rsid w:val="004B7799"/>
    <w:rsid w:val="004B77B3"/>
    <w:rsid w:val="004B783C"/>
    <w:rsid w:val="004B7945"/>
    <w:rsid w:val="004B7A26"/>
    <w:rsid w:val="004B7AFE"/>
    <w:rsid w:val="004B7B40"/>
    <w:rsid w:val="004B7B46"/>
    <w:rsid w:val="004B7CAA"/>
    <w:rsid w:val="004B7CAB"/>
    <w:rsid w:val="004B7D24"/>
    <w:rsid w:val="004B7DA9"/>
    <w:rsid w:val="004B7DC6"/>
    <w:rsid w:val="004B7FAC"/>
    <w:rsid w:val="004B7FF5"/>
    <w:rsid w:val="004C0022"/>
    <w:rsid w:val="004C0054"/>
    <w:rsid w:val="004C00F8"/>
    <w:rsid w:val="004C00FE"/>
    <w:rsid w:val="004C0172"/>
    <w:rsid w:val="004C0183"/>
    <w:rsid w:val="004C020D"/>
    <w:rsid w:val="004C029D"/>
    <w:rsid w:val="004C0499"/>
    <w:rsid w:val="004C04A4"/>
    <w:rsid w:val="004C04BC"/>
    <w:rsid w:val="004C04E0"/>
    <w:rsid w:val="004C04EE"/>
    <w:rsid w:val="004C05A8"/>
    <w:rsid w:val="004C05E3"/>
    <w:rsid w:val="004C05F3"/>
    <w:rsid w:val="004C075B"/>
    <w:rsid w:val="004C07C5"/>
    <w:rsid w:val="004C07CC"/>
    <w:rsid w:val="004C07F3"/>
    <w:rsid w:val="004C0858"/>
    <w:rsid w:val="004C0871"/>
    <w:rsid w:val="004C0876"/>
    <w:rsid w:val="004C094D"/>
    <w:rsid w:val="004C0A0E"/>
    <w:rsid w:val="004C0AD2"/>
    <w:rsid w:val="004C0ADC"/>
    <w:rsid w:val="004C0BC7"/>
    <w:rsid w:val="004C0D70"/>
    <w:rsid w:val="004C0E2A"/>
    <w:rsid w:val="004C0E72"/>
    <w:rsid w:val="004C0EB4"/>
    <w:rsid w:val="004C0F33"/>
    <w:rsid w:val="004C0FAD"/>
    <w:rsid w:val="004C1036"/>
    <w:rsid w:val="004C1074"/>
    <w:rsid w:val="004C10B2"/>
    <w:rsid w:val="004C10CB"/>
    <w:rsid w:val="004C1148"/>
    <w:rsid w:val="004C115C"/>
    <w:rsid w:val="004C1174"/>
    <w:rsid w:val="004C134E"/>
    <w:rsid w:val="004C1351"/>
    <w:rsid w:val="004C13AB"/>
    <w:rsid w:val="004C13E7"/>
    <w:rsid w:val="004C13EE"/>
    <w:rsid w:val="004C149C"/>
    <w:rsid w:val="004C14C5"/>
    <w:rsid w:val="004C1538"/>
    <w:rsid w:val="004C1593"/>
    <w:rsid w:val="004C1594"/>
    <w:rsid w:val="004C16DD"/>
    <w:rsid w:val="004C16E8"/>
    <w:rsid w:val="004C1754"/>
    <w:rsid w:val="004C1789"/>
    <w:rsid w:val="004C18AE"/>
    <w:rsid w:val="004C18B7"/>
    <w:rsid w:val="004C19F7"/>
    <w:rsid w:val="004C1A37"/>
    <w:rsid w:val="004C1A4D"/>
    <w:rsid w:val="004C1ACB"/>
    <w:rsid w:val="004C1AD9"/>
    <w:rsid w:val="004C1B8D"/>
    <w:rsid w:val="004C1B99"/>
    <w:rsid w:val="004C1B9E"/>
    <w:rsid w:val="004C1BBF"/>
    <w:rsid w:val="004C1C32"/>
    <w:rsid w:val="004C1C44"/>
    <w:rsid w:val="004C1CA0"/>
    <w:rsid w:val="004C1CBE"/>
    <w:rsid w:val="004C1CF8"/>
    <w:rsid w:val="004C1D6A"/>
    <w:rsid w:val="004C1DB4"/>
    <w:rsid w:val="004C1E1A"/>
    <w:rsid w:val="004C1EC6"/>
    <w:rsid w:val="004C1F5B"/>
    <w:rsid w:val="004C200F"/>
    <w:rsid w:val="004C2102"/>
    <w:rsid w:val="004C2103"/>
    <w:rsid w:val="004C2220"/>
    <w:rsid w:val="004C2259"/>
    <w:rsid w:val="004C2359"/>
    <w:rsid w:val="004C2412"/>
    <w:rsid w:val="004C25ED"/>
    <w:rsid w:val="004C2629"/>
    <w:rsid w:val="004C264E"/>
    <w:rsid w:val="004C269F"/>
    <w:rsid w:val="004C26F7"/>
    <w:rsid w:val="004C27DA"/>
    <w:rsid w:val="004C27FE"/>
    <w:rsid w:val="004C2949"/>
    <w:rsid w:val="004C2985"/>
    <w:rsid w:val="004C2A72"/>
    <w:rsid w:val="004C2ABB"/>
    <w:rsid w:val="004C2BFD"/>
    <w:rsid w:val="004C2CD2"/>
    <w:rsid w:val="004C2CDB"/>
    <w:rsid w:val="004C2D14"/>
    <w:rsid w:val="004C2D7F"/>
    <w:rsid w:val="004C2E29"/>
    <w:rsid w:val="004C2EFD"/>
    <w:rsid w:val="004C3031"/>
    <w:rsid w:val="004C3060"/>
    <w:rsid w:val="004C3080"/>
    <w:rsid w:val="004C3120"/>
    <w:rsid w:val="004C330B"/>
    <w:rsid w:val="004C3345"/>
    <w:rsid w:val="004C33A8"/>
    <w:rsid w:val="004C3446"/>
    <w:rsid w:val="004C3455"/>
    <w:rsid w:val="004C3483"/>
    <w:rsid w:val="004C3524"/>
    <w:rsid w:val="004C3540"/>
    <w:rsid w:val="004C35B8"/>
    <w:rsid w:val="004C3649"/>
    <w:rsid w:val="004C3650"/>
    <w:rsid w:val="004C3831"/>
    <w:rsid w:val="004C383A"/>
    <w:rsid w:val="004C39B3"/>
    <w:rsid w:val="004C3B09"/>
    <w:rsid w:val="004C3C12"/>
    <w:rsid w:val="004C3C49"/>
    <w:rsid w:val="004C3D05"/>
    <w:rsid w:val="004C3D44"/>
    <w:rsid w:val="004C3D48"/>
    <w:rsid w:val="004C3D8A"/>
    <w:rsid w:val="004C3E43"/>
    <w:rsid w:val="004C3EFC"/>
    <w:rsid w:val="004C4142"/>
    <w:rsid w:val="004C4288"/>
    <w:rsid w:val="004C42C6"/>
    <w:rsid w:val="004C42C8"/>
    <w:rsid w:val="004C441B"/>
    <w:rsid w:val="004C44C7"/>
    <w:rsid w:val="004C44DF"/>
    <w:rsid w:val="004C44E7"/>
    <w:rsid w:val="004C45A9"/>
    <w:rsid w:val="004C45B2"/>
    <w:rsid w:val="004C45ED"/>
    <w:rsid w:val="004C46A2"/>
    <w:rsid w:val="004C46DB"/>
    <w:rsid w:val="004C4736"/>
    <w:rsid w:val="004C47B0"/>
    <w:rsid w:val="004C49A0"/>
    <w:rsid w:val="004C4A33"/>
    <w:rsid w:val="004C4A86"/>
    <w:rsid w:val="004C4ABC"/>
    <w:rsid w:val="004C4AD2"/>
    <w:rsid w:val="004C4BD7"/>
    <w:rsid w:val="004C4C04"/>
    <w:rsid w:val="004C4D11"/>
    <w:rsid w:val="004C4E3B"/>
    <w:rsid w:val="004C4EA0"/>
    <w:rsid w:val="004C4EAF"/>
    <w:rsid w:val="004C4EC2"/>
    <w:rsid w:val="004C4F3C"/>
    <w:rsid w:val="004C50D4"/>
    <w:rsid w:val="004C50DB"/>
    <w:rsid w:val="004C5176"/>
    <w:rsid w:val="004C51D7"/>
    <w:rsid w:val="004C51F0"/>
    <w:rsid w:val="004C5217"/>
    <w:rsid w:val="004C5381"/>
    <w:rsid w:val="004C552C"/>
    <w:rsid w:val="004C562C"/>
    <w:rsid w:val="004C56DD"/>
    <w:rsid w:val="004C56EB"/>
    <w:rsid w:val="004C5745"/>
    <w:rsid w:val="004C5761"/>
    <w:rsid w:val="004C57F3"/>
    <w:rsid w:val="004C5831"/>
    <w:rsid w:val="004C5881"/>
    <w:rsid w:val="004C5937"/>
    <w:rsid w:val="004C59EC"/>
    <w:rsid w:val="004C59F1"/>
    <w:rsid w:val="004C59FD"/>
    <w:rsid w:val="004C5A2A"/>
    <w:rsid w:val="004C5A41"/>
    <w:rsid w:val="004C5A5B"/>
    <w:rsid w:val="004C5B15"/>
    <w:rsid w:val="004C5B18"/>
    <w:rsid w:val="004C5B97"/>
    <w:rsid w:val="004C5BFC"/>
    <w:rsid w:val="004C5C00"/>
    <w:rsid w:val="004C5C0B"/>
    <w:rsid w:val="004C5DDD"/>
    <w:rsid w:val="004C5F0F"/>
    <w:rsid w:val="004C5FE3"/>
    <w:rsid w:val="004C5FF9"/>
    <w:rsid w:val="004C6020"/>
    <w:rsid w:val="004C6045"/>
    <w:rsid w:val="004C604A"/>
    <w:rsid w:val="004C60F2"/>
    <w:rsid w:val="004C6231"/>
    <w:rsid w:val="004C624A"/>
    <w:rsid w:val="004C626E"/>
    <w:rsid w:val="004C628B"/>
    <w:rsid w:val="004C62C5"/>
    <w:rsid w:val="004C633F"/>
    <w:rsid w:val="004C634F"/>
    <w:rsid w:val="004C6396"/>
    <w:rsid w:val="004C63BF"/>
    <w:rsid w:val="004C6466"/>
    <w:rsid w:val="004C6647"/>
    <w:rsid w:val="004C66A1"/>
    <w:rsid w:val="004C6733"/>
    <w:rsid w:val="004C683E"/>
    <w:rsid w:val="004C68E9"/>
    <w:rsid w:val="004C68FC"/>
    <w:rsid w:val="004C69B6"/>
    <w:rsid w:val="004C69F6"/>
    <w:rsid w:val="004C6A75"/>
    <w:rsid w:val="004C6AA6"/>
    <w:rsid w:val="004C6AEA"/>
    <w:rsid w:val="004C6B6F"/>
    <w:rsid w:val="004C6B89"/>
    <w:rsid w:val="004C6BBF"/>
    <w:rsid w:val="004C6C28"/>
    <w:rsid w:val="004C6C49"/>
    <w:rsid w:val="004C6C63"/>
    <w:rsid w:val="004C6E53"/>
    <w:rsid w:val="004C6ECE"/>
    <w:rsid w:val="004C6F07"/>
    <w:rsid w:val="004C6F39"/>
    <w:rsid w:val="004C6F68"/>
    <w:rsid w:val="004C6F9C"/>
    <w:rsid w:val="004C70C7"/>
    <w:rsid w:val="004C713E"/>
    <w:rsid w:val="004C7210"/>
    <w:rsid w:val="004C723A"/>
    <w:rsid w:val="004C725F"/>
    <w:rsid w:val="004C72FF"/>
    <w:rsid w:val="004C73BF"/>
    <w:rsid w:val="004C73DF"/>
    <w:rsid w:val="004C73F4"/>
    <w:rsid w:val="004C7561"/>
    <w:rsid w:val="004C7577"/>
    <w:rsid w:val="004C7599"/>
    <w:rsid w:val="004C7692"/>
    <w:rsid w:val="004C775C"/>
    <w:rsid w:val="004C77DF"/>
    <w:rsid w:val="004C7893"/>
    <w:rsid w:val="004C78C2"/>
    <w:rsid w:val="004C78E1"/>
    <w:rsid w:val="004C7904"/>
    <w:rsid w:val="004C79FA"/>
    <w:rsid w:val="004C7A6D"/>
    <w:rsid w:val="004C7B72"/>
    <w:rsid w:val="004C7B8B"/>
    <w:rsid w:val="004C7BAA"/>
    <w:rsid w:val="004C7C07"/>
    <w:rsid w:val="004C7C12"/>
    <w:rsid w:val="004C7CB4"/>
    <w:rsid w:val="004C7D18"/>
    <w:rsid w:val="004C7D42"/>
    <w:rsid w:val="004C7DE9"/>
    <w:rsid w:val="004C7F7D"/>
    <w:rsid w:val="004C7FF6"/>
    <w:rsid w:val="004D0073"/>
    <w:rsid w:val="004D007C"/>
    <w:rsid w:val="004D019F"/>
    <w:rsid w:val="004D020B"/>
    <w:rsid w:val="004D024A"/>
    <w:rsid w:val="004D02C0"/>
    <w:rsid w:val="004D032E"/>
    <w:rsid w:val="004D048E"/>
    <w:rsid w:val="004D04D4"/>
    <w:rsid w:val="004D0547"/>
    <w:rsid w:val="004D05AE"/>
    <w:rsid w:val="004D05CC"/>
    <w:rsid w:val="004D05D3"/>
    <w:rsid w:val="004D0675"/>
    <w:rsid w:val="004D06B4"/>
    <w:rsid w:val="004D06F2"/>
    <w:rsid w:val="004D0897"/>
    <w:rsid w:val="004D0B5A"/>
    <w:rsid w:val="004D0BFC"/>
    <w:rsid w:val="004D0C9B"/>
    <w:rsid w:val="004D0CB3"/>
    <w:rsid w:val="004D0E15"/>
    <w:rsid w:val="004D0EB6"/>
    <w:rsid w:val="004D0FF7"/>
    <w:rsid w:val="004D10E2"/>
    <w:rsid w:val="004D114B"/>
    <w:rsid w:val="004D1225"/>
    <w:rsid w:val="004D1287"/>
    <w:rsid w:val="004D12CB"/>
    <w:rsid w:val="004D1313"/>
    <w:rsid w:val="004D1366"/>
    <w:rsid w:val="004D137E"/>
    <w:rsid w:val="004D13CF"/>
    <w:rsid w:val="004D14DA"/>
    <w:rsid w:val="004D1574"/>
    <w:rsid w:val="004D162C"/>
    <w:rsid w:val="004D1746"/>
    <w:rsid w:val="004D177A"/>
    <w:rsid w:val="004D177C"/>
    <w:rsid w:val="004D17D3"/>
    <w:rsid w:val="004D17E5"/>
    <w:rsid w:val="004D18ED"/>
    <w:rsid w:val="004D1967"/>
    <w:rsid w:val="004D1969"/>
    <w:rsid w:val="004D19F3"/>
    <w:rsid w:val="004D1A16"/>
    <w:rsid w:val="004D1A73"/>
    <w:rsid w:val="004D1B9D"/>
    <w:rsid w:val="004D1C18"/>
    <w:rsid w:val="004D1CB5"/>
    <w:rsid w:val="004D1D2F"/>
    <w:rsid w:val="004D1DBB"/>
    <w:rsid w:val="004D1DCC"/>
    <w:rsid w:val="004D1E3E"/>
    <w:rsid w:val="004D1E69"/>
    <w:rsid w:val="004D1E8B"/>
    <w:rsid w:val="004D1EB6"/>
    <w:rsid w:val="004D1EC6"/>
    <w:rsid w:val="004D1EFF"/>
    <w:rsid w:val="004D1FE3"/>
    <w:rsid w:val="004D200C"/>
    <w:rsid w:val="004D2028"/>
    <w:rsid w:val="004D20B0"/>
    <w:rsid w:val="004D20FB"/>
    <w:rsid w:val="004D21B3"/>
    <w:rsid w:val="004D2233"/>
    <w:rsid w:val="004D22C4"/>
    <w:rsid w:val="004D2328"/>
    <w:rsid w:val="004D234F"/>
    <w:rsid w:val="004D23C8"/>
    <w:rsid w:val="004D2429"/>
    <w:rsid w:val="004D2448"/>
    <w:rsid w:val="004D2469"/>
    <w:rsid w:val="004D24D2"/>
    <w:rsid w:val="004D251D"/>
    <w:rsid w:val="004D257A"/>
    <w:rsid w:val="004D25FA"/>
    <w:rsid w:val="004D295A"/>
    <w:rsid w:val="004D296C"/>
    <w:rsid w:val="004D2A47"/>
    <w:rsid w:val="004D2A50"/>
    <w:rsid w:val="004D2B4B"/>
    <w:rsid w:val="004D2BDF"/>
    <w:rsid w:val="004D2C18"/>
    <w:rsid w:val="004D2C21"/>
    <w:rsid w:val="004D2C83"/>
    <w:rsid w:val="004D2D2A"/>
    <w:rsid w:val="004D2D3A"/>
    <w:rsid w:val="004D2D85"/>
    <w:rsid w:val="004D2FC7"/>
    <w:rsid w:val="004D3032"/>
    <w:rsid w:val="004D3047"/>
    <w:rsid w:val="004D3130"/>
    <w:rsid w:val="004D3245"/>
    <w:rsid w:val="004D32F4"/>
    <w:rsid w:val="004D33CA"/>
    <w:rsid w:val="004D33CE"/>
    <w:rsid w:val="004D33E9"/>
    <w:rsid w:val="004D34AE"/>
    <w:rsid w:val="004D34B5"/>
    <w:rsid w:val="004D3552"/>
    <w:rsid w:val="004D3651"/>
    <w:rsid w:val="004D3770"/>
    <w:rsid w:val="004D37CF"/>
    <w:rsid w:val="004D381C"/>
    <w:rsid w:val="004D3834"/>
    <w:rsid w:val="004D3845"/>
    <w:rsid w:val="004D393E"/>
    <w:rsid w:val="004D3A69"/>
    <w:rsid w:val="004D3AAA"/>
    <w:rsid w:val="004D3ABE"/>
    <w:rsid w:val="004D3B35"/>
    <w:rsid w:val="004D3B59"/>
    <w:rsid w:val="004D3B98"/>
    <w:rsid w:val="004D3BE8"/>
    <w:rsid w:val="004D3C78"/>
    <w:rsid w:val="004D3C88"/>
    <w:rsid w:val="004D3CB1"/>
    <w:rsid w:val="004D3D0C"/>
    <w:rsid w:val="004D3DDC"/>
    <w:rsid w:val="004D3E1F"/>
    <w:rsid w:val="004D3E86"/>
    <w:rsid w:val="004D3F20"/>
    <w:rsid w:val="004D3FB7"/>
    <w:rsid w:val="004D4047"/>
    <w:rsid w:val="004D407F"/>
    <w:rsid w:val="004D4197"/>
    <w:rsid w:val="004D41C2"/>
    <w:rsid w:val="004D4231"/>
    <w:rsid w:val="004D42AC"/>
    <w:rsid w:val="004D42F3"/>
    <w:rsid w:val="004D4309"/>
    <w:rsid w:val="004D4344"/>
    <w:rsid w:val="004D4531"/>
    <w:rsid w:val="004D4632"/>
    <w:rsid w:val="004D46AA"/>
    <w:rsid w:val="004D470A"/>
    <w:rsid w:val="004D47D3"/>
    <w:rsid w:val="004D48E8"/>
    <w:rsid w:val="004D4939"/>
    <w:rsid w:val="004D4941"/>
    <w:rsid w:val="004D49E4"/>
    <w:rsid w:val="004D4A4D"/>
    <w:rsid w:val="004D4A66"/>
    <w:rsid w:val="004D4AFC"/>
    <w:rsid w:val="004D4B1D"/>
    <w:rsid w:val="004D4BD7"/>
    <w:rsid w:val="004D4C0C"/>
    <w:rsid w:val="004D4C44"/>
    <w:rsid w:val="004D4D54"/>
    <w:rsid w:val="004D4D55"/>
    <w:rsid w:val="004D4D92"/>
    <w:rsid w:val="004D4DEE"/>
    <w:rsid w:val="004D4EE1"/>
    <w:rsid w:val="004D4FD5"/>
    <w:rsid w:val="004D509E"/>
    <w:rsid w:val="004D518F"/>
    <w:rsid w:val="004D51AE"/>
    <w:rsid w:val="004D51D4"/>
    <w:rsid w:val="004D51FC"/>
    <w:rsid w:val="004D51FF"/>
    <w:rsid w:val="004D5294"/>
    <w:rsid w:val="004D5295"/>
    <w:rsid w:val="004D52BA"/>
    <w:rsid w:val="004D52BD"/>
    <w:rsid w:val="004D530C"/>
    <w:rsid w:val="004D53BB"/>
    <w:rsid w:val="004D53E8"/>
    <w:rsid w:val="004D5510"/>
    <w:rsid w:val="004D5519"/>
    <w:rsid w:val="004D55F3"/>
    <w:rsid w:val="004D55FC"/>
    <w:rsid w:val="004D5694"/>
    <w:rsid w:val="004D570A"/>
    <w:rsid w:val="004D57DA"/>
    <w:rsid w:val="004D5808"/>
    <w:rsid w:val="004D58B0"/>
    <w:rsid w:val="004D5A5B"/>
    <w:rsid w:val="004D5B14"/>
    <w:rsid w:val="004D5B24"/>
    <w:rsid w:val="004D5B47"/>
    <w:rsid w:val="004D5B51"/>
    <w:rsid w:val="004D5EC6"/>
    <w:rsid w:val="004D5EFD"/>
    <w:rsid w:val="004D5F2E"/>
    <w:rsid w:val="004D5F3C"/>
    <w:rsid w:val="004D5F63"/>
    <w:rsid w:val="004D5F67"/>
    <w:rsid w:val="004D60AA"/>
    <w:rsid w:val="004D623B"/>
    <w:rsid w:val="004D631C"/>
    <w:rsid w:val="004D6321"/>
    <w:rsid w:val="004D644C"/>
    <w:rsid w:val="004D645F"/>
    <w:rsid w:val="004D6570"/>
    <w:rsid w:val="004D6602"/>
    <w:rsid w:val="004D66AE"/>
    <w:rsid w:val="004D6726"/>
    <w:rsid w:val="004D6757"/>
    <w:rsid w:val="004D675E"/>
    <w:rsid w:val="004D6891"/>
    <w:rsid w:val="004D69FC"/>
    <w:rsid w:val="004D6AD4"/>
    <w:rsid w:val="004D6AD7"/>
    <w:rsid w:val="004D6B0D"/>
    <w:rsid w:val="004D6C87"/>
    <w:rsid w:val="004D6D09"/>
    <w:rsid w:val="004D6DA4"/>
    <w:rsid w:val="004D6DE5"/>
    <w:rsid w:val="004D6E15"/>
    <w:rsid w:val="004D6EE3"/>
    <w:rsid w:val="004D6FBE"/>
    <w:rsid w:val="004D70B1"/>
    <w:rsid w:val="004D70E6"/>
    <w:rsid w:val="004D7167"/>
    <w:rsid w:val="004D720D"/>
    <w:rsid w:val="004D720F"/>
    <w:rsid w:val="004D7311"/>
    <w:rsid w:val="004D7447"/>
    <w:rsid w:val="004D7540"/>
    <w:rsid w:val="004D7641"/>
    <w:rsid w:val="004D76E2"/>
    <w:rsid w:val="004D7797"/>
    <w:rsid w:val="004D78E0"/>
    <w:rsid w:val="004D78E6"/>
    <w:rsid w:val="004D7A50"/>
    <w:rsid w:val="004D7A72"/>
    <w:rsid w:val="004D7A87"/>
    <w:rsid w:val="004D7AD9"/>
    <w:rsid w:val="004D7AE0"/>
    <w:rsid w:val="004D7BC8"/>
    <w:rsid w:val="004D7BFB"/>
    <w:rsid w:val="004D7C4B"/>
    <w:rsid w:val="004D7D0A"/>
    <w:rsid w:val="004D7D25"/>
    <w:rsid w:val="004D7D4B"/>
    <w:rsid w:val="004D7D61"/>
    <w:rsid w:val="004D7E59"/>
    <w:rsid w:val="004D7F5E"/>
    <w:rsid w:val="004E0031"/>
    <w:rsid w:val="004E004A"/>
    <w:rsid w:val="004E0160"/>
    <w:rsid w:val="004E01B2"/>
    <w:rsid w:val="004E01C3"/>
    <w:rsid w:val="004E01F2"/>
    <w:rsid w:val="004E0238"/>
    <w:rsid w:val="004E0268"/>
    <w:rsid w:val="004E02BA"/>
    <w:rsid w:val="004E033A"/>
    <w:rsid w:val="004E03A8"/>
    <w:rsid w:val="004E03F3"/>
    <w:rsid w:val="004E04EA"/>
    <w:rsid w:val="004E0503"/>
    <w:rsid w:val="004E056E"/>
    <w:rsid w:val="004E0594"/>
    <w:rsid w:val="004E0660"/>
    <w:rsid w:val="004E06EE"/>
    <w:rsid w:val="004E075A"/>
    <w:rsid w:val="004E0782"/>
    <w:rsid w:val="004E07FC"/>
    <w:rsid w:val="004E0805"/>
    <w:rsid w:val="004E0877"/>
    <w:rsid w:val="004E08E5"/>
    <w:rsid w:val="004E08E9"/>
    <w:rsid w:val="004E090E"/>
    <w:rsid w:val="004E09D3"/>
    <w:rsid w:val="004E0A68"/>
    <w:rsid w:val="004E0B0A"/>
    <w:rsid w:val="004E0B0D"/>
    <w:rsid w:val="004E0C31"/>
    <w:rsid w:val="004E0CDD"/>
    <w:rsid w:val="004E0D89"/>
    <w:rsid w:val="004E0EEC"/>
    <w:rsid w:val="004E0F16"/>
    <w:rsid w:val="004E1025"/>
    <w:rsid w:val="004E10B3"/>
    <w:rsid w:val="004E11DF"/>
    <w:rsid w:val="004E1238"/>
    <w:rsid w:val="004E12D9"/>
    <w:rsid w:val="004E12EE"/>
    <w:rsid w:val="004E1452"/>
    <w:rsid w:val="004E14A3"/>
    <w:rsid w:val="004E1506"/>
    <w:rsid w:val="004E155E"/>
    <w:rsid w:val="004E1560"/>
    <w:rsid w:val="004E158A"/>
    <w:rsid w:val="004E1684"/>
    <w:rsid w:val="004E16A8"/>
    <w:rsid w:val="004E17CE"/>
    <w:rsid w:val="004E18F7"/>
    <w:rsid w:val="004E194B"/>
    <w:rsid w:val="004E19CD"/>
    <w:rsid w:val="004E1A20"/>
    <w:rsid w:val="004E1A87"/>
    <w:rsid w:val="004E1AB6"/>
    <w:rsid w:val="004E1BFD"/>
    <w:rsid w:val="004E1C68"/>
    <w:rsid w:val="004E1C91"/>
    <w:rsid w:val="004E1C92"/>
    <w:rsid w:val="004E1CF6"/>
    <w:rsid w:val="004E1D31"/>
    <w:rsid w:val="004E1E7A"/>
    <w:rsid w:val="004E1F37"/>
    <w:rsid w:val="004E200D"/>
    <w:rsid w:val="004E2050"/>
    <w:rsid w:val="004E2083"/>
    <w:rsid w:val="004E2102"/>
    <w:rsid w:val="004E2274"/>
    <w:rsid w:val="004E245B"/>
    <w:rsid w:val="004E24BA"/>
    <w:rsid w:val="004E25D8"/>
    <w:rsid w:val="004E26F7"/>
    <w:rsid w:val="004E2713"/>
    <w:rsid w:val="004E271A"/>
    <w:rsid w:val="004E2755"/>
    <w:rsid w:val="004E278C"/>
    <w:rsid w:val="004E278F"/>
    <w:rsid w:val="004E27E5"/>
    <w:rsid w:val="004E282A"/>
    <w:rsid w:val="004E2842"/>
    <w:rsid w:val="004E29E7"/>
    <w:rsid w:val="004E2AB6"/>
    <w:rsid w:val="004E2B4A"/>
    <w:rsid w:val="004E2BA4"/>
    <w:rsid w:val="004E2BC1"/>
    <w:rsid w:val="004E2C4E"/>
    <w:rsid w:val="004E2C59"/>
    <w:rsid w:val="004E2D7A"/>
    <w:rsid w:val="004E2DD6"/>
    <w:rsid w:val="004E2EAB"/>
    <w:rsid w:val="004E2EC5"/>
    <w:rsid w:val="004E2ED7"/>
    <w:rsid w:val="004E30D0"/>
    <w:rsid w:val="004E30E1"/>
    <w:rsid w:val="004E32C3"/>
    <w:rsid w:val="004E32C6"/>
    <w:rsid w:val="004E333B"/>
    <w:rsid w:val="004E3479"/>
    <w:rsid w:val="004E349A"/>
    <w:rsid w:val="004E36E3"/>
    <w:rsid w:val="004E37A6"/>
    <w:rsid w:val="004E37DB"/>
    <w:rsid w:val="004E37E7"/>
    <w:rsid w:val="004E380E"/>
    <w:rsid w:val="004E3848"/>
    <w:rsid w:val="004E38B3"/>
    <w:rsid w:val="004E39C6"/>
    <w:rsid w:val="004E3A07"/>
    <w:rsid w:val="004E3A15"/>
    <w:rsid w:val="004E3A2E"/>
    <w:rsid w:val="004E3B69"/>
    <w:rsid w:val="004E3C35"/>
    <w:rsid w:val="004E3CA1"/>
    <w:rsid w:val="004E3D00"/>
    <w:rsid w:val="004E3DDC"/>
    <w:rsid w:val="004E3E3E"/>
    <w:rsid w:val="004E3F03"/>
    <w:rsid w:val="004E3FE5"/>
    <w:rsid w:val="004E4072"/>
    <w:rsid w:val="004E4075"/>
    <w:rsid w:val="004E40BD"/>
    <w:rsid w:val="004E4190"/>
    <w:rsid w:val="004E41A1"/>
    <w:rsid w:val="004E41C5"/>
    <w:rsid w:val="004E4334"/>
    <w:rsid w:val="004E437A"/>
    <w:rsid w:val="004E43B2"/>
    <w:rsid w:val="004E4407"/>
    <w:rsid w:val="004E463E"/>
    <w:rsid w:val="004E4759"/>
    <w:rsid w:val="004E4880"/>
    <w:rsid w:val="004E4A50"/>
    <w:rsid w:val="004E4AB8"/>
    <w:rsid w:val="004E4B82"/>
    <w:rsid w:val="004E4C65"/>
    <w:rsid w:val="004E4C83"/>
    <w:rsid w:val="004E4CA9"/>
    <w:rsid w:val="004E4CAC"/>
    <w:rsid w:val="004E4D0F"/>
    <w:rsid w:val="004E4F67"/>
    <w:rsid w:val="004E4F8F"/>
    <w:rsid w:val="004E503E"/>
    <w:rsid w:val="004E513E"/>
    <w:rsid w:val="004E518F"/>
    <w:rsid w:val="004E5436"/>
    <w:rsid w:val="004E5453"/>
    <w:rsid w:val="004E54B1"/>
    <w:rsid w:val="004E5510"/>
    <w:rsid w:val="004E5704"/>
    <w:rsid w:val="004E575E"/>
    <w:rsid w:val="004E580F"/>
    <w:rsid w:val="004E5832"/>
    <w:rsid w:val="004E58E8"/>
    <w:rsid w:val="004E59E5"/>
    <w:rsid w:val="004E59FC"/>
    <w:rsid w:val="004E5A18"/>
    <w:rsid w:val="004E5A30"/>
    <w:rsid w:val="004E5A35"/>
    <w:rsid w:val="004E5C0B"/>
    <w:rsid w:val="004E5C8A"/>
    <w:rsid w:val="004E5C8D"/>
    <w:rsid w:val="004E5CE9"/>
    <w:rsid w:val="004E5D16"/>
    <w:rsid w:val="004E5EB8"/>
    <w:rsid w:val="004E5EC5"/>
    <w:rsid w:val="004E5F4A"/>
    <w:rsid w:val="004E60B7"/>
    <w:rsid w:val="004E60D2"/>
    <w:rsid w:val="004E60FD"/>
    <w:rsid w:val="004E6136"/>
    <w:rsid w:val="004E61A7"/>
    <w:rsid w:val="004E61BE"/>
    <w:rsid w:val="004E6265"/>
    <w:rsid w:val="004E6369"/>
    <w:rsid w:val="004E63AC"/>
    <w:rsid w:val="004E63D9"/>
    <w:rsid w:val="004E643F"/>
    <w:rsid w:val="004E6550"/>
    <w:rsid w:val="004E658C"/>
    <w:rsid w:val="004E66F1"/>
    <w:rsid w:val="004E67F7"/>
    <w:rsid w:val="004E683E"/>
    <w:rsid w:val="004E69CF"/>
    <w:rsid w:val="004E6A1F"/>
    <w:rsid w:val="004E6A3A"/>
    <w:rsid w:val="004E6B3D"/>
    <w:rsid w:val="004E6C75"/>
    <w:rsid w:val="004E6C76"/>
    <w:rsid w:val="004E6C77"/>
    <w:rsid w:val="004E6C7F"/>
    <w:rsid w:val="004E6D5B"/>
    <w:rsid w:val="004E6F3A"/>
    <w:rsid w:val="004E6F3D"/>
    <w:rsid w:val="004E71A3"/>
    <w:rsid w:val="004E7266"/>
    <w:rsid w:val="004E7317"/>
    <w:rsid w:val="004E7363"/>
    <w:rsid w:val="004E7372"/>
    <w:rsid w:val="004E73D0"/>
    <w:rsid w:val="004E7405"/>
    <w:rsid w:val="004E7616"/>
    <w:rsid w:val="004E7675"/>
    <w:rsid w:val="004E76D8"/>
    <w:rsid w:val="004E772C"/>
    <w:rsid w:val="004E783E"/>
    <w:rsid w:val="004E7855"/>
    <w:rsid w:val="004E78E4"/>
    <w:rsid w:val="004E7909"/>
    <w:rsid w:val="004E794E"/>
    <w:rsid w:val="004E795E"/>
    <w:rsid w:val="004E7ABF"/>
    <w:rsid w:val="004E7B6C"/>
    <w:rsid w:val="004E7C74"/>
    <w:rsid w:val="004E7C9E"/>
    <w:rsid w:val="004E7CAE"/>
    <w:rsid w:val="004E7D52"/>
    <w:rsid w:val="004E7EBE"/>
    <w:rsid w:val="004E7F0C"/>
    <w:rsid w:val="004E7FBD"/>
    <w:rsid w:val="004E7FE2"/>
    <w:rsid w:val="004F0053"/>
    <w:rsid w:val="004F012B"/>
    <w:rsid w:val="004F01DD"/>
    <w:rsid w:val="004F0228"/>
    <w:rsid w:val="004F0337"/>
    <w:rsid w:val="004F041A"/>
    <w:rsid w:val="004F0443"/>
    <w:rsid w:val="004F0453"/>
    <w:rsid w:val="004F04C7"/>
    <w:rsid w:val="004F052F"/>
    <w:rsid w:val="004F0538"/>
    <w:rsid w:val="004F0624"/>
    <w:rsid w:val="004F06B0"/>
    <w:rsid w:val="004F0747"/>
    <w:rsid w:val="004F078E"/>
    <w:rsid w:val="004F0958"/>
    <w:rsid w:val="004F096D"/>
    <w:rsid w:val="004F09E4"/>
    <w:rsid w:val="004F09F8"/>
    <w:rsid w:val="004F0A57"/>
    <w:rsid w:val="004F0B10"/>
    <w:rsid w:val="004F0B2B"/>
    <w:rsid w:val="004F0B95"/>
    <w:rsid w:val="004F0CF8"/>
    <w:rsid w:val="004F0D37"/>
    <w:rsid w:val="004F0D41"/>
    <w:rsid w:val="004F0D6B"/>
    <w:rsid w:val="004F0D6C"/>
    <w:rsid w:val="004F0DD9"/>
    <w:rsid w:val="004F0FD4"/>
    <w:rsid w:val="004F1023"/>
    <w:rsid w:val="004F10AD"/>
    <w:rsid w:val="004F1121"/>
    <w:rsid w:val="004F1164"/>
    <w:rsid w:val="004F12A6"/>
    <w:rsid w:val="004F1351"/>
    <w:rsid w:val="004F1440"/>
    <w:rsid w:val="004F1544"/>
    <w:rsid w:val="004F166A"/>
    <w:rsid w:val="004F173B"/>
    <w:rsid w:val="004F17DB"/>
    <w:rsid w:val="004F18FF"/>
    <w:rsid w:val="004F1999"/>
    <w:rsid w:val="004F1A4F"/>
    <w:rsid w:val="004F1A8D"/>
    <w:rsid w:val="004F1AA9"/>
    <w:rsid w:val="004F1AB6"/>
    <w:rsid w:val="004F1B43"/>
    <w:rsid w:val="004F1B83"/>
    <w:rsid w:val="004F1BDE"/>
    <w:rsid w:val="004F1C97"/>
    <w:rsid w:val="004F1CD0"/>
    <w:rsid w:val="004F1CD9"/>
    <w:rsid w:val="004F1E3E"/>
    <w:rsid w:val="004F1E69"/>
    <w:rsid w:val="004F1EB9"/>
    <w:rsid w:val="004F1EEF"/>
    <w:rsid w:val="004F1F37"/>
    <w:rsid w:val="004F1F70"/>
    <w:rsid w:val="004F2095"/>
    <w:rsid w:val="004F20A0"/>
    <w:rsid w:val="004F22F2"/>
    <w:rsid w:val="004F23B9"/>
    <w:rsid w:val="004F26AA"/>
    <w:rsid w:val="004F26EB"/>
    <w:rsid w:val="004F277A"/>
    <w:rsid w:val="004F28BD"/>
    <w:rsid w:val="004F28C4"/>
    <w:rsid w:val="004F29D0"/>
    <w:rsid w:val="004F2A44"/>
    <w:rsid w:val="004F2AEE"/>
    <w:rsid w:val="004F2B1C"/>
    <w:rsid w:val="004F2B25"/>
    <w:rsid w:val="004F2C53"/>
    <w:rsid w:val="004F2C6A"/>
    <w:rsid w:val="004F2CC8"/>
    <w:rsid w:val="004F2D07"/>
    <w:rsid w:val="004F2D1D"/>
    <w:rsid w:val="004F2E36"/>
    <w:rsid w:val="004F2E5B"/>
    <w:rsid w:val="004F2E5F"/>
    <w:rsid w:val="004F2F20"/>
    <w:rsid w:val="004F2F6C"/>
    <w:rsid w:val="004F2FA2"/>
    <w:rsid w:val="004F301A"/>
    <w:rsid w:val="004F317C"/>
    <w:rsid w:val="004F31AD"/>
    <w:rsid w:val="004F31CA"/>
    <w:rsid w:val="004F3253"/>
    <w:rsid w:val="004F32B0"/>
    <w:rsid w:val="004F3349"/>
    <w:rsid w:val="004F334A"/>
    <w:rsid w:val="004F33BD"/>
    <w:rsid w:val="004F34C7"/>
    <w:rsid w:val="004F35AC"/>
    <w:rsid w:val="004F366D"/>
    <w:rsid w:val="004F36EE"/>
    <w:rsid w:val="004F375E"/>
    <w:rsid w:val="004F3795"/>
    <w:rsid w:val="004F3800"/>
    <w:rsid w:val="004F3819"/>
    <w:rsid w:val="004F3839"/>
    <w:rsid w:val="004F387A"/>
    <w:rsid w:val="004F38A6"/>
    <w:rsid w:val="004F38FC"/>
    <w:rsid w:val="004F3952"/>
    <w:rsid w:val="004F3A1F"/>
    <w:rsid w:val="004F3AD1"/>
    <w:rsid w:val="004F3B0B"/>
    <w:rsid w:val="004F3B33"/>
    <w:rsid w:val="004F3BA0"/>
    <w:rsid w:val="004F3BB5"/>
    <w:rsid w:val="004F3BF0"/>
    <w:rsid w:val="004F3CC4"/>
    <w:rsid w:val="004F3DA0"/>
    <w:rsid w:val="004F3DA4"/>
    <w:rsid w:val="004F3EC6"/>
    <w:rsid w:val="004F3FBF"/>
    <w:rsid w:val="004F3FC2"/>
    <w:rsid w:val="004F4067"/>
    <w:rsid w:val="004F411A"/>
    <w:rsid w:val="004F4150"/>
    <w:rsid w:val="004F415C"/>
    <w:rsid w:val="004F41A4"/>
    <w:rsid w:val="004F4263"/>
    <w:rsid w:val="004F436C"/>
    <w:rsid w:val="004F465D"/>
    <w:rsid w:val="004F4672"/>
    <w:rsid w:val="004F4737"/>
    <w:rsid w:val="004F4790"/>
    <w:rsid w:val="004F47D7"/>
    <w:rsid w:val="004F47E8"/>
    <w:rsid w:val="004F47EE"/>
    <w:rsid w:val="004F489D"/>
    <w:rsid w:val="004F489E"/>
    <w:rsid w:val="004F49AF"/>
    <w:rsid w:val="004F49DA"/>
    <w:rsid w:val="004F49FD"/>
    <w:rsid w:val="004F4A46"/>
    <w:rsid w:val="004F4A7F"/>
    <w:rsid w:val="004F4B9C"/>
    <w:rsid w:val="004F4C31"/>
    <w:rsid w:val="004F4C7B"/>
    <w:rsid w:val="004F4CEB"/>
    <w:rsid w:val="004F4CFF"/>
    <w:rsid w:val="004F4D29"/>
    <w:rsid w:val="004F4DA0"/>
    <w:rsid w:val="004F4E13"/>
    <w:rsid w:val="004F4EC4"/>
    <w:rsid w:val="004F4FA1"/>
    <w:rsid w:val="004F5022"/>
    <w:rsid w:val="004F505B"/>
    <w:rsid w:val="004F51C9"/>
    <w:rsid w:val="004F53AB"/>
    <w:rsid w:val="004F54E9"/>
    <w:rsid w:val="004F558C"/>
    <w:rsid w:val="004F560B"/>
    <w:rsid w:val="004F5666"/>
    <w:rsid w:val="004F56A0"/>
    <w:rsid w:val="004F581D"/>
    <w:rsid w:val="004F5A1D"/>
    <w:rsid w:val="004F5A48"/>
    <w:rsid w:val="004F5A69"/>
    <w:rsid w:val="004F5AAC"/>
    <w:rsid w:val="004F5AB0"/>
    <w:rsid w:val="004F5AC9"/>
    <w:rsid w:val="004F5AD0"/>
    <w:rsid w:val="004F5B08"/>
    <w:rsid w:val="004F5B44"/>
    <w:rsid w:val="004F5B7B"/>
    <w:rsid w:val="004F5BE5"/>
    <w:rsid w:val="004F5C89"/>
    <w:rsid w:val="004F5CB0"/>
    <w:rsid w:val="004F5CF6"/>
    <w:rsid w:val="004F5D3C"/>
    <w:rsid w:val="004F5DF4"/>
    <w:rsid w:val="004F5E58"/>
    <w:rsid w:val="004F5E74"/>
    <w:rsid w:val="004F5E85"/>
    <w:rsid w:val="004F5E9F"/>
    <w:rsid w:val="004F5EF2"/>
    <w:rsid w:val="004F5F11"/>
    <w:rsid w:val="004F5FC4"/>
    <w:rsid w:val="004F5FE6"/>
    <w:rsid w:val="004F600A"/>
    <w:rsid w:val="004F60A4"/>
    <w:rsid w:val="004F60A6"/>
    <w:rsid w:val="004F60D9"/>
    <w:rsid w:val="004F61B7"/>
    <w:rsid w:val="004F61BE"/>
    <w:rsid w:val="004F620A"/>
    <w:rsid w:val="004F62C8"/>
    <w:rsid w:val="004F62F1"/>
    <w:rsid w:val="004F6336"/>
    <w:rsid w:val="004F6477"/>
    <w:rsid w:val="004F64B9"/>
    <w:rsid w:val="004F64C7"/>
    <w:rsid w:val="004F6586"/>
    <w:rsid w:val="004F65AC"/>
    <w:rsid w:val="004F66B3"/>
    <w:rsid w:val="004F6887"/>
    <w:rsid w:val="004F68CF"/>
    <w:rsid w:val="004F690A"/>
    <w:rsid w:val="004F691A"/>
    <w:rsid w:val="004F6AC6"/>
    <w:rsid w:val="004F6C0C"/>
    <w:rsid w:val="004F6C78"/>
    <w:rsid w:val="004F6CA6"/>
    <w:rsid w:val="004F6D0D"/>
    <w:rsid w:val="004F6D16"/>
    <w:rsid w:val="004F6DDC"/>
    <w:rsid w:val="004F6E10"/>
    <w:rsid w:val="004F6EB3"/>
    <w:rsid w:val="004F6EE0"/>
    <w:rsid w:val="004F6FBE"/>
    <w:rsid w:val="004F6FE0"/>
    <w:rsid w:val="004F7046"/>
    <w:rsid w:val="004F7060"/>
    <w:rsid w:val="004F722C"/>
    <w:rsid w:val="004F7236"/>
    <w:rsid w:val="004F7294"/>
    <w:rsid w:val="004F7440"/>
    <w:rsid w:val="004F744B"/>
    <w:rsid w:val="004F7471"/>
    <w:rsid w:val="004F7542"/>
    <w:rsid w:val="004F7571"/>
    <w:rsid w:val="004F7593"/>
    <w:rsid w:val="004F75B1"/>
    <w:rsid w:val="004F7613"/>
    <w:rsid w:val="004F76A7"/>
    <w:rsid w:val="004F7748"/>
    <w:rsid w:val="004F77F0"/>
    <w:rsid w:val="004F78DD"/>
    <w:rsid w:val="004F792B"/>
    <w:rsid w:val="004F7A0F"/>
    <w:rsid w:val="004F7B9A"/>
    <w:rsid w:val="004F7E35"/>
    <w:rsid w:val="004F7E4A"/>
    <w:rsid w:val="004F7E85"/>
    <w:rsid w:val="00500003"/>
    <w:rsid w:val="00500036"/>
    <w:rsid w:val="00500088"/>
    <w:rsid w:val="005000FE"/>
    <w:rsid w:val="00500115"/>
    <w:rsid w:val="00500118"/>
    <w:rsid w:val="0050015E"/>
    <w:rsid w:val="005001D1"/>
    <w:rsid w:val="00500260"/>
    <w:rsid w:val="005002B8"/>
    <w:rsid w:val="005002E8"/>
    <w:rsid w:val="005002F8"/>
    <w:rsid w:val="0050030A"/>
    <w:rsid w:val="00500391"/>
    <w:rsid w:val="0050039A"/>
    <w:rsid w:val="005003F1"/>
    <w:rsid w:val="005003F8"/>
    <w:rsid w:val="00500494"/>
    <w:rsid w:val="00500639"/>
    <w:rsid w:val="005006AC"/>
    <w:rsid w:val="00500712"/>
    <w:rsid w:val="005007AE"/>
    <w:rsid w:val="005008A8"/>
    <w:rsid w:val="005008CC"/>
    <w:rsid w:val="005008F6"/>
    <w:rsid w:val="0050096E"/>
    <w:rsid w:val="00500A4E"/>
    <w:rsid w:val="00500AB4"/>
    <w:rsid w:val="00500ACA"/>
    <w:rsid w:val="00500ACF"/>
    <w:rsid w:val="00500B17"/>
    <w:rsid w:val="00500B80"/>
    <w:rsid w:val="00500CC3"/>
    <w:rsid w:val="00500F1B"/>
    <w:rsid w:val="0050110D"/>
    <w:rsid w:val="00501119"/>
    <w:rsid w:val="005011AF"/>
    <w:rsid w:val="0050126D"/>
    <w:rsid w:val="00501310"/>
    <w:rsid w:val="00501358"/>
    <w:rsid w:val="0050135C"/>
    <w:rsid w:val="005013BD"/>
    <w:rsid w:val="005013FC"/>
    <w:rsid w:val="00501447"/>
    <w:rsid w:val="0050165D"/>
    <w:rsid w:val="005016A0"/>
    <w:rsid w:val="00501789"/>
    <w:rsid w:val="00501791"/>
    <w:rsid w:val="005017CA"/>
    <w:rsid w:val="00501833"/>
    <w:rsid w:val="00501908"/>
    <w:rsid w:val="0050195C"/>
    <w:rsid w:val="005019BA"/>
    <w:rsid w:val="00501A77"/>
    <w:rsid w:val="00501A8B"/>
    <w:rsid w:val="00501B05"/>
    <w:rsid w:val="00501CDB"/>
    <w:rsid w:val="00501CDD"/>
    <w:rsid w:val="00501D00"/>
    <w:rsid w:val="00501E66"/>
    <w:rsid w:val="00501F41"/>
    <w:rsid w:val="00502171"/>
    <w:rsid w:val="00502236"/>
    <w:rsid w:val="00502297"/>
    <w:rsid w:val="005022FD"/>
    <w:rsid w:val="005023AF"/>
    <w:rsid w:val="00502451"/>
    <w:rsid w:val="00502491"/>
    <w:rsid w:val="005024D1"/>
    <w:rsid w:val="00502555"/>
    <w:rsid w:val="00502574"/>
    <w:rsid w:val="00502602"/>
    <w:rsid w:val="00502694"/>
    <w:rsid w:val="005026A6"/>
    <w:rsid w:val="005026B3"/>
    <w:rsid w:val="0050272A"/>
    <w:rsid w:val="005028B6"/>
    <w:rsid w:val="005028E4"/>
    <w:rsid w:val="0050298E"/>
    <w:rsid w:val="00502C84"/>
    <w:rsid w:val="00502CB6"/>
    <w:rsid w:val="00502CDD"/>
    <w:rsid w:val="00502D1C"/>
    <w:rsid w:val="00502D33"/>
    <w:rsid w:val="00502D88"/>
    <w:rsid w:val="00502DFE"/>
    <w:rsid w:val="00502F73"/>
    <w:rsid w:val="00502F78"/>
    <w:rsid w:val="005030EB"/>
    <w:rsid w:val="005030FC"/>
    <w:rsid w:val="00503143"/>
    <w:rsid w:val="00503177"/>
    <w:rsid w:val="005032BE"/>
    <w:rsid w:val="00503330"/>
    <w:rsid w:val="00503351"/>
    <w:rsid w:val="00503452"/>
    <w:rsid w:val="005034AE"/>
    <w:rsid w:val="005034FB"/>
    <w:rsid w:val="00503572"/>
    <w:rsid w:val="00503617"/>
    <w:rsid w:val="00503620"/>
    <w:rsid w:val="00503669"/>
    <w:rsid w:val="00503678"/>
    <w:rsid w:val="005036CE"/>
    <w:rsid w:val="00503869"/>
    <w:rsid w:val="0050397C"/>
    <w:rsid w:val="005039F0"/>
    <w:rsid w:val="00503A12"/>
    <w:rsid w:val="00503A59"/>
    <w:rsid w:val="00503ACE"/>
    <w:rsid w:val="00503B2F"/>
    <w:rsid w:val="00503B57"/>
    <w:rsid w:val="00503BB5"/>
    <w:rsid w:val="00503C86"/>
    <w:rsid w:val="00503E50"/>
    <w:rsid w:val="00503F1E"/>
    <w:rsid w:val="00503FDE"/>
    <w:rsid w:val="00503FFB"/>
    <w:rsid w:val="0050401F"/>
    <w:rsid w:val="005040B5"/>
    <w:rsid w:val="005040BD"/>
    <w:rsid w:val="00504189"/>
    <w:rsid w:val="00504193"/>
    <w:rsid w:val="0050424C"/>
    <w:rsid w:val="0050431F"/>
    <w:rsid w:val="00504331"/>
    <w:rsid w:val="0050437C"/>
    <w:rsid w:val="00504649"/>
    <w:rsid w:val="00504712"/>
    <w:rsid w:val="005047A8"/>
    <w:rsid w:val="005047D4"/>
    <w:rsid w:val="00504800"/>
    <w:rsid w:val="00504889"/>
    <w:rsid w:val="0050491D"/>
    <w:rsid w:val="00504932"/>
    <w:rsid w:val="00504938"/>
    <w:rsid w:val="00504A4D"/>
    <w:rsid w:val="00504A58"/>
    <w:rsid w:val="00504B67"/>
    <w:rsid w:val="00504C01"/>
    <w:rsid w:val="00504C34"/>
    <w:rsid w:val="00504CDE"/>
    <w:rsid w:val="00504CED"/>
    <w:rsid w:val="00504E16"/>
    <w:rsid w:val="00504E88"/>
    <w:rsid w:val="00504FAF"/>
    <w:rsid w:val="00504FB5"/>
    <w:rsid w:val="00504FFC"/>
    <w:rsid w:val="00505032"/>
    <w:rsid w:val="0050507B"/>
    <w:rsid w:val="0050522E"/>
    <w:rsid w:val="00505239"/>
    <w:rsid w:val="00505481"/>
    <w:rsid w:val="00505504"/>
    <w:rsid w:val="0050557D"/>
    <w:rsid w:val="005055F5"/>
    <w:rsid w:val="005056E3"/>
    <w:rsid w:val="005056F0"/>
    <w:rsid w:val="0050575F"/>
    <w:rsid w:val="0050577F"/>
    <w:rsid w:val="005057E7"/>
    <w:rsid w:val="00505858"/>
    <w:rsid w:val="0050585F"/>
    <w:rsid w:val="00505937"/>
    <w:rsid w:val="00505976"/>
    <w:rsid w:val="005059AA"/>
    <w:rsid w:val="005059AE"/>
    <w:rsid w:val="005059CF"/>
    <w:rsid w:val="005059ED"/>
    <w:rsid w:val="00505B44"/>
    <w:rsid w:val="00505B6E"/>
    <w:rsid w:val="00505B70"/>
    <w:rsid w:val="00505C1B"/>
    <w:rsid w:val="00505D03"/>
    <w:rsid w:val="00505D61"/>
    <w:rsid w:val="00505D82"/>
    <w:rsid w:val="00505D9D"/>
    <w:rsid w:val="00505DC9"/>
    <w:rsid w:val="00505DF3"/>
    <w:rsid w:val="00505DFE"/>
    <w:rsid w:val="00505E22"/>
    <w:rsid w:val="00505F19"/>
    <w:rsid w:val="00506065"/>
    <w:rsid w:val="00506280"/>
    <w:rsid w:val="005062AE"/>
    <w:rsid w:val="00506322"/>
    <w:rsid w:val="005063C7"/>
    <w:rsid w:val="005064F1"/>
    <w:rsid w:val="0050653B"/>
    <w:rsid w:val="005065F6"/>
    <w:rsid w:val="0050660F"/>
    <w:rsid w:val="005066A5"/>
    <w:rsid w:val="00506777"/>
    <w:rsid w:val="0050677B"/>
    <w:rsid w:val="0050678E"/>
    <w:rsid w:val="00506825"/>
    <w:rsid w:val="00506880"/>
    <w:rsid w:val="005068DE"/>
    <w:rsid w:val="0050693A"/>
    <w:rsid w:val="00506A54"/>
    <w:rsid w:val="00506A81"/>
    <w:rsid w:val="00506A98"/>
    <w:rsid w:val="00506A9F"/>
    <w:rsid w:val="00506AD7"/>
    <w:rsid w:val="00506B7D"/>
    <w:rsid w:val="00506C70"/>
    <w:rsid w:val="00506CC2"/>
    <w:rsid w:val="00506CFE"/>
    <w:rsid w:val="00506D47"/>
    <w:rsid w:val="00506D6B"/>
    <w:rsid w:val="00506DC6"/>
    <w:rsid w:val="00506E5F"/>
    <w:rsid w:val="00506ECE"/>
    <w:rsid w:val="00506F4B"/>
    <w:rsid w:val="00506FB8"/>
    <w:rsid w:val="00506FB9"/>
    <w:rsid w:val="00506FED"/>
    <w:rsid w:val="00507021"/>
    <w:rsid w:val="00507260"/>
    <w:rsid w:val="005072BF"/>
    <w:rsid w:val="005072CD"/>
    <w:rsid w:val="00507318"/>
    <w:rsid w:val="00507338"/>
    <w:rsid w:val="005073AB"/>
    <w:rsid w:val="0050751A"/>
    <w:rsid w:val="0050754E"/>
    <w:rsid w:val="005076E6"/>
    <w:rsid w:val="00507706"/>
    <w:rsid w:val="0050772A"/>
    <w:rsid w:val="00507853"/>
    <w:rsid w:val="0050785B"/>
    <w:rsid w:val="0050791B"/>
    <w:rsid w:val="005079C8"/>
    <w:rsid w:val="00507C6A"/>
    <w:rsid w:val="00507D61"/>
    <w:rsid w:val="00507D6B"/>
    <w:rsid w:val="00510013"/>
    <w:rsid w:val="005100C6"/>
    <w:rsid w:val="005100C8"/>
    <w:rsid w:val="005100DF"/>
    <w:rsid w:val="0051011B"/>
    <w:rsid w:val="00510152"/>
    <w:rsid w:val="005101BD"/>
    <w:rsid w:val="00510204"/>
    <w:rsid w:val="005102A6"/>
    <w:rsid w:val="005102F0"/>
    <w:rsid w:val="00510391"/>
    <w:rsid w:val="005104F5"/>
    <w:rsid w:val="00510548"/>
    <w:rsid w:val="00510612"/>
    <w:rsid w:val="005107FA"/>
    <w:rsid w:val="005107FC"/>
    <w:rsid w:val="00510811"/>
    <w:rsid w:val="00510908"/>
    <w:rsid w:val="00510A38"/>
    <w:rsid w:val="00510A3F"/>
    <w:rsid w:val="00510BD6"/>
    <w:rsid w:val="00510BDC"/>
    <w:rsid w:val="00510BE2"/>
    <w:rsid w:val="00510C7F"/>
    <w:rsid w:val="00510D34"/>
    <w:rsid w:val="00510D63"/>
    <w:rsid w:val="00510DE4"/>
    <w:rsid w:val="00510EC9"/>
    <w:rsid w:val="00510EEA"/>
    <w:rsid w:val="0051101B"/>
    <w:rsid w:val="00511024"/>
    <w:rsid w:val="0051102C"/>
    <w:rsid w:val="0051102E"/>
    <w:rsid w:val="0051108D"/>
    <w:rsid w:val="00511128"/>
    <w:rsid w:val="005111DF"/>
    <w:rsid w:val="00511395"/>
    <w:rsid w:val="0051150F"/>
    <w:rsid w:val="0051158B"/>
    <w:rsid w:val="00511635"/>
    <w:rsid w:val="0051168F"/>
    <w:rsid w:val="005116B6"/>
    <w:rsid w:val="005117CF"/>
    <w:rsid w:val="00511905"/>
    <w:rsid w:val="00511929"/>
    <w:rsid w:val="005119A7"/>
    <w:rsid w:val="005119DB"/>
    <w:rsid w:val="005119F7"/>
    <w:rsid w:val="00511A11"/>
    <w:rsid w:val="00511ABD"/>
    <w:rsid w:val="00511AE4"/>
    <w:rsid w:val="00511B2E"/>
    <w:rsid w:val="00511B97"/>
    <w:rsid w:val="00511BAD"/>
    <w:rsid w:val="00511BC1"/>
    <w:rsid w:val="00511BD6"/>
    <w:rsid w:val="00511C1D"/>
    <w:rsid w:val="00511C4D"/>
    <w:rsid w:val="00511D61"/>
    <w:rsid w:val="00511D86"/>
    <w:rsid w:val="00511DE3"/>
    <w:rsid w:val="00511E5C"/>
    <w:rsid w:val="00511E6C"/>
    <w:rsid w:val="00511F45"/>
    <w:rsid w:val="00512045"/>
    <w:rsid w:val="00512086"/>
    <w:rsid w:val="00512138"/>
    <w:rsid w:val="00512313"/>
    <w:rsid w:val="00512330"/>
    <w:rsid w:val="005123B3"/>
    <w:rsid w:val="005123EB"/>
    <w:rsid w:val="0051251F"/>
    <w:rsid w:val="00512591"/>
    <w:rsid w:val="00512598"/>
    <w:rsid w:val="00512639"/>
    <w:rsid w:val="005126DF"/>
    <w:rsid w:val="00512702"/>
    <w:rsid w:val="00512846"/>
    <w:rsid w:val="00512A54"/>
    <w:rsid w:val="00512AD1"/>
    <w:rsid w:val="00512C29"/>
    <w:rsid w:val="00512CFB"/>
    <w:rsid w:val="00512D0D"/>
    <w:rsid w:val="00512DDE"/>
    <w:rsid w:val="00512DFC"/>
    <w:rsid w:val="00512EA1"/>
    <w:rsid w:val="00512EC7"/>
    <w:rsid w:val="00512F4C"/>
    <w:rsid w:val="00512F75"/>
    <w:rsid w:val="00512FE6"/>
    <w:rsid w:val="00512FF0"/>
    <w:rsid w:val="0051303C"/>
    <w:rsid w:val="005133C9"/>
    <w:rsid w:val="00513589"/>
    <w:rsid w:val="00513696"/>
    <w:rsid w:val="00513711"/>
    <w:rsid w:val="00513724"/>
    <w:rsid w:val="005137FD"/>
    <w:rsid w:val="00513834"/>
    <w:rsid w:val="00513899"/>
    <w:rsid w:val="00513913"/>
    <w:rsid w:val="005139A0"/>
    <w:rsid w:val="00513A4D"/>
    <w:rsid w:val="00513A61"/>
    <w:rsid w:val="00513AE3"/>
    <w:rsid w:val="00513C41"/>
    <w:rsid w:val="00513C52"/>
    <w:rsid w:val="00513C99"/>
    <w:rsid w:val="00513D04"/>
    <w:rsid w:val="00513D25"/>
    <w:rsid w:val="00513D66"/>
    <w:rsid w:val="00513D6D"/>
    <w:rsid w:val="00513EA0"/>
    <w:rsid w:val="00513EBB"/>
    <w:rsid w:val="00513F26"/>
    <w:rsid w:val="00513F4F"/>
    <w:rsid w:val="00513F76"/>
    <w:rsid w:val="00514060"/>
    <w:rsid w:val="005141B9"/>
    <w:rsid w:val="00514203"/>
    <w:rsid w:val="005142DB"/>
    <w:rsid w:val="0051435F"/>
    <w:rsid w:val="0051449E"/>
    <w:rsid w:val="005144B7"/>
    <w:rsid w:val="005145A1"/>
    <w:rsid w:val="005146EB"/>
    <w:rsid w:val="005146F4"/>
    <w:rsid w:val="0051470A"/>
    <w:rsid w:val="0051471F"/>
    <w:rsid w:val="005147EE"/>
    <w:rsid w:val="00514A1F"/>
    <w:rsid w:val="00514BAB"/>
    <w:rsid w:val="00514BEE"/>
    <w:rsid w:val="00514C70"/>
    <w:rsid w:val="00514C7E"/>
    <w:rsid w:val="00514E33"/>
    <w:rsid w:val="00514E68"/>
    <w:rsid w:val="00514EAD"/>
    <w:rsid w:val="00514EE3"/>
    <w:rsid w:val="00514F6F"/>
    <w:rsid w:val="00515071"/>
    <w:rsid w:val="00515095"/>
    <w:rsid w:val="005150E8"/>
    <w:rsid w:val="0051519D"/>
    <w:rsid w:val="00515271"/>
    <w:rsid w:val="005152FC"/>
    <w:rsid w:val="00515401"/>
    <w:rsid w:val="00515442"/>
    <w:rsid w:val="005154B7"/>
    <w:rsid w:val="0051557C"/>
    <w:rsid w:val="005155F2"/>
    <w:rsid w:val="00515606"/>
    <w:rsid w:val="00515649"/>
    <w:rsid w:val="0051567B"/>
    <w:rsid w:val="005156A6"/>
    <w:rsid w:val="0051574E"/>
    <w:rsid w:val="00515996"/>
    <w:rsid w:val="00515A04"/>
    <w:rsid w:val="00515C0B"/>
    <w:rsid w:val="00515C49"/>
    <w:rsid w:val="00515D56"/>
    <w:rsid w:val="00515DA7"/>
    <w:rsid w:val="00515DE2"/>
    <w:rsid w:val="00515E29"/>
    <w:rsid w:val="00515F08"/>
    <w:rsid w:val="00515F0F"/>
    <w:rsid w:val="00515F9E"/>
    <w:rsid w:val="00516118"/>
    <w:rsid w:val="0051618A"/>
    <w:rsid w:val="00516193"/>
    <w:rsid w:val="00516236"/>
    <w:rsid w:val="00516286"/>
    <w:rsid w:val="005162D7"/>
    <w:rsid w:val="0051638D"/>
    <w:rsid w:val="00516408"/>
    <w:rsid w:val="00516484"/>
    <w:rsid w:val="00516496"/>
    <w:rsid w:val="00516674"/>
    <w:rsid w:val="00516726"/>
    <w:rsid w:val="00516759"/>
    <w:rsid w:val="0051679B"/>
    <w:rsid w:val="005167A6"/>
    <w:rsid w:val="005167CA"/>
    <w:rsid w:val="005167D2"/>
    <w:rsid w:val="00516899"/>
    <w:rsid w:val="005168A7"/>
    <w:rsid w:val="005168C7"/>
    <w:rsid w:val="0051690D"/>
    <w:rsid w:val="0051699A"/>
    <w:rsid w:val="005169B7"/>
    <w:rsid w:val="005169EE"/>
    <w:rsid w:val="00516A59"/>
    <w:rsid w:val="00516A6F"/>
    <w:rsid w:val="00516A92"/>
    <w:rsid w:val="00516ACB"/>
    <w:rsid w:val="00516ACC"/>
    <w:rsid w:val="00516B2C"/>
    <w:rsid w:val="00516BC1"/>
    <w:rsid w:val="00516C31"/>
    <w:rsid w:val="00516CDE"/>
    <w:rsid w:val="00516CE9"/>
    <w:rsid w:val="00516D9E"/>
    <w:rsid w:val="00516ECE"/>
    <w:rsid w:val="00516F71"/>
    <w:rsid w:val="00516F9A"/>
    <w:rsid w:val="00517053"/>
    <w:rsid w:val="005170ED"/>
    <w:rsid w:val="005170F1"/>
    <w:rsid w:val="005171F6"/>
    <w:rsid w:val="005174F4"/>
    <w:rsid w:val="0051754C"/>
    <w:rsid w:val="00517562"/>
    <w:rsid w:val="005175E2"/>
    <w:rsid w:val="005176B0"/>
    <w:rsid w:val="00517954"/>
    <w:rsid w:val="00517957"/>
    <w:rsid w:val="00517A38"/>
    <w:rsid w:val="00517A6D"/>
    <w:rsid w:val="00517AA3"/>
    <w:rsid w:val="00517AB3"/>
    <w:rsid w:val="00517C35"/>
    <w:rsid w:val="00517C64"/>
    <w:rsid w:val="00517CAB"/>
    <w:rsid w:val="00517D3E"/>
    <w:rsid w:val="00517D47"/>
    <w:rsid w:val="00517D5A"/>
    <w:rsid w:val="00517E4D"/>
    <w:rsid w:val="00517EEC"/>
    <w:rsid w:val="00517EFF"/>
    <w:rsid w:val="00517F8F"/>
    <w:rsid w:val="00520062"/>
    <w:rsid w:val="00520079"/>
    <w:rsid w:val="0052015B"/>
    <w:rsid w:val="00520188"/>
    <w:rsid w:val="005201EA"/>
    <w:rsid w:val="00520233"/>
    <w:rsid w:val="0052037E"/>
    <w:rsid w:val="00520392"/>
    <w:rsid w:val="00520402"/>
    <w:rsid w:val="0052053C"/>
    <w:rsid w:val="00520636"/>
    <w:rsid w:val="005206C9"/>
    <w:rsid w:val="0052077C"/>
    <w:rsid w:val="005207EC"/>
    <w:rsid w:val="005208B4"/>
    <w:rsid w:val="0052097E"/>
    <w:rsid w:val="0052098A"/>
    <w:rsid w:val="00520BAD"/>
    <w:rsid w:val="00520BD9"/>
    <w:rsid w:val="00520D0A"/>
    <w:rsid w:val="00520D82"/>
    <w:rsid w:val="00520D92"/>
    <w:rsid w:val="00520F06"/>
    <w:rsid w:val="00520F87"/>
    <w:rsid w:val="00520FC5"/>
    <w:rsid w:val="0052105E"/>
    <w:rsid w:val="00521075"/>
    <w:rsid w:val="00521140"/>
    <w:rsid w:val="00521172"/>
    <w:rsid w:val="00521226"/>
    <w:rsid w:val="0052126C"/>
    <w:rsid w:val="0052127C"/>
    <w:rsid w:val="005212D3"/>
    <w:rsid w:val="005212ED"/>
    <w:rsid w:val="00521362"/>
    <w:rsid w:val="005213B9"/>
    <w:rsid w:val="005213EA"/>
    <w:rsid w:val="00521484"/>
    <w:rsid w:val="005214AC"/>
    <w:rsid w:val="005215EB"/>
    <w:rsid w:val="0052160B"/>
    <w:rsid w:val="0052165E"/>
    <w:rsid w:val="005216D2"/>
    <w:rsid w:val="00521898"/>
    <w:rsid w:val="005219BB"/>
    <w:rsid w:val="00521AC1"/>
    <w:rsid w:val="00521AF2"/>
    <w:rsid w:val="00521B61"/>
    <w:rsid w:val="00521C48"/>
    <w:rsid w:val="00521D47"/>
    <w:rsid w:val="00521DC5"/>
    <w:rsid w:val="00521E10"/>
    <w:rsid w:val="00521F24"/>
    <w:rsid w:val="00521F5A"/>
    <w:rsid w:val="0052215F"/>
    <w:rsid w:val="005221C0"/>
    <w:rsid w:val="005221FC"/>
    <w:rsid w:val="005223AA"/>
    <w:rsid w:val="0052249E"/>
    <w:rsid w:val="00522569"/>
    <w:rsid w:val="005225E0"/>
    <w:rsid w:val="005225FE"/>
    <w:rsid w:val="005226B4"/>
    <w:rsid w:val="0052273F"/>
    <w:rsid w:val="005227B7"/>
    <w:rsid w:val="00522808"/>
    <w:rsid w:val="005228B8"/>
    <w:rsid w:val="00522921"/>
    <w:rsid w:val="00522A1F"/>
    <w:rsid w:val="00522B29"/>
    <w:rsid w:val="00522B92"/>
    <w:rsid w:val="00522BB8"/>
    <w:rsid w:val="00522BE4"/>
    <w:rsid w:val="00522C69"/>
    <w:rsid w:val="00522C9C"/>
    <w:rsid w:val="00522CCC"/>
    <w:rsid w:val="00522CFA"/>
    <w:rsid w:val="00522D69"/>
    <w:rsid w:val="00522DF0"/>
    <w:rsid w:val="00522E10"/>
    <w:rsid w:val="00522E45"/>
    <w:rsid w:val="00522E72"/>
    <w:rsid w:val="00522EBE"/>
    <w:rsid w:val="00523094"/>
    <w:rsid w:val="00523134"/>
    <w:rsid w:val="0052320F"/>
    <w:rsid w:val="00523224"/>
    <w:rsid w:val="00523282"/>
    <w:rsid w:val="00523291"/>
    <w:rsid w:val="0052334E"/>
    <w:rsid w:val="00523397"/>
    <w:rsid w:val="00523434"/>
    <w:rsid w:val="005234A0"/>
    <w:rsid w:val="005234C6"/>
    <w:rsid w:val="005234DC"/>
    <w:rsid w:val="005234E4"/>
    <w:rsid w:val="00523574"/>
    <w:rsid w:val="00523579"/>
    <w:rsid w:val="005235A3"/>
    <w:rsid w:val="00523664"/>
    <w:rsid w:val="005236AB"/>
    <w:rsid w:val="00523772"/>
    <w:rsid w:val="00523887"/>
    <w:rsid w:val="005238F4"/>
    <w:rsid w:val="00523952"/>
    <w:rsid w:val="00523976"/>
    <w:rsid w:val="00523A23"/>
    <w:rsid w:val="00523A4D"/>
    <w:rsid w:val="00523AD0"/>
    <w:rsid w:val="00523AD1"/>
    <w:rsid w:val="00523B74"/>
    <w:rsid w:val="00523BF7"/>
    <w:rsid w:val="00523C14"/>
    <w:rsid w:val="00523C6D"/>
    <w:rsid w:val="00523CAB"/>
    <w:rsid w:val="00523D1B"/>
    <w:rsid w:val="00523D52"/>
    <w:rsid w:val="00523EDF"/>
    <w:rsid w:val="00523F73"/>
    <w:rsid w:val="00523FAF"/>
    <w:rsid w:val="005240DD"/>
    <w:rsid w:val="005240E8"/>
    <w:rsid w:val="0052411C"/>
    <w:rsid w:val="00524154"/>
    <w:rsid w:val="0052416F"/>
    <w:rsid w:val="0052418A"/>
    <w:rsid w:val="0052420E"/>
    <w:rsid w:val="00524296"/>
    <w:rsid w:val="00524339"/>
    <w:rsid w:val="005245AC"/>
    <w:rsid w:val="005245B1"/>
    <w:rsid w:val="00524704"/>
    <w:rsid w:val="0052483F"/>
    <w:rsid w:val="00524859"/>
    <w:rsid w:val="005249C8"/>
    <w:rsid w:val="00524A3E"/>
    <w:rsid w:val="00524AA1"/>
    <w:rsid w:val="00524BE1"/>
    <w:rsid w:val="00524C01"/>
    <w:rsid w:val="00524C0C"/>
    <w:rsid w:val="00524CB2"/>
    <w:rsid w:val="00524E6D"/>
    <w:rsid w:val="00524E90"/>
    <w:rsid w:val="00524EC4"/>
    <w:rsid w:val="0052501C"/>
    <w:rsid w:val="005250BB"/>
    <w:rsid w:val="005250C4"/>
    <w:rsid w:val="00525144"/>
    <w:rsid w:val="00525265"/>
    <w:rsid w:val="00525287"/>
    <w:rsid w:val="00525318"/>
    <w:rsid w:val="0052536F"/>
    <w:rsid w:val="005254B5"/>
    <w:rsid w:val="005254E4"/>
    <w:rsid w:val="005256E9"/>
    <w:rsid w:val="00525727"/>
    <w:rsid w:val="00525776"/>
    <w:rsid w:val="005257C6"/>
    <w:rsid w:val="0052598B"/>
    <w:rsid w:val="00525A29"/>
    <w:rsid w:val="00525AAD"/>
    <w:rsid w:val="00525B03"/>
    <w:rsid w:val="00525B2E"/>
    <w:rsid w:val="00525B7B"/>
    <w:rsid w:val="00525C03"/>
    <w:rsid w:val="00525C37"/>
    <w:rsid w:val="00525CA7"/>
    <w:rsid w:val="00525CA8"/>
    <w:rsid w:val="00525DF6"/>
    <w:rsid w:val="00525E7F"/>
    <w:rsid w:val="00525EE8"/>
    <w:rsid w:val="00525F23"/>
    <w:rsid w:val="00525F27"/>
    <w:rsid w:val="00525F4A"/>
    <w:rsid w:val="00525FA3"/>
    <w:rsid w:val="0052601F"/>
    <w:rsid w:val="0052606F"/>
    <w:rsid w:val="005260AC"/>
    <w:rsid w:val="0052615F"/>
    <w:rsid w:val="00526211"/>
    <w:rsid w:val="0052623C"/>
    <w:rsid w:val="005263F3"/>
    <w:rsid w:val="00526403"/>
    <w:rsid w:val="00526424"/>
    <w:rsid w:val="005265DD"/>
    <w:rsid w:val="00526638"/>
    <w:rsid w:val="005267AE"/>
    <w:rsid w:val="005267D6"/>
    <w:rsid w:val="00526824"/>
    <w:rsid w:val="005269BE"/>
    <w:rsid w:val="00526A1F"/>
    <w:rsid w:val="00526A7B"/>
    <w:rsid w:val="00526B01"/>
    <w:rsid w:val="00526B3D"/>
    <w:rsid w:val="00526C41"/>
    <w:rsid w:val="00526C6D"/>
    <w:rsid w:val="00526E10"/>
    <w:rsid w:val="00526E4A"/>
    <w:rsid w:val="00526EB5"/>
    <w:rsid w:val="00526F30"/>
    <w:rsid w:val="00527056"/>
    <w:rsid w:val="00527093"/>
    <w:rsid w:val="005271C7"/>
    <w:rsid w:val="0052720F"/>
    <w:rsid w:val="0052738F"/>
    <w:rsid w:val="0052745E"/>
    <w:rsid w:val="00527529"/>
    <w:rsid w:val="0052754D"/>
    <w:rsid w:val="005275AB"/>
    <w:rsid w:val="00527697"/>
    <w:rsid w:val="0052770A"/>
    <w:rsid w:val="005277B4"/>
    <w:rsid w:val="005277C3"/>
    <w:rsid w:val="005278EF"/>
    <w:rsid w:val="00527A1C"/>
    <w:rsid w:val="00527A42"/>
    <w:rsid w:val="00527B33"/>
    <w:rsid w:val="00527BC4"/>
    <w:rsid w:val="00527C17"/>
    <w:rsid w:val="00527E12"/>
    <w:rsid w:val="00527E2B"/>
    <w:rsid w:val="00527E33"/>
    <w:rsid w:val="00527E34"/>
    <w:rsid w:val="00527E36"/>
    <w:rsid w:val="00527E67"/>
    <w:rsid w:val="00527F6F"/>
    <w:rsid w:val="00527F7C"/>
    <w:rsid w:val="00527FC9"/>
    <w:rsid w:val="00530092"/>
    <w:rsid w:val="00530099"/>
    <w:rsid w:val="0053026D"/>
    <w:rsid w:val="00530350"/>
    <w:rsid w:val="005303B7"/>
    <w:rsid w:val="00530400"/>
    <w:rsid w:val="0053059C"/>
    <w:rsid w:val="005305E3"/>
    <w:rsid w:val="0053078D"/>
    <w:rsid w:val="00530914"/>
    <w:rsid w:val="005309B6"/>
    <w:rsid w:val="005309BC"/>
    <w:rsid w:val="00530A17"/>
    <w:rsid w:val="00530B79"/>
    <w:rsid w:val="00530BC9"/>
    <w:rsid w:val="00530C50"/>
    <w:rsid w:val="00530C61"/>
    <w:rsid w:val="00530C8A"/>
    <w:rsid w:val="00530CC9"/>
    <w:rsid w:val="00530CD4"/>
    <w:rsid w:val="00530D20"/>
    <w:rsid w:val="00530D62"/>
    <w:rsid w:val="00530D65"/>
    <w:rsid w:val="00530D91"/>
    <w:rsid w:val="00530DEC"/>
    <w:rsid w:val="00530E7A"/>
    <w:rsid w:val="00530E80"/>
    <w:rsid w:val="00530F69"/>
    <w:rsid w:val="00531040"/>
    <w:rsid w:val="00531098"/>
    <w:rsid w:val="005310B0"/>
    <w:rsid w:val="00531106"/>
    <w:rsid w:val="005311A4"/>
    <w:rsid w:val="005311E7"/>
    <w:rsid w:val="00531258"/>
    <w:rsid w:val="005312D5"/>
    <w:rsid w:val="005312F2"/>
    <w:rsid w:val="0053142B"/>
    <w:rsid w:val="00531490"/>
    <w:rsid w:val="0053155D"/>
    <w:rsid w:val="0053155F"/>
    <w:rsid w:val="0053161D"/>
    <w:rsid w:val="005316A4"/>
    <w:rsid w:val="005316D9"/>
    <w:rsid w:val="005317A6"/>
    <w:rsid w:val="005317B7"/>
    <w:rsid w:val="00531808"/>
    <w:rsid w:val="00531930"/>
    <w:rsid w:val="00531A63"/>
    <w:rsid w:val="00531A6C"/>
    <w:rsid w:val="00531AB7"/>
    <w:rsid w:val="00531ABD"/>
    <w:rsid w:val="00531AC6"/>
    <w:rsid w:val="00531B66"/>
    <w:rsid w:val="00531C0A"/>
    <w:rsid w:val="00531E10"/>
    <w:rsid w:val="00531E51"/>
    <w:rsid w:val="00531EC7"/>
    <w:rsid w:val="00531FBC"/>
    <w:rsid w:val="00532029"/>
    <w:rsid w:val="00532059"/>
    <w:rsid w:val="005320BF"/>
    <w:rsid w:val="005320C5"/>
    <w:rsid w:val="00532234"/>
    <w:rsid w:val="00532264"/>
    <w:rsid w:val="00532311"/>
    <w:rsid w:val="00532359"/>
    <w:rsid w:val="00532375"/>
    <w:rsid w:val="00532483"/>
    <w:rsid w:val="005325C2"/>
    <w:rsid w:val="005325D9"/>
    <w:rsid w:val="00532617"/>
    <w:rsid w:val="005327EA"/>
    <w:rsid w:val="00532880"/>
    <w:rsid w:val="00532930"/>
    <w:rsid w:val="005329F4"/>
    <w:rsid w:val="00532B05"/>
    <w:rsid w:val="00532B37"/>
    <w:rsid w:val="00532BD4"/>
    <w:rsid w:val="00532BEF"/>
    <w:rsid w:val="00532C1C"/>
    <w:rsid w:val="00532CCE"/>
    <w:rsid w:val="00532E04"/>
    <w:rsid w:val="00532F23"/>
    <w:rsid w:val="005330DA"/>
    <w:rsid w:val="0053319F"/>
    <w:rsid w:val="005331D4"/>
    <w:rsid w:val="0053341E"/>
    <w:rsid w:val="0053349C"/>
    <w:rsid w:val="005334CC"/>
    <w:rsid w:val="005334DF"/>
    <w:rsid w:val="0053351E"/>
    <w:rsid w:val="00533559"/>
    <w:rsid w:val="005335CD"/>
    <w:rsid w:val="0053374A"/>
    <w:rsid w:val="00533A0E"/>
    <w:rsid w:val="00533AF9"/>
    <w:rsid w:val="00533BFE"/>
    <w:rsid w:val="00533DC8"/>
    <w:rsid w:val="00533E07"/>
    <w:rsid w:val="00533E81"/>
    <w:rsid w:val="00533E8F"/>
    <w:rsid w:val="00533ECF"/>
    <w:rsid w:val="00533F08"/>
    <w:rsid w:val="00533FBF"/>
    <w:rsid w:val="00534099"/>
    <w:rsid w:val="005340C2"/>
    <w:rsid w:val="00534115"/>
    <w:rsid w:val="00534131"/>
    <w:rsid w:val="0053414D"/>
    <w:rsid w:val="0053418F"/>
    <w:rsid w:val="00534261"/>
    <w:rsid w:val="00534445"/>
    <w:rsid w:val="005344B9"/>
    <w:rsid w:val="00534614"/>
    <w:rsid w:val="005347B3"/>
    <w:rsid w:val="0053493A"/>
    <w:rsid w:val="0053497C"/>
    <w:rsid w:val="005349DA"/>
    <w:rsid w:val="005349E1"/>
    <w:rsid w:val="00534A4E"/>
    <w:rsid w:val="00534A5F"/>
    <w:rsid w:val="00534B36"/>
    <w:rsid w:val="00534BFB"/>
    <w:rsid w:val="00534C4B"/>
    <w:rsid w:val="00534D4B"/>
    <w:rsid w:val="00534D53"/>
    <w:rsid w:val="00534E2F"/>
    <w:rsid w:val="00534E5F"/>
    <w:rsid w:val="00534ECC"/>
    <w:rsid w:val="00534F68"/>
    <w:rsid w:val="00534FDA"/>
    <w:rsid w:val="00535072"/>
    <w:rsid w:val="00535194"/>
    <w:rsid w:val="0053523E"/>
    <w:rsid w:val="005352E0"/>
    <w:rsid w:val="00535351"/>
    <w:rsid w:val="00535355"/>
    <w:rsid w:val="0053537E"/>
    <w:rsid w:val="00535392"/>
    <w:rsid w:val="0053539B"/>
    <w:rsid w:val="005354A1"/>
    <w:rsid w:val="005354CB"/>
    <w:rsid w:val="0053565B"/>
    <w:rsid w:val="005357C3"/>
    <w:rsid w:val="00535895"/>
    <w:rsid w:val="005358D2"/>
    <w:rsid w:val="005358E6"/>
    <w:rsid w:val="00535A1A"/>
    <w:rsid w:val="00535AF5"/>
    <w:rsid w:val="00535B79"/>
    <w:rsid w:val="00535BA2"/>
    <w:rsid w:val="00535C38"/>
    <w:rsid w:val="00535C3D"/>
    <w:rsid w:val="00535C83"/>
    <w:rsid w:val="00535CAA"/>
    <w:rsid w:val="00535D70"/>
    <w:rsid w:val="00535DB4"/>
    <w:rsid w:val="00535DF9"/>
    <w:rsid w:val="00535EDF"/>
    <w:rsid w:val="00535F53"/>
    <w:rsid w:val="00535FB7"/>
    <w:rsid w:val="00536150"/>
    <w:rsid w:val="005361C4"/>
    <w:rsid w:val="00536263"/>
    <w:rsid w:val="0053627A"/>
    <w:rsid w:val="00536389"/>
    <w:rsid w:val="005363B3"/>
    <w:rsid w:val="005364E6"/>
    <w:rsid w:val="005365AC"/>
    <w:rsid w:val="005366D6"/>
    <w:rsid w:val="00536A7E"/>
    <w:rsid w:val="00536AF5"/>
    <w:rsid w:val="00536CB7"/>
    <w:rsid w:val="00536D01"/>
    <w:rsid w:val="00536E31"/>
    <w:rsid w:val="00536E57"/>
    <w:rsid w:val="00536EA4"/>
    <w:rsid w:val="00536EBA"/>
    <w:rsid w:val="00536F3E"/>
    <w:rsid w:val="00536F8B"/>
    <w:rsid w:val="0053705C"/>
    <w:rsid w:val="00537097"/>
    <w:rsid w:val="005370F6"/>
    <w:rsid w:val="00537119"/>
    <w:rsid w:val="00537165"/>
    <w:rsid w:val="005371AE"/>
    <w:rsid w:val="005371BC"/>
    <w:rsid w:val="0053724D"/>
    <w:rsid w:val="0053724E"/>
    <w:rsid w:val="00537287"/>
    <w:rsid w:val="0053729F"/>
    <w:rsid w:val="00537394"/>
    <w:rsid w:val="00537454"/>
    <w:rsid w:val="00537528"/>
    <w:rsid w:val="005375A6"/>
    <w:rsid w:val="005375FF"/>
    <w:rsid w:val="00537643"/>
    <w:rsid w:val="0053768B"/>
    <w:rsid w:val="005377A0"/>
    <w:rsid w:val="005377DC"/>
    <w:rsid w:val="0053780D"/>
    <w:rsid w:val="005378A0"/>
    <w:rsid w:val="005378F6"/>
    <w:rsid w:val="00537981"/>
    <w:rsid w:val="005379DE"/>
    <w:rsid w:val="00537A01"/>
    <w:rsid w:val="00537AA1"/>
    <w:rsid w:val="00537AAF"/>
    <w:rsid w:val="00537B40"/>
    <w:rsid w:val="00537B66"/>
    <w:rsid w:val="00537C12"/>
    <w:rsid w:val="00537DB9"/>
    <w:rsid w:val="00537DE3"/>
    <w:rsid w:val="00537E21"/>
    <w:rsid w:val="00537FEF"/>
    <w:rsid w:val="0054020A"/>
    <w:rsid w:val="00540212"/>
    <w:rsid w:val="00540372"/>
    <w:rsid w:val="005403C7"/>
    <w:rsid w:val="00540614"/>
    <w:rsid w:val="0054069C"/>
    <w:rsid w:val="005407E6"/>
    <w:rsid w:val="00540814"/>
    <w:rsid w:val="0054082B"/>
    <w:rsid w:val="005408A1"/>
    <w:rsid w:val="00540942"/>
    <w:rsid w:val="005409C5"/>
    <w:rsid w:val="00540A0B"/>
    <w:rsid w:val="00540A4C"/>
    <w:rsid w:val="00540B48"/>
    <w:rsid w:val="00540B63"/>
    <w:rsid w:val="00540CC6"/>
    <w:rsid w:val="00540D13"/>
    <w:rsid w:val="00540DC6"/>
    <w:rsid w:val="00540DDC"/>
    <w:rsid w:val="00540E92"/>
    <w:rsid w:val="00540F3C"/>
    <w:rsid w:val="00540F49"/>
    <w:rsid w:val="00540FAD"/>
    <w:rsid w:val="00540FC8"/>
    <w:rsid w:val="00540FD1"/>
    <w:rsid w:val="0054102A"/>
    <w:rsid w:val="00541042"/>
    <w:rsid w:val="005410DB"/>
    <w:rsid w:val="0054114E"/>
    <w:rsid w:val="0054130D"/>
    <w:rsid w:val="0054144C"/>
    <w:rsid w:val="00541498"/>
    <w:rsid w:val="005416BF"/>
    <w:rsid w:val="0054170D"/>
    <w:rsid w:val="0054179C"/>
    <w:rsid w:val="005417B4"/>
    <w:rsid w:val="005417C5"/>
    <w:rsid w:val="005418B0"/>
    <w:rsid w:val="005418F5"/>
    <w:rsid w:val="00541901"/>
    <w:rsid w:val="00541ABE"/>
    <w:rsid w:val="00541ADA"/>
    <w:rsid w:val="00541B69"/>
    <w:rsid w:val="00541BE7"/>
    <w:rsid w:val="00541D25"/>
    <w:rsid w:val="00541DD0"/>
    <w:rsid w:val="00541DE3"/>
    <w:rsid w:val="00541FF9"/>
    <w:rsid w:val="00541FFA"/>
    <w:rsid w:val="005421D6"/>
    <w:rsid w:val="005422D2"/>
    <w:rsid w:val="005422D8"/>
    <w:rsid w:val="00542348"/>
    <w:rsid w:val="00542433"/>
    <w:rsid w:val="00542458"/>
    <w:rsid w:val="005424C1"/>
    <w:rsid w:val="005424F3"/>
    <w:rsid w:val="0054251A"/>
    <w:rsid w:val="0054252E"/>
    <w:rsid w:val="0054257D"/>
    <w:rsid w:val="005425BF"/>
    <w:rsid w:val="00542600"/>
    <w:rsid w:val="005426C0"/>
    <w:rsid w:val="005427F3"/>
    <w:rsid w:val="0054286D"/>
    <w:rsid w:val="00542941"/>
    <w:rsid w:val="0054294E"/>
    <w:rsid w:val="00542953"/>
    <w:rsid w:val="00542980"/>
    <w:rsid w:val="005429B5"/>
    <w:rsid w:val="005429DD"/>
    <w:rsid w:val="00542AD6"/>
    <w:rsid w:val="00542B0E"/>
    <w:rsid w:val="00542B1B"/>
    <w:rsid w:val="00542B9F"/>
    <w:rsid w:val="00542CC5"/>
    <w:rsid w:val="00542F25"/>
    <w:rsid w:val="005430BE"/>
    <w:rsid w:val="005430CC"/>
    <w:rsid w:val="005431E2"/>
    <w:rsid w:val="00543267"/>
    <w:rsid w:val="005432AD"/>
    <w:rsid w:val="0054333C"/>
    <w:rsid w:val="0054335C"/>
    <w:rsid w:val="00543370"/>
    <w:rsid w:val="00543417"/>
    <w:rsid w:val="0054344A"/>
    <w:rsid w:val="005434DC"/>
    <w:rsid w:val="00543577"/>
    <w:rsid w:val="00543586"/>
    <w:rsid w:val="0054370F"/>
    <w:rsid w:val="0054381B"/>
    <w:rsid w:val="00543876"/>
    <w:rsid w:val="0054397C"/>
    <w:rsid w:val="005439D2"/>
    <w:rsid w:val="00543A4E"/>
    <w:rsid w:val="00543ABB"/>
    <w:rsid w:val="00543B60"/>
    <w:rsid w:val="00543C09"/>
    <w:rsid w:val="00543C0F"/>
    <w:rsid w:val="00543C30"/>
    <w:rsid w:val="00543C8B"/>
    <w:rsid w:val="00543CB3"/>
    <w:rsid w:val="00543E7A"/>
    <w:rsid w:val="00543EFD"/>
    <w:rsid w:val="00543F86"/>
    <w:rsid w:val="0054402A"/>
    <w:rsid w:val="0054402B"/>
    <w:rsid w:val="005442D3"/>
    <w:rsid w:val="00544308"/>
    <w:rsid w:val="005444A8"/>
    <w:rsid w:val="00544527"/>
    <w:rsid w:val="00544640"/>
    <w:rsid w:val="005446A4"/>
    <w:rsid w:val="0054480D"/>
    <w:rsid w:val="005448EC"/>
    <w:rsid w:val="00544941"/>
    <w:rsid w:val="00544963"/>
    <w:rsid w:val="00544A04"/>
    <w:rsid w:val="00544A68"/>
    <w:rsid w:val="00544AFF"/>
    <w:rsid w:val="00544B23"/>
    <w:rsid w:val="00544BD2"/>
    <w:rsid w:val="00544BEF"/>
    <w:rsid w:val="00544CF0"/>
    <w:rsid w:val="00544D32"/>
    <w:rsid w:val="00544D46"/>
    <w:rsid w:val="00544D8E"/>
    <w:rsid w:val="00544E86"/>
    <w:rsid w:val="00544EB8"/>
    <w:rsid w:val="00544EE2"/>
    <w:rsid w:val="00544EE8"/>
    <w:rsid w:val="00544F33"/>
    <w:rsid w:val="00544F52"/>
    <w:rsid w:val="00544F8A"/>
    <w:rsid w:val="00545099"/>
    <w:rsid w:val="0054514E"/>
    <w:rsid w:val="0054517E"/>
    <w:rsid w:val="005451CA"/>
    <w:rsid w:val="00545216"/>
    <w:rsid w:val="0054522D"/>
    <w:rsid w:val="005452A5"/>
    <w:rsid w:val="005452DE"/>
    <w:rsid w:val="005452FB"/>
    <w:rsid w:val="00545481"/>
    <w:rsid w:val="005454EC"/>
    <w:rsid w:val="0054555B"/>
    <w:rsid w:val="00545582"/>
    <w:rsid w:val="005455F5"/>
    <w:rsid w:val="00545616"/>
    <w:rsid w:val="005457C4"/>
    <w:rsid w:val="005459D5"/>
    <w:rsid w:val="005459E8"/>
    <w:rsid w:val="00545A5E"/>
    <w:rsid w:val="00545AB5"/>
    <w:rsid w:val="00545AE2"/>
    <w:rsid w:val="00545B56"/>
    <w:rsid w:val="00545BA9"/>
    <w:rsid w:val="00545C59"/>
    <w:rsid w:val="00545CA5"/>
    <w:rsid w:val="00545D46"/>
    <w:rsid w:val="00545F2B"/>
    <w:rsid w:val="00545F51"/>
    <w:rsid w:val="00546099"/>
    <w:rsid w:val="00546108"/>
    <w:rsid w:val="005461DF"/>
    <w:rsid w:val="00546202"/>
    <w:rsid w:val="00546218"/>
    <w:rsid w:val="00546229"/>
    <w:rsid w:val="005462A8"/>
    <w:rsid w:val="005463D7"/>
    <w:rsid w:val="005464AA"/>
    <w:rsid w:val="005466AE"/>
    <w:rsid w:val="005466BA"/>
    <w:rsid w:val="005467BD"/>
    <w:rsid w:val="0054682A"/>
    <w:rsid w:val="0054695A"/>
    <w:rsid w:val="00546964"/>
    <w:rsid w:val="005469F8"/>
    <w:rsid w:val="00546A0F"/>
    <w:rsid w:val="00546A3E"/>
    <w:rsid w:val="00546C4B"/>
    <w:rsid w:val="00546D17"/>
    <w:rsid w:val="00546D97"/>
    <w:rsid w:val="00546F94"/>
    <w:rsid w:val="0054706A"/>
    <w:rsid w:val="005470CA"/>
    <w:rsid w:val="00547237"/>
    <w:rsid w:val="00547239"/>
    <w:rsid w:val="00547244"/>
    <w:rsid w:val="0054725F"/>
    <w:rsid w:val="0054729F"/>
    <w:rsid w:val="0054736B"/>
    <w:rsid w:val="005473F2"/>
    <w:rsid w:val="0054743F"/>
    <w:rsid w:val="00547470"/>
    <w:rsid w:val="005474DA"/>
    <w:rsid w:val="005475AA"/>
    <w:rsid w:val="00547606"/>
    <w:rsid w:val="0054764E"/>
    <w:rsid w:val="005476A9"/>
    <w:rsid w:val="005476D5"/>
    <w:rsid w:val="005476FF"/>
    <w:rsid w:val="00547721"/>
    <w:rsid w:val="005477D0"/>
    <w:rsid w:val="00547945"/>
    <w:rsid w:val="0054795A"/>
    <w:rsid w:val="005479B4"/>
    <w:rsid w:val="00547A22"/>
    <w:rsid w:val="00547AA5"/>
    <w:rsid w:val="00547B45"/>
    <w:rsid w:val="00547B6C"/>
    <w:rsid w:val="00547CF5"/>
    <w:rsid w:val="00547DAF"/>
    <w:rsid w:val="00547FBB"/>
    <w:rsid w:val="00547FDC"/>
    <w:rsid w:val="00550029"/>
    <w:rsid w:val="005500F6"/>
    <w:rsid w:val="005501D6"/>
    <w:rsid w:val="00550298"/>
    <w:rsid w:val="0055032F"/>
    <w:rsid w:val="00550347"/>
    <w:rsid w:val="00550361"/>
    <w:rsid w:val="00550420"/>
    <w:rsid w:val="0055058C"/>
    <w:rsid w:val="00550618"/>
    <w:rsid w:val="005506D4"/>
    <w:rsid w:val="00550784"/>
    <w:rsid w:val="005507A1"/>
    <w:rsid w:val="0055081E"/>
    <w:rsid w:val="00550836"/>
    <w:rsid w:val="00550868"/>
    <w:rsid w:val="005508EB"/>
    <w:rsid w:val="00550956"/>
    <w:rsid w:val="00550998"/>
    <w:rsid w:val="005509A8"/>
    <w:rsid w:val="005509BE"/>
    <w:rsid w:val="00550A39"/>
    <w:rsid w:val="00550A55"/>
    <w:rsid w:val="00550C9D"/>
    <w:rsid w:val="00550CEE"/>
    <w:rsid w:val="00550D58"/>
    <w:rsid w:val="00550E2C"/>
    <w:rsid w:val="00550E88"/>
    <w:rsid w:val="00550ED9"/>
    <w:rsid w:val="00550EDF"/>
    <w:rsid w:val="00550FBB"/>
    <w:rsid w:val="00551154"/>
    <w:rsid w:val="00551196"/>
    <w:rsid w:val="0055127D"/>
    <w:rsid w:val="0055130C"/>
    <w:rsid w:val="00551403"/>
    <w:rsid w:val="00551451"/>
    <w:rsid w:val="005515E0"/>
    <w:rsid w:val="005516DF"/>
    <w:rsid w:val="0055171A"/>
    <w:rsid w:val="005517F5"/>
    <w:rsid w:val="0055185F"/>
    <w:rsid w:val="0055189D"/>
    <w:rsid w:val="00551A9D"/>
    <w:rsid w:val="00551AFF"/>
    <w:rsid w:val="00551B02"/>
    <w:rsid w:val="00551B58"/>
    <w:rsid w:val="00551BCF"/>
    <w:rsid w:val="00551C43"/>
    <w:rsid w:val="00551D64"/>
    <w:rsid w:val="00551F18"/>
    <w:rsid w:val="00551F31"/>
    <w:rsid w:val="00551F48"/>
    <w:rsid w:val="00551FCD"/>
    <w:rsid w:val="00551FFF"/>
    <w:rsid w:val="0055205A"/>
    <w:rsid w:val="00552209"/>
    <w:rsid w:val="00552213"/>
    <w:rsid w:val="0055222F"/>
    <w:rsid w:val="00552247"/>
    <w:rsid w:val="00552258"/>
    <w:rsid w:val="005522B2"/>
    <w:rsid w:val="00552399"/>
    <w:rsid w:val="0055239C"/>
    <w:rsid w:val="00552419"/>
    <w:rsid w:val="0055249C"/>
    <w:rsid w:val="0055252E"/>
    <w:rsid w:val="00552590"/>
    <w:rsid w:val="0055278F"/>
    <w:rsid w:val="00552859"/>
    <w:rsid w:val="005528A9"/>
    <w:rsid w:val="00552A5B"/>
    <w:rsid w:val="00552A66"/>
    <w:rsid w:val="00552AF4"/>
    <w:rsid w:val="00552B4E"/>
    <w:rsid w:val="00552BC9"/>
    <w:rsid w:val="00552C39"/>
    <w:rsid w:val="00552C6D"/>
    <w:rsid w:val="00552D7B"/>
    <w:rsid w:val="00552DE8"/>
    <w:rsid w:val="00552E16"/>
    <w:rsid w:val="00552E1F"/>
    <w:rsid w:val="00552E8E"/>
    <w:rsid w:val="00552F41"/>
    <w:rsid w:val="00553007"/>
    <w:rsid w:val="00553144"/>
    <w:rsid w:val="005531B2"/>
    <w:rsid w:val="00553204"/>
    <w:rsid w:val="00553341"/>
    <w:rsid w:val="00553381"/>
    <w:rsid w:val="00553440"/>
    <w:rsid w:val="00553473"/>
    <w:rsid w:val="005534CD"/>
    <w:rsid w:val="0055350D"/>
    <w:rsid w:val="005535D6"/>
    <w:rsid w:val="00553621"/>
    <w:rsid w:val="0055364E"/>
    <w:rsid w:val="00553679"/>
    <w:rsid w:val="0055367E"/>
    <w:rsid w:val="005536D5"/>
    <w:rsid w:val="00553714"/>
    <w:rsid w:val="00553818"/>
    <w:rsid w:val="0055381A"/>
    <w:rsid w:val="00553936"/>
    <w:rsid w:val="005539F5"/>
    <w:rsid w:val="00553A41"/>
    <w:rsid w:val="00553ABF"/>
    <w:rsid w:val="00553B08"/>
    <w:rsid w:val="00553D1B"/>
    <w:rsid w:val="00553D74"/>
    <w:rsid w:val="00553EE7"/>
    <w:rsid w:val="00553EF1"/>
    <w:rsid w:val="00553F11"/>
    <w:rsid w:val="00553FDA"/>
    <w:rsid w:val="005540C0"/>
    <w:rsid w:val="00554167"/>
    <w:rsid w:val="00554183"/>
    <w:rsid w:val="005542F5"/>
    <w:rsid w:val="00554336"/>
    <w:rsid w:val="00554370"/>
    <w:rsid w:val="0055439E"/>
    <w:rsid w:val="0055443F"/>
    <w:rsid w:val="005544E3"/>
    <w:rsid w:val="0055454D"/>
    <w:rsid w:val="005545A5"/>
    <w:rsid w:val="00554603"/>
    <w:rsid w:val="0055466E"/>
    <w:rsid w:val="00554720"/>
    <w:rsid w:val="0055477F"/>
    <w:rsid w:val="00554798"/>
    <w:rsid w:val="005547AF"/>
    <w:rsid w:val="00554809"/>
    <w:rsid w:val="00554842"/>
    <w:rsid w:val="005548E6"/>
    <w:rsid w:val="00554A08"/>
    <w:rsid w:val="00554A2E"/>
    <w:rsid w:val="00554B7D"/>
    <w:rsid w:val="00554BBB"/>
    <w:rsid w:val="00554C00"/>
    <w:rsid w:val="00554C06"/>
    <w:rsid w:val="00554C09"/>
    <w:rsid w:val="00554C16"/>
    <w:rsid w:val="00554D4E"/>
    <w:rsid w:val="00554D91"/>
    <w:rsid w:val="00554D9A"/>
    <w:rsid w:val="00554E0B"/>
    <w:rsid w:val="00554E36"/>
    <w:rsid w:val="00554E40"/>
    <w:rsid w:val="00554EE0"/>
    <w:rsid w:val="00554FB7"/>
    <w:rsid w:val="0055500B"/>
    <w:rsid w:val="00555081"/>
    <w:rsid w:val="00555099"/>
    <w:rsid w:val="005550C9"/>
    <w:rsid w:val="00555109"/>
    <w:rsid w:val="0055514A"/>
    <w:rsid w:val="005552B8"/>
    <w:rsid w:val="005552DF"/>
    <w:rsid w:val="005552F4"/>
    <w:rsid w:val="00555309"/>
    <w:rsid w:val="00555338"/>
    <w:rsid w:val="0055535E"/>
    <w:rsid w:val="0055540F"/>
    <w:rsid w:val="00555453"/>
    <w:rsid w:val="005554AF"/>
    <w:rsid w:val="005554DB"/>
    <w:rsid w:val="00555564"/>
    <w:rsid w:val="0055568D"/>
    <w:rsid w:val="0055574C"/>
    <w:rsid w:val="005557F4"/>
    <w:rsid w:val="0055582B"/>
    <w:rsid w:val="005559E4"/>
    <w:rsid w:val="00555B41"/>
    <w:rsid w:val="00555B61"/>
    <w:rsid w:val="00555B70"/>
    <w:rsid w:val="00555BE0"/>
    <w:rsid w:val="00555BF3"/>
    <w:rsid w:val="00555BF7"/>
    <w:rsid w:val="00555C2A"/>
    <w:rsid w:val="00555C61"/>
    <w:rsid w:val="00555C90"/>
    <w:rsid w:val="00555D9F"/>
    <w:rsid w:val="00555E7E"/>
    <w:rsid w:val="00555EDA"/>
    <w:rsid w:val="00556043"/>
    <w:rsid w:val="0055605C"/>
    <w:rsid w:val="0055609C"/>
    <w:rsid w:val="005560E0"/>
    <w:rsid w:val="005561D5"/>
    <w:rsid w:val="005562CC"/>
    <w:rsid w:val="0055646C"/>
    <w:rsid w:val="005564B4"/>
    <w:rsid w:val="005564EB"/>
    <w:rsid w:val="0055658D"/>
    <w:rsid w:val="005565FA"/>
    <w:rsid w:val="0055679A"/>
    <w:rsid w:val="005567DC"/>
    <w:rsid w:val="00556890"/>
    <w:rsid w:val="005568FC"/>
    <w:rsid w:val="00556965"/>
    <w:rsid w:val="00556991"/>
    <w:rsid w:val="00556A72"/>
    <w:rsid w:val="00556A77"/>
    <w:rsid w:val="00556AFB"/>
    <w:rsid w:val="00556B35"/>
    <w:rsid w:val="00556CE7"/>
    <w:rsid w:val="00556EB6"/>
    <w:rsid w:val="0055705E"/>
    <w:rsid w:val="00557127"/>
    <w:rsid w:val="0055715E"/>
    <w:rsid w:val="00557209"/>
    <w:rsid w:val="00557224"/>
    <w:rsid w:val="00557322"/>
    <w:rsid w:val="0055733D"/>
    <w:rsid w:val="0055737A"/>
    <w:rsid w:val="0055742A"/>
    <w:rsid w:val="0055745A"/>
    <w:rsid w:val="00557485"/>
    <w:rsid w:val="005574C3"/>
    <w:rsid w:val="00557561"/>
    <w:rsid w:val="00557564"/>
    <w:rsid w:val="005575AA"/>
    <w:rsid w:val="005575E5"/>
    <w:rsid w:val="005576CE"/>
    <w:rsid w:val="00557789"/>
    <w:rsid w:val="005577AA"/>
    <w:rsid w:val="00557888"/>
    <w:rsid w:val="0055788E"/>
    <w:rsid w:val="0055789E"/>
    <w:rsid w:val="00557949"/>
    <w:rsid w:val="00557B1B"/>
    <w:rsid w:val="00557BEE"/>
    <w:rsid w:val="00557C37"/>
    <w:rsid w:val="00557C70"/>
    <w:rsid w:val="00557C8E"/>
    <w:rsid w:val="00557CDA"/>
    <w:rsid w:val="00557DD3"/>
    <w:rsid w:val="00557DD6"/>
    <w:rsid w:val="00557E5D"/>
    <w:rsid w:val="00557E81"/>
    <w:rsid w:val="00557F02"/>
    <w:rsid w:val="00557FFC"/>
    <w:rsid w:val="0056011B"/>
    <w:rsid w:val="00560194"/>
    <w:rsid w:val="005601AD"/>
    <w:rsid w:val="0056027B"/>
    <w:rsid w:val="005602F9"/>
    <w:rsid w:val="00560415"/>
    <w:rsid w:val="00560474"/>
    <w:rsid w:val="005604DE"/>
    <w:rsid w:val="005605F3"/>
    <w:rsid w:val="005606DF"/>
    <w:rsid w:val="0056075D"/>
    <w:rsid w:val="00560848"/>
    <w:rsid w:val="00560854"/>
    <w:rsid w:val="00560888"/>
    <w:rsid w:val="00560A24"/>
    <w:rsid w:val="00560B5E"/>
    <w:rsid w:val="00560B9C"/>
    <w:rsid w:val="00560BA4"/>
    <w:rsid w:val="00560BC3"/>
    <w:rsid w:val="00560C26"/>
    <w:rsid w:val="00560C53"/>
    <w:rsid w:val="00560CE5"/>
    <w:rsid w:val="00560D5B"/>
    <w:rsid w:val="00560D9E"/>
    <w:rsid w:val="00560DB9"/>
    <w:rsid w:val="00560E21"/>
    <w:rsid w:val="00560E24"/>
    <w:rsid w:val="00560E45"/>
    <w:rsid w:val="00560ED6"/>
    <w:rsid w:val="005610A0"/>
    <w:rsid w:val="005610B4"/>
    <w:rsid w:val="005610C7"/>
    <w:rsid w:val="005612E3"/>
    <w:rsid w:val="0056148B"/>
    <w:rsid w:val="0056152B"/>
    <w:rsid w:val="005615D4"/>
    <w:rsid w:val="005615E3"/>
    <w:rsid w:val="005616ED"/>
    <w:rsid w:val="0056186A"/>
    <w:rsid w:val="00561894"/>
    <w:rsid w:val="005619A8"/>
    <w:rsid w:val="00561A0B"/>
    <w:rsid w:val="00561A6B"/>
    <w:rsid w:val="00561B89"/>
    <w:rsid w:val="00561B91"/>
    <w:rsid w:val="00561C13"/>
    <w:rsid w:val="00561C20"/>
    <w:rsid w:val="00561C68"/>
    <w:rsid w:val="00561CEE"/>
    <w:rsid w:val="00561D56"/>
    <w:rsid w:val="00561DF5"/>
    <w:rsid w:val="00561FB3"/>
    <w:rsid w:val="00562035"/>
    <w:rsid w:val="0056204B"/>
    <w:rsid w:val="0056206E"/>
    <w:rsid w:val="00562250"/>
    <w:rsid w:val="00562267"/>
    <w:rsid w:val="0056229A"/>
    <w:rsid w:val="0056233F"/>
    <w:rsid w:val="0056238A"/>
    <w:rsid w:val="0056241A"/>
    <w:rsid w:val="0056245B"/>
    <w:rsid w:val="00562550"/>
    <w:rsid w:val="00562586"/>
    <w:rsid w:val="005625A5"/>
    <w:rsid w:val="005625E9"/>
    <w:rsid w:val="00562615"/>
    <w:rsid w:val="00562732"/>
    <w:rsid w:val="005627B1"/>
    <w:rsid w:val="0056281E"/>
    <w:rsid w:val="005628FB"/>
    <w:rsid w:val="00562948"/>
    <w:rsid w:val="005629BF"/>
    <w:rsid w:val="005629DF"/>
    <w:rsid w:val="005629F9"/>
    <w:rsid w:val="00562A0E"/>
    <w:rsid w:val="00562A43"/>
    <w:rsid w:val="00562AF9"/>
    <w:rsid w:val="00562B27"/>
    <w:rsid w:val="00562B74"/>
    <w:rsid w:val="00562BC0"/>
    <w:rsid w:val="00562BD9"/>
    <w:rsid w:val="00562C2B"/>
    <w:rsid w:val="00562C6C"/>
    <w:rsid w:val="00562CD4"/>
    <w:rsid w:val="00562D02"/>
    <w:rsid w:val="00562D33"/>
    <w:rsid w:val="00562EDB"/>
    <w:rsid w:val="00562EEF"/>
    <w:rsid w:val="00562F39"/>
    <w:rsid w:val="00562F7B"/>
    <w:rsid w:val="005630F9"/>
    <w:rsid w:val="0056317F"/>
    <w:rsid w:val="005631BC"/>
    <w:rsid w:val="005631D0"/>
    <w:rsid w:val="00563319"/>
    <w:rsid w:val="00563339"/>
    <w:rsid w:val="005633DD"/>
    <w:rsid w:val="0056349B"/>
    <w:rsid w:val="005635CD"/>
    <w:rsid w:val="00563634"/>
    <w:rsid w:val="005636BE"/>
    <w:rsid w:val="0056376A"/>
    <w:rsid w:val="005637EB"/>
    <w:rsid w:val="00563898"/>
    <w:rsid w:val="0056397F"/>
    <w:rsid w:val="005639BC"/>
    <w:rsid w:val="005639FD"/>
    <w:rsid w:val="00563AC9"/>
    <w:rsid w:val="00563AD2"/>
    <w:rsid w:val="00563AD3"/>
    <w:rsid w:val="00563B0A"/>
    <w:rsid w:val="00563B4A"/>
    <w:rsid w:val="00563B97"/>
    <w:rsid w:val="00563C8B"/>
    <w:rsid w:val="00563C9F"/>
    <w:rsid w:val="00563D44"/>
    <w:rsid w:val="00563E38"/>
    <w:rsid w:val="00563E45"/>
    <w:rsid w:val="00563F7A"/>
    <w:rsid w:val="00563F95"/>
    <w:rsid w:val="0056401F"/>
    <w:rsid w:val="00564060"/>
    <w:rsid w:val="00564166"/>
    <w:rsid w:val="00564197"/>
    <w:rsid w:val="005641E7"/>
    <w:rsid w:val="00564222"/>
    <w:rsid w:val="0056433C"/>
    <w:rsid w:val="0056433F"/>
    <w:rsid w:val="00564421"/>
    <w:rsid w:val="00564428"/>
    <w:rsid w:val="0056449B"/>
    <w:rsid w:val="005645CA"/>
    <w:rsid w:val="005645ED"/>
    <w:rsid w:val="0056462A"/>
    <w:rsid w:val="0056486B"/>
    <w:rsid w:val="00564895"/>
    <w:rsid w:val="0056497E"/>
    <w:rsid w:val="0056499E"/>
    <w:rsid w:val="005649C0"/>
    <w:rsid w:val="00564A64"/>
    <w:rsid w:val="00564BD3"/>
    <w:rsid w:val="00564BE1"/>
    <w:rsid w:val="00564C49"/>
    <w:rsid w:val="00564C76"/>
    <w:rsid w:val="00564D42"/>
    <w:rsid w:val="00564E0C"/>
    <w:rsid w:val="00564EE7"/>
    <w:rsid w:val="00564F96"/>
    <w:rsid w:val="00564FFB"/>
    <w:rsid w:val="00565027"/>
    <w:rsid w:val="005651B5"/>
    <w:rsid w:val="00565350"/>
    <w:rsid w:val="00565357"/>
    <w:rsid w:val="00565395"/>
    <w:rsid w:val="005653AA"/>
    <w:rsid w:val="005653BF"/>
    <w:rsid w:val="00565408"/>
    <w:rsid w:val="00565412"/>
    <w:rsid w:val="00565510"/>
    <w:rsid w:val="005655D6"/>
    <w:rsid w:val="005656B7"/>
    <w:rsid w:val="00565745"/>
    <w:rsid w:val="0056580F"/>
    <w:rsid w:val="00565867"/>
    <w:rsid w:val="005658B2"/>
    <w:rsid w:val="00565939"/>
    <w:rsid w:val="0056596D"/>
    <w:rsid w:val="005659E4"/>
    <w:rsid w:val="00565A0B"/>
    <w:rsid w:val="00565A15"/>
    <w:rsid w:val="00565B54"/>
    <w:rsid w:val="00565DB0"/>
    <w:rsid w:val="00565DCD"/>
    <w:rsid w:val="00565DE7"/>
    <w:rsid w:val="00565DF5"/>
    <w:rsid w:val="00565E23"/>
    <w:rsid w:val="00565E62"/>
    <w:rsid w:val="00565ECB"/>
    <w:rsid w:val="00565ED0"/>
    <w:rsid w:val="00565FF5"/>
    <w:rsid w:val="0056619B"/>
    <w:rsid w:val="00566291"/>
    <w:rsid w:val="005662BB"/>
    <w:rsid w:val="0056632C"/>
    <w:rsid w:val="0056633F"/>
    <w:rsid w:val="005664FC"/>
    <w:rsid w:val="0056653D"/>
    <w:rsid w:val="005665DB"/>
    <w:rsid w:val="0056664C"/>
    <w:rsid w:val="00566650"/>
    <w:rsid w:val="005666B5"/>
    <w:rsid w:val="005666B6"/>
    <w:rsid w:val="005666D1"/>
    <w:rsid w:val="0056670B"/>
    <w:rsid w:val="0056675E"/>
    <w:rsid w:val="00566847"/>
    <w:rsid w:val="0056690C"/>
    <w:rsid w:val="005669C3"/>
    <w:rsid w:val="00566A07"/>
    <w:rsid w:val="00566A0F"/>
    <w:rsid w:val="00566A68"/>
    <w:rsid w:val="00566A71"/>
    <w:rsid w:val="00566A75"/>
    <w:rsid w:val="00566AF8"/>
    <w:rsid w:val="00566C30"/>
    <w:rsid w:val="00566CCD"/>
    <w:rsid w:val="00566D66"/>
    <w:rsid w:val="00566DAE"/>
    <w:rsid w:val="00566DE8"/>
    <w:rsid w:val="00566E18"/>
    <w:rsid w:val="00566E4B"/>
    <w:rsid w:val="00566E97"/>
    <w:rsid w:val="00566EBB"/>
    <w:rsid w:val="00566F71"/>
    <w:rsid w:val="005670F8"/>
    <w:rsid w:val="0056710B"/>
    <w:rsid w:val="00567201"/>
    <w:rsid w:val="00567224"/>
    <w:rsid w:val="00567227"/>
    <w:rsid w:val="00567436"/>
    <w:rsid w:val="0056750E"/>
    <w:rsid w:val="00567665"/>
    <w:rsid w:val="005676E5"/>
    <w:rsid w:val="0056772E"/>
    <w:rsid w:val="005678B2"/>
    <w:rsid w:val="005678E4"/>
    <w:rsid w:val="005679B3"/>
    <w:rsid w:val="00567A13"/>
    <w:rsid w:val="00567A1F"/>
    <w:rsid w:val="00567B07"/>
    <w:rsid w:val="00567B5E"/>
    <w:rsid w:val="00567BDF"/>
    <w:rsid w:val="00567D2E"/>
    <w:rsid w:val="00567ED5"/>
    <w:rsid w:val="00567F45"/>
    <w:rsid w:val="00567F93"/>
    <w:rsid w:val="00567F9C"/>
    <w:rsid w:val="00567FAB"/>
    <w:rsid w:val="00567FB1"/>
    <w:rsid w:val="00567FD7"/>
    <w:rsid w:val="005700E8"/>
    <w:rsid w:val="00570157"/>
    <w:rsid w:val="00570246"/>
    <w:rsid w:val="005702A7"/>
    <w:rsid w:val="005702E2"/>
    <w:rsid w:val="00570302"/>
    <w:rsid w:val="00570350"/>
    <w:rsid w:val="0057038C"/>
    <w:rsid w:val="00570398"/>
    <w:rsid w:val="00570399"/>
    <w:rsid w:val="005703AD"/>
    <w:rsid w:val="005704A3"/>
    <w:rsid w:val="00570526"/>
    <w:rsid w:val="0057054E"/>
    <w:rsid w:val="00570594"/>
    <w:rsid w:val="005707C9"/>
    <w:rsid w:val="005707D4"/>
    <w:rsid w:val="005707D6"/>
    <w:rsid w:val="005708B5"/>
    <w:rsid w:val="00570939"/>
    <w:rsid w:val="00570941"/>
    <w:rsid w:val="00570B7C"/>
    <w:rsid w:val="00570C6A"/>
    <w:rsid w:val="00570C75"/>
    <w:rsid w:val="00570D2C"/>
    <w:rsid w:val="00570D92"/>
    <w:rsid w:val="00570DD4"/>
    <w:rsid w:val="00570EC1"/>
    <w:rsid w:val="00570EE3"/>
    <w:rsid w:val="00570F0B"/>
    <w:rsid w:val="00570F94"/>
    <w:rsid w:val="00570FC5"/>
    <w:rsid w:val="005710D0"/>
    <w:rsid w:val="00571113"/>
    <w:rsid w:val="00571152"/>
    <w:rsid w:val="0057119A"/>
    <w:rsid w:val="005711CF"/>
    <w:rsid w:val="005711D4"/>
    <w:rsid w:val="00571227"/>
    <w:rsid w:val="00571271"/>
    <w:rsid w:val="00571289"/>
    <w:rsid w:val="00571335"/>
    <w:rsid w:val="00571374"/>
    <w:rsid w:val="005713E9"/>
    <w:rsid w:val="0057142E"/>
    <w:rsid w:val="00571493"/>
    <w:rsid w:val="005714C6"/>
    <w:rsid w:val="00571559"/>
    <w:rsid w:val="005715C9"/>
    <w:rsid w:val="005715D0"/>
    <w:rsid w:val="0057168C"/>
    <w:rsid w:val="005716CF"/>
    <w:rsid w:val="00571781"/>
    <w:rsid w:val="005717C0"/>
    <w:rsid w:val="00571802"/>
    <w:rsid w:val="0057192E"/>
    <w:rsid w:val="0057195E"/>
    <w:rsid w:val="00571A0A"/>
    <w:rsid w:val="00571A10"/>
    <w:rsid w:val="00571A78"/>
    <w:rsid w:val="00571AF0"/>
    <w:rsid w:val="00571B04"/>
    <w:rsid w:val="00571C19"/>
    <w:rsid w:val="00571C88"/>
    <w:rsid w:val="00571CCB"/>
    <w:rsid w:val="00571D95"/>
    <w:rsid w:val="00571E1B"/>
    <w:rsid w:val="00571E76"/>
    <w:rsid w:val="00571E82"/>
    <w:rsid w:val="00571F6B"/>
    <w:rsid w:val="00571FB5"/>
    <w:rsid w:val="00572049"/>
    <w:rsid w:val="005720BA"/>
    <w:rsid w:val="00572150"/>
    <w:rsid w:val="005721DD"/>
    <w:rsid w:val="005722AE"/>
    <w:rsid w:val="0057248C"/>
    <w:rsid w:val="005724CE"/>
    <w:rsid w:val="00572551"/>
    <w:rsid w:val="0057256E"/>
    <w:rsid w:val="005725E6"/>
    <w:rsid w:val="0057271E"/>
    <w:rsid w:val="00572732"/>
    <w:rsid w:val="00572854"/>
    <w:rsid w:val="00572B19"/>
    <w:rsid w:val="00572B1D"/>
    <w:rsid w:val="00572B27"/>
    <w:rsid w:val="00572BFA"/>
    <w:rsid w:val="00572C38"/>
    <w:rsid w:val="00572C82"/>
    <w:rsid w:val="00572CE2"/>
    <w:rsid w:val="00572DF5"/>
    <w:rsid w:val="00572E06"/>
    <w:rsid w:val="00572FF8"/>
    <w:rsid w:val="0057303F"/>
    <w:rsid w:val="0057309B"/>
    <w:rsid w:val="005730D6"/>
    <w:rsid w:val="00573144"/>
    <w:rsid w:val="00573147"/>
    <w:rsid w:val="00573230"/>
    <w:rsid w:val="0057325A"/>
    <w:rsid w:val="005733A3"/>
    <w:rsid w:val="0057346C"/>
    <w:rsid w:val="005735C9"/>
    <w:rsid w:val="0057367C"/>
    <w:rsid w:val="005736D4"/>
    <w:rsid w:val="00573773"/>
    <w:rsid w:val="005738A8"/>
    <w:rsid w:val="005739D3"/>
    <w:rsid w:val="00573A53"/>
    <w:rsid w:val="00573B15"/>
    <w:rsid w:val="00573B17"/>
    <w:rsid w:val="00573B6A"/>
    <w:rsid w:val="00573B94"/>
    <w:rsid w:val="00573C74"/>
    <w:rsid w:val="00573CA5"/>
    <w:rsid w:val="00573D12"/>
    <w:rsid w:val="00573D1D"/>
    <w:rsid w:val="00573ED3"/>
    <w:rsid w:val="00574016"/>
    <w:rsid w:val="00574020"/>
    <w:rsid w:val="0057402D"/>
    <w:rsid w:val="00574166"/>
    <w:rsid w:val="00574444"/>
    <w:rsid w:val="00574555"/>
    <w:rsid w:val="00574599"/>
    <w:rsid w:val="005745A7"/>
    <w:rsid w:val="00574660"/>
    <w:rsid w:val="00574686"/>
    <w:rsid w:val="005746AE"/>
    <w:rsid w:val="0057473F"/>
    <w:rsid w:val="0057477E"/>
    <w:rsid w:val="005747D9"/>
    <w:rsid w:val="005747F2"/>
    <w:rsid w:val="005748F0"/>
    <w:rsid w:val="00574959"/>
    <w:rsid w:val="00574965"/>
    <w:rsid w:val="00574B3B"/>
    <w:rsid w:val="00574BAB"/>
    <w:rsid w:val="00574C21"/>
    <w:rsid w:val="00574C54"/>
    <w:rsid w:val="00574FFA"/>
    <w:rsid w:val="00575118"/>
    <w:rsid w:val="00575127"/>
    <w:rsid w:val="005751D8"/>
    <w:rsid w:val="005751DF"/>
    <w:rsid w:val="005751E0"/>
    <w:rsid w:val="0057523E"/>
    <w:rsid w:val="00575319"/>
    <w:rsid w:val="0057538D"/>
    <w:rsid w:val="0057550D"/>
    <w:rsid w:val="0057556B"/>
    <w:rsid w:val="0057559B"/>
    <w:rsid w:val="00575983"/>
    <w:rsid w:val="005759B9"/>
    <w:rsid w:val="005759F9"/>
    <w:rsid w:val="005759FA"/>
    <w:rsid w:val="00575A93"/>
    <w:rsid w:val="00575ACA"/>
    <w:rsid w:val="00575C65"/>
    <w:rsid w:val="00575C78"/>
    <w:rsid w:val="00575C99"/>
    <w:rsid w:val="00575CAF"/>
    <w:rsid w:val="00575CF9"/>
    <w:rsid w:val="00575E03"/>
    <w:rsid w:val="00575E04"/>
    <w:rsid w:val="00575E34"/>
    <w:rsid w:val="00575EF4"/>
    <w:rsid w:val="00575F66"/>
    <w:rsid w:val="00575FB6"/>
    <w:rsid w:val="00575FF3"/>
    <w:rsid w:val="00576057"/>
    <w:rsid w:val="005760C6"/>
    <w:rsid w:val="00576169"/>
    <w:rsid w:val="005761E7"/>
    <w:rsid w:val="005761F3"/>
    <w:rsid w:val="00576386"/>
    <w:rsid w:val="0057644C"/>
    <w:rsid w:val="0057647A"/>
    <w:rsid w:val="005764AE"/>
    <w:rsid w:val="00576548"/>
    <w:rsid w:val="005765BD"/>
    <w:rsid w:val="0057666A"/>
    <w:rsid w:val="00576674"/>
    <w:rsid w:val="00576710"/>
    <w:rsid w:val="00576725"/>
    <w:rsid w:val="00576777"/>
    <w:rsid w:val="00576801"/>
    <w:rsid w:val="0057699D"/>
    <w:rsid w:val="005769BC"/>
    <w:rsid w:val="00576A82"/>
    <w:rsid w:val="00576B5C"/>
    <w:rsid w:val="00576BE6"/>
    <w:rsid w:val="00576F0B"/>
    <w:rsid w:val="00576F19"/>
    <w:rsid w:val="00576FDA"/>
    <w:rsid w:val="00576FE9"/>
    <w:rsid w:val="00576FFA"/>
    <w:rsid w:val="00577091"/>
    <w:rsid w:val="0057712B"/>
    <w:rsid w:val="00577254"/>
    <w:rsid w:val="0057725D"/>
    <w:rsid w:val="00577298"/>
    <w:rsid w:val="0057741A"/>
    <w:rsid w:val="00577459"/>
    <w:rsid w:val="005774B0"/>
    <w:rsid w:val="00577501"/>
    <w:rsid w:val="00577591"/>
    <w:rsid w:val="005776D5"/>
    <w:rsid w:val="0057770C"/>
    <w:rsid w:val="00577712"/>
    <w:rsid w:val="00577763"/>
    <w:rsid w:val="00577795"/>
    <w:rsid w:val="0057780D"/>
    <w:rsid w:val="0057786E"/>
    <w:rsid w:val="00577893"/>
    <w:rsid w:val="005778C9"/>
    <w:rsid w:val="00577959"/>
    <w:rsid w:val="005779FB"/>
    <w:rsid w:val="00577AD5"/>
    <w:rsid w:val="00577B5C"/>
    <w:rsid w:val="00577C6E"/>
    <w:rsid w:val="00577CBD"/>
    <w:rsid w:val="00577CCB"/>
    <w:rsid w:val="00577D88"/>
    <w:rsid w:val="00577E64"/>
    <w:rsid w:val="00577E90"/>
    <w:rsid w:val="00577EF1"/>
    <w:rsid w:val="00577FBD"/>
    <w:rsid w:val="00577FF3"/>
    <w:rsid w:val="0058013D"/>
    <w:rsid w:val="00580229"/>
    <w:rsid w:val="0058022E"/>
    <w:rsid w:val="005802D2"/>
    <w:rsid w:val="00580343"/>
    <w:rsid w:val="00580366"/>
    <w:rsid w:val="005803D5"/>
    <w:rsid w:val="00580461"/>
    <w:rsid w:val="005804AA"/>
    <w:rsid w:val="005804B3"/>
    <w:rsid w:val="005804EC"/>
    <w:rsid w:val="005804FB"/>
    <w:rsid w:val="0058057C"/>
    <w:rsid w:val="0058060E"/>
    <w:rsid w:val="005806AC"/>
    <w:rsid w:val="005806B2"/>
    <w:rsid w:val="0058074E"/>
    <w:rsid w:val="00580764"/>
    <w:rsid w:val="0058078F"/>
    <w:rsid w:val="00580840"/>
    <w:rsid w:val="00580968"/>
    <w:rsid w:val="0058096A"/>
    <w:rsid w:val="005809DD"/>
    <w:rsid w:val="00580A12"/>
    <w:rsid w:val="00580C2D"/>
    <w:rsid w:val="00580C3D"/>
    <w:rsid w:val="00580CA5"/>
    <w:rsid w:val="00580CC1"/>
    <w:rsid w:val="00580CF1"/>
    <w:rsid w:val="00580D17"/>
    <w:rsid w:val="00580DDA"/>
    <w:rsid w:val="00580E2E"/>
    <w:rsid w:val="00580F16"/>
    <w:rsid w:val="00580FC0"/>
    <w:rsid w:val="00581004"/>
    <w:rsid w:val="0058102A"/>
    <w:rsid w:val="005810D7"/>
    <w:rsid w:val="0058110B"/>
    <w:rsid w:val="00581172"/>
    <w:rsid w:val="00581180"/>
    <w:rsid w:val="005811A1"/>
    <w:rsid w:val="00581208"/>
    <w:rsid w:val="005812B4"/>
    <w:rsid w:val="00581336"/>
    <w:rsid w:val="005813A5"/>
    <w:rsid w:val="005813E3"/>
    <w:rsid w:val="00581477"/>
    <w:rsid w:val="005814E9"/>
    <w:rsid w:val="00581523"/>
    <w:rsid w:val="0058161A"/>
    <w:rsid w:val="005816BD"/>
    <w:rsid w:val="00581787"/>
    <w:rsid w:val="00581903"/>
    <w:rsid w:val="0058191D"/>
    <w:rsid w:val="0058193D"/>
    <w:rsid w:val="0058199A"/>
    <w:rsid w:val="005819E5"/>
    <w:rsid w:val="005819FE"/>
    <w:rsid w:val="00581BA4"/>
    <w:rsid w:val="00581BAF"/>
    <w:rsid w:val="00581C6B"/>
    <w:rsid w:val="00581C93"/>
    <w:rsid w:val="00581F29"/>
    <w:rsid w:val="00581F3D"/>
    <w:rsid w:val="00582148"/>
    <w:rsid w:val="0058214E"/>
    <w:rsid w:val="0058218C"/>
    <w:rsid w:val="00582388"/>
    <w:rsid w:val="005824BE"/>
    <w:rsid w:val="00582576"/>
    <w:rsid w:val="005825E9"/>
    <w:rsid w:val="00582674"/>
    <w:rsid w:val="00582690"/>
    <w:rsid w:val="005827CC"/>
    <w:rsid w:val="005827F9"/>
    <w:rsid w:val="0058280F"/>
    <w:rsid w:val="0058284D"/>
    <w:rsid w:val="005828E7"/>
    <w:rsid w:val="005829E1"/>
    <w:rsid w:val="00582A98"/>
    <w:rsid w:val="00582AA4"/>
    <w:rsid w:val="00582B0F"/>
    <w:rsid w:val="00582B7D"/>
    <w:rsid w:val="00582E88"/>
    <w:rsid w:val="00582F95"/>
    <w:rsid w:val="00583008"/>
    <w:rsid w:val="005831CE"/>
    <w:rsid w:val="0058325A"/>
    <w:rsid w:val="005833ED"/>
    <w:rsid w:val="00583508"/>
    <w:rsid w:val="00583571"/>
    <w:rsid w:val="0058379A"/>
    <w:rsid w:val="005837A0"/>
    <w:rsid w:val="005838B6"/>
    <w:rsid w:val="0058394A"/>
    <w:rsid w:val="005839B8"/>
    <w:rsid w:val="00583A33"/>
    <w:rsid w:val="00583A45"/>
    <w:rsid w:val="00583A7C"/>
    <w:rsid w:val="00583A7D"/>
    <w:rsid w:val="00583AD8"/>
    <w:rsid w:val="00583BB9"/>
    <w:rsid w:val="00583C12"/>
    <w:rsid w:val="00583C42"/>
    <w:rsid w:val="00583C67"/>
    <w:rsid w:val="00583D5C"/>
    <w:rsid w:val="00583DA7"/>
    <w:rsid w:val="00583EF1"/>
    <w:rsid w:val="00583FCF"/>
    <w:rsid w:val="00584049"/>
    <w:rsid w:val="005840FE"/>
    <w:rsid w:val="005841AF"/>
    <w:rsid w:val="00584200"/>
    <w:rsid w:val="0058420C"/>
    <w:rsid w:val="00584367"/>
    <w:rsid w:val="0058436B"/>
    <w:rsid w:val="00584386"/>
    <w:rsid w:val="00584615"/>
    <w:rsid w:val="005846BC"/>
    <w:rsid w:val="0058474C"/>
    <w:rsid w:val="0058475B"/>
    <w:rsid w:val="00584810"/>
    <w:rsid w:val="00584814"/>
    <w:rsid w:val="005848FF"/>
    <w:rsid w:val="0058499F"/>
    <w:rsid w:val="005849BB"/>
    <w:rsid w:val="005849FD"/>
    <w:rsid w:val="00584A0A"/>
    <w:rsid w:val="00584B7F"/>
    <w:rsid w:val="00584C36"/>
    <w:rsid w:val="00584C5D"/>
    <w:rsid w:val="00584CEE"/>
    <w:rsid w:val="00584D81"/>
    <w:rsid w:val="00584DD4"/>
    <w:rsid w:val="00584DD5"/>
    <w:rsid w:val="00584E26"/>
    <w:rsid w:val="00584E5F"/>
    <w:rsid w:val="00584F29"/>
    <w:rsid w:val="00584F97"/>
    <w:rsid w:val="00584FA1"/>
    <w:rsid w:val="00584FBA"/>
    <w:rsid w:val="005850D8"/>
    <w:rsid w:val="005851C6"/>
    <w:rsid w:val="005851C7"/>
    <w:rsid w:val="005851E7"/>
    <w:rsid w:val="0058521E"/>
    <w:rsid w:val="005852B9"/>
    <w:rsid w:val="005852C8"/>
    <w:rsid w:val="00585314"/>
    <w:rsid w:val="0058536E"/>
    <w:rsid w:val="0058548E"/>
    <w:rsid w:val="0058556E"/>
    <w:rsid w:val="005855D7"/>
    <w:rsid w:val="0058567F"/>
    <w:rsid w:val="00585723"/>
    <w:rsid w:val="00585923"/>
    <w:rsid w:val="00585A48"/>
    <w:rsid w:val="00585B0D"/>
    <w:rsid w:val="00585BF2"/>
    <w:rsid w:val="00585C67"/>
    <w:rsid w:val="00585CD9"/>
    <w:rsid w:val="00585D67"/>
    <w:rsid w:val="00585D78"/>
    <w:rsid w:val="00585DE8"/>
    <w:rsid w:val="00585EA4"/>
    <w:rsid w:val="00585EE2"/>
    <w:rsid w:val="00585EFB"/>
    <w:rsid w:val="00585F8E"/>
    <w:rsid w:val="00586123"/>
    <w:rsid w:val="00586137"/>
    <w:rsid w:val="00586147"/>
    <w:rsid w:val="00586157"/>
    <w:rsid w:val="00586191"/>
    <w:rsid w:val="005861CE"/>
    <w:rsid w:val="00586306"/>
    <w:rsid w:val="00586328"/>
    <w:rsid w:val="00586364"/>
    <w:rsid w:val="00586370"/>
    <w:rsid w:val="005863A6"/>
    <w:rsid w:val="005863B9"/>
    <w:rsid w:val="0058642F"/>
    <w:rsid w:val="00586476"/>
    <w:rsid w:val="005864FD"/>
    <w:rsid w:val="0058658D"/>
    <w:rsid w:val="005865E1"/>
    <w:rsid w:val="00586657"/>
    <w:rsid w:val="00586669"/>
    <w:rsid w:val="0058667F"/>
    <w:rsid w:val="005866D4"/>
    <w:rsid w:val="005866E0"/>
    <w:rsid w:val="005866FA"/>
    <w:rsid w:val="00586725"/>
    <w:rsid w:val="00586736"/>
    <w:rsid w:val="005868C0"/>
    <w:rsid w:val="00586915"/>
    <w:rsid w:val="00586958"/>
    <w:rsid w:val="0058695D"/>
    <w:rsid w:val="005869FE"/>
    <w:rsid w:val="00586A21"/>
    <w:rsid w:val="00586B5C"/>
    <w:rsid w:val="00586B6F"/>
    <w:rsid w:val="00586D08"/>
    <w:rsid w:val="00586D9B"/>
    <w:rsid w:val="00586E07"/>
    <w:rsid w:val="00586E58"/>
    <w:rsid w:val="00586E83"/>
    <w:rsid w:val="00586EC7"/>
    <w:rsid w:val="00586F33"/>
    <w:rsid w:val="00586F41"/>
    <w:rsid w:val="00586FC6"/>
    <w:rsid w:val="00587077"/>
    <w:rsid w:val="0058709B"/>
    <w:rsid w:val="00587163"/>
    <w:rsid w:val="00587186"/>
    <w:rsid w:val="005871AE"/>
    <w:rsid w:val="005871BF"/>
    <w:rsid w:val="005872CC"/>
    <w:rsid w:val="005872F9"/>
    <w:rsid w:val="00587325"/>
    <w:rsid w:val="00587444"/>
    <w:rsid w:val="00587446"/>
    <w:rsid w:val="00587464"/>
    <w:rsid w:val="00587579"/>
    <w:rsid w:val="0058759B"/>
    <w:rsid w:val="0058759F"/>
    <w:rsid w:val="005875DA"/>
    <w:rsid w:val="0058760E"/>
    <w:rsid w:val="0058763B"/>
    <w:rsid w:val="0058769D"/>
    <w:rsid w:val="0058777F"/>
    <w:rsid w:val="00587787"/>
    <w:rsid w:val="005877BC"/>
    <w:rsid w:val="005877D4"/>
    <w:rsid w:val="005877DF"/>
    <w:rsid w:val="00587917"/>
    <w:rsid w:val="00587921"/>
    <w:rsid w:val="00587965"/>
    <w:rsid w:val="00587A93"/>
    <w:rsid w:val="00587B09"/>
    <w:rsid w:val="00587B6B"/>
    <w:rsid w:val="00587B72"/>
    <w:rsid w:val="00587BC8"/>
    <w:rsid w:val="00587C09"/>
    <w:rsid w:val="00587C45"/>
    <w:rsid w:val="00587CCC"/>
    <w:rsid w:val="00587E9C"/>
    <w:rsid w:val="00587FE0"/>
    <w:rsid w:val="00590091"/>
    <w:rsid w:val="005900C0"/>
    <w:rsid w:val="005900C1"/>
    <w:rsid w:val="005901A1"/>
    <w:rsid w:val="00590432"/>
    <w:rsid w:val="0059047E"/>
    <w:rsid w:val="00590500"/>
    <w:rsid w:val="0059059A"/>
    <w:rsid w:val="00590650"/>
    <w:rsid w:val="00590655"/>
    <w:rsid w:val="00590757"/>
    <w:rsid w:val="0059080E"/>
    <w:rsid w:val="0059082B"/>
    <w:rsid w:val="00590886"/>
    <w:rsid w:val="0059090A"/>
    <w:rsid w:val="00590976"/>
    <w:rsid w:val="00590A03"/>
    <w:rsid w:val="00590AD2"/>
    <w:rsid w:val="00590B0D"/>
    <w:rsid w:val="00590B52"/>
    <w:rsid w:val="00590CC7"/>
    <w:rsid w:val="00590DD1"/>
    <w:rsid w:val="00590E9E"/>
    <w:rsid w:val="00590ED3"/>
    <w:rsid w:val="00590F2F"/>
    <w:rsid w:val="00591098"/>
    <w:rsid w:val="0059114D"/>
    <w:rsid w:val="0059118A"/>
    <w:rsid w:val="005911D3"/>
    <w:rsid w:val="00591215"/>
    <w:rsid w:val="0059122A"/>
    <w:rsid w:val="0059127D"/>
    <w:rsid w:val="005913C9"/>
    <w:rsid w:val="005913E4"/>
    <w:rsid w:val="005913F4"/>
    <w:rsid w:val="005914B5"/>
    <w:rsid w:val="0059170E"/>
    <w:rsid w:val="00591751"/>
    <w:rsid w:val="0059175C"/>
    <w:rsid w:val="00591779"/>
    <w:rsid w:val="00591789"/>
    <w:rsid w:val="005917AA"/>
    <w:rsid w:val="0059181C"/>
    <w:rsid w:val="005918BE"/>
    <w:rsid w:val="005918C4"/>
    <w:rsid w:val="0059196A"/>
    <w:rsid w:val="005919BB"/>
    <w:rsid w:val="00591A64"/>
    <w:rsid w:val="00591A84"/>
    <w:rsid w:val="00591AA8"/>
    <w:rsid w:val="00591BA4"/>
    <w:rsid w:val="00591CEE"/>
    <w:rsid w:val="00591DDF"/>
    <w:rsid w:val="00591E2A"/>
    <w:rsid w:val="00591E8E"/>
    <w:rsid w:val="00591F90"/>
    <w:rsid w:val="005920A0"/>
    <w:rsid w:val="00592129"/>
    <w:rsid w:val="0059213F"/>
    <w:rsid w:val="00592140"/>
    <w:rsid w:val="0059218D"/>
    <w:rsid w:val="005921B6"/>
    <w:rsid w:val="005921C5"/>
    <w:rsid w:val="005923BA"/>
    <w:rsid w:val="0059247C"/>
    <w:rsid w:val="0059247E"/>
    <w:rsid w:val="0059251D"/>
    <w:rsid w:val="005925E8"/>
    <w:rsid w:val="0059264F"/>
    <w:rsid w:val="00592715"/>
    <w:rsid w:val="005927A7"/>
    <w:rsid w:val="00592852"/>
    <w:rsid w:val="00592913"/>
    <w:rsid w:val="0059293F"/>
    <w:rsid w:val="0059296A"/>
    <w:rsid w:val="00592971"/>
    <w:rsid w:val="00592A76"/>
    <w:rsid w:val="00592ABE"/>
    <w:rsid w:val="00592AFC"/>
    <w:rsid w:val="00592C86"/>
    <w:rsid w:val="00592E22"/>
    <w:rsid w:val="00592E2A"/>
    <w:rsid w:val="00592E59"/>
    <w:rsid w:val="00592E6D"/>
    <w:rsid w:val="00592E6F"/>
    <w:rsid w:val="00592EB7"/>
    <w:rsid w:val="00592EEF"/>
    <w:rsid w:val="00592FBA"/>
    <w:rsid w:val="005931E7"/>
    <w:rsid w:val="0059346E"/>
    <w:rsid w:val="005934BF"/>
    <w:rsid w:val="00593537"/>
    <w:rsid w:val="00593635"/>
    <w:rsid w:val="00593714"/>
    <w:rsid w:val="00593762"/>
    <w:rsid w:val="00593776"/>
    <w:rsid w:val="005939F3"/>
    <w:rsid w:val="005939FA"/>
    <w:rsid w:val="00593AF4"/>
    <w:rsid w:val="00593B0E"/>
    <w:rsid w:val="00593BE2"/>
    <w:rsid w:val="00593BEA"/>
    <w:rsid w:val="00593CA6"/>
    <w:rsid w:val="00593D74"/>
    <w:rsid w:val="00593D9B"/>
    <w:rsid w:val="00593EC6"/>
    <w:rsid w:val="00593ECF"/>
    <w:rsid w:val="0059401A"/>
    <w:rsid w:val="00594026"/>
    <w:rsid w:val="005940C3"/>
    <w:rsid w:val="005940D8"/>
    <w:rsid w:val="005941C9"/>
    <w:rsid w:val="00594226"/>
    <w:rsid w:val="0059427F"/>
    <w:rsid w:val="0059447A"/>
    <w:rsid w:val="00594485"/>
    <w:rsid w:val="0059469C"/>
    <w:rsid w:val="005947A2"/>
    <w:rsid w:val="005947AB"/>
    <w:rsid w:val="00594884"/>
    <w:rsid w:val="005948B8"/>
    <w:rsid w:val="005948C5"/>
    <w:rsid w:val="00594935"/>
    <w:rsid w:val="00594993"/>
    <w:rsid w:val="005949D1"/>
    <w:rsid w:val="00594A16"/>
    <w:rsid w:val="00594A4F"/>
    <w:rsid w:val="00594D27"/>
    <w:rsid w:val="00594DEB"/>
    <w:rsid w:val="00594E92"/>
    <w:rsid w:val="00594EB1"/>
    <w:rsid w:val="00594EEC"/>
    <w:rsid w:val="00594F42"/>
    <w:rsid w:val="00594FFE"/>
    <w:rsid w:val="0059502C"/>
    <w:rsid w:val="00595062"/>
    <w:rsid w:val="00595063"/>
    <w:rsid w:val="005951D7"/>
    <w:rsid w:val="00595225"/>
    <w:rsid w:val="00595240"/>
    <w:rsid w:val="00595391"/>
    <w:rsid w:val="00595476"/>
    <w:rsid w:val="005955CA"/>
    <w:rsid w:val="00595618"/>
    <w:rsid w:val="0059565E"/>
    <w:rsid w:val="00595674"/>
    <w:rsid w:val="00595726"/>
    <w:rsid w:val="0059584E"/>
    <w:rsid w:val="005958A0"/>
    <w:rsid w:val="00595A11"/>
    <w:rsid w:val="00595A27"/>
    <w:rsid w:val="00595AAC"/>
    <w:rsid w:val="00595B21"/>
    <w:rsid w:val="00595CB9"/>
    <w:rsid w:val="00595DE8"/>
    <w:rsid w:val="0059600A"/>
    <w:rsid w:val="00596037"/>
    <w:rsid w:val="005961F0"/>
    <w:rsid w:val="005962A4"/>
    <w:rsid w:val="005962D8"/>
    <w:rsid w:val="00596430"/>
    <w:rsid w:val="005964F2"/>
    <w:rsid w:val="005964F7"/>
    <w:rsid w:val="005965E9"/>
    <w:rsid w:val="0059688D"/>
    <w:rsid w:val="00596912"/>
    <w:rsid w:val="00596A98"/>
    <w:rsid w:val="00596BD2"/>
    <w:rsid w:val="00596C00"/>
    <w:rsid w:val="00596C1E"/>
    <w:rsid w:val="00596D0B"/>
    <w:rsid w:val="00596DD1"/>
    <w:rsid w:val="00596E65"/>
    <w:rsid w:val="00596ED2"/>
    <w:rsid w:val="00597110"/>
    <w:rsid w:val="0059712A"/>
    <w:rsid w:val="00597157"/>
    <w:rsid w:val="00597262"/>
    <w:rsid w:val="00597270"/>
    <w:rsid w:val="0059734D"/>
    <w:rsid w:val="00597365"/>
    <w:rsid w:val="00597392"/>
    <w:rsid w:val="005973C3"/>
    <w:rsid w:val="005973CF"/>
    <w:rsid w:val="00597464"/>
    <w:rsid w:val="005974E4"/>
    <w:rsid w:val="005974F6"/>
    <w:rsid w:val="0059766D"/>
    <w:rsid w:val="0059797B"/>
    <w:rsid w:val="00597A41"/>
    <w:rsid w:val="00597AD3"/>
    <w:rsid w:val="00597AF4"/>
    <w:rsid w:val="00597BE1"/>
    <w:rsid w:val="00597BEC"/>
    <w:rsid w:val="00597D05"/>
    <w:rsid w:val="00597D0B"/>
    <w:rsid w:val="00597FB5"/>
    <w:rsid w:val="00597FE8"/>
    <w:rsid w:val="005A0131"/>
    <w:rsid w:val="005A01BF"/>
    <w:rsid w:val="005A027A"/>
    <w:rsid w:val="005A0292"/>
    <w:rsid w:val="005A02AB"/>
    <w:rsid w:val="005A0515"/>
    <w:rsid w:val="005A051D"/>
    <w:rsid w:val="005A05B3"/>
    <w:rsid w:val="005A05DF"/>
    <w:rsid w:val="005A05F4"/>
    <w:rsid w:val="005A0688"/>
    <w:rsid w:val="005A07BD"/>
    <w:rsid w:val="005A0813"/>
    <w:rsid w:val="005A0864"/>
    <w:rsid w:val="005A08BF"/>
    <w:rsid w:val="005A0AE5"/>
    <w:rsid w:val="005A0BA1"/>
    <w:rsid w:val="005A0C66"/>
    <w:rsid w:val="005A0CB2"/>
    <w:rsid w:val="005A0D2A"/>
    <w:rsid w:val="005A0D2D"/>
    <w:rsid w:val="005A0E50"/>
    <w:rsid w:val="005A0F49"/>
    <w:rsid w:val="005A0FA4"/>
    <w:rsid w:val="005A106B"/>
    <w:rsid w:val="005A10A6"/>
    <w:rsid w:val="005A10C0"/>
    <w:rsid w:val="005A1103"/>
    <w:rsid w:val="005A114F"/>
    <w:rsid w:val="005A1363"/>
    <w:rsid w:val="005A1447"/>
    <w:rsid w:val="005A1453"/>
    <w:rsid w:val="005A158E"/>
    <w:rsid w:val="005A159A"/>
    <w:rsid w:val="005A15BE"/>
    <w:rsid w:val="005A160C"/>
    <w:rsid w:val="005A160F"/>
    <w:rsid w:val="005A1616"/>
    <w:rsid w:val="005A1660"/>
    <w:rsid w:val="005A167E"/>
    <w:rsid w:val="005A172C"/>
    <w:rsid w:val="005A17D3"/>
    <w:rsid w:val="005A17EA"/>
    <w:rsid w:val="005A1849"/>
    <w:rsid w:val="005A1853"/>
    <w:rsid w:val="005A186F"/>
    <w:rsid w:val="005A1892"/>
    <w:rsid w:val="005A18F5"/>
    <w:rsid w:val="005A194B"/>
    <w:rsid w:val="005A1A2D"/>
    <w:rsid w:val="005A1A8D"/>
    <w:rsid w:val="005A1BE1"/>
    <w:rsid w:val="005A1D9F"/>
    <w:rsid w:val="005A1DE4"/>
    <w:rsid w:val="005A1F36"/>
    <w:rsid w:val="005A1F37"/>
    <w:rsid w:val="005A1F4E"/>
    <w:rsid w:val="005A1F65"/>
    <w:rsid w:val="005A1FF4"/>
    <w:rsid w:val="005A20B9"/>
    <w:rsid w:val="005A219C"/>
    <w:rsid w:val="005A221E"/>
    <w:rsid w:val="005A225B"/>
    <w:rsid w:val="005A22F4"/>
    <w:rsid w:val="005A2387"/>
    <w:rsid w:val="005A23A1"/>
    <w:rsid w:val="005A23B3"/>
    <w:rsid w:val="005A23D1"/>
    <w:rsid w:val="005A2408"/>
    <w:rsid w:val="005A244C"/>
    <w:rsid w:val="005A24A9"/>
    <w:rsid w:val="005A252B"/>
    <w:rsid w:val="005A25A5"/>
    <w:rsid w:val="005A25B1"/>
    <w:rsid w:val="005A2614"/>
    <w:rsid w:val="005A2712"/>
    <w:rsid w:val="005A2753"/>
    <w:rsid w:val="005A27A1"/>
    <w:rsid w:val="005A2886"/>
    <w:rsid w:val="005A28AB"/>
    <w:rsid w:val="005A29E2"/>
    <w:rsid w:val="005A2A51"/>
    <w:rsid w:val="005A2A73"/>
    <w:rsid w:val="005A2B6B"/>
    <w:rsid w:val="005A2BA6"/>
    <w:rsid w:val="005A2BDF"/>
    <w:rsid w:val="005A2C11"/>
    <w:rsid w:val="005A2C4C"/>
    <w:rsid w:val="005A2C5E"/>
    <w:rsid w:val="005A2DB3"/>
    <w:rsid w:val="005A2E34"/>
    <w:rsid w:val="005A2EA9"/>
    <w:rsid w:val="005A2F74"/>
    <w:rsid w:val="005A2F9C"/>
    <w:rsid w:val="005A2FDA"/>
    <w:rsid w:val="005A30AB"/>
    <w:rsid w:val="005A30F8"/>
    <w:rsid w:val="005A3103"/>
    <w:rsid w:val="005A311B"/>
    <w:rsid w:val="005A3138"/>
    <w:rsid w:val="005A315C"/>
    <w:rsid w:val="005A31F6"/>
    <w:rsid w:val="005A3455"/>
    <w:rsid w:val="005A3457"/>
    <w:rsid w:val="005A34ED"/>
    <w:rsid w:val="005A3504"/>
    <w:rsid w:val="005A3526"/>
    <w:rsid w:val="005A355B"/>
    <w:rsid w:val="005A361B"/>
    <w:rsid w:val="005A3916"/>
    <w:rsid w:val="005A39CA"/>
    <w:rsid w:val="005A39DD"/>
    <w:rsid w:val="005A3A1A"/>
    <w:rsid w:val="005A3AAC"/>
    <w:rsid w:val="005A3ADA"/>
    <w:rsid w:val="005A3AF9"/>
    <w:rsid w:val="005A3B1D"/>
    <w:rsid w:val="005A3BF5"/>
    <w:rsid w:val="005A3CCA"/>
    <w:rsid w:val="005A3D00"/>
    <w:rsid w:val="005A3D13"/>
    <w:rsid w:val="005A3D7F"/>
    <w:rsid w:val="005A3DB4"/>
    <w:rsid w:val="005A3DB8"/>
    <w:rsid w:val="005A3DDE"/>
    <w:rsid w:val="005A3F3C"/>
    <w:rsid w:val="005A4072"/>
    <w:rsid w:val="005A40C6"/>
    <w:rsid w:val="005A4149"/>
    <w:rsid w:val="005A4248"/>
    <w:rsid w:val="005A42B3"/>
    <w:rsid w:val="005A42F6"/>
    <w:rsid w:val="005A42F7"/>
    <w:rsid w:val="005A43BB"/>
    <w:rsid w:val="005A447A"/>
    <w:rsid w:val="005A44BD"/>
    <w:rsid w:val="005A44DB"/>
    <w:rsid w:val="005A4514"/>
    <w:rsid w:val="005A451B"/>
    <w:rsid w:val="005A4661"/>
    <w:rsid w:val="005A467C"/>
    <w:rsid w:val="005A4742"/>
    <w:rsid w:val="005A4880"/>
    <w:rsid w:val="005A48A2"/>
    <w:rsid w:val="005A4991"/>
    <w:rsid w:val="005A49B1"/>
    <w:rsid w:val="005A49EA"/>
    <w:rsid w:val="005A4ADA"/>
    <w:rsid w:val="005A4B98"/>
    <w:rsid w:val="005A4BBF"/>
    <w:rsid w:val="005A4C96"/>
    <w:rsid w:val="005A4DA5"/>
    <w:rsid w:val="005A4DD4"/>
    <w:rsid w:val="005A4DE9"/>
    <w:rsid w:val="005A4DED"/>
    <w:rsid w:val="005A4E26"/>
    <w:rsid w:val="005A4E36"/>
    <w:rsid w:val="005A4EA5"/>
    <w:rsid w:val="005A4EC4"/>
    <w:rsid w:val="005A4FAE"/>
    <w:rsid w:val="005A506B"/>
    <w:rsid w:val="005A5075"/>
    <w:rsid w:val="005A50BE"/>
    <w:rsid w:val="005A51BF"/>
    <w:rsid w:val="005A525B"/>
    <w:rsid w:val="005A5272"/>
    <w:rsid w:val="005A527C"/>
    <w:rsid w:val="005A52A0"/>
    <w:rsid w:val="005A5392"/>
    <w:rsid w:val="005A53A4"/>
    <w:rsid w:val="005A5572"/>
    <w:rsid w:val="005A5624"/>
    <w:rsid w:val="005A5664"/>
    <w:rsid w:val="005A56AB"/>
    <w:rsid w:val="005A584D"/>
    <w:rsid w:val="005A5A25"/>
    <w:rsid w:val="005A5A37"/>
    <w:rsid w:val="005A5B09"/>
    <w:rsid w:val="005A5BCD"/>
    <w:rsid w:val="005A5C48"/>
    <w:rsid w:val="005A5C72"/>
    <w:rsid w:val="005A5CC4"/>
    <w:rsid w:val="005A5EC2"/>
    <w:rsid w:val="005A6074"/>
    <w:rsid w:val="005A61DE"/>
    <w:rsid w:val="005A622A"/>
    <w:rsid w:val="005A628E"/>
    <w:rsid w:val="005A6296"/>
    <w:rsid w:val="005A629C"/>
    <w:rsid w:val="005A62EB"/>
    <w:rsid w:val="005A6348"/>
    <w:rsid w:val="005A6371"/>
    <w:rsid w:val="005A644B"/>
    <w:rsid w:val="005A64BC"/>
    <w:rsid w:val="005A658D"/>
    <w:rsid w:val="005A65F0"/>
    <w:rsid w:val="005A6627"/>
    <w:rsid w:val="005A664D"/>
    <w:rsid w:val="005A6713"/>
    <w:rsid w:val="005A677A"/>
    <w:rsid w:val="005A6877"/>
    <w:rsid w:val="005A687E"/>
    <w:rsid w:val="005A69E0"/>
    <w:rsid w:val="005A6B46"/>
    <w:rsid w:val="005A6B9E"/>
    <w:rsid w:val="005A6BED"/>
    <w:rsid w:val="005A6C70"/>
    <w:rsid w:val="005A6D23"/>
    <w:rsid w:val="005A6D4E"/>
    <w:rsid w:val="005A6D73"/>
    <w:rsid w:val="005A6D7A"/>
    <w:rsid w:val="005A6D92"/>
    <w:rsid w:val="005A6E18"/>
    <w:rsid w:val="005A6E4B"/>
    <w:rsid w:val="005A6F50"/>
    <w:rsid w:val="005A6FA5"/>
    <w:rsid w:val="005A7008"/>
    <w:rsid w:val="005A70AC"/>
    <w:rsid w:val="005A7119"/>
    <w:rsid w:val="005A71AC"/>
    <w:rsid w:val="005A722B"/>
    <w:rsid w:val="005A728E"/>
    <w:rsid w:val="005A7310"/>
    <w:rsid w:val="005A73D9"/>
    <w:rsid w:val="005A75C0"/>
    <w:rsid w:val="005A765B"/>
    <w:rsid w:val="005A76BE"/>
    <w:rsid w:val="005A773D"/>
    <w:rsid w:val="005A7741"/>
    <w:rsid w:val="005A7752"/>
    <w:rsid w:val="005A775D"/>
    <w:rsid w:val="005A77AF"/>
    <w:rsid w:val="005A77BF"/>
    <w:rsid w:val="005A77FB"/>
    <w:rsid w:val="005A780F"/>
    <w:rsid w:val="005A781C"/>
    <w:rsid w:val="005A7845"/>
    <w:rsid w:val="005A7884"/>
    <w:rsid w:val="005A789A"/>
    <w:rsid w:val="005A78FD"/>
    <w:rsid w:val="005A7921"/>
    <w:rsid w:val="005A7A78"/>
    <w:rsid w:val="005A7B0B"/>
    <w:rsid w:val="005A7B98"/>
    <w:rsid w:val="005A7C27"/>
    <w:rsid w:val="005A7D56"/>
    <w:rsid w:val="005A7E2C"/>
    <w:rsid w:val="005A7E54"/>
    <w:rsid w:val="005A7EE9"/>
    <w:rsid w:val="005A7F82"/>
    <w:rsid w:val="005A7FB6"/>
    <w:rsid w:val="005A7FF2"/>
    <w:rsid w:val="005A7FFD"/>
    <w:rsid w:val="005B015F"/>
    <w:rsid w:val="005B01F7"/>
    <w:rsid w:val="005B0248"/>
    <w:rsid w:val="005B0274"/>
    <w:rsid w:val="005B03EB"/>
    <w:rsid w:val="005B0501"/>
    <w:rsid w:val="005B0656"/>
    <w:rsid w:val="005B06F5"/>
    <w:rsid w:val="005B071C"/>
    <w:rsid w:val="005B07C7"/>
    <w:rsid w:val="005B0831"/>
    <w:rsid w:val="005B0895"/>
    <w:rsid w:val="005B08B6"/>
    <w:rsid w:val="005B0947"/>
    <w:rsid w:val="005B09EA"/>
    <w:rsid w:val="005B0A2E"/>
    <w:rsid w:val="005B0B27"/>
    <w:rsid w:val="005B0B51"/>
    <w:rsid w:val="005B0BB2"/>
    <w:rsid w:val="005B0D3F"/>
    <w:rsid w:val="005B0E7B"/>
    <w:rsid w:val="005B0F44"/>
    <w:rsid w:val="005B105B"/>
    <w:rsid w:val="005B1079"/>
    <w:rsid w:val="005B108C"/>
    <w:rsid w:val="005B10D3"/>
    <w:rsid w:val="005B117B"/>
    <w:rsid w:val="005B11A2"/>
    <w:rsid w:val="005B1276"/>
    <w:rsid w:val="005B1318"/>
    <w:rsid w:val="005B131B"/>
    <w:rsid w:val="005B1446"/>
    <w:rsid w:val="005B14B9"/>
    <w:rsid w:val="005B1525"/>
    <w:rsid w:val="005B158F"/>
    <w:rsid w:val="005B15E0"/>
    <w:rsid w:val="005B16AB"/>
    <w:rsid w:val="005B16E5"/>
    <w:rsid w:val="005B1784"/>
    <w:rsid w:val="005B17B5"/>
    <w:rsid w:val="005B1928"/>
    <w:rsid w:val="005B19C1"/>
    <w:rsid w:val="005B1A79"/>
    <w:rsid w:val="005B1BCB"/>
    <w:rsid w:val="005B1C05"/>
    <w:rsid w:val="005B1C06"/>
    <w:rsid w:val="005B1DB6"/>
    <w:rsid w:val="005B1ECD"/>
    <w:rsid w:val="005B1EEE"/>
    <w:rsid w:val="005B1F2C"/>
    <w:rsid w:val="005B1FDC"/>
    <w:rsid w:val="005B1FF0"/>
    <w:rsid w:val="005B2036"/>
    <w:rsid w:val="005B20FC"/>
    <w:rsid w:val="005B215D"/>
    <w:rsid w:val="005B216C"/>
    <w:rsid w:val="005B2314"/>
    <w:rsid w:val="005B2344"/>
    <w:rsid w:val="005B235E"/>
    <w:rsid w:val="005B237D"/>
    <w:rsid w:val="005B24CC"/>
    <w:rsid w:val="005B24DA"/>
    <w:rsid w:val="005B2592"/>
    <w:rsid w:val="005B25D8"/>
    <w:rsid w:val="005B261F"/>
    <w:rsid w:val="005B26CA"/>
    <w:rsid w:val="005B27D1"/>
    <w:rsid w:val="005B27F5"/>
    <w:rsid w:val="005B2817"/>
    <w:rsid w:val="005B2919"/>
    <w:rsid w:val="005B2956"/>
    <w:rsid w:val="005B2ACF"/>
    <w:rsid w:val="005B2BC3"/>
    <w:rsid w:val="005B2BE5"/>
    <w:rsid w:val="005B2C27"/>
    <w:rsid w:val="005B2C48"/>
    <w:rsid w:val="005B2D19"/>
    <w:rsid w:val="005B2D80"/>
    <w:rsid w:val="005B2D9D"/>
    <w:rsid w:val="005B2E34"/>
    <w:rsid w:val="005B2F8A"/>
    <w:rsid w:val="005B2FAF"/>
    <w:rsid w:val="005B3102"/>
    <w:rsid w:val="005B3191"/>
    <w:rsid w:val="005B3197"/>
    <w:rsid w:val="005B325A"/>
    <w:rsid w:val="005B32D8"/>
    <w:rsid w:val="005B3331"/>
    <w:rsid w:val="005B3376"/>
    <w:rsid w:val="005B34B9"/>
    <w:rsid w:val="005B34CA"/>
    <w:rsid w:val="005B3566"/>
    <w:rsid w:val="005B356B"/>
    <w:rsid w:val="005B3653"/>
    <w:rsid w:val="005B3684"/>
    <w:rsid w:val="005B36B5"/>
    <w:rsid w:val="005B3760"/>
    <w:rsid w:val="005B3794"/>
    <w:rsid w:val="005B396F"/>
    <w:rsid w:val="005B3BA6"/>
    <w:rsid w:val="005B3BB7"/>
    <w:rsid w:val="005B3BEB"/>
    <w:rsid w:val="005B3BF5"/>
    <w:rsid w:val="005B3C0D"/>
    <w:rsid w:val="005B3D43"/>
    <w:rsid w:val="005B3D54"/>
    <w:rsid w:val="005B3DC1"/>
    <w:rsid w:val="005B3E32"/>
    <w:rsid w:val="005B3F48"/>
    <w:rsid w:val="005B4029"/>
    <w:rsid w:val="005B40AE"/>
    <w:rsid w:val="005B4105"/>
    <w:rsid w:val="005B411E"/>
    <w:rsid w:val="005B4175"/>
    <w:rsid w:val="005B417F"/>
    <w:rsid w:val="005B42E3"/>
    <w:rsid w:val="005B4312"/>
    <w:rsid w:val="005B4413"/>
    <w:rsid w:val="005B447F"/>
    <w:rsid w:val="005B44AC"/>
    <w:rsid w:val="005B452A"/>
    <w:rsid w:val="005B454E"/>
    <w:rsid w:val="005B45C3"/>
    <w:rsid w:val="005B461B"/>
    <w:rsid w:val="005B4640"/>
    <w:rsid w:val="005B4683"/>
    <w:rsid w:val="005B4724"/>
    <w:rsid w:val="005B4783"/>
    <w:rsid w:val="005B4800"/>
    <w:rsid w:val="005B4880"/>
    <w:rsid w:val="005B4913"/>
    <w:rsid w:val="005B4938"/>
    <w:rsid w:val="005B4A14"/>
    <w:rsid w:val="005B4A32"/>
    <w:rsid w:val="005B4AAF"/>
    <w:rsid w:val="005B4B7C"/>
    <w:rsid w:val="005B4BD2"/>
    <w:rsid w:val="005B4C15"/>
    <w:rsid w:val="005B4C87"/>
    <w:rsid w:val="005B4CAD"/>
    <w:rsid w:val="005B4CE5"/>
    <w:rsid w:val="005B4D22"/>
    <w:rsid w:val="005B4E2C"/>
    <w:rsid w:val="005B4EC1"/>
    <w:rsid w:val="005B4F58"/>
    <w:rsid w:val="005B4F8C"/>
    <w:rsid w:val="005B5063"/>
    <w:rsid w:val="005B5140"/>
    <w:rsid w:val="005B514A"/>
    <w:rsid w:val="005B51C1"/>
    <w:rsid w:val="005B523F"/>
    <w:rsid w:val="005B5275"/>
    <w:rsid w:val="005B530A"/>
    <w:rsid w:val="005B5317"/>
    <w:rsid w:val="005B5342"/>
    <w:rsid w:val="005B53FC"/>
    <w:rsid w:val="005B5409"/>
    <w:rsid w:val="005B5539"/>
    <w:rsid w:val="005B5601"/>
    <w:rsid w:val="005B56E5"/>
    <w:rsid w:val="005B5703"/>
    <w:rsid w:val="005B575A"/>
    <w:rsid w:val="005B57B4"/>
    <w:rsid w:val="005B57FB"/>
    <w:rsid w:val="005B58BB"/>
    <w:rsid w:val="005B5A37"/>
    <w:rsid w:val="005B5ACE"/>
    <w:rsid w:val="005B5AEF"/>
    <w:rsid w:val="005B5B19"/>
    <w:rsid w:val="005B5B3B"/>
    <w:rsid w:val="005B5B53"/>
    <w:rsid w:val="005B5B5C"/>
    <w:rsid w:val="005B5B73"/>
    <w:rsid w:val="005B5B99"/>
    <w:rsid w:val="005B5DE5"/>
    <w:rsid w:val="005B5EE2"/>
    <w:rsid w:val="005B5EFC"/>
    <w:rsid w:val="005B5EFF"/>
    <w:rsid w:val="005B5F44"/>
    <w:rsid w:val="005B6107"/>
    <w:rsid w:val="005B620C"/>
    <w:rsid w:val="005B6226"/>
    <w:rsid w:val="005B62C3"/>
    <w:rsid w:val="005B62D8"/>
    <w:rsid w:val="005B62EC"/>
    <w:rsid w:val="005B63FB"/>
    <w:rsid w:val="005B64D6"/>
    <w:rsid w:val="005B658F"/>
    <w:rsid w:val="005B664A"/>
    <w:rsid w:val="005B66B3"/>
    <w:rsid w:val="005B66FA"/>
    <w:rsid w:val="005B689D"/>
    <w:rsid w:val="005B68F0"/>
    <w:rsid w:val="005B6942"/>
    <w:rsid w:val="005B6944"/>
    <w:rsid w:val="005B6C32"/>
    <w:rsid w:val="005B6C46"/>
    <w:rsid w:val="005B6C5F"/>
    <w:rsid w:val="005B6DA4"/>
    <w:rsid w:val="005B6DEA"/>
    <w:rsid w:val="005B6F36"/>
    <w:rsid w:val="005B7045"/>
    <w:rsid w:val="005B708D"/>
    <w:rsid w:val="005B709C"/>
    <w:rsid w:val="005B7100"/>
    <w:rsid w:val="005B7123"/>
    <w:rsid w:val="005B729F"/>
    <w:rsid w:val="005B73E3"/>
    <w:rsid w:val="005B741C"/>
    <w:rsid w:val="005B7429"/>
    <w:rsid w:val="005B74B8"/>
    <w:rsid w:val="005B74F1"/>
    <w:rsid w:val="005B75F5"/>
    <w:rsid w:val="005B76AF"/>
    <w:rsid w:val="005B7816"/>
    <w:rsid w:val="005B78AD"/>
    <w:rsid w:val="005B7979"/>
    <w:rsid w:val="005B7AF4"/>
    <w:rsid w:val="005B7D18"/>
    <w:rsid w:val="005B7D29"/>
    <w:rsid w:val="005B7DAB"/>
    <w:rsid w:val="005B7DFE"/>
    <w:rsid w:val="005B7E81"/>
    <w:rsid w:val="005B7EB8"/>
    <w:rsid w:val="005B7EC0"/>
    <w:rsid w:val="005B7F0B"/>
    <w:rsid w:val="005B7F0D"/>
    <w:rsid w:val="005B7F74"/>
    <w:rsid w:val="005B7F80"/>
    <w:rsid w:val="005C0035"/>
    <w:rsid w:val="005C0091"/>
    <w:rsid w:val="005C0273"/>
    <w:rsid w:val="005C0287"/>
    <w:rsid w:val="005C02F1"/>
    <w:rsid w:val="005C02FA"/>
    <w:rsid w:val="005C035F"/>
    <w:rsid w:val="005C03CD"/>
    <w:rsid w:val="005C0419"/>
    <w:rsid w:val="005C0421"/>
    <w:rsid w:val="005C0450"/>
    <w:rsid w:val="005C0533"/>
    <w:rsid w:val="005C0553"/>
    <w:rsid w:val="005C0560"/>
    <w:rsid w:val="005C06C0"/>
    <w:rsid w:val="005C0766"/>
    <w:rsid w:val="005C078F"/>
    <w:rsid w:val="005C0925"/>
    <w:rsid w:val="005C09A8"/>
    <w:rsid w:val="005C09D9"/>
    <w:rsid w:val="005C0A09"/>
    <w:rsid w:val="005C0A5B"/>
    <w:rsid w:val="005C0B16"/>
    <w:rsid w:val="005C0B36"/>
    <w:rsid w:val="005C0BDB"/>
    <w:rsid w:val="005C0BE5"/>
    <w:rsid w:val="005C0C67"/>
    <w:rsid w:val="005C0CB5"/>
    <w:rsid w:val="005C0D3E"/>
    <w:rsid w:val="005C0DBD"/>
    <w:rsid w:val="005C0FBB"/>
    <w:rsid w:val="005C1118"/>
    <w:rsid w:val="005C1137"/>
    <w:rsid w:val="005C12E4"/>
    <w:rsid w:val="005C131C"/>
    <w:rsid w:val="005C1350"/>
    <w:rsid w:val="005C1397"/>
    <w:rsid w:val="005C142A"/>
    <w:rsid w:val="005C1507"/>
    <w:rsid w:val="005C1545"/>
    <w:rsid w:val="005C1652"/>
    <w:rsid w:val="005C16D6"/>
    <w:rsid w:val="005C1725"/>
    <w:rsid w:val="005C1738"/>
    <w:rsid w:val="005C17E9"/>
    <w:rsid w:val="005C186C"/>
    <w:rsid w:val="005C18D9"/>
    <w:rsid w:val="005C194F"/>
    <w:rsid w:val="005C19F0"/>
    <w:rsid w:val="005C1A2B"/>
    <w:rsid w:val="005C1A93"/>
    <w:rsid w:val="005C1B96"/>
    <w:rsid w:val="005C1BFC"/>
    <w:rsid w:val="005C1C48"/>
    <w:rsid w:val="005C1CDF"/>
    <w:rsid w:val="005C1CF4"/>
    <w:rsid w:val="005C1D0E"/>
    <w:rsid w:val="005C1D24"/>
    <w:rsid w:val="005C1D31"/>
    <w:rsid w:val="005C1EB0"/>
    <w:rsid w:val="005C2038"/>
    <w:rsid w:val="005C2137"/>
    <w:rsid w:val="005C21AF"/>
    <w:rsid w:val="005C22AC"/>
    <w:rsid w:val="005C22CC"/>
    <w:rsid w:val="005C232E"/>
    <w:rsid w:val="005C233B"/>
    <w:rsid w:val="005C2346"/>
    <w:rsid w:val="005C2480"/>
    <w:rsid w:val="005C24F2"/>
    <w:rsid w:val="005C2518"/>
    <w:rsid w:val="005C25E2"/>
    <w:rsid w:val="005C261D"/>
    <w:rsid w:val="005C2671"/>
    <w:rsid w:val="005C267F"/>
    <w:rsid w:val="005C2721"/>
    <w:rsid w:val="005C2870"/>
    <w:rsid w:val="005C2983"/>
    <w:rsid w:val="005C2A3E"/>
    <w:rsid w:val="005C2AF7"/>
    <w:rsid w:val="005C2BB5"/>
    <w:rsid w:val="005C2D65"/>
    <w:rsid w:val="005C2D81"/>
    <w:rsid w:val="005C2E47"/>
    <w:rsid w:val="005C2F59"/>
    <w:rsid w:val="005C30B7"/>
    <w:rsid w:val="005C30E3"/>
    <w:rsid w:val="005C31FB"/>
    <w:rsid w:val="005C3337"/>
    <w:rsid w:val="005C3412"/>
    <w:rsid w:val="005C35A5"/>
    <w:rsid w:val="005C3672"/>
    <w:rsid w:val="005C375D"/>
    <w:rsid w:val="005C3809"/>
    <w:rsid w:val="005C384A"/>
    <w:rsid w:val="005C38D4"/>
    <w:rsid w:val="005C3965"/>
    <w:rsid w:val="005C39A3"/>
    <w:rsid w:val="005C3A7E"/>
    <w:rsid w:val="005C3AB9"/>
    <w:rsid w:val="005C3B24"/>
    <w:rsid w:val="005C3B6C"/>
    <w:rsid w:val="005C3C4B"/>
    <w:rsid w:val="005C3C73"/>
    <w:rsid w:val="005C3D9B"/>
    <w:rsid w:val="005C3DDE"/>
    <w:rsid w:val="005C3DF6"/>
    <w:rsid w:val="005C3E34"/>
    <w:rsid w:val="005C3EA0"/>
    <w:rsid w:val="005C3EC5"/>
    <w:rsid w:val="005C3F3E"/>
    <w:rsid w:val="005C3F69"/>
    <w:rsid w:val="005C4104"/>
    <w:rsid w:val="005C416A"/>
    <w:rsid w:val="005C41F4"/>
    <w:rsid w:val="005C4250"/>
    <w:rsid w:val="005C430E"/>
    <w:rsid w:val="005C44FB"/>
    <w:rsid w:val="005C4591"/>
    <w:rsid w:val="005C45EA"/>
    <w:rsid w:val="005C4891"/>
    <w:rsid w:val="005C48E3"/>
    <w:rsid w:val="005C4A20"/>
    <w:rsid w:val="005C4A33"/>
    <w:rsid w:val="005C4A56"/>
    <w:rsid w:val="005C4AC0"/>
    <w:rsid w:val="005C4B0A"/>
    <w:rsid w:val="005C4C6F"/>
    <w:rsid w:val="005C4CEA"/>
    <w:rsid w:val="005C4CFC"/>
    <w:rsid w:val="005C4D11"/>
    <w:rsid w:val="005C4D52"/>
    <w:rsid w:val="005C4D58"/>
    <w:rsid w:val="005C4E2B"/>
    <w:rsid w:val="005C4F13"/>
    <w:rsid w:val="005C4F31"/>
    <w:rsid w:val="005C4F3E"/>
    <w:rsid w:val="005C4F68"/>
    <w:rsid w:val="005C4F8F"/>
    <w:rsid w:val="005C4F9B"/>
    <w:rsid w:val="005C4FE3"/>
    <w:rsid w:val="005C505B"/>
    <w:rsid w:val="005C505C"/>
    <w:rsid w:val="005C507C"/>
    <w:rsid w:val="005C509B"/>
    <w:rsid w:val="005C50F1"/>
    <w:rsid w:val="005C52BB"/>
    <w:rsid w:val="005C5316"/>
    <w:rsid w:val="005C5388"/>
    <w:rsid w:val="005C5416"/>
    <w:rsid w:val="005C5452"/>
    <w:rsid w:val="005C5503"/>
    <w:rsid w:val="005C551E"/>
    <w:rsid w:val="005C55AA"/>
    <w:rsid w:val="005C55EC"/>
    <w:rsid w:val="005C564A"/>
    <w:rsid w:val="005C568A"/>
    <w:rsid w:val="005C5719"/>
    <w:rsid w:val="005C5799"/>
    <w:rsid w:val="005C5815"/>
    <w:rsid w:val="005C58F8"/>
    <w:rsid w:val="005C59B1"/>
    <w:rsid w:val="005C5ABD"/>
    <w:rsid w:val="005C5B3C"/>
    <w:rsid w:val="005C5BDA"/>
    <w:rsid w:val="005C5BF9"/>
    <w:rsid w:val="005C5C25"/>
    <w:rsid w:val="005C5D2B"/>
    <w:rsid w:val="005C5E57"/>
    <w:rsid w:val="005C5EA0"/>
    <w:rsid w:val="005C5F3B"/>
    <w:rsid w:val="005C6037"/>
    <w:rsid w:val="005C618B"/>
    <w:rsid w:val="005C6195"/>
    <w:rsid w:val="005C6260"/>
    <w:rsid w:val="005C6279"/>
    <w:rsid w:val="005C6318"/>
    <w:rsid w:val="005C6420"/>
    <w:rsid w:val="005C6487"/>
    <w:rsid w:val="005C64F7"/>
    <w:rsid w:val="005C6554"/>
    <w:rsid w:val="005C6627"/>
    <w:rsid w:val="005C67DB"/>
    <w:rsid w:val="005C67E0"/>
    <w:rsid w:val="005C67F3"/>
    <w:rsid w:val="005C6811"/>
    <w:rsid w:val="005C6857"/>
    <w:rsid w:val="005C693F"/>
    <w:rsid w:val="005C6953"/>
    <w:rsid w:val="005C6978"/>
    <w:rsid w:val="005C69AC"/>
    <w:rsid w:val="005C69F5"/>
    <w:rsid w:val="005C6ABA"/>
    <w:rsid w:val="005C6ABF"/>
    <w:rsid w:val="005C6AC1"/>
    <w:rsid w:val="005C6AC6"/>
    <w:rsid w:val="005C6D21"/>
    <w:rsid w:val="005C6DF0"/>
    <w:rsid w:val="005C6E0C"/>
    <w:rsid w:val="005C6E10"/>
    <w:rsid w:val="005C6EC6"/>
    <w:rsid w:val="005C6F44"/>
    <w:rsid w:val="005C6FC5"/>
    <w:rsid w:val="005C6FF9"/>
    <w:rsid w:val="005C7139"/>
    <w:rsid w:val="005C7191"/>
    <w:rsid w:val="005C7236"/>
    <w:rsid w:val="005C72C6"/>
    <w:rsid w:val="005C7333"/>
    <w:rsid w:val="005C738E"/>
    <w:rsid w:val="005C73C5"/>
    <w:rsid w:val="005C74A1"/>
    <w:rsid w:val="005C750C"/>
    <w:rsid w:val="005C75CA"/>
    <w:rsid w:val="005C75F8"/>
    <w:rsid w:val="005C76F4"/>
    <w:rsid w:val="005C7752"/>
    <w:rsid w:val="005C775F"/>
    <w:rsid w:val="005C7832"/>
    <w:rsid w:val="005C788D"/>
    <w:rsid w:val="005C7895"/>
    <w:rsid w:val="005C7972"/>
    <w:rsid w:val="005C7AD1"/>
    <w:rsid w:val="005C7AD2"/>
    <w:rsid w:val="005C7B78"/>
    <w:rsid w:val="005C7E7C"/>
    <w:rsid w:val="005C7E98"/>
    <w:rsid w:val="005D0000"/>
    <w:rsid w:val="005D001D"/>
    <w:rsid w:val="005D0037"/>
    <w:rsid w:val="005D005B"/>
    <w:rsid w:val="005D008C"/>
    <w:rsid w:val="005D01B5"/>
    <w:rsid w:val="005D0297"/>
    <w:rsid w:val="005D02F5"/>
    <w:rsid w:val="005D033E"/>
    <w:rsid w:val="005D034C"/>
    <w:rsid w:val="005D03C1"/>
    <w:rsid w:val="005D03D1"/>
    <w:rsid w:val="005D047B"/>
    <w:rsid w:val="005D0550"/>
    <w:rsid w:val="005D06C7"/>
    <w:rsid w:val="005D070F"/>
    <w:rsid w:val="005D071C"/>
    <w:rsid w:val="005D082A"/>
    <w:rsid w:val="005D084D"/>
    <w:rsid w:val="005D09AE"/>
    <w:rsid w:val="005D0C2E"/>
    <w:rsid w:val="005D0C5C"/>
    <w:rsid w:val="005D0D01"/>
    <w:rsid w:val="005D0D16"/>
    <w:rsid w:val="005D0E50"/>
    <w:rsid w:val="005D0ED2"/>
    <w:rsid w:val="005D0EF4"/>
    <w:rsid w:val="005D0F4E"/>
    <w:rsid w:val="005D0F96"/>
    <w:rsid w:val="005D0FBB"/>
    <w:rsid w:val="005D0FC1"/>
    <w:rsid w:val="005D1013"/>
    <w:rsid w:val="005D1052"/>
    <w:rsid w:val="005D10B9"/>
    <w:rsid w:val="005D1193"/>
    <w:rsid w:val="005D1243"/>
    <w:rsid w:val="005D1299"/>
    <w:rsid w:val="005D1322"/>
    <w:rsid w:val="005D141B"/>
    <w:rsid w:val="005D144E"/>
    <w:rsid w:val="005D159B"/>
    <w:rsid w:val="005D1625"/>
    <w:rsid w:val="005D1630"/>
    <w:rsid w:val="005D1725"/>
    <w:rsid w:val="005D17D4"/>
    <w:rsid w:val="005D1814"/>
    <w:rsid w:val="005D18AE"/>
    <w:rsid w:val="005D18F6"/>
    <w:rsid w:val="005D19DC"/>
    <w:rsid w:val="005D1AE9"/>
    <w:rsid w:val="005D1AF0"/>
    <w:rsid w:val="005D1AFF"/>
    <w:rsid w:val="005D1C67"/>
    <w:rsid w:val="005D1C9E"/>
    <w:rsid w:val="005D1CAE"/>
    <w:rsid w:val="005D1CDB"/>
    <w:rsid w:val="005D1D54"/>
    <w:rsid w:val="005D1DD5"/>
    <w:rsid w:val="005D1E4F"/>
    <w:rsid w:val="005D1EF6"/>
    <w:rsid w:val="005D1EFD"/>
    <w:rsid w:val="005D1FF7"/>
    <w:rsid w:val="005D1FF9"/>
    <w:rsid w:val="005D208F"/>
    <w:rsid w:val="005D20B9"/>
    <w:rsid w:val="005D20D5"/>
    <w:rsid w:val="005D210A"/>
    <w:rsid w:val="005D213E"/>
    <w:rsid w:val="005D215C"/>
    <w:rsid w:val="005D219E"/>
    <w:rsid w:val="005D21BE"/>
    <w:rsid w:val="005D2211"/>
    <w:rsid w:val="005D225C"/>
    <w:rsid w:val="005D225E"/>
    <w:rsid w:val="005D228E"/>
    <w:rsid w:val="005D22A6"/>
    <w:rsid w:val="005D254C"/>
    <w:rsid w:val="005D2552"/>
    <w:rsid w:val="005D27F6"/>
    <w:rsid w:val="005D2804"/>
    <w:rsid w:val="005D286C"/>
    <w:rsid w:val="005D28AD"/>
    <w:rsid w:val="005D28EA"/>
    <w:rsid w:val="005D29A5"/>
    <w:rsid w:val="005D29FA"/>
    <w:rsid w:val="005D2A0B"/>
    <w:rsid w:val="005D2A4E"/>
    <w:rsid w:val="005D2A7D"/>
    <w:rsid w:val="005D2B98"/>
    <w:rsid w:val="005D2C67"/>
    <w:rsid w:val="005D2D11"/>
    <w:rsid w:val="005D2D5F"/>
    <w:rsid w:val="005D2EB7"/>
    <w:rsid w:val="005D2ED1"/>
    <w:rsid w:val="005D2EEF"/>
    <w:rsid w:val="005D2F21"/>
    <w:rsid w:val="005D2F25"/>
    <w:rsid w:val="005D3023"/>
    <w:rsid w:val="005D308F"/>
    <w:rsid w:val="005D30DB"/>
    <w:rsid w:val="005D3114"/>
    <w:rsid w:val="005D31F1"/>
    <w:rsid w:val="005D323F"/>
    <w:rsid w:val="005D3240"/>
    <w:rsid w:val="005D3241"/>
    <w:rsid w:val="005D32BD"/>
    <w:rsid w:val="005D32EF"/>
    <w:rsid w:val="005D3376"/>
    <w:rsid w:val="005D3453"/>
    <w:rsid w:val="005D3562"/>
    <w:rsid w:val="005D35E4"/>
    <w:rsid w:val="005D3619"/>
    <w:rsid w:val="005D3652"/>
    <w:rsid w:val="005D36EE"/>
    <w:rsid w:val="005D376A"/>
    <w:rsid w:val="005D3972"/>
    <w:rsid w:val="005D39BE"/>
    <w:rsid w:val="005D39EE"/>
    <w:rsid w:val="005D39FD"/>
    <w:rsid w:val="005D3A2E"/>
    <w:rsid w:val="005D3A98"/>
    <w:rsid w:val="005D3A9D"/>
    <w:rsid w:val="005D3AA6"/>
    <w:rsid w:val="005D3AB8"/>
    <w:rsid w:val="005D3AFF"/>
    <w:rsid w:val="005D3C08"/>
    <w:rsid w:val="005D3C8F"/>
    <w:rsid w:val="005D3DB7"/>
    <w:rsid w:val="005D3E32"/>
    <w:rsid w:val="005D3EA9"/>
    <w:rsid w:val="005D3F6A"/>
    <w:rsid w:val="005D3F85"/>
    <w:rsid w:val="005D3FC2"/>
    <w:rsid w:val="005D3FD9"/>
    <w:rsid w:val="005D3FFC"/>
    <w:rsid w:val="005D4061"/>
    <w:rsid w:val="005D40EF"/>
    <w:rsid w:val="005D4187"/>
    <w:rsid w:val="005D4211"/>
    <w:rsid w:val="005D433A"/>
    <w:rsid w:val="005D438D"/>
    <w:rsid w:val="005D455B"/>
    <w:rsid w:val="005D45BE"/>
    <w:rsid w:val="005D469E"/>
    <w:rsid w:val="005D46EA"/>
    <w:rsid w:val="005D4724"/>
    <w:rsid w:val="005D4769"/>
    <w:rsid w:val="005D48EC"/>
    <w:rsid w:val="005D494F"/>
    <w:rsid w:val="005D4A70"/>
    <w:rsid w:val="005D4AE5"/>
    <w:rsid w:val="005D4CD5"/>
    <w:rsid w:val="005D4CDC"/>
    <w:rsid w:val="005D4D18"/>
    <w:rsid w:val="005D4D7C"/>
    <w:rsid w:val="005D4E1F"/>
    <w:rsid w:val="005D4EEF"/>
    <w:rsid w:val="005D4F60"/>
    <w:rsid w:val="005D4FC9"/>
    <w:rsid w:val="005D502B"/>
    <w:rsid w:val="005D5061"/>
    <w:rsid w:val="005D5123"/>
    <w:rsid w:val="005D518C"/>
    <w:rsid w:val="005D5208"/>
    <w:rsid w:val="005D5245"/>
    <w:rsid w:val="005D52B2"/>
    <w:rsid w:val="005D5448"/>
    <w:rsid w:val="005D5463"/>
    <w:rsid w:val="005D54D0"/>
    <w:rsid w:val="005D5529"/>
    <w:rsid w:val="005D5549"/>
    <w:rsid w:val="005D55F5"/>
    <w:rsid w:val="005D55F6"/>
    <w:rsid w:val="005D56DE"/>
    <w:rsid w:val="005D5732"/>
    <w:rsid w:val="005D575F"/>
    <w:rsid w:val="005D5780"/>
    <w:rsid w:val="005D5818"/>
    <w:rsid w:val="005D58A2"/>
    <w:rsid w:val="005D5C08"/>
    <w:rsid w:val="005D5CE6"/>
    <w:rsid w:val="005D5CF4"/>
    <w:rsid w:val="005D5D21"/>
    <w:rsid w:val="005D5D35"/>
    <w:rsid w:val="005D5D51"/>
    <w:rsid w:val="005D5E1F"/>
    <w:rsid w:val="005D5E8E"/>
    <w:rsid w:val="005D5EB5"/>
    <w:rsid w:val="005D5F22"/>
    <w:rsid w:val="005D5FB5"/>
    <w:rsid w:val="005D5FBD"/>
    <w:rsid w:val="005D6093"/>
    <w:rsid w:val="005D60A0"/>
    <w:rsid w:val="005D60BD"/>
    <w:rsid w:val="005D6123"/>
    <w:rsid w:val="005D612A"/>
    <w:rsid w:val="005D6212"/>
    <w:rsid w:val="005D6237"/>
    <w:rsid w:val="005D63CB"/>
    <w:rsid w:val="005D6442"/>
    <w:rsid w:val="005D65D5"/>
    <w:rsid w:val="005D6643"/>
    <w:rsid w:val="005D672C"/>
    <w:rsid w:val="005D67FA"/>
    <w:rsid w:val="005D6891"/>
    <w:rsid w:val="005D690C"/>
    <w:rsid w:val="005D698C"/>
    <w:rsid w:val="005D6A91"/>
    <w:rsid w:val="005D6AB9"/>
    <w:rsid w:val="005D6AD2"/>
    <w:rsid w:val="005D6BEF"/>
    <w:rsid w:val="005D6C6F"/>
    <w:rsid w:val="005D6D63"/>
    <w:rsid w:val="005D6E04"/>
    <w:rsid w:val="005D6E32"/>
    <w:rsid w:val="005D6E6E"/>
    <w:rsid w:val="005D6F00"/>
    <w:rsid w:val="005D6F0F"/>
    <w:rsid w:val="005D6F66"/>
    <w:rsid w:val="005D7025"/>
    <w:rsid w:val="005D7026"/>
    <w:rsid w:val="005D7065"/>
    <w:rsid w:val="005D70A7"/>
    <w:rsid w:val="005D71B1"/>
    <w:rsid w:val="005D72D6"/>
    <w:rsid w:val="005D7308"/>
    <w:rsid w:val="005D745B"/>
    <w:rsid w:val="005D74CB"/>
    <w:rsid w:val="005D7567"/>
    <w:rsid w:val="005D75A6"/>
    <w:rsid w:val="005D767F"/>
    <w:rsid w:val="005D768A"/>
    <w:rsid w:val="005D76ED"/>
    <w:rsid w:val="005D7730"/>
    <w:rsid w:val="005D7763"/>
    <w:rsid w:val="005D7865"/>
    <w:rsid w:val="005D789E"/>
    <w:rsid w:val="005D7ADA"/>
    <w:rsid w:val="005D7B64"/>
    <w:rsid w:val="005D7B7E"/>
    <w:rsid w:val="005D7C36"/>
    <w:rsid w:val="005D7C5C"/>
    <w:rsid w:val="005D7CA0"/>
    <w:rsid w:val="005D7CBB"/>
    <w:rsid w:val="005D7EA7"/>
    <w:rsid w:val="005D7F09"/>
    <w:rsid w:val="005E00F8"/>
    <w:rsid w:val="005E011F"/>
    <w:rsid w:val="005E01E9"/>
    <w:rsid w:val="005E0217"/>
    <w:rsid w:val="005E021D"/>
    <w:rsid w:val="005E0382"/>
    <w:rsid w:val="005E03E5"/>
    <w:rsid w:val="005E0413"/>
    <w:rsid w:val="005E04D6"/>
    <w:rsid w:val="005E0512"/>
    <w:rsid w:val="005E056F"/>
    <w:rsid w:val="005E059E"/>
    <w:rsid w:val="005E05CF"/>
    <w:rsid w:val="005E05DC"/>
    <w:rsid w:val="005E0657"/>
    <w:rsid w:val="005E0671"/>
    <w:rsid w:val="005E0678"/>
    <w:rsid w:val="005E07C5"/>
    <w:rsid w:val="005E0841"/>
    <w:rsid w:val="005E084B"/>
    <w:rsid w:val="005E085A"/>
    <w:rsid w:val="005E0968"/>
    <w:rsid w:val="005E09DC"/>
    <w:rsid w:val="005E09E8"/>
    <w:rsid w:val="005E0A41"/>
    <w:rsid w:val="005E0A93"/>
    <w:rsid w:val="005E0B75"/>
    <w:rsid w:val="005E0C20"/>
    <w:rsid w:val="005E0C40"/>
    <w:rsid w:val="005E0C9F"/>
    <w:rsid w:val="005E0CA2"/>
    <w:rsid w:val="005E0E1D"/>
    <w:rsid w:val="005E0E75"/>
    <w:rsid w:val="005E0EB4"/>
    <w:rsid w:val="005E0F04"/>
    <w:rsid w:val="005E0F1A"/>
    <w:rsid w:val="005E0F4E"/>
    <w:rsid w:val="005E0F87"/>
    <w:rsid w:val="005E0F8C"/>
    <w:rsid w:val="005E0FFB"/>
    <w:rsid w:val="005E101C"/>
    <w:rsid w:val="005E10C4"/>
    <w:rsid w:val="005E10EB"/>
    <w:rsid w:val="005E1130"/>
    <w:rsid w:val="005E11F4"/>
    <w:rsid w:val="005E1206"/>
    <w:rsid w:val="005E12ED"/>
    <w:rsid w:val="005E139C"/>
    <w:rsid w:val="005E13D6"/>
    <w:rsid w:val="005E1480"/>
    <w:rsid w:val="005E1599"/>
    <w:rsid w:val="005E16D4"/>
    <w:rsid w:val="005E1702"/>
    <w:rsid w:val="005E1789"/>
    <w:rsid w:val="005E1815"/>
    <w:rsid w:val="005E18FD"/>
    <w:rsid w:val="005E1936"/>
    <w:rsid w:val="005E198B"/>
    <w:rsid w:val="005E1998"/>
    <w:rsid w:val="005E1AB0"/>
    <w:rsid w:val="005E1B59"/>
    <w:rsid w:val="005E1BC9"/>
    <w:rsid w:val="005E1BD4"/>
    <w:rsid w:val="005E1DA0"/>
    <w:rsid w:val="005E1E2B"/>
    <w:rsid w:val="005E1E6A"/>
    <w:rsid w:val="005E1F63"/>
    <w:rsid w:val="005E1FA3"/>
    <w:rsid w:val="005E1FCB"/>
    <w:rsid w:val="005E2001"/>
    <w:rsid w:val="005E2032"/>
    <w:rsid w:val="005E2070"/>
    <w:rsid w:val="005E20A6"/>
    <w:rsid w:val="005E20DB"/>
    <w:rsid w:val="005E2157"/>
    <w:rsid w:val="005E219B"/>
    <w:rsid w:val="005E219D"/>
    <w:rsid w:val="005E21E0"/>
    <w:rsid w:val="005E2298"/>
    <w:rsid w:val="005E233E"/>
    <w:rsid w:val="005E23AF"/>
    <w:rsid w:val="005E24AD"/>
    <w:rsid w:val="005E24B7"/>
    <w:rsid w:val="005E2539"/>
    <w:rsid w:val="005E25A2"/>
    <w:rsid w:val="005E25F9"/>
    <w:rsid w:val="005E2615"/>
    <w:rsid w:val="005E2691"/>
    <w:rsid w:val="005E26AC"/>
    <w:rsid w:val="005E2767"/>
    <w:rsid w:val="005E2832"/>
    <w:rsid w:val="005E28CC"/>
    <w:rsid w:val="005E28EB"/>
    <w:rsid w:val="005E292A"/>
    <w:rsid w:val="005E2A22"/>
    <w:rsid w:val="005E2A9B"/>
    <w:rsid w:val="005E2B07"/>
    <w:rsid w:val="005E2B45"/>
    <w:rsid w:val="005E2B9C"/>
    <w:rsid w:val="005E2BA7"/>
    <w:rsid w:val="005E2C12"/>
    <w:rsid w:val="005E2DA0"/>
    <w:rsid w:val="005E2E90"/>
    <w:rsid w:val="005E2EE9"/>
    <w:rsid w:val="005E2FF2"/>
    <w:rsid w:val="005E30A5"/>
    <w:rsid w:val="005E30AF"/>
    <w:rsid w:val="005E30F4"/>
    <w:rsid w:val="005E32CE"/>
    <w:rsid w:val="005E3422"/>
    <w:rsid w:val="005E342E"/>
    <w:rsid w:val="005E354F"/>
    <w:rsid w:val="005E35D0"/>
    <w:rsid w:val="005E3613"/>
    <w:rsid w:val="005E3715"/>
    <w:rsid w:val="005E379F"/>
    <w:rsid w:val="005E38FC"/>
    <w:rsid w:val="005E3ACE"/>
    <w:rsid w:val="005E3BD1"/>
    <w:rsid w:val="005E3C0C"/>
    <w:rsid w:val="005E3CC3"/>
    <w:rsid w:val="005E3CDE"/>
    <w:rsid w:val="005E3D47"/>
    <w:rsid w:val="005E3DCB"/>
    <w:rsid w:val="005E3E7A"/>
    <w:rsid w:val="005E3F12"/>
    <w:rsid w:val="005E3F21"/>
    <w:rsid w:val="005E3F73"/>
    <w:rsid w:val="005E3FD6"/>
    <w:rsid w:val="005E3FE8"/>
    <w:rsid w:val="005E3FFF"/>
    <w:rsid w:val="005E401B"/>
    <w:rsid w:val="005E405A"/>
    <w:rsid w:val="005E40A0"/>
    <w:rsid w:val="005E40B0"/>
    <w:rsid w:val="005E40C5"/>
    <w:rsid w:val="005E417D"/>
    <w:rsid w:val="005E41B4"/>
    <w:rsid w:val="005E429F"/>
    <w:rsid w:val="005E43D6"/>
    <w:rsid w:val="005E4422"/>
    <w:rsid w:val="005E45B9"/>
    <w:rsid w:val="005E45CF"/>
    <w:rsid w:val="005E4667"/>
    <w:rsid w:val="005E475D"/>
    <w:rsid w:val="005E47D7"/>
    <w:rsid w:val="005E49A6"/>
    <w:rsid w:val="005E49DE"/>
    <w:rsid w:val="005E4A63"/>
    <w:rsid w:val="005E4AB7"/>
    <w:rsid w:val="005E4B2C"/>
    <w:rsid w:val="005E4B69"/>
    <w:rsid w:val="005E4C3D"/>
    <w:rsid w:val="005E4D31"/>
    <w:rsid w:val="005E4D83"/>
    <w:rsid w:val="005E4DAA"/>
    <w:rsid w:val="005E4DF0"/>
    <w:rsid w:val="005E4E1E"/>
    <w:rsid w:val="005E4E25"/>
    <w:rsid w:val="005E4EE9"/>
    <w:rsid w:val="005E4FA4"/>
    <w:rsid w:val="005E500F"/>
    <w:rsid w:val="005E5031"/>
    <w:rsid w:val="005E5054"/>
    <w:rsid w:val="005E50D9"/>
    <w:rsid w:val="005E50EB"/>
    <w:rsid w:val="005E50F5"/>
    <w:rsid w:val="005E5107"/>
    <w:rsid w:val="005E5121"/>
    <w:rsid w:val="005E5145"/>
    <w:rsid w:val="005E5155"/>
    <w:rsid w:val="005E537B"/>
    <w:rsid w:val="005E53AC"/>
    <w:rsid w:val="005E5455"/>
    <w:rsid w:val="005E5466"/>
    <w:rsid w:val="005E54D2"/>
    <w:rsid w:val="005E5530"/>
    <w:rsid w:val="005E5552"/>
    <w:rsid w:val="005E558B"/>
    <w:rsid w:val="005E5651"/>
    <w:rsid w:val="005E569D"/>
    <w:rsid w:val="005E56E4"/>
    <w:rsid w:val="005E582F"/>
    <w:rsid w:val="005E5902"/>
    <w:rsid w:val="005E596F"/>
    <w:rsid w:val="005E597E"/>
    <w:rsid w:val="005E599F"/>
    <w:rsid w:val="005E59EE"/>
    <w:rsid w:val="005E5A16"/>
    <w:rsid w:val="005E5AE9"/>
    <w:rsid w:val="005E5BAB"/>
    <w:rsid w:val="005E5BD2"/>
    <w:rsid w:val="005E5BDA"/>
    <w:rsid w:val="005E5BFB"/>
    <w:rsid w:val="005E5C24"/>
    <w:rsid w:val="005E5CB5"/>
    <w:rsid w:val="005E5D47"/>
    <w:rsid w:val="005E5E15"/>
    <w:rsid w:val="005E5EC7"/>
    <w:rsid w:val="005E5FB7"/>
    <w:rsid w:val="005E6077"/>
    <w:rsid w:val="005E6124"/>
    <w:rsid w:val="005E6167"/>
    <w:rsid w:val="005E61CD"/>
    <w:rsid w:val="005E6205"/>
    <w:rsid w:val="005E634B"/>
    <w:rsid w:val="005E6435"/>
    <w:rsid w:val="005E643F"/>
    <w:rsid w:val="005E644B"/>
    <w:rsid w:val="005E64D0"/>
    <w:rsid w:val="005E658A"/>
    <w:rsid w:val="005E66D1"/>
    <w:rsid w:val="005E67E9"/>
    <w:rsid w:val="005E67F5"/>
    <w:rsid w:val="005E6828"/>
    <w:rsid w:val="005E68FE"/>
    <w:rsid w:val="005E6986"/>
    <w:rsid w:val="005E6A96"/>
    <w:rsid w:val="005E6AFA"/>
    <w:rsid w:val="005E6BD9"/>
    <w:rsid w:val="005E6C06"/>
    <w:rsid w:val="005E6C4E"/>
    <w:rsid w:val="005E6CA2"/>
    <w:rsid w:val="005E6CD2"/>
    <w:rsid w:val="005E6CD8"/>
    <w:rsid w:val="005E6EAC"/>
    <w:rsid w:val="005E6ECE"/>
    <w:rsid w:val="005E6F5A"/>
    <w:rsid w:val="005E715E"/>
    <w:rsid w:val="005E7316"/>
    <w:rsid w:val="005E73BF"/>
    <w:rsid w:val="005E73D0"/>
    <w:rsid w:val="005E77DD"/>
    <w:rsid w:val="005E77DF"/>
    <w:rsid w:val="005E78CC"/>
    <w:rsid w:val="005E7A95"/>
    <w:rsid w:val="005E7AA9"/>
    <w:rsid w:val="005E7AC3"/>
    <w:rsid w:val="005E7B1B"/>
    <w:rsid w:val="005E7B78"/>
    <w:rsid w:val="005E7BF6"/>
    <w:rsid w:val="005E7C18"/>
    <w:rsid w:val="005E7CA7"/>
    <w:rsid w:val="005E7CBC"/>
    <w:rsid w:val="005E7F0F"/>
    <w:rsid w:val="005E7F98"/>
    <w:rsid w:val="005E7F9D"/>
    <w:rsid w:val="005F019E"/>
    <w:rsid w:val="005F01E2"/>
    <w:rsid w:val="005F027A"/>
    <w:rsid w:val="005F02D9"/>
    <w:rsid w:val="005F0361"/>
    <w:rsid w:val="005F043E"/>
    <w:rsid w:val="005F046C"/>
    <w:rsid w:val="005F047E"/>
    <w:rsid w:val="005F0696"/>
    <w:rsid w:val="005F0771"/>
    <w:rsid w:val="005F080A"/>
    <w:rsid w:val="005F082F"/>
    <w:rsid w:val="005F0852"/>
    <w:rsid w:val="005F08EE"/>
    <w:rsid w:val="005F092F"/>
    <w:rsid w:val="005F09C7"/>
    <w:rsid w:val="005F0A77"/>
    <w:rsid w:val="005F0AE3"/>
    <w:rsid w:val="005F0B0A"/>
    <w:rsid w:val="005F0BFC"/>
    <w:rsid w:val="005F0C42"/>
    <w:rsid w:val="005F0CFC"/>
    <w:rsid w:val="005F0DEE"/>
    <w:rsid w:val="005F0ED2"/>
    <w:rsid w:val="005F0FE6"/>
    <w:rsid w:val="005F115B"/>
    <w:rsid w:val="005F11A0"/>
    <w:rsid w:val="005F11A5"/>
    <w:rsid w:val="005F12A2"/>
    <w:rsid w:val="005F13BE"/>
    <w:rsid w:val="005F14E9"/>
    <w:rsid w:val="005F157F"/>
    <w:rsid w:val="005F1583"/>
    <w:rsid w:val="005F175F"/>
    <w:rsid w:val="005F1790"/>
    <w:rsid w:val="005F17DC"/>
    <w:rsid w:val="005F1801"/>
    <w:rsid w:val="005F1816"/>
    <w:rsid w:val="005F1817"/>
    <w:rsid w:val="005F1849"/>
    <w:rsid w:val="005F1899"/>
    <w:rsid w:val="005F1905"/>
    <w:rsid w:val="005F1917"/>
    <w:rsid w:val="005F1995"/>
    <w:rsid w:val="005F19A5"/>
    <w:rsid w:val="005F1A29"/>
    <w:rsid w:val="005F1A90"/>
    <w:rsid w:val="005F1CCF"/>
    <w:rsid w:val="005F1D1A"/>
    <w:rsid w:val="005F1DC6"/>
    <w:rsid w:val="005F1E94"/>
    <w:rsid w:val="005F1E9F"/>
    <w:rsid w:val="005F1EF3"/>
    <w:rsid w:val="005F2037"/>
    <w:rsid w:val="005F20D9"/>
    <w:rsid w:val="005F215E"/>
    <w:rsid w:val="005F2190"/>
    <w:rsid w:val="005F21C7"/>
    <w:rsid w:val="005F230C"/>
    <w:rsid w:val="005F2353"/>
    <w:rsid w:val="005F237A"/>
    <w:rsid w:val="005F2382"/>
    <w:rsid w:val="005F25DD"/>
    <w:rsid w:val="005F25E8"/>
    <w:rsid w:val="005F2650"/>
    <w:rsid w:val="005F26C7"/>
    <w:rsid w:val="005F270E"/>
    <w:rsid w:val="005F274D"/>
    <w:rsid w:val="005F27CC"/>
    <w:rsid w:val="005F2876"/>
    <w:rsid w:val="005F2A44"/>
    <w:rsid w:val="005F2B19"/>
    <w:rsid w:val="005F2B64"/>
    <w:rsid w:val="005F2BFC"/>
    <w:rsid w:val="005F2C62"/>
    <w:rsid w:val="005F2C64"/>
    <w:rsid w:val="005F2D05"/>
    <w:rsid w:val="005F2D38"/>
    <w:rsid w:val="005F2D72"/>
    <w:rsid w:val="005F2DA9"/>
    <w:rsid w:val="005F2DCE"/>
    <w:rsid w:val="005F2DDD"/>
    <w:rsid w:val="005F2E1B"/>
    <w:rsid w:val="005F2E7F"/>
    <w:rsid w:val="005F2F29"/>
    <w:rsid w:val="005F2F2A"/>
    <w:rsid w:val="005F2FD4"/>
    <w:rsid w:val="005F2FFF"/>
    <w:rsid w:val="005F3014"/>
    <w:rsid w:val="005F3025"/>
    <w:rsid w:val="005F3134"/>
    <w:rsid w:val="005F3330"/>
    <w:rsid w:val="005F346C"/>
    <w:rsid w:val="005F3496"/>
    <w:rsid w:val="005F34DF"/>
    <w:rsid w:val="005F3677"/>
    <w:rsid w:val="005F36B6"/>
    <w:rsid w:val="005F3730"/>
    <w:rsid w:val="005F37BB"/>
    <w:rsid w:val="005F37FE"/>
    <w:rsid w:val="005F38EB"/>
    <w:rsid w:val="005F394E"/>
    <w:rsid w:val="005F3A2A"/>
    <w:rsid w:val="005F3AAA"/>
    <w:rsid w:val="005F3B5E"/>
    <w:rsid w:val="005F3CAD"/>
    <w:rsid w:val="005F3D2A"/>
    <w:rsid w:val="005F3D84"/>
    <w:rsid w:val="005F3E86"/>
    <w:rsid w:val="005F403A"/>
    <w:rsid w:val="005F4068"/>
    <w:rsid w:val="005F40A0"/>
    <w:rsid w:val="005F4137"/>
    <w:rsid w:val="005F42ED"/>
    <w:rsid w:val="005F4394"/>
    <w:rsid w:val="005F443C"/>
    <w:rsid w:val="005F4482"/>
    <w:rsid w:val="005F453F"/>
    <w:rsid w:val="005F460C"/>
    <w:rsid w:val="005F4674"/>
    <w:rsid w:val="005F46DF"/>
    <w:rsid w:val="005F4725"/>
    <w:rsid w:val="005F47AD"/>
    <w:rsid w:val="005F47B6"/>
    <w:rsid w:val="005F48A2"/>
    <w:rsid w:val="005F493F"/>
    <w:rsid w:val="005F496A"/>
    <w:rsid w:val="005F4A67"/>
    <w:rsid w:val="005F4A96"/>
    <w:rsid w:val="005F4AAF"/>
    <w:rsid w:val="005F4B29"/>
    <w:rsid w:val="005F4D6C"/>
    <w:rsid w:val="005F4D70"/>
    <w:rsid w:val="005F4DD6"/>
    <w:rsid w:val="005F4DFA"/>
    <w:rsid w:val="005F4E81"/>
    <w:rsid w:val="005F4EBF"/>
    <w:rsid w:val="005F4F13"/>
    <w:rsid w:val="005F50E5"/>
    <w:rsid w:val="005F50F6"/>
    <w:rsid w:val="005F5118"/>
    <w:rsid w:val="005F511A"/>
    <w:rsid w:val="005F53AC"/>
    <w:rsid w:val="005F53B7"/>
    <w:rsid w:val="005F5408"/>
    <w:rsid w:val="005F546E"/>
    <w:rsid w:val="005F5506"/>
    <w:rsid w:val="005F551E"/>
    <w:rsid w:val="005F55F6"/>
    <w:rsid w:val="005F5640"/>
    <w:rsid w:val="005F5656"/>
    <w:rsid w:val="005F5699"/>
    <w:rsid w:val="005F56C7"/>
    <w:rsid w:val="005F56F7"/>
    <w:rsid w:val="005F57F1"/>
    <w:rsid w:val="005F5821"/>
    <w:rsid w:val="005F583B"/>
    <w:rsid w:val="005F5901"/>
    <w:rsid w:val="005F59AF"/>
    <w:rsid w:val="005F5B79"/>
    <w:rsid w:val="005F5BFF"/>
    <w:rsid w:val="005F5C2D"/>
    <w:rsid w:val="005F5CAA"/>
    <w:rsid w:val="005F5CD1"/>
    <w:rsid w:val="005F5E6A"/>
    <w:rsid w:val="005F5E72"/>
    <w:rsid w:val="005F5E82"/>
    <w:rsid w:val="005F5FA4"/>
    <w:rsid w:val="005F603F"/>
    <w:rsid w:val="005F6051"/>
    <w:rsid w:val="005F60B7"/>
    <w:rsid w:val="005F612B"/>
    <w:rsid w:val="005F61A4"/>
    <w:rsid w:val="005F64E3"/>
    <w:rsid w:val="005F660A"/>
    <w:rsid w:val="005F6622"/>
    <w:rsid w:val="005F66A6"/>
    <w:rsid w:val="005F66A7"/>
    <w:rsid w:val="005F66AC"/>
    <w:rsid w:val="005F66DF"/>
    <w:rsid w:val="005F67A6"/>
    <w:rsid w:val="005F682A"/>
    <w:rsid w:val="005F6842"/>
    <w:rsid w:val="005F6882"/>
    <w:rsid w:val="005F694C"/>
    <w:rsid w:val="005F69AC"/>
    <w:rsid w:val="005F69D7"/>
    <w:rsid w:val="005F6A06"/>
    <w:rsid w:val="005F6A65"/>
    <w:rsid w:val="005F6BA3"/>
    <w:rsid w:val="005F6BA5"/>
    <w:rsid w:val="005F6CA9"/>
    <w:rsid w:val="005F6CC8"/>
    <w:rsid w:val="005F6CCC"/>
    <w:rsid w:val="005F6D18"/>
    <w:rsid w:val="005F6E3C"/>
    <w:rsid w:val="005F6E4E"/>
    <w:rsid w:val="005F6F64"/>
    <w:rsid w:val="005F721D"/>
    <w:rsid w:val="005F731A"/>
    <w:rsid w:val="005F739A"/>
    <w:rsid w:val="005F740C"/>
    <w:rsid w:val="005F74CB"/>
    <w:rsid w:val="005F7535"/>
    <w:rsid w:val="005F75E3"/>
    <w:rsid w:val="005F76DD"/>
    <w:rsid w:val="005F776C"/>
    <w:rsid w:val="005F78B8"/>
    <w:rsid w:val="005F78F1"/>
    <w:rsid w:val="005F796D"/>
    <w:rsid w:val="005F7A2A"/>
    <w:rsid w:val="005F7B1E"/>
    <w:rsid w:val="005F7BA2"/>
    <w:rsid w:val="005F7BCA"/>
    <w:rsid w:val="005F7D2B"/>
    <w:rsid w:val="005F7DDE"/>
    <w:rsid w:val="005F7E28"/>
    <w:rsid w:val="005F7E5F"/>
    <w:rsid w:val="005F7FEE"/>
    <w:rsid w:val="00600011"/>
    <w:rsid w:val="0060012D"/>
    <w:rsid w:val="0060052E"/>
    <w:rsid w:val="0060062B"/>
    <w:rsid w:val="006006AC"/>
    <w:rsid w:val="0060072E"/>
    <w:rsid w:val="0060073C"/>
    <w:rsid w:val="0060075F"/>
    <w:rsid w:val="00600A8C"/>
    <w:rsid w:val="00600C32"/>
    <w:rsid w:val="00600C33"/>
    <w:rsid w:val="00600DFB"/>
    <w:rsid w:val="00600F18"/>
    <w:rsid w:val="00600FBF"/>
    <w:rsid w:val="00601005"/>
    <w:rsid w:val="00601094"/>
    <w:rsid w:val="0060112F"/>
    <w:rsid w:val="00601149"/>
    <w:rsid w:val="00601449"/>
    <w:rsid w:val="00601457"/>
    <w:rsid w:val="0060146E"/>
    <w:rsid w:val="006014EF"/>
    <w:rsid w:val="00601552"/>
    <w:rsid w:val="00601569"/>
    <w:rsid w:val="00601613"/>
    <w:rsid w:val="00601655"/>
    <w:rsid w:val="006016C7"/>
    <w:rsid w:val="0060170E"/>
    <w:rsid w:val="00601738"/>
    <w:rsid w:val="00601749"/>
    <w:rsid w:val="0060174B"/>
    <w:rsid w:val="00601879"/>
    <w:rsid w:val="00601894"/>
    <w:rsid w:val="006018C4"/>
    <w:rsid w:val="00601913"/>
    <w:rsid w:val="00601950"/>
    <w:rsid w:val="00601952"/>
    <w:rsid w:val="00601969"/>
    <w:rsid w:val="00601A11"/>
    <w:rsid w:val="00601B68"/>
    <w:rsid w:val="00601B9B"/>
    <w:rsid w:val="00601BCE"/>
    <w:rsid w:val="00601C85"/>
    <w:rsid w:val="00601CD6"/>
    <w:rsid w:val="00601CF1"/>
    <w:rsid w:val="00601D11"/>
    <w:rsid w:val="00601E2E"/>
    <w:rsid w:val="00601E3E"/>
    <w:rsid w:val="00601EC7"/>
    <w:rsid w:val="00601F01"/>
    <w:rsid w:val="00601F13"/>
    <w:rsid w:val="00601F79"/>
    <w:rsid w:val="00601F92"/>
    <w:rsid w:val="00601FD3"/>
    <w:rsid w:val="00601FFF"/>
    <w:rsid w:val="006020B7"/>
    <w:rsid w:val="006020DA"/>
    <w:rsid w:val="0060214C"/>
    <w:rsid w:val="0060216F"/>
    <w:rsid w:val="0060225B"/>
    <w:rsid w:val="006022CA"/>
    <w:rsid w:val="006022CD"/>
    <w:rsid w:val="006022DE"/>
    <w:rsid w:val="00602455"/>
    <w:rsid w:val="006024AB"/>
    <w:rsid w:val="006024EC"/>
    <w:rsid w:val="0060255F"/>
    <w:rsid w:val="006025B8"/>
    <w:rsid w:val="00602687"/>
    <w:rsid w:val="0060268F"/>
    <w:rsid w:val="006026A0"/>
    <w:rsid w:val="006026B5"/>
    <w:rsid w:val="006026CB"/>
    <w:rsid w:val="00602761"/>
    <w:rsid w:val="006027C0"/>
    <w:rsid w:val="006027E9"/>
    <w:rsid w:val="0060287E"/>
    <w:rsid w:val="006028CF"/>
    <w:rsid w:val="006028E8"/>
    <w:rsid w:val="0060291B"/>
    <w:rsid w:val="00602940"/>
    <w:rsid w:val="006029D5"/>
    <w:rsid w:val="00602A51"/>
    <w:rsid w:val="00602A80"/>
    <w:rsid w:val="00602B3C"/>
    <w:rsid w:val="00602D03"/>
    <w:rsid w:val="00602E6F"/>
    <w:rsid w:val="00602F01"/>
    <w:rsid w:val="00602F70"/>
    <w:rsid w:val="00602F7B"/>
    <w:rsid w:val="00602FA7"/>
    <w:rsid w:val="00602FE8"/>
    <w:rsid w:val="006030CE"/>
    <w:rsid w:val="006030F7"/>
    <w:rsid w:val="0060315A"/>
    <w:rsid w:val="006032AB"/>
    <w:rsid w:val="00603347"/>
    <w:rsid w:val="00603464"/>
    <w:rsid w:val="00603515"/>
    <w:rsid w:val="006036DA"/>
    <w:rsid w:val="00603703"/>
    <w:rsid w:val="0060380F"/>
    <w:rsid w:val="00603850"/>
    <w:rsid w:val="0060385A"/>
    <w:rsid w:val="00603A99"/>
    <w:rsid w:val="00603AC7"/>
    <w:rsid w:val="00603CB6"/>
    <w:rsid w:val="00603EE8"/>
    <w:rsid w:val="00603F02"/>
    <w:rsid w:val="00603FCF"/>
    <w:rsid w:val="00604031"/>
    <w:rsid w:val="00604146"/>
    <w:rsid w:val="0060416F"/>
    <w:rsid w:val="00604174"/>
    <w:rsid w:val="006041E8"/>
    <w:rsid w:val="0060429B"/>
    <w:rsid w:val="006043F5"/>
    <w:rsid w:val="006043F8"/>
    <w:rsid w:val="00604445"/>
    <w:rsid w:val="00604456"/>
    <w:rsid w:val="006044AB"/>
    <w:rsid w:val="00604536"/>
    <w:rsid w:val="00604560"/>
    <w:rsid w:val="00604567"/>
    <w:rsid w:val="0060462A"/>
    <w:rsid w:val="0060464B"/>
    <w:rsid w:val="00604732"/>
    <w:rsid w:val="00604839"/>
    <w:rsid w:val="0060483B"/>
    <w:rsid w:val="00604945"/>
    <w:rsid w:val="0060497D"/>
    <w:rsid w:val="006049E2"/>
    <w:rsid w:val="006049F1"/>
    <w:rsid w:val="00604A95"/>
    <w:rsid w:val="00604ADE"/>
    <w:rsid w:val="00604AED"/>
    <w:rsid w:val="00604B54"/>
    <w:rsid w:val="00604C01"/>
    <w:rsid w:val="00604CBB"/>
    <w:rsid w:val="00604CF7"/>
    <w:rsid w:val="00604DA6"/>
    <w:rsid w:val="00604E2A"/>
    <w:rsid w:val="00604EE6"/>
    <w:rsid w:val="00604F1E"/>
    <w:rsid w:val="00604FCA"/>
    <w:rsid w:val="00605127"/>
    <w:rsid w:val="00605232"/>
    <w:rsid w:val="006052D9"/>
    <w:rsid w:val="0060531C"/>
    <w:rsid w:val="00605526"/>
    <w:rsid w:val="0060552A"/>
    <w:rsid w:val="0060555C"/>
    <w:rsid w:val="0060559A"/>
    <w:rsid w:val="006055BE"/>
    <w:rsid w:val="00605616"/>
    <w:rsid w:val="0060562A"/>
    <w:rsid w:val="0060564D"/>
    <w:rsid w:val="00605655"/>
    <w:rsid w:val="006056AE"/>
    <w:rsid w:val="006056BB"/>
    <w:rsid w:val="006057C5"/>
    <w:rsid w:val="006057D1"/>
    <w:rsid w:val="006057EC"/>
    <w:rsid w:val="00605803"/>
    <w:rsid w:val="006058DA"/>
    <w:rsid w:val="006059F2"/>
    <w:rsid w:val="006059F3"/>
    <w:rsid w:val="00605AC0"/>
    <w:rsid w:val="00605D22"/>
    <w:rsid w:val="00605D88"/>
    <w:rsid w:val="00605E27"/>
    <w:rsid w:val="00605EED"/>
    <w:rsid w:val="00605EF6"/>
    <w:rsid w:val="00605F18"/>
    <w:rsid w:val="00605FB2"/>
    <w:rsid w:val="0060601C"/>
    <w:rsid w:val="00606047"/>
    <w:rsid w:val="006060B1"/>
    <w:rsid w:val="006060EC"/>
    <w:rsid w:val="00606149"/>
    <w:rsid w:val="006061EF"/>
    <w:rsid w:val="0060633E"/>
    <w:rsid w:val="00606348"/>
    <w:rsid w:val="0060639C"/>
    <w:rsid w:val="006063DA"/>
    <w:rsid w:val="00606419"/>
    <w:rsid w:val="00606457"/>
    <w:rsid w:val="00606811"/>
    <w:rsid w:val="006068C5"/>
    <w:rsid w:val="006069D1"/>
    <w:rsid w:val="00606B11"/>
    <w:rsid w:val="00606C33"/>
    <w:rsid w:val="00606CAA"/>
    <w:rsid w:val="00606D1F"/>
    <w:rsid w:val="00606E03"/>
    <w:rsid w:val="00606EB3"/>
    <w:rsid w:val="00607020"/>
    <w:rsid w:val="00607026"/>
    <w:rsid w:val="00607169"/>
    <w:rsid w:val="00607176"/>
    <w:rsid w:val="006071C0"/>
    <w:rsid w:val="006071EF"/>
    <w:rsid w:val="006071FD"/>
    <w:rsid w:val="0060729C"/>
    <w:rsid w:val="00607375"/>
    <w:rsid w:val="006073E4"/>
    <w:rsid w:val="0060751E"/>
    <w:rsid w:val="00607531"/>
    <w:rsid w:val="00607715"/>
    <w:rsid w:val="0060774A"/>
    <w:rsid w:val="00607815"/>
    <w:rsid w:val="00607826"/>
    <w:rsid w:val="00607916"/>
    <w:rsid w:val="00607A2A"/>
    <w:rsid w:val="00607AAE"/>
    <w:rsid w:val="00607AC4"/>
    <w:rsid w:val="00607B33"/>
    <w:rsid w:val="00607BA9"/>
    <w:rsid w:val="00607C72"/>
    <w:rsid w:val="00607CF2"/>
    <w:rsid w:val="00607D92"/>
    <w:rsid w:val="00607E22"/>
    <w:rsid w:val="00607E2F"/>
    <w:rsid w:val="00607E3C"/>
    <w:rsid w:val="00607E7A"/>
    <w:rsid w:val="00607FB8"/>
    <w:rsid w:val="00610245"/>
    <w:rsid w:val="006103C0"/>
    <w:rsid w:val="0061040B"/>
    <w:rsid w:val="006104BB"/>
    <w:rsid w:val="006105B1"/>
    <w:rsid w:val="006105B3"/>
    <w:rsid w:val="006105FE"/>
    <w:rsid w:val="00610684"/>
    <w:rsid w:val="006107C0"/>
    <w:rsid w:val="0061084E"/>
    <w:rsid w:val="0061099C"/>
    <w:rsid w:val="00610AA1"/>
    <w:rsid w:val="00610B1F"/>
    <w:rsid w:val="00610B54"/>
    <w:rsid w:val="00610B73"/>
    <w:rsid w:val="00610BF3"/>
    <w:rsid w:val="00610C2F"/>
    <w:rsid w:val="00610D33"/>
    <w:rsid w:val="00610DE1"/>
    <w:rsid w:val="00610ECD"/>
    <w:rsid w:val="006110D5"/>
    <w:rsid w:val="0061113A"/>
    <w:rsid w:val="00611198"/>
    <w:rsid w:val="006111B8"/>
    <w:rsid w:val="006111E0"/>
    <w:rsid w:val="00611211"/>
    <w:rsid w:val="00611291"/>
    <w:rsid w:val="00611348"/>
    <w:rsid w:val="00611352"/>
    <w:rsid w:val="00611456"/>
    <w:rsid w:val="006114B6"/>
    <w:rsid w:val="006114F8"/>
    <w:rsid w:val="006115AA"/>
    <w:rsid w:val="006115E2"/>
    <w:rsid w:val="0061166D"/>
    <w:rsid w:val="006116AE"/>
    <w:rsid w:val="006116FE"/>
    <w:rsid w:val="006117D3"/>
    <w:rsid w:val="00611831"/>
    <w:rsid w:val="006118EA"/>
    <w:rsid w:val="006118F0"/>
    <w:rsid w:val="00611947"/>
    <w:rsid w:val="006119B1"/>
    <w:rsid w:val="006119C5"/>
    <w:rsid w:val="00611B3B"/>
    <w:rsid w:val="00611B52"/>
    <w:rsid w:val="00611B81"/>
    <w:rsid w:val="00611BB8"/>
    <w:rsid w:val="00611C4D"/>
    <w:rsid w:val="00611C9D"/>
    <w:rsid w:val="00611CFB"/>
    <w:rsid w:val="00611D1D"/>
    <w:rsid w:val="00611D24"/>
    <w:rsid w:val="00611D41"/>
    <w:rsid w:val="00611DB3"/>
    <w:rsid w:val="00611DD9"/>
    <w:rsid w:val="00611F80"/>
    <w:rsid w:val="00612018"/>
    <w:rsid w:val="00612104"/>
    <w:rsid w:val="00612166"/>
    <w:rsid w:val="00612184"/>
    <w:rsid w:val="006121DA"/>
    <w:rsid w:val="006121F6"/>
    <w:rsid w:val="00612312"/>
    <w:rsid w:val="006123C8"/>
    <w:rsid w:val="006123F4"/>
    <w:rsid w:val="00612444"/>
    <w:rsid w:val="00612493"/>
    <w:rsid w:val="006124EF"/>
    <w:rsid w:val="00612509"/>
    <w:rsid w:val="006125A3"/>
    <w:rsid w:val="0061268A"/>
    <w:rsid w:val="006126EE"/>
    <w:rsid w:val="006127F1"/>
    <w:rsid w:val="00612957"/>
    <w:rsid w:val="006129A2"/>
    <w:rsid w:val="00612A1A"/>
    <w:rsid w:val="00612B3A"/>
    <w:rsid w:val="00612BC1"/>
    <w:rsid w:val="00612CBF"/>
    <w:rsid w:val="00612E27"/>
    <w:rsid w:val="00612F12"/>
    <w:rsid w:val="00612F41"/>
    <w:rsid w:val="00612F9C"/>
    <w:rsid w:val="006132BB"/>
    <w:rsid w:val="00613366"/>
    <w:rsid w:val="006134BD"/>
    <w:rsid w:val="00613521"/>
    <w:rsid w:val="00613565"/>
    <w:rsid w:val="00613599"/>
    <w:rsid w:val="006135B2"/>
    <w:rsid w:val="00613641"/>
    <w:rsid w:val="006137CA"/>
    <w:rsid w:val="00613861"/>
    <w:rsid w:val="006139DC"/>
    <w:rsid w:val="00613A72"/>
    <w:rsid w:val="00613AAA"/>
    <w:rsid w:val="00613ABD"/>
    <w:rsid w:val="00613BC8"/>
    <w:rsid w:val="00613C22"/>
    <w:rsid w:val="00613C47"/>
    <w:rsid w:val="00613D3F"/>
    <w:rsid w:val="00613DBE"/>
    <w:rsid w:val="00613E3E"/>
    <w:rsid w:val="00613F29"/>
    <w:rsid w:val="00613F67"/>
    <w:rsid w:val="00613FDB"/>
    <w:rsid w:val="00614012"/>
    <w:rsid w:val="00614023"/>
    <w:rsid w:val="00614079"/>
    <w:rsid w:val="006141C6"/>
    <w:rsid w:val="006141E9"/>
    <w:rsid w:val="006142B6"/>
    <w:rsid w:val="0061438A"/>
    <w:rsid w:val="006143AD"/>
    <w:rsid w:val="00614496"/>
    <w:rsid w:val="006144E4"/>
    <w:rsid w:val="00614562"/>
    <w:rsid w:val="00614709"/>
    <w:rsid w:val="00614776"/>
    <w:rsid w:val="006148B4"/>
    <w:rsid w:val="00614934"/>
    <w:rsid w:val="00614B6F"/>
    <w:rsid w:val="00614B73"/>
    <w:rsid w:val="00614B89"/>
    <w:rsid w:val="00614C77"/>
    <w:rsid w:val="00614CC9"/>
    <w:rsid w:val="00614D32"/>
    <w:rsid w:val="00614E42"/>
    <w:rsid w:val="00614E4E"/>
    <w:rsid w:val="00614FB1"/>
    <w:rsid w:val="00614FC7"/>
    <w:rsid w:val="0061505C"/>
    <w:rsid w:val="00615104"/>
    <w:rsid w:val="0061511A"/>
    <w:rsid w:val="006151C1"/>
    <w:rsid w:val="00615212"/>
    <w:rsid w:val="0061528F"/>
    <w:rsid w:val="006153EE"/>
    <w:rsid w:val="006155C2"/>
    <w:rsid w:val="0061563F"/>
    <w:rsid w:val="0061565A"/>
    <w:rsid w:val="00615690"/>
    <w:rsid w:val="006156DE"/>
    <w:rsid w:val="00615862"/>
    <w:rsid w:val="0061588E"/>
    <w:rsid w:val="006158B6"/>
    <w:rsid w:val="00615931"/>
    <w:rsid w:val="00615946"/>
    <w:rsid w:val="006159A0"/>
    <w:rsid w:val="00615AAB"/>
    <w:rsid w:val="00615AFB"/>
    <w:rsid w:val="00615B28"/>
    <w:rsid w:val="00615C9C"/>
    <w:rsid w:val="00615CB8"/>
    <w:rsid w:val="00615DAA"/>
    <w:rsid w:val="00615E22"/>
    <w:rsid w:val="00615FEB"/>
    <w:rsid w:val="006160A3"/>
    <w:rsid w:val="006160F6"/>
    <w:rsid w:val="00616157"/>
    <w:rsid w:val="00616161"/>
    <w:rsid w:val="00616175"/>
    <w:rsid w:val="00616179"/>
    <w:rsid w:val="00616278"/>
    <w:rsid w:val="00616282"/>
    <w:rsid w:val="006162B9"/>
    <w:rsid w:val="0061632A"/>
    <w:rsid w:val="00616364"/>
    <w:rsid w:val="006163AD"/>
    <w:rsid w:val="00616468"/>
    <w:rsid w:val="006165A2"/>
    <w:rsid w:val="006165D8"/>
    <w:rsid w:val="006166FA"/>
    <w:rsid w:val="00616732"/>
    <w:rsid w:val="0061687A"/>
    <w:rsid w:val="0061687E"/>
    <w:rsid w:val="006168B6"/>
    <w:rsid w:val="00616910"/>
    <w:rsid w:val="00616A07"/>
    <w:rsid w:val="00616B29"/>
    <w:rsid w:val="00616BB6"/>
    <w:rsid w:val="00616C5D"/>
    <w:rsid w:val="00616CE8"/>
    <w:rsid w:val="00616D0B"/>
    <w:rsid w:val="00616D14"/>
    <w:rsid w:val="00616DCC"/>
    <w:rsid w:val="00616E32"/>
    <w:rsid w:val="00616EFF"/>
    <w:rsid w:val="00616F01"/>
    <w:rsid w:val="006170E4"/>
    <w:rsid w:val="00617109"/>
    <w:rsid w:val="00617130"/>
    <w:rsid w:val="006171A2"/>
    <w:rsid w:val="006172D7"/>
    <w:rsid w:val="0061736B"/>
    <w:rsid w:val="00617393"/>
    <w:rsid w:val="006173E3"/>
    <w:rsid w:val="00617416"/>
    <w:rsid w:val="00617424"/>
    <w:rsid w:val="00617507"/>
    <w:rsid w:val="00617606"/>
    <w:rsid w:val="00617697"/>
    <w:rsid w:val="0061776C"/>
    <w:rsid w:val="0061778E"/>
    <w:rsid w:val="0061782C"/>
    <w:rsid w:val="006178B3"/>
    <w:rsid w:val="006178B9"/>
    <w:rsid w:val="00617967"/>
    <w:rsid w:val="0061796F"/>
    <w:rsid w:val="0061797E"/>
    <w:rsid w:val="00617C93"/>
    <w:rsid w:val="00617E1D"/>
    <w:rsid w:val="00617EC0"/>
    <w:rsid w:val="00617F90"/>
    <w:rsid w:val="00617FE7"/>
    <w:rsid w:val="00620216"/>
    <w:rsid w:val="0062024F"/>
    <w:rsid w:val="006202F4"/>
    <w:rsid w:val="0062032F"/>
    <w:rsid w:val="00620356"/>
    <w:rsid w:val="006205DF"/>
    <w:rsid w:val="0062062D"/>
    <w:rsid w:val="0062066F"/>
    <w:rsid w:val="0062070A"/>
    <w:rsid w:val="00620710"/>
    <w:rsid w:val="00620757"/>
    <w:rsid w:val="0062077D"/>
    <w:rsid w:val="0062077E"/>
    <w:rsid w:val="006207E4"/>
    <w:rsid w:val="00620822"/>
    <w:rsid w:val="0062084B"/>
    <w:rsid w:val="00620881"/>
    <w:rsid w:val="00620A29"/>
    <w:rsid w:val="00620B0E"/>
    <w:rsid w:val="00620B12"/>
    <w:rsid w:val="00620B19"/>
    <w:rsid w:val="00620CEB"/>
    <w:rsid w:val="00620D22"/>
    <w:rsid w:val="00620DEE"/>
    <w:rsid w:val="00620EE8"/>
    <w:rsid w:val="00620EFB"/>
    <w:rsid w:val="0062105D"/>
    <w:rsid w:val="006210CC"/>
    <w:rsid w:val="006210D6"/>
    <w:rsid w:val="00621179"/>
    <w:rsid w:val="006211B2"/>
    <w:rsid w:val="00621206"/>
    <w:rsid w:val="0062125C"/>
    <w:rsid w:val="00621303"/>
    <w:rsid w:val="00621315"/>
    <w:rsid w:val="00621318"/>
    <w:rsid w:val="0062134B"/>
    <w:rsid w:val="0062138D"/>
    <w:rsid w:val="006213F4"/>
    <w:rsid w:val="0062140A"/>
    <w:rsid w:val="006214C1"/>
    <w:rsid w:val="006214F1"/>
    <w:rsid w:val="00621512"/>
    <w:rsid w:val="00621576"/>
    <w:rsid w:val="00621618"/>
    <w:rsid w:val="006216FA"/>
    <w:rsid w:val="006216FE"/>
    <w:rsid w:val="006217A7"/>
    <w:rsid w:val="006217AB"/>
    <w:rsid w:val="006217F4"/>
    <w:rsid w:val="0062181D"/>
    <w:rsid w:val="00621863"/>
    <w:rsid w:val="00621872"/>
    <w:rsid w:val="00621884"/>
    <w:rsid w:val="006218B0"/>
    <w:rsid w:val="00621901"/>
    <w:rsid w:val="006219D2"/>
    <w:rsid w:val="006219D9"/>
    <w:rsid w:val="00621B1C"/>
    <w:rsid w:val="00621B72"/>
    <w:rsid w:val="00621BBA"/>
    <w:rsid w:val="00621BFA"/>
    <w:rsid w:val="00621DAD"/>
    <w:rsid w:val="00621E95"/>
    <w:rsid w:val="00621EFB"/>
    <w:rsid w:val="00621FA0"/>
    <w:rsid w:val="00622010"/>
    <w:rsid w:val="0062203D"/>
    <w:rsid w:val="00622083"/>
    <w:rsid w:val="00622109"/>
    <w:rsid w:val="0062217E"/>
    <w:rsid w:val="00622186"/>
    <w:rsid w:val="00622227"/>
    <w:rsid w:val="00622271"/>
    <w:rsid w:val="006222A1"/>
    <w:rsid w:val="006222A2"/>
    <w:rsid w:val="006222B2"/>
    <w:rsid w:val="006222BA"/>
    <w:rsid w:val="0062236C"/>
    <w:rsid w:val="0062240E"/>
    <w:rsid w:val="006224CC"/>
    <w:rsid w:val="0062261E"/>
    <w:rsid w:val="006226C6"/>
    <w:rsid w:val="006226EF"/>
    <w:rsid w:val="0062274B"/>
    <w:rsid w:val="00622844"/>
    <w:rsid w:val="00622908"/>
    <w:rsid w:val="0062292B"/>
    <w:rsid w:val="00622944"/>
    <w:rsid w:val="006229C3"/>
    <w:rsid w:val="00622AAB"/>
    <w:rsid w:val="00622AED"/>
    <w:rsid w:val="00622B2A"/>
    <w:rsid w:val="00622B68"/>
    <w:rsid w:val="00622B6A"/>
    <w:rsid w:val="00622C68"/>
    <w:rsid w:val="00622C8A"/>
    <w:rsid w:val="00622CA4"/>
    <w:rsid w:val="00622CD7"/>
    <w:rsid w:val="00622D1F"/>
    <w:rsid w:val="00622DB5"/>
    <w:rsid w:val="00622F13"/>
    <w:rsid w:val="00622F30"/>
    <w:rsid w:val="00622F3B"/>
    <w:rsid w:val="00622F67"/>
    <w:rsid w:val="00622FAE"/>
    <w:rsid w:val="00622FCD"/>
    <w:rsid w:val="00622FE8"/>
    <w:rsid w:val="00623012"/>
    <w:rsid w:val="0062304E"/>
    <w:rsid w:val="0062312C"/>
    <w:rsid w:val="00623292"/>
    <w:rsid w:val="006232C9"/>
    <w:rsid w:val="006233F4"/>
    <w:rsid w:val="006233FB"/>
    <w:rsid w:val="0062362A"/>
    <w:rsid w:val="00623645"/>
    <w:rsid w:val="006236A2"/>
    <w:rsid w:val="006236C3"/>
    <w:rsid w:val="00623713"/>
    <w:rsid w:val="00623771"/>
    <w:rsid w:val="006237CC"/>
    <w:rsid w:val="00623963"/>
    <w:rsid w:val="00623992"/>
    <w:rsid w:val="00623AE5"/>
    <w:rsid w:val="00623B5B"/>
    <w:rsid w:val="00623BAE"/>
    <w:rsid w:val="00623D00"/>
    <w:rsid w:val="00623E56"/>
    <w:rsid w:val="006240C6"/>
    <w:rsid w:val="0062410C"/>
    <w:rsid w:val="00624140"/>
    <w:rsid w:val="006241ED"/>
    <w:rsid w:val="0062429E"/>
    <w:rsid w:val="00624312"/>
    <w:rsid w:val="00624323"/>
    <w:rsid w:val="006244A0"/>
    <w:rsid w:val="006244B4"/>
    <w:rsid w:val="00624712"/>
    <w:rsid w:val="00624720"/>
    <w:rsid w:val="00624799"/>
    <w:rsid w:val="006247DC"/>
    <w:rsid w:val="00624821"/>
    <w:rsid w:val="006248FC"/>
    <w:rsid w:val="0062499F"/>
    <w:rsid w:val="00624A10"/>
    <w:rsid w:val="00624AA2"/>
    <w:rsid w:val="00624B4A"/>
    <w:rsid w:val="00624B80"/>
    <w:rsid w:val="00624BC7"/>
    <w:rsid w:val="00624C43"/>
    <w:rsid w:val="00624C94"/>
    <w:rsid w:val="00624CF2"/>
    <w:rsid w:val="00624D30"/>
    <w:rsid w:val="00624E87"/>
    <w:rsid w:val="00624FDF"/>
    <w:rsid w:val="00624FF0"/>
    <w:rsid w:val="0062505B"/>
    <w:rsid w:val="00625063"/>
    <w:rsid w:val="006250B6"/>
    <w:rsid w:val="006251E9"/>
    <w:rsid w:val="006251EA"/>
    <w:rsid w:val="00625266"/>
    <w:rsid w:val="00625387"/>
    <w:rsid w:val="00625411"/>
    <w:rsid w:val="006254BF"/>
    <w:rsid w:val="006255B0"/>
    <w:rsid w:val="006256CD"/>
    <w:rsid w:val="0062573E"/>
    <w:rsid w:val="006257A0"/>
    <w:rsid w:val="006257BE"/>
    <w:rsid w:val="00625862"/>
    <w:rsid w:val="0062588D"/>
    <w:rsid w:val="00625983"/>
    <w:rsid w:val="0062598A"/>
    <w:rsid w:val="006259E5"/>
    <w:rsid w:val="00625A25"/>
    <w:rsid w:val="00625A89"/>
    <w:rsid w:val="00625AED"/>
    <w:rsid w:val="00625B4F"/>
    <w:rsid w:val="00625B6D"/>
    <w:rsid w:val="00625C4A"/>
    <w:rsid w:val="00625D7A"/>
    <w:rsid w:val="00625DD2"/>
    <w:rsid w:val="00625DD6"/>
    <w:rsid w:val="00625F1E"/>
    <w:rsid w:val="00625F22"/>
    <w:rsid w:val="00625F40"/>
    <w:rsid w:val="00625FFD"/>
    <w:rsid w:val="00626000"/>
    <w:rsid w:val="00626165"/>
    <w:rsid w:val="006261F1"/>
    <w:rsid w:val="0062622C"/>
    <w:rsid w:val="00626287"/>
    <w:rsid w:val="006262AC"/>
    <w:rsid w:val="006262D7"/>
    <w:rsid w:val="006263A2"/>
    <w:rsid w:val="006263C9"/>
    <w:rsid w:val="00626493"/>
    <w:rsid w:val="006264E8"/>
    <w:rsid w:val="00626518"/>
    <w:rsid w:val="0062664A"/>
    <w:rsid w:val="0062664D"/>
    <w:rsid w:val="0062664F"/>
    <w:rsid w:val="00626675"/>
    <w:rsid w:val="006266E0"/>
    <w:rsid w:val="00626736"/>
    <w:rsid w:val="0062673B"/>
    <w:rsid w:val="00626775"/>
    <w:rsid w:val="006268EE"/>
    <w:rsid w:val="0062690D"/>
    <w:rsid w:val="006269CE"/>
    <w:rsid w:val="00626B2B"/>
    <w:rsid w:val="00626CE8"/>
    <w:rsid w:val="00626CF6"/>
    <w:rsid w:val="00626D79"/>
    <w:rsid w:val="00626D8C"/>
    <w:rsid w:val="00626DD7"/>
    <w:rsid w:val="00626E3B"/>
    <w:rsid w:val="00626EBF"/>
    <w:rsid w:val="00626EEE"/>
    <w:rsid w:val="00626F1E"/>
    <w:rsid w:val="00626FC2"/>
    <w:rsid w:val="00626FDE"/>
    <w:rsid w:val="006270AE"/>
    <w:rsid w:val="006270BB"/>
    <w:rsid w:val="0062723A"/>
    <w:rsid w:val="0062734D"/>
    <w:rsid w:val="006273D7"/>
    <w:rsid w:val="0062747E"/>
    <w:rsid w:val="006274D2"/>
    <w:rsid w:val="0062753C"/>
    <w:rsid w:val="006275E8"/>
    <w:rsid w:val="0062762C"/>
    <w:rsid w:val="00627635"/>
    <w:rsid w:val="00627684"/>
    <w:rsid w:val="006277AF"/>
    <w:rsid w:val="00627827"/>
    <w:rsid w:val="0062783F"/>
    <w:rsid w:val="006278BF"/>
    <w:rsid w:val="006278EC"/>
    <w:rsid w:val="0062791B"/>
    <w:rsid w:val="00627949"/>
    <w:rsid w:val="00627B41"/>
    <w:rsid w:val="00627B65"/>
    <w:rsid w:val="00627B8F"/>
    <w:rsid w:val="00627F66"/>
    <w:rsid w:val="00627F9B"/>
    <w:rsid w:val="0063000A"/>
    <w:rsid w:val="00630033"/>
    <w:rsid w:val="00630079"/>
    <w:rsid w:val="0063009F"/>
    <w:rsid w:val="006300DF"/>
    <w:rsid w:val="006300E0"/>
    <w:rsid w:val="00630118"/>
    <w:rsid w:val="006301C0"/>
    <w:rsid w:val="006302E9"/>
    <w:rsid w:val="0063034E"/>
    <w:rsid w:val="00630390"/>
    <w:rsid w:val="006303C8"/>
    <w:rsid w:val="006303F3"/>
    <w:rsid w:val="006303F9"/>
    <w:rsid w:val="006303FA"/>
    <w:rsid w:val="00630440"/>
    <w:rsid w:val="0063048D"/>
    <w:rsid w:val="006304F2"/>
    <w:rsid w:val="0063056A"/>
    <w:rsid w:val="00630616"/>
    <w:rsid w:val="006306D7"/>
    <w:rsid w:val="00630712"/>
    <w:rsid w:val="00630796"/>
    <w:rsid w:val="0063079E"/>
    <w:rsid w:val="006307CC"/>
    <w:rsid w:val="006307ED"/>
    <w:rsid w:val="0063082A"/>
    <w:rsid w:val="00630845"/>
    <w:rsid w:val="00630864"/>
    <w:rsid w:val="006308F4"/>
    <w:rsid w:val="00630951"/>
    <w:rsid w:val="006309AD"/>
    <w:rsid w:val="00630A12"/>
    <w:rsid w:val="00630A86"/>
    <w:rsid w:val="00630B12"/>
    <w:rsid w:val="00630B77"/>
    <w:rsid w:val="00630B82"/>
    <w:rsid w:val="00630BA2"/>
    <w:rsid w:val="00630BD7"/>
    <w:rsid w:val="00630D2A"/>
    <w:rsid w:val="00630E2E"/>
    <w:rsid w:val="00630E81"/>
    <w:rsid w:val="00630E98"/>
    <w:rsid w:val="00630EB1"/>
    <w:rsid w:val="00630EB2"/>
    <w:rsid w:val="00631044"/>
    <w:rsid w:val="00631049"/>
    <w:rsid w:val="0063115A"/>
    <w:rsid w:val="0063118C"/>
    <w:rsid w:val="00631295"/>
    <w:rsid w:val="006312DC"/>
    <w:rsid w:val="006313A8"/>
    <w:rsid w:val="006313AE"/>
    <w:rsid w:val="0063140F"/>
    <w:rsid w:val="00631471"/>
    <w:rsid w:val="006314AB"/>
    <w:rsid w:val="00631664"/>
    <w:rsid w:val="006316FC"/>
    <w:rsid w:val="0063175E"/>
    <w:rsid w:val="0063179A"/>
    <w:rsid w:val="0063179F"/>
    <w:rsid w:val="006318B0"/>
    <w:rsid w:val="006318CC"/>
    <w:rsid w:val="00631965"/>
    <w:rsid w:val="006319F3"/>
    <w:rsid w:val="00631A1D"/>
    <w:rsid w:val="00631A53"/>
    <w:rsid w:val="00631C1A"/>
    <w:rsid w:val="00631C34"/>
    <w:rsid w:val="00631C9F"/>
    <w:rsid w:val="00631CB5"/>
    <w:rsid w:val="00631CE2"/>
    <w:rsid w:val="00631D37"/>
    <w:rsid w:val="00631D73"/>
    <w:rsid w:val="00631DE1"/>
    <w:rsid w:val="0063200B"/>
    <w:rsid w:val="00632010"/>
    <w:rsid w:val="006320C8"/>
    <w:rsid w:val="00632188"/>
    <w:rsid w:val="00632192"/>
    <w:rsid w:val="00632215"/>
    <w:rsid w:val="006322E7"/>
    <w:rsid w:val="006322F8"/>
    <w:rsid w:val="00632306"/>
    <w:rsid w:val="00632350"/>
    <w:rsid w:val="0063237D"/>
    <w:rsid w:val="0063251A"/>
    <w:rsid w:val="006325D0"/>
    <w:rsid w:val="0063267C"/>
    <w:rsid w:val="006326CA"/>
    <w:rsid w:val="00632717"/>
    <w:rsid w:val="0063273D"/>
    <w:rsid w:val="00632768"/>
    <w:rsid w:val="006327EA"/>
    <w:rsid w:val="0063284A"/>
    <w:rsid w:val="006328A0"/>
    <w:rsid w:val="006329D1"/>
    <w:rsid w:val="00632A16"/>
    <w:rsid w:val="00632A35"/>
    <w:rsid w:val="00632A3D"/>
    <w:rsid w:val="00632AD6"/>
    <w:rsid w:val="00632B39"/>
    <w:rsid w:val="00632B5F"/>
    <w:rsid w:val="00632BF0"/>
    <w:rsid w:val="00632CB0"/>
    <w:rsid w:val="00632CB4"/>
    <w:rsid w:val="00632CBC"/>
    <w:rsid w:val="00632CE2"/>
    <w:rsid w:val="00632D34"/>
    <w:rsid w:val="00632D88"/>
    <w:rsid w:val="00632D99"/>
    <w:rsid w:val="00632EFF"/>
    <w:rsid w:val="00633045"/>
    <w:rsid w:val="00633060"/>
    <w:rsid w:val="006331B8"/>
    <w:rsid w:val="00633306"/>
    <w:rsid w:val="00633367"/>
    <w:rsid w:val="0063337D"/>
    <w:rsid w:val="006334D0"/>
    <w:rsid w:val="0063355E"/>
    <w:rsid w:val="00633581"/>
    <w:rsid w:val="00633648"/>
    <w:rsid w:val="006336AC"/>
    <w:rsid w:val="00633719"/>
    <w:rsid w:val="00633757"/>
    <w:rsid w:val="0063375D"/>
    <w:rsid w:val="00633793"/>
    <w:rsid w:val="006338D4"/>
    <w:rsid w:val="0063390C"/>
    <w:rsid w:val="00633965"/>
    <w:rsid w:val="006339C0"/>
    <w:rsid w:val="00633A07"/>
    <w:rsid w:val="00633ABD"/>
    <w:rsid w:val="00633B29"/>
    <w:rsid w:val="00633C23"/>
    <w:rsid w:val="00633C30"/>
    <w:rsid w:val="00633D1A"/>
    <w:rsid w:val="00633D63"/>
    <w:rsid w:val="00633E2C"/>
    <w:rsid w:val="00633E53"/>
    <w:rsid w:val="0063407E"/>
    <w:rsid w:val="006340B3"/>
    <w:rsid w:val="00634109"/>
    <w:rsid w:val="00634110"/>
    <w:rsid w:val="00634133"/>
    <w:rsid w:val="00634207"/>
    <w:rsid w:val="006342D1"/>
    <w:rsid w:val="0063434D"/>
    <w:rsid w:val="0063439E"/>
    <w:rsid w:val="00634572"/>
    <w:rsid w:val="006345A7"/>
    <w:rsid w:val="006345BE"/>
    <w:rsid w:val="006346A5"/>
    <w:rsid w:val="006347F4"/>
    <w:rsid w:val="0063487F"/>
    <w:rsid w:val="00634925"/>
    <w:rsid w:val="00634990"/>
    <w:rsid w:val="0063499C"/>
    <w:rsid w:val="00634B8A"/>
    <w:rsid w:val="00634C3C"/>
    <w:rsid w:val="00634CB1"/>
    <w:rsid w:val="00634D08"/>
    <w:rsid w:val="00634E5F"/>
    <w:rsid w:val="00634EA2"/>
    <w:rsid w:val="00634EC4"/>
    <w:rsid w:val="00634FB2"/>
    <w:rsid w:val="00634FF0"/>
    <w:rsid w:val="0063501B"/>
    <w:rsid w:val="00635085"/>
    <w:rsid w:val="00635096"/>
    <w:rsid w:val="006350B8"/>
    <w:rsid w:val="006350BD"/>
    <w:rsid w:val="00635118"/>
    <w:rsid w:val="00635178"/>
    <w:rsid w:val="0063517D"/>
    <w:rsid w:val="00635320"/>
    <w:rsid w:val="00635356"/>
    <w:rsid w:val="006353E3"/>
    <w:rsid w:val="006353E6"/>
    <w:rsid w:val="0063540C"/>
    <w:rsid w:val="00635485"/>
    <w:rsid w:val="0063557B"/>
    <w:rsid w:val="006356B0"/>
    <w:rsid w:val="006357D9"/>
    <w:rsid w:val="00635820"/>
    <w:rsid w:val="00635821"/>
    <w:rsid w:val="00635850"/>
    <w:rsid w:val="0063586E"/>
    <w:rsid w:val="00635881"/>
    <w:rsid w:val="00635885"/>
    <w:rsid w:val="00635959"/>
    <w:rsid w:val="006359F7"/>
    <w:rsid w:val="00635A61"/>
    <w:rsid w:val="00635BD3"/>
    <w:rsid w:val="00635D3B"/>
    <w:rsid w:val="00635E24"/>
    <w:rsid w:val="00635EC2"/>
    <w:rsid w:val="00635EEC"/>
    <w:rsid w:val="00635EFF"/>
    <w:rsid w:val="00635F77"/>
    <w:rsid w:val="00635FB0"/>
    <w:rsid w:val="00636113"/>
    <w:rsid w:val="00636190"/>
    <w:rsid w:val="00636240"/>
    <w:rsid w:val="006362B0"/>
    <w:rsid w:val="0063649E"/>
    <w:rsid w:val="006364D1"/>
    <w:rsid w:val="0063660A"/>
    <w:rsid w:val="0063666D"/>
    <w:rsid w:val="006366DD"/>
    <w:rsid w:val="006366EE"/>
    <w:rsid w:val="00636731"/>
    <w:rsid w:val="006367E7"/>
    <w:rsid w:val="00636921"/>
    <w:rsid w:val="006369B0"/>
    <w:rsid w:val="00636A12"/>
    <w:rsid w:val="00636A97"/>
    <w:rsid w:val="00636B35"/>
    <w:rsid w:val="00636B7F"/>
    <w:rsid w:val="00636C1D"/>
    <w:rsid w:val="00636C6E"/>
    <w:rsid w:val="00636CC8"/>
    <w:rsid w:val="00636D32"/>
    <w:rsid w:val="00636D49"/>
    <w:rsid w:val="00636E62"/>
    <w:rsid w:val="00636EAB"/>
    <w:rsid w:val="00636EEA"/>
    <w:rsid w:val="00637038"/>
    <w:rsid w:val="006370D5"/>
    <w:rsid w:val="00637243"/>
    <w:rsid w:val="0063725D"/>
    <w:rsid w:val="006372D2"/>
    <w:rsid w:val="0063732B"/>
    <w:rsid w:val="006373A8"/>
    <w:rsid w:val="006373E4"/>
    <w:rsid w:val="006373EB"/>
    <w:rsid w:val="006374C7"/>
    <w:rsid w:val="00637598"/>
    <w:rsid w:val="0063761C"/>
    <w:rsid w:val="00637697"/>
    <w:rsid w:val="0063769A"/>
    <w:rsid w:val="0063775B"/>
    <w:rsid w:val="006377A9"/>
    <w:rsid w:val="00637800"/>
    <w:rsid w:val="0063781C"/>
    <w:rsid w:val="006379E8"/>
    <w:rsid w:val="00637A4C"/>
    <w:rsid w:val="00637AF6"/>
    <w:rsid w:val="00637B80"/>
    <w:rsid w:val="00637C16"/>
    <w:rsid w:val="00637D5C"/>
    <w:rsid w:val="00637DA1"/>
    <w:rsid w:val="00637DC3"/>
    <w:rsid w:val="00637E77"/>
    <w:rsid w:val="00637F0C"/>
    <w:rsid w:val="00637F6E"/>
    <w:rsid w:val="0064002C"/>
    <w:rsid w:val="006400DD"/>
    <w:rsid w:val="00640244"/>
    <w:rsid w:val="00640254"/>
    <w:rsid w:val="006402AD"/>
    <w:rsid w:val="006402E2"/>
    <w:rsid w:val="0064036F"/>
    <w:rsid w:val="00640380"/>
    <w:rsid w:val="00640422"/>
    <w:rsid w:val="00640448"/>
    <w:rsid w:val="00640499"/>
    <w:rsid w:val="006404C6"/>
    <w:rsid w:val="0064065A"/>
    <w:rsid w:val="00640661"/>
    <w:rsid w:val="00640771"/>
    <w:rsid w:val="00640806"/>
    <w:rsid w:val="00640A43"/>
    <w:rsid w:val="00640B8C"/>
    <w:rsid w:val="00640C54"/>
    <w:rsid w:val="00640D2B"/>
    <w:rsid w:val="00640E4D"/>
    <w:rsid w:val="00640E97"/>
    <w:rsid w:val="00640EBE"/>
    <w:rsid w:val="00640ED4"/>
    <w:rsid w:val="00640F71"/>
    <w:rsid w:val="00641044"/>
    <w:rsid w:val="0064111B"/>
    <w:rsid w:val="00641167"/>
    <w:rsid w:val="00641187"/>
    <w:rsid w:val="00641218"/>
    <w:rsid w:val="0064123E"/>
    <w:rsid w:val="006412F2"/>
    <w:rsid w:val="0064138C"/>
    <w:rsid w:val="0064138D"/>
    <w:rsid w:val="006413BE"/>
    <w:rsid w:val="00641499"/>
    <w:rsid w:val="00641524"/>
    <w:rsid w:val="0064152D"/>
    <w:rsid w:val="00641545"/>
    <w:rsid w:val="00641604"/>
    <w:rsid w:val="006416D2"/>
    <w:rsid w:val="00641799"/>
    <w:rsid w:val="00641871"/>
    <w:rsid w:val="00641949"/>
    <w:rsid w:val="006419E3"/>
    <w:rsid w:val="00641A46"/>
    <w:rsid w:val="00641A82"/>
    <w:rsid w:val="00641AB9"/>
    <w:rsid w:val="00641B46"/>
    <w:rsid w:val="00641BEA"/>
    <w:rsid w:val="00641C72"/>
    <w:rsid w:val="00641CDF"/>
    <w:rsid w:val="00641D13"/>
    <w:rsid w:val="00641D52"/>
    <w:rsid w:val="00641DDF"/>
    <w:rsid w:val="00641E8F"/>
    <w:rsid w:val="00641F0D"/>
    <w:rsid w:val="00641F24"/>
    <w:rsid w:val="00641FC9"/>
    <w:rsid w:val="00641FD4"/>
    <w:rsid w:val="00641FEB"/>
    <w:rsid w:val="0064210D"/>
    <w:rsid w:val="00642291"/>
    <w:rsid w:val="006423C6"/>
    <w:rsid w:val="006423E9"/>
    <w:rsid w:val="006423F7"/>
    <w:rsid w:val="00642413"/>
    <w:rsid w:val="00642584"/>
    <w:rsid w:val="0064261D"/>
    <w:rsid w:val="00642623"/>
    <w:rsid w:val="00642709"/>
    <w:rsid w:val="00642880"/>
    <w:rsid w:val="00642A59"/>
    <w:rsid w:val="00642B4E"/>
    <w:rsid w:val="00642B7C"/>
    <w:rsid w:val="00642BF5"/>
    <w:rsid w:val="00642D5E"/>
    <w:rsid w:val="00642E6C"/>
    <w:rsid w:val="00642EA5"/>
    <w:rsid w:val="00642F58"/>
    <w:rsid w:val="00642F7F"/>
    <w:rsid w:val="00643192"/>
    <w:rsid w:val="0064323F"/>
    <w:rsid w:val="0064329B"/>
    <w:rsid w:val="006432D6"/>
    <w:rsid w:val="006432F8"/>
    <w:rsid w:val="00643348"/>
    <w:rsid w:val="006434A9"/>
    <w:rsid w:val="006434D7"/>
    <w:rsid w:val="00643547"/>
    <w:rsid w:val="00643588"/>
    <w:rsid w:val="006435C3"/>
    <w:rsid w:val="006435C7"/>
    <w:rsid w:val="0064362D"/>
    <w:rsid w:val="006436CA"/>
    <w:rsid w:val="00643711"/>
    <w:rsid w:val="0064383E"/>
    <w:rsid w:val="006438DD"/>
    <w:rsid w:val="00643989"/>
    <w:rsid w:val="006439CF"/>
    <w:rsid w:val="00643B02"/>
    <w:rsid w:val="00643C60"/>
    <w:rsid w:val="00643E3F"/>
    <w:rsid w:val="00643E7D"/>
    <w:rsid w:val="00643ED4"/>
    <w:rsid w:val="00644016"/>
    <w:rsid w:val="00644058"/>
    <w:rsid w:val="006440D8"/>
    <w:rsid w:val="0064415F"/>
    <w:rsid w:val="00644161"/>
    <w:rsid w:val="00644220"/>
    <w:rsid w:val="00644245"/>
    <w:rsid w:val="00644272"/>
    <w:rsid w:val="00644342"/>
    <w:rsid w:val="0064435C"/>
    <w:rsid w:val="006443AF"/>
    <w:rsid w:val="006443E3"/>
    <w:rsid w:val="0064447C"/>
    <w:rsid w:val="006446BF"/>
    <w:rsid w:val="00644703"/>
    <w:rsid w:val="00644721"/>
    <w:rsid w:val="00644812"/>
    <w:rsid w:val="00644855"/>
    <w:rsid w:val="0064488D"/>
    <w:rsid w:val="006448DE"/>
    <w:rsid w:val="006448F4"/>
    <w:rsid w:val="0064490A"/>
    <w:rsid w:val="00644942"/>
    <w:rsid w:val="006449B5"/>
    <w:rsid w:val="00644A47"/>
    <w:rsid w:val="00644A58"/>
    <w:rsid w:val="00644A79"/>
    <w:rsid w:val="00644B08"/>
    <w:rsid w:val="00644B1A"/>
    <w:rsid w:val="00644C02"/>
    <w:rsid w:val="00644C3A"/>
    <w:rsid w:val="00644C99"/>
    <w:rsid w:val="00644D10"/>
    <w:rsid w:val="00644DBF"/>
    <w:rsid w:val="00644F02"/>
    <w:rsid w:val="00644F1E"/>
    <w:rsid w:val="00644F2E"/>
    <w:rsid w:val="00644FD9"/>
    <w:rsid w:val="006450DC"/>
    <w:rsid w:val="0064516B"/>
    <w:rsid w:val="006451E1"/>
    <w:rsid w:val="00645241"/>
    <w:rsid w:val="0064527C"/>
    <w:rsid w:val="0064529B"/>
    <w:rsid w:val="006452F5"/>
    <w:rsid w:val="0064530A"/>
    <w:rsid w:val="0064551A"/>
    <w:rsid w:val="00645547"/>
    <w:rsid w:val="00645611"/>
    <w:rsid w:val="006456BD"/>
    <w:rsid w:val="006456C5"/>
    <w:rsid w:val="006456E1"/>
    <w:rsid w:val="00645712"/>
    <w:rsid w:val="0064571D"/>
    <w:rsid w:val="006457A5"/>
    <w:rsid w:val="00645834"/>
    <w:rsid w:val="00645880"/>
    <w:rsid w:val="006458DE"/>
    <w:rsid w:val="00645ACD"/>
    <w:rsid w:val="00645D02"/>
    <w:rsid w:val="00645E82"/>
    <w:rsid w:val="00645F60"/>
    <w:rsid w:val="00645FD8"/>
    <w:rsid w:val="00645FFB"/>
    <w:rsid w:val="006460C4"/>
    <w:rsid w:val="00646139"/>
    <w:rsid w:val="006463BC"/>
    <w:rsid w:val="006463C3"/>
    <w:rsid w:val="00646441"/>
    <w:rsid w:val="00646450"/>
    <w:rsid w:val="00646466"/>
    <w:rsid w:val="006464D1"/>
    <w:rsid w:val="0064657C"/>
    <w:rsid w:val="006465A8"/>
    <w:rsid w:val="00646686"/>
    <w:rsid w:val="0064672D"/>
    <w:rsid w:val="006467C4"/>
    <w:rsid w:val="006467D4"/>
    <w:rsid w:val="00646807"/>
    <w:rsid w:val="0064681D"/>
    <w:rsid w:val="006468FC"/>
    <w:rsid w:val="00646943"/>
    <w:rsid w:val="00646979"/>
    <w:rsid w:val="0064697D"/>
    <w:rsid w:val="006469F7"/>
    <w:rsid w:val="00646A1F"/>
    <w:rsid w:val="00646A57"/>
    <w:rsid w:val="00646BF8"/>
    <w:rsid w:val="00646C0F"/>
    <w:rsid w:val="00646C66"/>
    <w:rsid w:val="00646C82"/>
    <w:rsid w:val="00646D82"/>
    <w:rsid w:val="00646DB8"/>
    <w:rsid w:val="00646E1B"/>
    <w:rsid w:val="00646E71"/>
    <w:rsid w:val="00646EF8"/>
    <w:rsid w:val="00646F28"/>
    <w:rsid w:val="0064706F"/>
    <w:rsid w:val="006471DA"/>
    <w:rsid w:val="006471E3"/>
    <w:rsid w:val="0064724A"/>
    <w:rsid w:val="006472A4"/>
    <w:rsid w:val="006472B0"/>
    <w:rsid w:val="006472BC"/>
    <w:rsid w:val="006472D3"/>
    <w:rsid w:val="006472E7"/>
    <w:rsid w:val="0064739F"/>
    <w:rsid w:val="0064753E"/>
    <w:rsid w:val="0064754B"/>
    <w:rsid w:val="00647568"/>
    <w:rsid w:val="0064763B"/>
    <w:rsid w:val="0064765E"/>
    <w:rsid w:val="00647734"/>
    <w:rsid w:val="0064775D"/>
    <w:rsid w:val="00647791"/>
    <w:rsid w:val="006477D8"/>
    <w:rsid w:val="006478BB"/>
    <w:rsid w:val="00647918"/>
    <w:rsid w:val="0064795C"/>
    <w:rsid w:val="006479F4"/>
    <w:rsid w:val="00647A04"/>
    <w:rsid w:val="00647A5F"/>
    <w:rsid w:val="00647B0D"/>
    <w:rsid w:val="00647C00"/>
    <w:rsid w:val="00647C2B"/>
    <w:rsid w:val="00647CD6"/>
    <w:rsid w:val="00647DDC"/>
    <w:rsid w:val="00647DE5"/>
    <w:rsid w:val="00647EF2"/>
    <w:rsid w:val="00647FC0"/>
    <w:rsid w:val="00647FD2"/>
    <w:rsid w:val="00650078"/>
    <w:rsid w:val="00650177"/>
    <w:rsid w:val="006502BD"/>
    <w:rsid w:val="0065039D"/>
    <w:rsid w:val="0065048A"/>
    <w:rsid w:val="0065053D"/>
    <w:rsid w:val="00650660"/>
    <w:rsid w:val="00650710"/>
    <w:rsid w:val="006507F5"/>
    <w:rsid w:val="00650891"/>
    <w:rsid w:val="00650903"/>
    <w:rsid w:val="00650906"/>
    <w:rsid w:val="00650B0B"/>
    <w:rsid w:val="00650CEC"/>
    <w:rsid w:val="00650E18"/>
    <w:rsid w:val="00650F13"/>
    <w:rsid w:val="0065107F"/>
    <w:rsid w:val="006510EC"/>
    <w:rsid w:val="00651140"/>
    <w:rsid w:val="00651224"/>
    <w:rsid w:val="00651264"/>
    <w:rsid w:val="00651293"/>
    <w:rsid w:val="0065136A"/>
    <w:rsid w:val="006513D6"/>
    <w:rsid w:val="00651497"/>
    <w:rsid w:val="006514B9"/>
    <w:rsid w:val="006514F0"/>
    <w:rsid w:val="00651532"/>
    <w:rsid w:val="0065156B"/>
    <w:rsid w:val="00651609"/>
    <w:rsid w:val="006516D4"/>
    <w:rsid w:val="00651712"/>
    <w:rsid w:val="00651A3F"/>
    <w:rsid w:val="00651B39"/>
    <w:rsid w:val="00651B70"/>
    <w:rsid w:val="00651EA9"/>
    <w:rsid w:val="00651EFE"/>
    <w:rsid w:val="00651F62"/>
    <w:rsid w:val="00651FCE"/>
    <w:rsid w:val="00651FF7"/>
    <w:rsid w:val="0065207D"/>
    <w:rsid w:val="006520E1"/>
    <w:rsid w:val="006522A8"/>
    <w:rsid w:val="006523AD"/>
    <w:rsid w:val="00652429"/>
    <w:rsid w:val="00652470"/>
    <w:rsid w:val="006524F1"/>
    <w:rsid w:val="006525C4"/>
    <w:rsid w:val="0065275E"/>
    <w:rsid w:val="00652764"/>
    <w:rsid w:val="006528AF"/>
    <w:rsid w:val="0065290C"/>
    <w:rsid w:val="00652ADA"/>
    <w:rsid w:val="00652B03"/>
    <w:rsid w:val="00652B43"/>
    <w:rsid w:val="00652B6C"/>
    <w:rsid w:val="00652B78"/>
    <w:rsid w:val="00652B88"/>
    <w:rsid w:val="00652C79"/>
    <w:rsid w:val="00652C7F"/>
    <w:rsid w:val="00652D84"/>
    <w:rsid w:val="00652DC3"/>
    <w:rsid w:val="00652E1B"/>
    <w:rsid w:val="00652E23"/>
    <w:rsid w:val="00652E45"/>
    <w:rsid w:val="00652F09"/>
    <w:rsid w:val="00652F10"/>
    <w:rsid w:val="00653001"/>
    <w:rsid w:val="00653160"/>
    <w:rsid w:val="006531FC"/>
    <w:rsid w:val="00653262"/>
    <w:rsid w:val="0065328F"/>
    <w:rsid w:val="006532EF"/>
    <w:rsid w:val="00653360"/>
    <w:rsid w:val="00653364"/>
    <w:rsid w:val="00653486"/>
    <w:rsid w:val="006534A8"/>
    <w:rsid w:val="006534C9"/>
    <w:rsid w:val="00653516"/>
    <w:rsid w:val="006536AA"/>
    <w:rsid w:val="0065374F"/>
    <w:rsid w:val="00653885"/>
    <w:rsid w:val="006538A7"/>
    <w:rsid w:val="006538FA"/>
    <w:rsid w:val="00653961"/>
    <w:rsid w:val="00653972"/>
    <w:rsid w:val="00653AAA"/>
    <w:rsid w:val="00653B23"/>
    <w:rsid w:val="00653BA8"/>
    <w:rsid w:val="00653BBC"/>
    <w:rsid w:val="00653BCF"/>
    <w:rsid w:val="00653D05"/>
    <w:rsid w:val="00653D74"/>
    <w:rsid w:val="00653ED3"/>
    <w:rsid w:val="00653F01"/>
    <w:rsid w:val="00653FF3"/>
    <w:rsid w:val="0065401A"/>
    <w:rsid w:val="006540B2"/>
    <w:rsid w:val="00654102"/>
    <w:rsid w:val="0065410E"/>
    <w:rsid w:val="0065412A"/>
    <w:rsid w:val="00654131"/>
    <w:rsid w:val="006541F9"/>
    <w:rsid w:val="00654274"/>
    <w:rsid w:val="0065430F"/>
    <w:rsid w:val="00654338"/>
    <w:rsid w:val="00654494"/>
    <w:rsid w:val="0065458F"/>
    <w:rsid w:val="006545B2"/>
    <w:rsid w:val="00654632"/>
    <w:rsid w:val="006546C2"/>
    <w:rsid w:val="006546C3"/>
    <w:rsid w:val="006547D6"/>
    <w:rsid w:val="00654800"/>
    <w:rsid w:val="0065488B"/>
    <w:rsid w:val="00654899"/>
    <w:rsid w:val="006548AD"/>
    <w:rsid w:val="006548EC"/>
    <w:rsid w:val="0065497C"/>
    <w:rsid w:val="006549D7"/>
    <w:rsid w:val="006549F3"/>
    <w:rsid w:val="00654ABF"/>
    <w:rsid w:val="00654AEB"/>
    <w:rsid w:val="00654D66"/>
    <w:rsid w:val="00654D8A"/>
    <w:rsid w:val="00654E03"/>
    <w:rsid w:val="00654E23"/>
    <w:rsid w:val="00654E2C"/>
    <w:rsid w:val="00654EBB"/>
    <w:rsid w:val="00654ECE"/>
    <w:rsid w:val="00654FBB"/>
    <w:rsid w:val="00654FDC"/>
    <w:rsid w:val="00655002"/>
    <w:rsid w:val="00655076"/>
    <w:rsid w:val="00655088"/>
    <w:rsid w:val="006550E9"/>
    <w:rsid w:val="00655136"/>
    <w:rsid w:val="00655140"/>
    <w:rsid w:val="0065517D"/>
    <w:rsid w:val="00655226"/>
    <w:rsid w:val="00655374"/>
    <w:rsid w:val="006553CB"/>
    <w:rsid w:val="006554D1"/>
    <w:rsid w:val="006554E7"/>
    <w:rsid w:val="00655527"/>
    <w:rsid w:val="0065562E"/>
    <w:rsid w:val="006556A0"/>
    <w:rsid w:val="006557E7"/>
    <w:rsid w:val="006558E3"/>
    <w:rsid w:val="0065594F"/>
    <w:rsid w:val="006559A2"/>
    <w:rsid w:val="006559A4"/>
    <w:rsid w:val="006559C4"/>
    <w:rsid w:val="006559D2"/>
    <w:rsid w:val="00655ABD"/>
    <w:rsid w:val="00655B10"/>
    <w:rsid w:val="00655D11"/>
    <w:rsid w:val="00655D30"/>
    <w:rsid w:val="00655D5A"/>
    <w:rsid w:val="00655D7D"/>
    <w:rsid w:val="00656079"/>
    <w:rsid w:val="00656090"/>
    <w:rsid w:val="006560BA"/>
    <w:rsid w:val="006560BC"/>
    <w:rsid w:val="006560BD"/>
    <w:rsid w:val="00656102"/>
    <w:rsid w:val="00656138"/>
    <w:rsid w:val="0065617F"/>
    <w:rsid w:val="006561D9"/>
    <w:rsid w:val="006561E6"/>
    <w:rsid w:val="006561E7"/>
    <w:rsid w:val="00656242"/>
    <w:rsid w:val="00656262"/>
    <w:rsid w:val="00656294"/>
    <w:rsid w:val="006562C5"/>
    <w:rsid w:val="006562E1"/>
    <w:rsid w:val="006563EF"/>
    <w:rsid w:val="00656442"/>
    <w:rsid w:val="006564BA"/>
    <w:rsid w:val="0065655F"/>
    <w:rsid w:val="00656700"/>
    <w:rsid w:val="00656702"/>
    <w:rsid w:val="0065699B"/>
    <w:rsid w:val="00656A3C"/>
    <w:rsid w:val="00656A49"/>
    <w:rsid w:val="00656A60"/>
    <w:rsid w:val="00656A64"/>
    <w:rsid w:val="00656B05"/>
    <w:rsid w:val="00656B5D"/>
    <w:rsid w:val="00656B65"/>
    <w:rsid w:val="00656B97"/>
    <w:rsid w:val="00656BE1"/>
    <w:rsid w:val="00656BF1"/>
    <w:rsid w:val="00656C1A"/>
    <w:rsid w:val="00656C7C"/>
    <w:rsid w:val="00656C8E"/>
    <w:rsid w:val="00656CCB"/>
    <w:rsid w:val="00656CE4"/>
    <w:rsid w:val="00656D59"/>
    <w:rsid w:val="00656D79"/>
    <w:rsid w:val="00656E2A"/>
    <w:rsid w:val="00656E75"/>
    <w:rsid w:val="00656E83"/>
    <w:rsid w:val="00656EE9"/>
    <w:rsid w:val="00657074"/>
    <w:rsid w:val="00657082"/>
    <w:rsid w:val="00657183"/>
    <w:rsid w:val="00657195"/>
    <w:rsid w:val="00657241"/>
    <w:rsid w:val="00657244"/>
    <w:rsid w:val="0065725E"/>
    <w:rsid w:val="00657326"/>
    <w:rsid w:val="00657361"/>
    <w:rsid w:val="00657377"/>
    <w:rsid w:val="006573A7"/>
    <w:rsid w:val="00657434"/>
    <w:rsid w:val="00657595"/>
    <w:rsid w:val="0065759F"/>
    <w:rsid w:val="0065765F"/>
    <w:rsid w:val="00657708"/>
    <w:rsid w:val="00657709"/>
    <w:rsid w:val="0065780B"/>
    <w:rsid w:val="0065784E"/>
    <w:rsid w:val="006579BB"/>
    <w:rsid w:val="00657A1D"/>
    <w:rsid w:val="00657A78"/>
    <w:rsid w:val="00657ACF"/>
    <w:rsid w:val="00657B2C"/>
    <w:rsid w:val="00657BBB"/>
    <w:rsid w:val="00657BDC"/>
    <w:rsid w:val="00657D66"/>
    <w:rsid w:val="00657DE6"/>
    <w:rsid w:val="00657ED1"/>
    <w:rsid w:val="00657F27"/>
    <w:rsid w:val="00660154"/>
    <w:rsid w:val="00660189"/>
    <w:rsid w:val="006601B2"/>
    <w:rsid w:val="006601E8"/>
    <w:rsid w:val="00660214"/>
    <w:rsid w:val="00660294"/>
    <w:rsid w:val="006602FC"/>
    <w:rsid w:val="00660377"/>
    <w:rsid w:val="0066038C"/>
    <w:rsid w:val="006603E6"/>
    <w:rsid w:val="0066048A"/>
    <w:rsid w:val="006604AF"/>
    <w:rsid w:val="00660555"/>
    <w:rsid w:val="006605F3"/>
    <w:rsid w:val="00660687"/>
    <w:rsid w:val="0066077C"/>
    <w:rsid w:val="00660792"/>
    <w:rsid w:val="006607B0"/>
    <w:rsid w:val="00660825"/>
    <w:rsid w:val="0066095C"/>
    <w:rsid w:val="00660A06"/>
    <w:rsid w:val="00660A27"/>
    <w:rsid w:val="00660A96"/>
    <w:rsid w:val="00660AA3"/>
    <w:rsid w:val="00660B2D"/>
    <w:rsid w:val="00660B39"/>
    <w:rsid w:val="00660BF4"/>
    <w:rsid w:val="00660D8D"/>
    <w:rsid w:val="0066118C"/>
    <w:rsid w:val="006611F2"/>
    <w:rsid w:val="00661214"/>
    <w:rsid w:val="00661250"/>
    <w:rsid w:val="00661330"/>
    <w:rsid w:val="006617EC"/>
    <w:rsid w:val="00661801"/>
    <w:rsid w:val="006618D3"/>
    <w:rsid w:val="006618FD"/>
    <w:rsid w:val="00661913"/>
    <w:rsid w:val="0066191A"/>
    <w:rsid w:val="00661A36"/>
    <w:rsid w:val="00661AED"/>
    <w:rsid w:val="00661B13"/>
    <w:rsid w:val="00661B25"/>
    <w:rsid w:val="00661B79"/>
    <w:rsid w:val="00661C29"/>
    <w:rsid w:val="00661C5B"/>
    <w:rsid w:val="00661D48"/>
    <w:rsid w:val="00661D4A"/>
    <w:rsid w:val="00661E02"/>
    <w:rsid w:val="00661E3F"/>
    <w:rsid w:val="00661EC2"/>
    <w:rsid w:val="00662031"/>
    <w:rsid w:val="006620F0"/>
    <w:rsid w:val="00662179"/>
    <w:rsid w:val="006621A3"/>
    <w:rsid w:val="006621C7"/>
    <w:rsid w:val="00662312"/>
    <w:rsid w:val="00662323"/>
    <w:rsid w:val="006624A2"/>
    <w:rsid w:val="006624B0"/>
    <w:rsid w:val="006624E6"/>
    <w:rsid w:val="0066252C"/>
    <w:rsid w:val="00662555"/>
    <w:rsid w:val="006625A7"/>
    <w:rsid w:val="006625C1"/>
    <w:rsid w:val="006626D0"/>
    <w:rsid w:val="00662789"/>
    <w:rsid w:val="006627D0"/>
    <w:rsid w:val="0066283A"/>
    <w:rsid w:val="006628A5"/>
    <w:rsid w:val="0066294A"/>
    <w:rsid w:val="00662953"/>
    <w:rsid w:val="00662A6D"/>
    <w:rsid w:val="00662A76"/>
    <w:rsid w:val="00662ADD"/>
    <w:rsid w:val="00662AE1"/>
    <w:rsid w:val="00662AE5"/>
    <w:rsid w:val="00662C36"/>
    <w:rsid w:val="00662C4B"/>
    <w:rsid w:val="00662CF5"/>
    <w:rsid w:val="00662D0D"/>
    <w:rsid w:val="00662D55"/>
    <w:rsid w:val="00662D56"/>
    <w:rsid w:val="00662E84"/>
    <w:rsid w:val="00662F02"/>
    <w:rsid w:val="00662F54"/>
    <w:rsid w:val="00663194"/>
    <w:rsid w:val="006631EC"/>
    <w:rsid w:val="00663296"/>
    <w:rsid w:val="006633B8"/>
    <w:rsid w:val="00663440"/>
    <w:rsid w:val="0066351B"/>
    <w:rsid w:val="00663523"/>
    <w:rsid w:val="00663582"/>
    <w:rsid w:val="006636DF"/>
    <w:rsid w:val="00663744"/>
    <w:rsid w:val="006637FF"/>
    <w:rsid w:val="006638A2"/>
    <w:rsid w:val="006638C5"/>
    <w:rsid w:val="0066399F"/>
    <w:rsid w:val="006639B9"/>
    <w:rsid w:val="00663A05"/>
    <w:rsid w:val="00663AD0"/>
    <w:rsid w:val="00663AE9"/>
    <w:rsid w:val="00663AF9"/>
    <w:rsid w:val="00663B27"/>
    <w:rsid w:val="00663B72"/>
    <w:rsid w:val="00663C1F"/>
    <w:rsid w:val="00663C56"/>
    <w:rsid w:val="00663C96"/>
    <w:rsid w:val="00663D27"/>
    <w:rsid w:val="00663E07"/>
    <w:rsid w:val="00663E48"/>
    <w:rsid w:val="00663E49"/>
    <w:rsid w:val="00663E67"/>
    <w:rsid w:val="00663E79"/>
    <w:rsid w:val="00663ED8"/>
    <w:rsid w:val="0066402B"/>
    <w:rsid w:val="00664069"/>
    <w:rsid w:val="0066409E"/>
    <w:rsid w:val="00664156"/>
    <w:rsid w:val="00664186"/>
    <w:rsid w:val="006642AD"/>
    <w:rsid w:val="0066430F"/>
    <w:rsid w:val="00664325"/>
    <w:rsid w:val="006643B0"/>
    <w:rsid w:val="006643FA"/>
    <w:rsid w:val="006644C0"/>
    <w:rsid w:val="00664576"/>
    <w:rsid w:val="006645BD"/>
    <w:rsid w:val="006645C9"/>
    <w:rsid w:val="006645F7"/>
    <w:rsid w:val="0066463B"/>
    <w:rsid w:val="006646F4"/>
    <w:rsid w:val="00664787"/>
    <w:rsid w:val="006647D0"/>
    <w:rsid w:val="006647F1"/>
    <w:rsid w:val="00664803"/>
    <w:rsid w:val="006648DD"/>
    <w:rsid w:val="00664949"/>
    <w:rsid w:val="00664998"/>
    <w:rsid w:val="00664A37"/>
    <w:rsid w:val="00664AD5"/>
    <w:rsid w:val="00664B21"/>
    <w:rsid w:val="00664B34"/>
    <w:rsid w:val="00664BA2"/>
    <w:rsid w:val="00664C5F"/>
    <w:rsid w:val="00664CA8"/>
    <w:rsid w:val="00664CDE"/>
    <w:rsid w:val="00664DD1"/>
    <w:rsid w:val="00664FF6"/>
    <w:rsid w:val="0066517A"/>
    <w:rsid w:val="00665378"/>
    <w:rsid w:val="006653A2"/>
    <w:rsid w:val="006653F7"/>
    <w:rsid w:val="006654DF"/>
    <w:rsid w:val="0066552B"/>
    <w:rsid w:val="0066556F"/>
    <w:rsid w:val="006655C8"/>
    <w:rsid w:val="006655EF"/>
    <w:rsid w:val="00665624"/>
    <w:rsid w:val="0066567F"/>
    <w:rsid w:val="0066575B"/>
    <w:rsid w:val="006657BF"/>
    <w:rsid w:val="006657F5"/>
    <w:rsid w:val="00665839"/>
    <w:rsid w:val="0066583B"/>
    <w:rsid w:val="006658FD"/>
    <w:rsid w:val="00665975"/>
    <w:rsid w:val="00665996"/>
    <w:rsid w:val="006659E4"/>
    <w:rsid w:val="006659F1"/>
    <w:rsid w:val="00665A94"/>
    <w:rsid w:val="00665B5C"/>
    <w:rsid w:val="00665C86"/>
    <w:rsid w:val="00665D51"/>
    <w:rsid w:val="00665EC7"/>
    <w:rsid w:val="00665EF3"/>
    <w:rsid w:val="00665F20"/>
    <w:rsid w:val="00665F37"/>
    <w:rsid w:val="00665F49"/>
    <w:rsid w:val="00665F4C"/>
    <w:rsid w:val="00665F78"/>
    <w:rsid w:val="00665FA7"/>
    <w:rsid w:val="00665FD5"/>
    <w:rsid w:val="00666002"/>
    <w:rsid w:val="006660FA"/>
    <w:rsid w:val="006661C3"/>
    <w:rsid w:val="006661FB"/>
    <w:rsid w:val="006662C5"/>
    <w:rsid w:val="00666319"/>
    <w:rsid w:val="00666353"/>
    <w:rsid w:val="0066636D"/>
    <w:rsid w:val="0066636F"/>
    <w:rsid w:val="0066639C"/>
    <w:rsid w:val="006664B5"/>
    <w:rsid w:val="006666D9"/>
    <w:rsid w:val="0066671A"/>
    <w:rsid w:val="006667E1"/>
    <w:rsid w:val="00666836"/>
    <w:rsid w:val="00666844"/>
    <w:rsid w:val="00666B34"/>
    <w:rsid w:val="00666C25"/>
    <w:rsid w:val="00666CC0"/>
    <w:rsid w:val="00666CDD"/>
    <w:rsid w:val="00666CEB"/>
    <w:rsid w:val="00666D06"/>
    <w:rsid w:val="00666DE8"/>
    <w:rsid w:val="006670CD"/>
    <w:rsid w:val="0066715A"/>
    <w:rsid w:val="00667163"/>
    <w:rsid w:val="00667168"/>
    <w:rsid w:val="00667174"/>
    <w:rsid w:val="006671C1"/>
    <w:rsid w:val="00667272"/>
    <w:rsid w:val="0066734F"/>
    <w:rsid w:val="006673CA"/>
    <w:rsid w:val="00667426"/>
    <w:rsid w:val="0066743E"/>
    <w:rsid w:val="00667486"/>
    <w:rsid w:val="006674F4"/>
    <w:rsid w:val="00667664"/>
    <w:rsid w:val="00667693"/>
    <w:rsid w:val="006676B3"/>
    <w:rsid w:val="0066777B"/>
    <w:rsid w:val="00667784"/>
    <w:rsid w:val="006677E4"/>
    <w:rsid w:val="006677E8"/>
    <w:rsid w:val="00667827"/>
    <w:rsid w:val="0066788A"/>
    <w:rsid w:val="0066791C"/>
    <w:rsid w:val="00667A47"/>
    <w:rsid w:val="00667A5F"/>
    <w:rsid w:val="00667A81"/>
    <w:rsid w:val="00667BC2"/>
    <w:rsid w:val="00667C26"/>
    <w:rsid w:val="00667C73"/>
    <w:rsid w:val="00667C8E"/>
    <w:rsid w:val="00667C91"/>
    <w:rsid w:val="00667CBA"/>
    <w:rsid w:val="00667D2A"/>
    <w:rsid w:val="00667E35"/>
    <w:rsid w:val="00667F01"/>
    <w:rsid w:val="006700A8"/>
    <w:rsid w:val="0067010C"/>
    <w:rsid w:val="006701B6"/>
    <w:rsid w:val="00670261"/>
    <w:rsid w:val="006702B6"/>
    <w:rsid w:val="006702EC"/>
    <w:rsid w:val="00670305"/>
    <w:rsid w:val="00670309"/>
    <w:rsid w:val="0067038F"/>
    <w:rsid w:val="006704BB"/>
    <w:rsid w:val="006704DB"/>
    <w:rsid w:val="006704F3"/>
    <w:rsid w:val="0067059C"/>
    <w:rsid w:val="006705B4"/>
    <w:rsid w:val="006705E8"/>
    <w:rsid w:val="0067062D"/>
    <w:rsid w:val="00670775"/>
    <w:rsid w:val="0067078E"/>
    <w:rsid w:val="006707FF"/>
    <w:rsid w:val="00670A3B"/>
    <w:rsid w:val="00670AAB"/>
    <w:rsid w:val="00670AF9"/>
    <w:rsid w:val="00670B3F"/>
    <w:rsid w:val="00670B5D"/>
    <w:rsid w:val="00670B5E"/>
    <w:rsid w:val="00670BF0"/>
    <w:rsid w:val="00670CDB"/>
    <w:rsid w:val="00670D19"/>
    <w:rsid w:val="00670D2D"/>
    <w:rsid w:val="00670D49"/>
    <w:rsid w:val="00670D88"/>
    <w:rsid w:val="00670E72"/>
    <w:rsid w:val="00670F07"/>
    <w:rsid w:val="00670F36"/>
    <w:rsid w:val="00670F37"/>
    <w:rsid w:val="00670F57"/>
    <w:rsid w:val="00670F8B"/>
    <w:rsid w:val="00670FB3"/>
    <w:rsid w:val="00671039"/>
    <w:rsid w:val="006710F7"/>
    <w:rsid w:val="006711AF"/>
    <w:rsid w:val="006711BF"/>
    <w:rsid w:val="006711D8"/>
    <w:rsid w:val="006713C0"/>
    <w:rsid w:val="00671507"/>
    <w:rsid w:val="00671551"/>
    <w:rsid w:val="0067162F"/>
    <w:rsid w:val="00671783"/>
    <w:rsid w:val="0067188B"/>
    <w:rsid w:val="006718C6"/>
    <w:rsid w:val="006718DD"/>
    <w:rsid w:val="006719ED"/>
    <w:rsid w:val="006719F7"/>
    <w:rsid w:val="00671AC0"/>
    <w:rsid w:val="00671B2B"/>
    <w:rsid w:val="00671B5F"/>
    <w:rsid w:val="00671BAA"/>
    <w:rsid w:val="00671CA9"/>
    <w:rsid w:val="00671D07"/>
    <w:rsid w:val="00671DC2"/>
    <w:rsid w:val="00671EEF"/>
    <w:rsid w:val="00671F86"/>
    <w:rsid w:val="00671F92"/>
    <w:rsid w:val="00672096"/>
    <w:rsid w:val="00672334"/>
    <w:rsid w:val="00672342"/>
    <w:rsid w:val="00672418"/>
    <w:rsid w:val="00672436"/>
    <w:rsid w:val="00672508"/>
    <w:rsid w:val="00672551"/>
    <w:rsid w:val="0067267C"/>
    <w:rsid w:val="0067285F"/>
    <w:rsid w:val="006728EA"/>
    <w:rsid w:val="00672926"/>
    <w:rsid w:val="006729A1"/>
    <w:rsid w:val="00672A55"/>
    <w:rsid w:val="00672A84"/>
    <w:rsid w:val="00672B4A"/>
    <w:rsid w:val="00672C0A"/>
    <w:rsid w:val="00672C18"/>
    <w:rsid w:val="00672F31"/>
    <w:rsid w:val="00672FD4"/>
    <w:rsid w:val="00673003"/>
    <w:rsid w:val="00673014"/>
    <w:rsid w:val="006730C3"/>
    <w:rsid w:val="00673133"/>
    <w:rsid w:val="00673301"/>
    <w:rsid w:val="00673611"/>
    <w:rsid w:val="0067362C"/>
    <w:rsid w:val="00673645"/>
    <w:rsid w:val="00673682"/>
    <w:rsid w:val="00673696"/>
    <w:rsid w:val="0067369C"/>
    <w:rsid w:val="00673723"/>
    <w:rsid w:val="0067387B"/>
    <w:rsid w:val="00673907"/>
    <w:rsid w:val="00673A40"/>
    <w:rsid w:val="00673CCC"/>
    <w:rsid w:val="00673D98"/>
    <w:rsid w:val="00673DB0"/>
    <w:rsid w:val="00673E19"/>
    <w:rsid w:val="00673FF3"/>
    <w:rsid w:val="00674180"/>
    <w:rsid w:val="00674365"/>
    <w:rsid w:val="0067436B"/>
    <w:rsid w:val="006743EF"/>
    <w:rsid w:val="00674526"/>
    <w:rsid w:val="00674648"/>
    <w:rsid w:val="0067464C"/>
    <w:rsid w:val="0067465D"/>
    <w:rsid w:val="00674745"/>
    <w:rsid w:val="006747C6"/>
    <w:rsid w:val="00674810"/>
    <w:rsid w:val="0067484F"/>
    <w:rsid w:val="0067485B"/>
    <w:rsid w:val="00674899"/>
    <w:rsid w:val="00674947"/>
    <w:rsid w:val="006749FE"/>
    <w:rsid w:val="00674A2C"/>
    <w:rsid w:val="00674BEF"/>
    <w:rsid w:val="00674C8C"/>
    <w:rsid w:val="00674CB8"/>
    <w:rsid w:val="00674CCD"/>
    <w:rsid w:val="00674D91"/>
    <w:rsid w:val="00674DB4"/>
    <w:rsid w:val="00674E7F"/>
    <w:rsid w:val="00674ED0"/>
    <w:rsid w:val="00674F74"/>
    <w:rsid w:val="00675013"/>
    <w:rsid w:val="00675147"/>
    <w:rsid w:val="00675184"/>
    <w:rsid w:val="006751C4"/>
    <w:rsid w:val="006751FB"/>
    <w:rsid w:val="00675265"/>
    <w:rsid w:val="006752C2"/>
    <w:rsid w:val="00675396"/>
    <w:rsid w:val="00675457"/>
    <w:rsid w:val="006756E6"/>
    <w:rsid w:val="006756EB"/>
    <w:rsid w:val="006757F7"/>
    <w:rsid w:val="00675852"/>
    <w:rsid w:val="00675898"/>
    <w:rsid w:val="00675940"/>
    <w:rsid w:val="00675960"/>
    <w:rsid w:val="006759A9"/>
    <w:rsid w:val="006759B0"/>
    <w:rsid w:val="006759E0"/>
    <w:rsid w:val="006759F1"/>
    <w:rsid w:val="00675A59"/>
    <w:rsid w:val="00675AC0"/>
    <w:rsid w:val="00675B25"/>
    <w:rsid w:val="00675B60"/>
    <w:rsid w:val="00675BC5"/>
    <w:rsid w:val="00675C94"/>
    <w:rsid w:val="00675D41"/>
    <w:rsid w:val="00675D77"/>
    <w:rsid w:val="00675D86"/>
    <w:rsid w:val="00675E62"/>
    <w:rsid w:val="00675F68"/>
    <w:rsid w:val="00675FB1"/>
    <w:rsid w:val="00675FC4"/>
    <w:rsid w:val="00675FE3"/>
    <w:rsid w:val="00676032"/>
    <w:rsid w:val="00676077"/>
    <w:rsid w:val="0067609F"/>
    <w:rsid w:val="00676102"/>
    <w:rsid w:val="006762E5"/>
    <w:rsid w:val="0067632C"/>
    <w:rsid w:val="00676396"/>
    <w:rsid w:val="0067652F"/>
    <w:rsid w:val="00676555"/>
    <w:rsid w:val="006765E4"/>
    <w:rsid w:val="006766A1"/>
    <w:rsid w:val="00676728"/>
    <w:rsid w:val="00676733"/>
    <w:rsid w:val="0067679C"/>
    <w:rsid w:val="006768F7"/>
    <w:rsid w:val="00676949"/>
    <w:rsid w:val="0067696B"/>
    <w:rsid w:val="00676973"/>
    <w:rsid w:val="006769F8"/>
    <w:rsid w:val="00676B33"/>
    <w:rsid w:val="00676B97"/>
    <w:rsid w:val="00676BEA"/>
    <w:rsid w:val="00676BF9"/>
    <w:rsid w:val="00676C67"/>
    <w:rsid w:val="00676CB4"/>
    <w:rsid w:val="00676D4B"/>
    <w:rsid w:val="00676DDD"/>
    <w:rsid w:val="00676E04"/>
    <w:rsid w:val="00676E52"/>
    <w:rsid w:val="00676E67"/>
    <w:rsid w:val="00676E6D"/>
    <w:rsid w:val="00676F3B"/>
    <w:rsid w:val="00677016"/>
    <w:rsid w:val="0067703A"/>
    <w:rsid w:val="00677082"/>
    <w:rsid w:val="00677106"/>
    <w:rsid w:val="006771BB"/>
    <w:rsid w:val="006771F3"/>
    <w:rsid w:val="0067722F"/>
    <w:rsid w:val="00677255"/>
    <w:rsid w:val="00677263"/>
    <w:rsid w:val="006772D3"/>
    <w:rsid w:val="00677549"/>
    <w:rsid w:val="006775D8"/>
    <w:rsid w:val="0067764D"/>
    <w:rsid w:val="00677651"/>
    <w:rsid w:val="00677694"/>
    <w:rsid w:val="00677696"/>
    <w:rsid w:val="006776D4"/>
    <w:rsid w:val="006776EB"/>
    <w:rsid w:val="00677725"/>
    <w:rsid w:val="00677748"/>
    <w:rsid w:val="006777D0"/>
    <w:rsid w:val="00677802"/>
    <w:rsid w:val="006778E8"/>
    <w:rsid w:val="006779B3"/>
    <w:rsid w:val="00677A0E"/>
    <w:rsid w:val="00677A35"/>
    <w:rsid w:val="00677A97"/>
    <w:rsid w:val="00677B4A"/>
    <w:rsid w:val="00677C32"/>
    <w:rsid w:val="00677CBB"/>
    <w:rsid w:val="00677CDC"/>
    <w:rsid w:val="00677D50"/>
    <w:rsid w:val="00677DA0"/>
    <w:rsid w:val="00677DA9"/>
    <w:rsid w:val="00677E42"/>
    <w:rsid w:val="00677F31"/>
    <w:rsid w:val="00677F37"/>
    <w:rsid w:val="00677F43"/>
    <w:rsid w:val="00677FA7"/>
    <w:rsid w:val="00677FD3"/>
    <w:rsid w:val="00677FE5"/>
    <w:rsid w:val="00680044"/>
    <w:rsid w:val="00680054"/>
    <w:rsid w:val="006801DE"/>
    <w:rsid w:val="00680227"/>
    <w:rsid w:val="0068038B"/>
    <w:rsid w:val="00680593"/>
    <w:rsid w:val="00680598"/>
    <w:rsid w:val="006805C5"/>
    <w:rsid w:val="00680620"/>
    <w:rsid w:val="00680628"/>
    <w:rsid w:val="0068069F"/>
    <w:rsid w:val="006806D7"/>
    <w:rsid w:val="0068070A"/>
    <w:rsid w:val="00680746"/>
    <w:rsid w:val="0068086E"/>
    <w:rsid w:val="00680988"/>
    <w:rsid w:val="006809D9"/>
    <w:rsid w:val="00680A20"/>
    <w:rsid w:val="00680A74"/>
    <w:rsid w:val="00680C9F"/>
    <w:rsid w:val="00680CB9"/>
    <w:rsid w:val="00680D2D"/>
    <w:rsid w:val="00680D85"/>
    <w:rsid w:val="00680E2E"/>
    <w:rsid w:val="00680E36"/>
    <w:rsid w:val="00680E5B"/>
    <w:rsid w:val="00680EAB"/>
    <w:rsid w:val="00680EF4"/>
    <w:rsid w:val="00680EFF"/>
    <w:rsid w:val="00680F36"/>
    <w:rsid w:val="00680F41"/>
    <w:rsid w:val="00680F9E"/>
    <w:rsid w:val="00680FB7"/>
    <w:rsid w:val="00681059"/>
    <w:rsid w:val="006810A7"/>
    <w:rsid w:val="00681186"/>
    <w:rsid w:val="00681187"/>
    <w:rsid w:val="006811BF"/>
    <w:rsid w:val="00681218"/>
    <w:rsid w:val="0068121C"/>
    <w:rsid w:val="00681221"/>
    <w:rsid w:val="0068125A"/>
    <w:rsid w:val="00681282"/>
    <w:rsid w:val="0068128B"/>
    <w:rsid w:val="006812DD"/>
    <w:rsid w:val="00681480"/>
    <w:rsid w:val="00681484"/>
    <w:rsid w:val="0068151B"/>
    <w:rsid w:val="0068156C"/>
    <w:rsid w:val="00681590"/>
    <w:rsid w:val="006815A0"/>
    <w:rsid w:val="006818B3"/>
    <w:rsid w:val="0068193F"/>
    <w:rsid w:val="00681987"/>
    <w:rsid w:val="006819CD"/>
    <w:rsid w:val="00681A1D"/>
    <w:rsid w:val="00681AB3"/>
    <w:rsid w:val="00681AC8"/>
    <w:rsid w:val="00681BF8"/>
    <w:rsid w:val="00681C94"/>
    <w:rsid w:val="00681CA6"/>
    <w:rsid w:val="00681D1D"/>
    <w:rsid w:val="00681F36"/>
    <w:rsid w:val="00681F4A"/>
    <w:rsid w:val="00681F84"/>
    <w:rsid w:val="00682077"/>
    <w:rsid w:val="0068216C"/>
    <w:rsid w:val="006821F2"/>
    <w:rsid w:val="006821FA"/>
    <w:rsid w:val="006822E6"/>
    <w:rsid w:val="0068232A"/>
    <w:rsid w:val="00682395"/>
    <w:rsid w:val="006823B7"/>
    <w:rsid w:val="006824A5"/>
    <w:rsid w:val="006824AF"/>
    <w:rsid w:val="006824BE"/>
    <w:rsid w:val="00682541"/>
    <w:rsid w:val="00682557"/>
    <w:rsid w:val="00682569"/>
    <w:rsid w:val="006827E6"/>
    <w:rsid w:val="0068285F"/>
    <w:rsid w:val="00682897"/>
    <w:rsid w:val="006828E8"/>
    <w:rsid w:val="00682BB7"/>
    <w:rsid w:val="00682BF4"/>
    <w:rsid w:val="00682C08"/>
    <w:rsid w:val="00682C71"/>
    <w:rsid w:val="00682C8A"/>
    <w:rsid w:val="00682CA9"/>
    <w:rsid w:val="00682CE3"/>
    <w:rsid w:val="00682CE4"/>
    <w:rsid w:val="00682D81"/>
    <w:rsid w:val="00682EAF"/>
    <w:rsid w:val="00682EE2"/>
    <w:rsid w:val="00682F1C"/>
    <w:rsid w:val="006831E4"/>
    <w:rsid w:val="0068327B"/>
    <w:rsid w:val="00683293"/>
    <w:rsid w:val="0068330D"/>
    <w:rsid w:val="00683341"/>
    <w:rsid w:val="006833E4"/>
    <w:rsid w:val="00683415"/>
    <w:rsid w:val="0068342F"/>
    <w:rsid w:val="006834A7"/>
    <w:rsid w:val="0068356A"/>
    <w:rsid w:val="0068356D"/>
    <w:rsid w:val="0068358F"/>
    <w:rsid w:val="0068359D"/>
    <w:rsid w:val="006835B1"/>
    <w:rsid w:val="00683618"/>
    <w:rsid w:val="0068362B"/>
    <w:rsid w:val="0068365F"/>
    <w:rsid w:val="00683699"/>
    <w:rsid w:val="00683723"/>
    <w:rsid w:val="0068379B"/>
    <w:rsid w:val="006838DA"/>
    <w:rsid w:val="006839A7"/>
    <w:rsid w:val="006839F1"/>
    <w:rsid w:val="00683A2D"/>
    <w:rsid w:val="00683ABA"/>
    <w:rsid w:val="00683B74"/>
    <w:rsid w:val="00683C36"/>
    <w:rsid w:val="00683C6E"/>
    <w:rsid w:val="00683C9A"/>
    <w:rsid w:val="00683CB1"/>
    <w:rsid w:val="00683D0C"/>
    <w:rsid w:val="00683E04"/>
    <w:rsid w:val="00683F6D"/>
    <w:rsid w:val="00683F75"/>
    <w:rsid w:val="00683FD3"/>
    <w:rsid w:val="0068405E"/>
    <w:rsid w:val="00684162"/>
    <w:rsid w:val="006841D3"/>
    <w:rsid w:val="0068421A"/>
    <w:rsid w:val="00684251"/>
    <w:rsid w:val="0068439A"/>
    <w:rsid w:val="006843A1"/>
    <w:rsid w:val="006844BE"/>
    <w:rsid w:val="006844E2"/>
    <w:rsid w:val="006844ED"/>
    <w:rsid w:val="00684560"/>
    <w:rsid w:val="00684689"/>
    <w:rsid w:val="006846FA"/>
    <w:rsid w:val="0068479F"/>
    <w:rsid w:val="0068486E"/>
    <w:rsid w:val="00684888"/>
    <w:rsid w:val="006848AD"/>
    <w:rsid w:val="00684913"/>
    <w:rsid w:val="0068497A"/>
    <w:rsid w:val="00684A23"/>
    <w:rsid w:val="00684B37"/>
    <w:rsid w:val="00684B60"/>
    <w:rsid w:val="00684C62"/>
    <w:rsid w:val="00684DCB"/>
    <w:rsid w:val="00684E50"/>
    <w:rsid w:val="00684ED4"/>
    <w:rsid w:val="00684EE0"/>
    <w:rsid w:val="00684F9A"/>
    <w:rsid w:val="00684FE3"/>
    <w:rsid w:val="00685037"/>
    <w:rsid w:val="006851AC"/>
    <w:rsid w:val="006851B2"/>
    <w:rsid w:val="00685260"/>
    <w:rsid w:val="00685279"/>
    <w:rsid w:val="006852C0"/>
    <w:rsid w:val="006852E5"/>
    <w:rsid w:val="00685323"/>
    <w:rsid w:val="00685352"/>
    <w:rsid w:val="0068542A"/>
    <w:rsid w:val="00685491"/>
    <w:rsid w:val="00685573"/>
    <w:rsid w:val="006857A5"/>
    <w:rsid w:val="0068580B"/>
    <w:rsid w:val="00685884"/>
    <w:rsid w:val="006858AE"/>
    <w:rsid w:val="006858D1"/>
    <w:rsid w:val="00685A1A"/>
    <w:rsid w:val="00685A26"/>
    <w:rsid w:val="00685A7E"/>
    <w:rsid w:val="00685A90"/>
    <w:rsid w:val="00685B7F"/>
    <w:rsid w:val="00685C9C"/>
    <w:rsid w:val="00685CA3"/>
    <w:rsid w:val="00685D4C"/>
    <w:rsid w:val="00685DD0"/>
    <w:rsid w:val="00685E32"/>
    <w:rsid w:val="00685ED8"/>
    <w:rsid w:val="0068611E"/>
    <w:rsid w:val="0068617B"/>
    <w:rsid w:val="0068623F"/>
    <w:rsid w:val="00686268"/>
    <w:rsid w:val="006862F5"/>
    <w:rsid w:val="006863F9"/>
    <w:rsid w:val="0068641C"/>
    <w:rsid w:val="00686466"/>
    <w:rsid w:val="006864E6"/>
    <w:rsid w:val="00686547"/>
    <w:rsid w:val="00686612"/>
    <w:rsid w:val="0068678A"/>
    <w:rsid w:val="0068679F"/>
    <w:rsid w:val="006867B1"/>
    <w:rsid w:val="00686856"/>
    <w:rsid w:val="006868E3"/>
    <w:rsid w:val="006868E5"/>
    <w:rsid w:val="006869CB"/>
    <w:rsid w:val="00686B2F"/>
    <w:rsid w:val="00686B79"/>
    <w:rsid w:val="00686C19"/>
    <w:rsid w:val="00686C29"/>
    <w:rsid w:val="00686D7B"/>
    <w:rsid w:val="00686DAA"/>
    <w:rsid w:val="00686DD3"/>
    <w:rsid w:val="00686E42"/>
    <w:rsid w:val="00686E5D"/>
    <w:rsid w:val="00686E98"/>
    <w:rsid w:val="00686EBE"/>
    <w:rsid w:val="00686ECD"/>
    <w:rsid w:val="00686F5B"/>
    <w:rsid w:val="0068702D"/>
    <w:rsid w:val="00687054"/>
    <w:rsid w:val="006870A0"/>
    <w:rsid w:val="006871B7"/>
    <w:rsid w:val="0068728E"/>
    <w:rsid w:val="00687309"/>
    <w:rsid w:val="00687461"/>
    <w:rsid w:val="006874FA"/>
    <w:rsid w:val="00687679"/>
    <w:rsid w:val="0068767F"/>
    <w:rsid w:val="006876FE"/>
    <w:rsid w:val="00687745"/>
    <w:rsid w:val="006877C4"/>
    <w:rsid w:val="00687810"/>
    <w:rsid w:val="00687843"/>
    <w:rsid w:val="006878D5"/>
    <w:rsid w:val="0068793A"/>
    <w:rsid w:val="00687A1C"/>
    <w:rsid w:val="00687A63"/>
    <w:rsid w:val="00687C17"/>
    <w:rsid w:val="00687C7C"/>
    <w:rsid w:val="00687C8A"/>
    <w:rsid w:val="00687CBA"/>
    <w:rsid w:val="00687D57"/>
    <w:rsid w:val="00687D64"/>
    <w:rsid w:val="00687DFD"/>
    <w:rsid w:val="00687F45"/>
    <w:rsid w:val="00687F89"/>
    <w:rsid w:val="00687FE3"/>
    <w:rsid w:val="00690014"/>
    <w:rsid w:val="00690107"/>
    <w:rsid w:val="006902B7"/>
    <w:rsid w:val="0069032A"/>
    <w:rsid w:val="00690380"/>
    <w:rsid w:val="00690535"/>
    <w:rsid w:val="0069057D"/>
    <w:rsid w:val="0069058D"/>
    <w:rsid w:val="006905E6"/>
    <w:rsid w:val="0069061A"/>
    <w:rsid w:val="006906D6"/>
    <w:rsid w:val="00690710"/>
    <w:rsid w:val="00690791"/>
    <w:rsid w:val="00690904"/>
    <w:rsid w:val="006909DD"/>
    <w:rsid w:val="006909F1"/>
    <w:rsid w:val="00690A2F"/>
    <w:rsid w:val="00690B2F"/>
    <w:rsid w:val="00690C00"/>
    <w:rsid w:val="00690CFA"/>
    <w:rsid w:val="00690DE7"/>
    <w:rsid w:val="00690E17"/>
    <w:rsid w:val="00690E9F"/>
    <w:rsid w:val="00690F1E"/>
    <w:rsid w:val="00690F69"/>
    <w:rsid w:val="00690F98"/>
    <w:rsid w:val="00691177"/>
    <w:rsid w:val="006911D1"/>
    <w:rsid w:val="006911E8"/>
    <w:rsid w:val="0069124D"/>
    <w:rsid w:val="00691329"/>
    <w:rsid w:val="00691381"/>
    <w:rsid w:val="00691461"/>
    <w:rsid w:val="00691482"/>
    <w:rsid w:val="006914A0"/>
    <w:rsid w:val="006914C4"/>
    <w:rsid w:val="006914C6"/>
    <w:rsid w:val="0069154A"/>
    <w:rsid w:val="00691583"/>
    <w:rsid w:val="00691657"/>
    <w:rsid w:val="00691674"/>
    <w:rsid w:val="006916E7"/>
    <w:rsid w:val="006916FF"/>
    <w:rsid w:val="00691709"/>
    <w:rsid w:val="00691786"/>
    <w:rsid w:val="00691838"/>
    <w:rsid w:val="00691948"/>
    <w:rsid w:val="00691A6A"/>
    <w:rsid w:val="00691AA6"/>
    <w:rsid w:val="00691CE3"/>
    <w:rsid w:val="00691D02"/>
    <w:rsid w:val="00691D2F"/>
    <w:rsid w:val="00691DA1"/>
    <w:rsid w:val="00692038"/>
    <w:rsid w:val="00692040"/>
    <w:rsid w:val="0069205B"/>
    <w:rsid w:val="006922CC"/>
    <w:rsid w:val="006922D2"/>
    <w:rsid w:val="0069232F"/>
    <w:rsid w:val="00692334"/>
    <w:rsid w:val="006924B9"/>
    <w:rsid w:val="00692588"/>
    <w:rsid w:val="00692648"/>
    <w:rsid w:val="006927DF"/>
    <w:rsid w:val="006927F2"/>
    <w:rsid w:val="006927F7"/>
    <w:rsid w:val="00692808"/>
    <w:rsid w:val="0069288E"/>
    <w:rsid w:val="006928CE"/>
    <w:rsid w:val="006928DD"/>
    <w:rsid w:val="00692973"/>
    <w:rsid w:val="006929DB"/>
    <w:rsid w:val="006929F0"/>
    <w:rsid w:val="006929F7"/>
    <w:rsid w:val="00692AA3"/>
    <w:rsid w:val="00692AEA"/>
    <w:rsid w:val="00692C27"/>
    <w:rsid w:val="00692C50"/>
    <w:rsid w:val="00692CF1"/>
    <w:rsid w:val="00692D1B"/>
    <w:rsid w:val="00692D5D"/>
    <w:rsid w:val="00692DA2"/>
    <w:rsid w:val="00692E1E"/>
    <w:rsid w:val="00692F68"/>
    <w:rsid w:val="00693066"/>
    <w:rsid w:val="00693216"/>
    <w:rsid w:val="0069331A"/>
    <w:rsid w:val="0069340C"/>
    <w:rsid w:val="00693431"/>
    <w:rsid w:val="00693498"/>
    <w:rsid w:val="00693647"/>
    <w:rsid w:val="00693681"/>
    <w:rsid w:val="006936CC"/>
    <w:rsid w:val="00693710"/>
    <w:rsid w:val="006937E9"/>
    <w:rsid w:val="00693837"/>
    <w:rsid w:val="00693839"/>
    <w:rsid w:val="006938CE"/>
    <w:rsid w:val="00693955"/>
    <w:rsid w:val="00693956"/>
    <w:rsid w:val="0069397E"/>
    <w:rsid w:val="006939DA"/>
    <w:rsid w:val="006939F6"/>
    <w:rsid w:val="00693A62"/>
    <w:rsid w:val="00693A90"/>
    <w:rsid w:val="00693BD7"/>
    <w:rsid w:val="00693BE1"/>
    <w:rsid w:val="00693D06"/>
    <w:rsid w:val="00693D28"/>
    <w:rsid w:val="00693DAF"/>
    <w:rsid w:val="00693E00"/>
    <w:rsid w:val="00693E3E"/>
    <w:rsid w:val="00694132"/>
    <w:rsid w:val="00694199"/>
    <w:rsid w:val="006941D6"/>
    <w:rsid w:val="00694240"/>
    <w:rsid w:val="006942F5"/>
    <w:rsid w:val="00694324"/>
    <w:rsid w:val="00694372"/>
    <w:rsid w:val="00694374"/>
    <w:rsid w:val="006943DC"/>
    <w:rsid w:val="0069448C"/>
    <w:rsid w:val="0069448F"/>
    <w:rsid w:val="006945CF"/>
    <w:rsid w:val="00694611"/>
    <w:rsid w:val="0069464C"/>
    <w:rsid w:val="006946B0"/>
    <w:rsid w:val="006946B7"/>
    <w:rsid w:val="00694794"/>
    <w:rsid w:val="00694819"/>
    <w:rsid w:val="00694872"/>
    <w:rsid w:val="006948B8"/>
    <w:rsid w:val="006949FD"/>
    <w:rsid w:val="00694A77"/>
    <w:rsid w:val="00694AC0"/>
    <w:rsid w:val="00694ADA"/>
    <w:rsid w:val="00694B66"/>
    <w:rsid w:val="00694C77"/>
    <w:rsid w:val="00694C86"/>
    <w:rsid w:val="00694C8D"/>
    <w:rsid w:val="00694D26"/>
    <w:rsid w:val="00694D6B"/>
    <w:rsid w:val="00694E13"/>
    <w:rsid w:val="00694EF8"/>
    <w:rsid w:val="00694F20"/>
    <w:rsid w:val="00694F5B"/>
    <w:rsid w:val="00694F89"/>
    <w:rsid w:val="00694FF7"/>
    <w:rsid w:val="00695090"/>
    <w:rsid w:val="0069514F"/>
    <w:rsid w:val="00695176"/>
    <w:rsid w:val="006951EA"/>
    <w:rsid w:val="006952B2"/>
    <w:rsid w:val="006952B6"/>
    <w:rsid w:val="00695300"/>
    <w:rsid w:val="00695369"/>
    <w:rsid w:val="0069536D"/>
    <w:rsid w:val="006954B8"/>
    <w:rsid w:val="006955AF"/>
    <w:rsid w:val="006955FF"/>
    <w:rsid w:val="00695665"/>
    <w:rsid w:val="0069570F"/>
    <w:rsid w:val="0069571E"/>
    <w:rsid w:val="0069580C"/>
    <w:rsid w:val="00695957"/>
    <w:rsid w:val="00695961"/>
    <w:rsid w:val="0069598B"/>
    <w:rsid w:val="006959B7"/>
    <w:rsid w:val="00695B5C"/>
    <w:rsid w:val="00695C25"/>
    <w:rsid w:val="00695C83"/>
    <w:rsid w:val="00695C86"/>
    <w:rsid w:val="00695CE7"/>
    <w:rsid w:val="00695D3A"/>
    <w:rsid w:val="00695DA4"/>
    <w:rsid w:val="00695E27"/>
    <w:rsid w:val="00695F55"/>
    <w:rsid w:val="00695FA8"/>
    <w:rsid w:val="00695FAE"/>
    <w:rsid w:val="00695FF3"/>
    <w:rsid w:val="00695FFB"/>
    <w:rsid w:val="0069608A"/>
    <w:rsid w:val="006960E0"/>
    <w:rsid w:val="00696113"/>
    <w:rsid w:val="0069614D"/>
    <w:rsid w:val="0069618F"/>
    <w:rsid w:val="006961F8"/>
    <w:rsid w:val="00696284"/>
    <w:rsid w:val="00696291"/>
    <w:rsid w:val="006962DE"/>
    <w:rsid w:val="006962F0"/>
    <w:rsid w:val="00696355"/>
    <w:rsid w:val="006964FD"/>
    <w:rsid w:val="0069654C"/>
    <w:rsid w:val="006965D0"/>
    <w:rsid w:val="0069664B"/>
    <w:rsid w:val="00696792"/>
    <w:rsid w:val="006967A8"/>
    <w:rsid w:val="006967DA"/>
    <w:rsid w:val="006968BC"/>
    <w:rsid w:val="006968E0"/>
    <w:rsid w:val="00696A92"/>
    <w:rsid w:val="00696B1A"/>
    <w:rsid w:val="00696C57"/>
    <w:rsid w:val="00696D1F"/>
    <w:rsid w:val="00696D93"/>
    <w:rsid w:val="00696DCD"/>
    <w:rsid w:val="00696E08"/>
    <w:rsid w:val="00697082"/>
    <w:rsid w:val="00697189"/>
    <w:rsid w:val="00697197"/>
    <w:rsid w:val="00697298"/>
    <w:rsid w:val="006973BF"/>
    <w:rsid w:val="00697423"/>
    <w:rsid w:val="0069746F"/>
    <w:rsid w:val="00697472"/>
    <w:rsid w:val="0069747B"/>
    <w:rsid w:val="00697562"/>
    <w:rsid w:val="00697930"/>
    <w:rsid w:val="00697933"/>
    <w:rsid w:val="006979AC"/>
    <w:rsid w:val="006979D1"/>
    <w:rsid w:val="006979F5"/>
    <w:rsid w:val="00697A5A"/>
    <w:rsid w:val="00697B53"/>
    <w:rsid w:val="00697B92"/>
    <w:rsid w:val="00697BA5"/>
    <w:rsid w:val="00697CB3"/>
    <w:rsid w:val="00697CC0"/>
    <w:rsid w:val="00697D0F"/>
    <w:rsid w:val="00697F2E"/>
    <w:rsid w:val="00697FF1"/>
    <w:rsid w:val="006A0019"/>
    <w:rsid w:val="006A0088"/>
    <w:rsid w:val="006A01CA"/>
    <w:rsid w:val="006A01F0"/>
    <w:rsid w:val="006A0288"/>
    <w:rsid w:val="006A02CB"/>
    <w:rsid w:val="006A02D7"/>
    <w:rsid w:val="006A02D9"/>
    <w:rsid w:val="006A03E9"/>
    <w:rsid w:val="006A03FD"/>
    <w:rsid w:val="006A0504"/>
    <w:rsid w:val="006A0539"/>
    <w:rsid w:val="006A057A"/>
    <w:rsid w:val="006A05BE"/>
    <w:rsid w:val="006A06C6"/>
    <w:rsid w:val="006A06CF"/>
    <w:rsid w:val="006A07CA"/>
    <w:rsid w:val="006A0822"/>
    <w:rsid w:val="006A0881"/>
    <w:rsid w:val="006A0960"/>
    <w:rsid w:val="006A09B5"/>
    <w:rsid w:val="006A0A90"/>
    <w:rsid w:val="006A0AF7"/>
    <w:rsid w:val="006A0B63"/>
    <w:rsid w:val="006A0B91"/>
    <w:rsid w:val="006A0C2E"/>
    <w:rsid w:val="006A0C79"/>
    <w:rsid w:val="006A0D02"/>
    <w:rsid w:val="006A0D2C"/>
    <w:rsid w:val="006A0DD2"/>
    <w:rsid w:val="006A0DF9"/>
    <w:rsid w:val="006A0E98"/>
    <w:rsid w:val="006A0F0E"/>
    <w:rsid w:val="006A0F23"/>
    <w:rsid w:val="006A0F86"/>
    <w:rsid w:val="006A0F8B"/>
    <w:rsid w:val="006A101F"/>
    <w:rsid w:val="006A102B"/>
    <w:rsid w:val="006A1063"/>
    <w:rsid w:val="006A1208"/>
    <w:rsid w:val="006A1236"/>
    <w:rsid w:val="006A1242"/>
    <w:rsid w:val="006A1257"/>
    <w:rsid w:val="006A1375"/>
    <w:rsid w:val="006A13B8"/>
    <w:rsid w:val="006A13C0"/>
    <w:rsid w:val="006A14DE"/>
    <w:rsid w:val="006A14EB"/>
    <w:rsid w:val="006A14EF"/>
    <w:rsid w:val="006A150D"/>
    <w:rsid w:val="006A1588"/>
    <w:rsid w:val="006A16D2"/>
    <w:rsid w:val="006A175D"/>
    <w:rsid w:val="006A177F"/>
    <w:rsid w:val="006A178C"/>
    <w:rsid w:val="006A17C4"/>
    <w:rsid w:val="006A17CB"/>
    <w:rsid w:val="006A17F9"/>
    <w:rsid w:val="006A18CA"/>
    <w:rsid w:val="006A19B1"/>
    <w:rsid w:val="006A19B8"/>
    <w:rsid w:val="006A1A0A"/>
    <w:rsid w:val="006A1A5E"/>
    <w:rsid w:val="006A1BAE"/>
    <w:rsid w:val="006A1BBA"/>
    <w:rsid w:val="006A1C0F"/>
    <w:rsid w:val="006A1C3B"/>
    <w:rsid w:val="006A1C58"/>
    <w:rsid w:val="006A1D13"/>
    <w:rsid w:val="006A1D5A"/>
    <w:rsid w:val="006A1E24"/>
    <w:rsid w:val="006A1EDE"/>
    <w:rsid w:val="006A1F6D"/>
    <w:rsid w:val="006A1FC3"/>
    <w:rsid w:val="006A2031"/>
    <w:rsid w:val="006A207D"/>
    <w:rsid w:val="006A20E3"/>
    <w:rsid w:val="006A2138"/>
    <w:rsid w:val="006A21B6"/>
    <w:rsid w:val="006A2239"/>
    <w:rsid w:val="006A228A"/>
    <w:rsid w:val="006A22AC"/>
    <w:rsid w:val="006A22E2"/>
    <w:rsid w:val="006A22F4"/>
    <w:rsid w:val="006A2314"/>
    <w:rsid w:val="006A236C"/>
    <w:rsid w:val="006A237A"/>
    <w:rsid w:val="006A239A"/>
    <w:rsid w:val="006A23A3"/>
    <w:rsid w:val="006A2424"/>
    <w:rsid w:val="006A2585"/>
    <w:rsid w:val="006A2639"/>
    <w:rsid w:val="006A275A"/>
    <w:rsid w:val="006A288B"/>
    <w:rsid w:val="006A28A7"/>
    <w:rsid w:val="006A28B8"/>
    <w:rsid w:val="006A2971"/>
    <w:rsid w:val="006A29E3"/>
    <w:rsid w:val="006A29EE"/>
    <w:rsid w:val="006A2A05"/>
    <w:rsid w:val="006A2A91"/>
    <w:rsid w:val="006A2AD4"/>
    <w:rsid w:val="006A2B96"/>
    <w:rsid w:val="006A2D1D"/>
    <w:rsid w:val="006A2D2E"/>
    <w:rsid w:val="006A2E2E"/>
    <w:rsid w:val="006A2F81"/>
    <w:rsid w:val="006A2FD8"/>
    <w:rsid w:val="006A3112"/>
    <w:rsid w:val="006A3221"/>
    <w:rsid w:val="006A324A"/>
    <w:rsid w:val="006A3339"/>
    <w:rsid w:val="006A3370"/>
    <w:rsid w:val="006A337C"/>
    <w:rsid w:val="006A3390"/>
    <w:rsid w:val="006A33AF"/>
    <w:rsid w:val="006A33C5"/>
    <w:rsid w:val="006A3538"/>
    <w:rsid w:val="006A3617"/>
    <w:rsid w:val="006A3637"/>
    <w:rsid w:val="006A36BD"/>
    <w:rsid w:val="006A36D2"/>
    <w:rsid w:val="006A36E8"/>
    <w:rsid w:val="006A36F0"/>
    <w:rsid w:val="006A3733"/>
    <w:rsid w:val="006A3751"/>
    <w:rsid w:val="006A3784"/>
    <w:rsid w:val="006A37C9"/>
    <w:rsid w:val="006A385C"/>
    <w:rsid w:val="006A391E"/>
    <w:rsid w:val="006A3A75"/>
    <w:rsid w:val="006A3BC4"/>
    <w:rsid w:val="006A3BE8"/>
    <w:rsid w:val="006A3CBF"/>
    <w:rsid w:val="006A3DCD"/>
    <w:rsid w:val="006A3F24"/>
    <w:rsid w:val="006A3F66"/>
    <w:rsid w:val="006A3FD3"/>
    <w:rsid w:val="006A3FF5"/>
    <w:rsid w:val="006A40F7"/>
    <w:rsid w:val="006A4124"/>
    <w:rsid w:val="006A41A3"/>
    <w:rsid w:val="006A41BD"/>
    <w:rsid w:val="006A41F2"/>
    <w:rsid w:val="006A4254"/>
    <w:rsid w:val="006A4262"/>
    <w:rsid w:val="006A428E"/>
    <w:rsid w:val="006A4291"/>
    <w:rsid w:val="006A436E"/>
    <w:rsid w:val="006A4489"/>
    <w:rsid w:val="006A45F7"/>
    <w:rsid w:val="006A4624"/>
    <w:rsid w:val="006A46A1"/>
    <w:rsid w:val="006A46A7"/>
    <w:rsid w:val="006A46C3"/>
    <w:rsid w:val="006A46F2"/>
    <w:rsid w:val="006A4719"/>
    <w:rsid w:val="006A472E"/>
    <w:rsid w:val="006A487F"/>
    <w:rsid w:val="006A493C"/>
    <w:rsid w:val="006A4967"/>
    <w:rsid w:val="006A4A75"/>
    <w:rsid w:val="006A4ABD"/>
    <w:rsid w:val="006A4D01"/>
    <w:rsid w:val="006A4D15"/>
    <w:rsid w:val="006A4D1D"/>
    <w:rsid w:val="006A4D2A"/>
    <w:rsid w:val="006A4D4C"/>
    <w:rsid w:val="006A4F17"/>
    <w:rsid w:val="006A4F5E"/>
    <w:rsid w:val="006A4F6C"/>
    <w:rsid w:val="006A4F79"/>
    <w:rsid w:val="006A4FC4"/>
    <w:rsid w:val="006A5008"/>
    <w:rsid w:val="006A512B"/>
    <w:rsid w:val="006A51AB"/>
    <w:rsid w:val="006A5255"/>
    <w:rsid w:val="006A52E3"/>
    <w:rsid w:val="006A52EE"/>
    <w:rsid w:val="006A5499"/>
    <w:rsid w:val="006A54A9"/>
    <w:rsid w:val="006A54BE"/>
    <w:rsid w:val="006A553F"/>
    <w:rsid w:val="006A558B"/>
    <w:rsid w:val="006A55D7"/>
    <w:rsid w:val="006A55F7"/>
    <w:rsid w:val="006A564B"/>
    <w:rsid w:val="006A565F"/>
    <w:rsid w:val="006A5660"/>
    <w:rsid w:val="006A5671"/>
    <w:rsid w:val="006A567D"/>
    <w:rsid w:val="006A56AA"/>
    <w:rsid w:val="006A5781"/>
    <w:rsid w:val="006A57B9"/>
    <w:rsid w:val="006A5883"/>
    <w:rsid w:val="006A5945"/>
    <w:rsid w:val="006A59B1"/>
    <w:rsid w:val="006A5B56"/>
    <w:rsid w:val="006A5B75"/>
    <w:rsid w:val="006A5BC5"/>
    <w:rsid w:val="006A5C9D"/>
    <w:rsid w:val="006A5CB6"/>
    <w:rsid w:val="006A5D43"/>
    <w:rsid w:val="006A5E19"/>
    <w:rsid w:val="006A5EBC"/>
    <w:rsid w:val="006A5F6F"/>
    <w:rsid w:val="006A618C"/>
    <w:rsid w:val="006A6240"/>
    <w:rsid w:val="006A630F"/>
    <w:rsid w:val="006A6355"/>
    <w:rsid w:val="006A6400"/>
    <w:rsid w:val="006A6407"/>
    <w:rsid w:val="006A64D6"/>
    <w:rsid w:val="006A65F4"/>
    <w:rsid w:val="006A661E"/>
    <w:rsid w:val="006A6657"/>
    <w:rsid w:val="006A6680"/>
    <w:rsid w:val="006A673B"/>
    <w:rsid w:val="006A6831"/>
    <w:rsid w:val="006A6835"/>
    <w:rsid w:val="006A6847"/>
    <w:rsid w:val="006A6956"/>
    <w:rsid w:val="006A6A8D"/>
    <w:rsid w:val="006A6B23"/>
    <w:rsid w:val="006A6B95"/>
    <w:rsid w:val="006A6D86"/>
    <w:rsid w:val="006A6D9D"/>
    <w:rsid w:val="006A6DF0"/>
    <w:rsid w:val="006A6E6F"/>
    <w:rsid w:val="006A6F65"/>
    <w:rsid w:val="006A6F6B"/>
    <w:rsid w:val="006A6FE4"/>
    <w:rsid w:val="006A704F"/>
    <w:rsid w:val="006A7109"/>
    <w:rsid w:val="006A711D"/>
    <w:rsid w:val="006A712A"/>
    <w:rsid w:val="006A727E"/>
    <w:rsid w:val="006A73EA"/>
    <w:rsid w:val="006A74BC"/>
    <w:rsid w:val="006A74F4"/>
    <w:rsid w:val="006A7507"/>
    <w:rsid w:val="006A752B"/>
    <w:rsid w:val="006A75D1"/>
    <w:rsid w:val="006A762D"/>
    <w:rsid w:val="006A7683"/>
    <w:rsid w:val="006A76EB"/>
    <w:rsid w:val="006A7982"/>
    <w:rsid w:val="006A7A40"/>
    <w:rsid w:val="006A7BDC"/>
    <w:rsid w:val="006A7C4E"/>
    <w:rsid w:val="006A7E0D"/>
    <w:rsid w:val="006A7EBF"/>
    <w:rsid w:val="006A7FB6"/>
    <w:rsid w:val="006B0004"/>
    <w:rsid w:val="006B0035"/>
    <w:rsid w:val="006B005E"/>
    <w:rsid w:val="006B00E5"/>
    <w:rsid w:val="006B0161"/>
    <w:rsid w:val="006B01F0"/>
    <w:rsid w:val="006B0208"/>
    <w:rsid w:val="006B025E"/>
    <w:rsid w:val="006B02AA"/>
    <w:rsid w:val="006B02DF"/>
    <w:rsid w:val="006B036D"/>
    <w:rsid w:val="006B03A8"/>
    <w:rsid w:val="006B03FE"/>
    <w:rsid w:val="006B049F"/>
    <w:rsid w:val="006B050B"/>
    <w:rsid w:val="006B0605"/>
    <w:rsid w:val="006B0631"/>
    <w:rsid w:val="006B06AD"/>
    <w:rsid w:val="006B06ED"/>
    <w:rsid w:val="006B0757"/>
    <w:rsid w:val="006B08FD"/>
    <w:rsid w:val="006B0954"/>
    <w:rsid w:val="006B0966"/>
    <w:rsid w:val="006B0A58"/>
    <w:rsid w:val="006B0B36"/>
    <w:rsid w:val="006B0BAF"/>
    <w:rsid w:val="006B0C73"/>
    <w:rsid w:val="006B0CE4"/>
    <w:rsid w:val="006B0CF9"/>
    <w:rsid w:val="006B0CFA"/>
    <w:rsid w:val="006B0EA4"/>
    <w:rsid w:val="006B0FDD"/>
    <w:rsid w:val="006B0FFC"/>
    <w:rsid w:val="006B100E"/>
    <w:rsid w:val="006B1016"/>
    <w:rsid w:val="006B1046"/>
    <w:rsid w:val="006B106E"/>
    <w:rsid w:val="006B1123"/>
    <w:rsid w:val="006B1126"/>
    <w:rsid w:val="006B125B"/>
    <w:rsid w:val="006B1358"/>
    <w:rsid w:val="006B13D9"/>
    <w:rsid w:val="006B145E"/>
    <w:rsid w:val="006B147C"/>
    <w:rsid w:val="006B147D"/>
    <w:rsid w:val="006B168A"/>
    <w:rsid w:val="006B1723"/>
    <w:rsid w:val="006B1760"/>
    <w:rsid w:val="006B17CF"/>
    <w:rsid w:val="006B17E6"/>
    <w:rsid w:val="006B17F1"/>
    <w:rsid w:val="006B183A"/>
    <w:rsid w:val="006B18B5"/>
    <w:rsid w:val="006B1B3B"/>
    <w:rsid w:val="006B1C47"/>
    <w:rsid w:val="006B1CD3"/>
    <w:rsid w:val="006B1D25"/>
    <w:rsid w:val="006B1E5B"/>
    <w:rsid w:val="006B1E78"/>
    <w:rsid w:val="006B1E7A"/>
    <w:rsid w:val="006B1F50"/>
    <w:rsid w:val="006B1FA6"/>
    <w:rsid w:val="006B1FC8"/>
    <w:rsid w:val="006B2009"/>
    <w:rsid w:val="006B201B"/>
    <w:rsid w:val="006B2097"/>
    <w:rsid w:val="006B20D8"/>
    <w:rsid w:val="006B2188"/>
    <w:rsid w:val="006B21F5"/>
    <w:rsid w:val="006B225F"/>
    <w:rsid w:val="006B226C"/>
    <w:rsid w:val="006B229A"/>
    <w:rsid w:val="006B231C"/>
    <w:rsid w:val="006B2449"/>
    <w:rsid w:val="006B24C2"/>
    <w:rsid w:val="006B250A"/>
    <w:rsid w:val="006B2534"/>
    <w:rsid w:val="006B26BF"/>
    <w:rsid w:val="006B26C9"/>
    <w:rsid w:val="006B2834"/>
    <w:rsid w:val="006B284B"/>
    <w:rsid w:val="006B284C"/>
    <w:rsid w:val="006B28A6"/>
    <w:rsid w:val="006B292E"/>
    <w:rsid w:val="006B29A0"/>
    <w:rsid w:val="006B2A01"/>
    <w:rsid w:val="006B2ACD"/>
    <w:rsid w:val="006B2B2E"/>
    <w:rsid w:val="006B2B48"/>
    <w:rsid w:val="006B2BB2"/>
    <w:rsid w:val="006B2CF1"/>
    <w:rsid w:val="006B2D50"/>
    <w:rsid w:val="006B2EBC"/>
    <w:rsid w:val="006B2EFA"/>
    <w:rsid w:val="006B2F0D"/>
    <w:rsid w:val="006B2F1E"/>
    <w:rsid w:val="006B2FDA"/>
    <w:rsid w:val="006B30E5"/>
    <w:rsid w:val="006B316B"/>
    <w:rsid w:val="006B3182"/>
    <w:rsid w:val="006B3398"/>
    <w:rsid w:val="006B33AF"/>
    <w:rsid w:val="006B342A"/>
    <w:rsid w:val="006B3448"/>
    <w:rsid w:val="006B3462"/>
    <w:rsid w:val="006B3530"/>
    <w:rsid w:val="006B3571"/>
    <w:rsid w:val="006B36A0"/>
    <w:rsid w:val="006B37CA"/>
    <w:rsid w:val="006B3957"/>
    <w:rsid w:val="006B3A20"/>
    <w:rsid w:val="006B3A6A"/>
    <w:rsid w:val="006B3AE9"/>
    <w:rsid w:val="006B3B06"/>
    <w:rsid w:val="006B3B98"/>
    <w:rsid w:val="006B3BFA"/>
    <w:rsid w:val="006B3D2F"/>
    <w:rsid w:val="006B3D6A"/>
    <w:rsid w:val="006B3DCC"/>
    <w:rsid w:val="006B3DFA"/>
    <w:rsid w:val="006B3E7F"/>
    <w:rsid w:val="006B3ECD"/>
    <w:rsid w:val="006B3FD6"/>
    <w:rsid w:val="006B407D"/>
    <w:rsid w:val="006B4086"/>
    <w:rsid w:val="006B414A"/>
    <w:rsid w:val="006B41AF"/>
    <w:rsid w:val="006B430C"/>
    <w:rsid w:val="006B4426"/>
    <w:rsid w:val="006B44DC"/>
    <w:rsid w:val="006B45CF"/>
    <w:rsid w:val="006B4645"/>
    <w:rsid w:val="006B4650"/>
    <w:rsid w:val="006B46BC"/>
    <w:rsid w:val="006B4715"/>
    <w:rsid w:val="006B486A"/>
    <w:rsid w:val="006B488E"/>
    <w:rsid w:val="006B4934"/>
    <w:rsid w:val="006B4954"/>
    <w:rsid w:val="006B4A91"/>
    <w:rsid w:val="006B4A9F"/>
    <w:rsid w:val="006B4B21"/>
    <w:rsid w:val="006B4BEA"/>
    <w:rsid w:val="006B4C55"/>
    <w:rsid w:val="006B4D03"/>
    <w:rsid w:val="006B4D72"/>
    <w:rsid w:val="006B512D"/>
    <w:rsid w:val="006B5184"/>
    <w:rsid w:val="006B5264"/>
    <w:rsid w:val="006B526B"/>
    <w:rsid w:val="006B527D"/>
    <w:rsid w:val="006B52EE"/>
    <w:rsid w:val="006B5321"/>
    <w:rsid w:val="006B5331"/>
    <w:rsid w:val="006B53B0"/>
    <w:rsid w:val="006B53EB"/>
    <w:rsid w:val="006B53F2"/>
    <w:rsid w:val="006B53F5"/>
    <w:rsid w:val="006B5447"/>
    <w:rsid w:val="006B5469"/>
    <w:rsid w:val="006B546E"/>
    <w:rsid w:val="006B5495"/>
    <w:rsid w:val="006B5503"/>
    <w:rsid w:val="006B5547"/>
    <w:rsid w:val="006B555F"/>
    <w:rsid w:val="006B55A8"/>
    <w:rsid w:val="006B5745"/>
    <w:rsid w:val="006B5852"/>
    <w:rsid w:val="006B5885"/>
    <w:rsid w:val="006B589E"/>
    <w:rsid w:val="006B58BF"/>
    <w:rsid w:val="006B5934"/>
    <w:rsid w:val="006B596B"/>
    <w:rsid w:val="006B597B"/>
    <w:rsid w:val="006B59F1"/>
    <w:rsid w:val="006B5A1C"/>
    <w:rsid w:val="006B5A82"/>
    <w:rsid w:val="006B5ACC"/>
    <w:rsid w:val="006B5B1F"/>
    <w:rsid w:val="006B5B2D"/>
    <w:rsid w:val="006B5B7B"/>
    <w:rsid w:val="006B5BD9"/>
    <w:rsid w:val="006B5C7B"/>
    <w:rsid w:val="006B5C87"/>
    <w:rsid w:val="006B5C9E"/>
    <w:rsid w:val="006B5D44"/>
    <w:rsid w:val="006B5D5A"/>
    <w:rsid w:val="006B5DBF"/>
    <w:rsid w:val="006B5DE3"/>
    <w:rsid w:val="006B5E5D"/>
    <w:rsid w:val="006B5ECB"/>
    <w:rsid w:val="006B5F17"/>
    <w:rsid w:val="006B5F1B"/>
    <w:rsid w:val="006B5FCA"/>
    <w:rsid w:val="006B618E"/>
    <w:rsid w:val="006B6276"/>
    <w:rsid w:val="006B62D2"/>
    <w:rsid w:val="006B62F2"/>
    <w:rsid w:val="006B6469"/>
    <w:rsid w:val="006B64A8"/>
    <w:rsid w:val="006B64BC"/>
    <w:rsid w:val="006B6523"/>
    <w:rsid w:val="006B6546"/>
    <w:rsid w:val="006B65DB"/>
    <w:rsid w:val="006B66C6"/>
    <w:rsid w:val="006B66F2"/>
    <w:rsid w:val="006B67A4"/>
    <w:rsid w:val="006B6889"/>
    <w:rsid w:val="006B689C"/>
    <w:rsid w:val="006B68F3"/>
    <w:rsid w:val="006B6A46"/>
    <w:rsid w:val="006B6AE7"/>
    <w:rsid w:val="006B6B18"/>
    <w:rsid w:val="006B6B37"/>
    <w:rsid w:val="006B6BE8"/>
    <w:rsid w:val="006B6BF5"/>
    <w:rsid w:val="006B6C1E"/>
    <w:rsid w:val="006B6C20"/>
    <w:rsid w:val="006B6C8D"/>
    <w:rsid w:val="006B6CC2"/>
    <w:rsid w:val="006B6D13"/>
    <w:rsid w:val="006B6E06"/>
    <w:rsid w:val="006B6EBB"/>
    <w:rsid w:val="006B7049"/>
    <w:rsid w:val="006B704B"/>
    <w:rsid w:val="006B7058"/>
    <w:rsid w:val="006B706A"/>
    <w:rsid w:val="006B7097"/>
    <w:rsid w:val="006B7162"/>
    <w:rsid w:val="006B718C"/>
    <w:rsid w:val="006B71F2"/>
    <w:rsid w:val="006B72C5"/>
    <w:rsid w:val="006B72EC"/>
    <w:rsid w:val="006B72EE"/>
    <w:rsid w:val="006B733A"/>
    <w:rsid w:val="006B735E"/>
    <w:rsid w:val="006B7458"/>
    <w:rsid w:val="006B7525"/>
    <w:rsid w:val="006B7574"/>
    <w:rsid w:val="006B75C5"/>
    <w:rsid w:val="006B762A"/>
    <w:rsid w:val="006B773C"/>
    <w:rsid w:val="006B7776"/>
    <w:rsid w:val="006B7829"/>
    <w:rsid w:val="006B7889"/>
    <w:rsid w:val="006B788A"/>
    <w:rsid w:val="006B788B"/>
    <w:rsid w:val="006B7AB3"/>
    <w:rsid w:val="006B7B16"/>
    <w:rsid w:val="006B7B36"/>
    <w:rsid w:val="006B7B43"/>
    <w:rsid w:val="006B7B67"/>
    <w:rsid w:val="006B7D61"/>
    <w:rsid w:val="006B7DC6"/>
    <w:rsid w:val="006B7EBD"/>
    <w:rsid w:val="006B7F3D"/>
    <w:rsid w:val="006B7F68"/>
    <w:rsid w:val="006B7F7E"/>
    <w:rsid w:val="006B7F94"/>
    <w:rsid w:val="006B7FCD"/>
    <w:rsid w:val="006C002E"/>
    <w:rsid w:val="006C0090"/>
    <w:rsid w:val="006C0173"/>
    <w:rsid w:val="006C0187"/>
    <w:rsid w:val="006C01BA"/>
    <w:rsid w:val="006C0215"/>
    <w:rsid w:val="006C0269"/>
    <w:rsid w:val="006C02AB"/>
    <w:rsid w:val="006C02E0"/>
    <w:rsid w:val="006C02F9"/>
    <w:rsid w:val="006C038A"/>
    <w:rsid w:val="006C04C3"/>
    <w:rsid w:val="006C04D8"/>
    <w:rsid w:val="006C04EB"/>
    <w:rsid w:val="006C0530"/>
    <w:rsid w:val="006C05A1"/>
    <w:rsid w:val="006C0601"/>
    <w:rsid w:val="006C06FE"/>
    <w:rsid w:val="006C089F"/>
    <w:rsid w:val="006C08BC"/>
    <w:rsid w:val="006C097E"/>
    <w:rsid w:val="006C09E3"/>
    <w:rsid w:val="006C0BEA"/>
    <w:rsid w:val="006C0DD4"/>
    <w:rsid w:val="006C0E26"/>
    <w:rsid w:val="006C0E54"/>
    <w:rsid w:val="006C0E73"/>
    <w:rsid w:val="006C0F7A"/>
    <w:rsid w:val="006C10A5"/>
    <w:rsid w:val="006C1124"/>
    <w:rsid w:val="006C11DC"/>
    <w:rsid w:val="006C1246"/>
    <w:rsid w:val="006C127D"/>
    <w:rsid w:val="006C12BF"/>
    <w:rsid w:val="006C12CA"/>
    <w:rsid w:val="006C12E5"/>
    <w:rsid w:val="006C1327"/>
    <w:rsid w:val="006C13BD"/>
    <w:rsid w:val="006C1533"/>
    <w:rsid w:val="006C1749"/>
    <w:rsid w:val="006C1788"/>
    <w:rsid w:val="006C1A3B"/>
    <w:rsid w:val="006C1C85"/>
    <w:rsid w:val="006C1D65"/>
    <w:rsid w:val="006C1D9B"/>
    <w:rsid w:val="006C1E2F"/>
    <w:rsid w:val="006C1E4B"/>
    <w:rsid w:val="006C1ED5"/>
    <w:rsid w:val="006C1FBB"/>
    <w:rsid w:val="006C1FCD"/>
    <w:rsid w:val="006C2103"/>
    <w:rsid w:val="006C210C"/>
    <w:rsid w:val="006C22A0"/>
    <w:rsid w:val="006C2412"/>
    <w:rsid w:val="006C24D5"/>
    <w:rsid w:val="006C2681"/>
    <w:rsid w:val="006C2713"/>
    <w:rsid w:val="006C2725"/>
    <w:rsid w:val="006C2744"/>
    <w:rsid w:val="006C285B"/>
    <w:rsid w:val="006C286D"/>
    <w:rsid w:val="006C2988"/>
    <w:rsid w:val="006C2A91"/>
    <w:rsid w:val="006C2B12"/>
    <w:rsid w:val="006C2BAC"/>
    <w:rsid w:val="006C2BB6"/>
    <w:rsid w:val="006C2BD1"/>
    <w:rsid w:val="006C2BE4"/>
    <w:rsid w:val="006C2C89"/>
    <w:rsid w:val="006C2CF6"/>
    <w:rsid w:val="006C2D87"/>
    <w:rsid w:val="006C2D9A"/>
    <w:rsid w:val="006C2DAC"/>
    <w:rsid w:val="006C2DCE"/>
    <w:rsid w:val="006C2F30"/>
    <w:rsid w:val="006C2F35"/>
    <w:rsid w:val="006C2F41"/>
    <w:rsid w:val="006C2F57"/>
    <w:rsid w:val="006C2F87"/>
    <w:rsid w:val="006C3037"/>
    <w:rsid w:val="006C3072"/>
    <w:rsid w:val="006C3193"/>
    <w:rsid w:val="006C321B"/>
    <w:rsid w:val="006C3299"/>
    <w:rsid w:val="006C329C"/>
    <w:rsid w:val="006C32F9"/>
    <w:rsid w:val="006C3307"/>
    <w:rsid w:val="006C33DF"/>
    <w:rsid w:val="006C34B6"/>
    <w:rsid w:val="006C34D5"/>
    <w:rsid w:val="006C34E0"/>
    <w:rsid w:val="006C35C3"/>
    <w:rsid w:val="006C3608"/>
    <w:rsid w:val="006C360B"/>
    <w:rsid w:val="006C3809"/>
    <w:rsid w:val="006C389C"/>
    <w:rsid w:val="006C3951"/>
    <w:rsid w:val="006C3962"/>
    <w:rsid w:val="006C3B19"/>
    <w:rsid w:val="006C3B1C"/>
    <w:rsid w:val="006C3B54"/>
    <w:rsid w:val="006C3CA8"/>
    <w:rsid w:val="006C3CE8"/>
    <w:rsid w:val="006C3D43"/>
    <w:rsid w:val="006C3D47"/>
    <w:rsid w:val="006C3D7B"/>
    <w:rsid w:val="006C3E65"/>
    <w:rsid w:val="006C3E91"/>
    <w:rsid w:val="006C3EB1"/>
    <w:rsid w:val="006C3F5A"/>
    <w:rsid w:val="006C3FCC"/>
    <w:rsid w:val="006C3FFE"/>
    <w:rsid w:val="006C4017"/>
    <w:rsid w:val="006C4031"/>
    <w:rsid w:val="006C4065"/>
    <w:rsid w:val="006C4078"/>
    <w:rsid w:val="006C40E7"/>
    <w:rsid w:val="006C4185"/>
    <w:rsid w:val="006C4232"/>
    <w:rsid w:val="006C42E9"/>
    <w:rsid w:val="006C43D8"/>
    <w:rsid w:val="006C4544"/>
    <w:rsid w:val="006C4622"/>
    <w:rsid w:val="006C4642"/>
    <w:rsid w:val="006C466A"/>
    <w:rsid w:val="006C47D5"/>
    <w:rsid w:val="006C484C"/>
    <w:rsid w:val="006C4969"/>
    <w:rsid w:val="006C4A59"/>
    <w:rsid w:val="006C4AC9"/>
    <w:rsid w:val="006C4BE8"/>
    <w:rsid w:val="006C4C2F"/>
    <w:rsid w:val="006C4C6E"/>
    <w:rsid w:val="006C4C7A"/>
    <w:rsid w:val="006C4CE6"/>
    <w:rsid w:val="006C4CF5"/>
    <w:rsid w:val="006C4D5D"/>
    <w:rsid w:val="006C4DB2"/>
    <w:rsid w:val="006C4DE1"/>
    <w:rsid w:val="006C4EE2"/>
    <w:rsid w:val="006C4F1E"/>
    <w:rsid w:val="006C4FAF"/>
    <w:rsid w:val="006C504E"/>
    <w:rsid w:val="006C50C4"/>
    <w:rsid w:val="006C51DE"/>
    <w:rsid w:val="006C538E"/>
    <w:rsid w:val="006C53CC"/>
    <w:rsid w:val="006C5521"/>
    <w:rsid w:val="006C55BF"/>
    <w:rsid w:val="006C55DD"/>
    <w:rsid w:val="006C565B"/>
    <w:rsid w:val="006C5853"/>
    <w:rsid w:val="006C58A0"/>
    <w:rsid w:val="006C58D5"/>
    <w:rsid w:val="006C58D6"/>
    <w:rsid w:val="006C5953"/>
    <w:rsid w:val="006C598F"/>
    <w:rsid w:val="006C599E"/>
    <w:rsid w:val="006C5BCF"/>
    <w:rsid w:val="006C5DA0"/>
    <w:rsid w:val="006C5DBF"/>
    <w:rsid w:val="006C5E03"/>
    <w:rsid w:val="006C5F02"/>
    <w:rsid w:val="006C5F03"/>
    <w:rsid w:val="006C5F50"/>
    <w:rsid w:val="006C5F6D"/>
    <w:rsid w:val="006C5FA9"/>
    <w:rsid w:val="006C5FFF"/>
    <w:rsid w:val="006C6071"/>
    <w:rsid w:val="006C618A"/>
    <w:rsid w:val="006C61E5"/>
    <w:rsid w:val="006C61F2"/>
    <w:rsid w:val="006C6221"/>
    <w:rsid w:val="006C639A"/>
    <w:rsid w:val="006C63A2"/>
    <w:rsid w:val="006C63B4"/>
    <w:rsid w:val="006C63F2"/>
    <w:rsid w:val="006C644E"/>
    <w:rsid w:val="006C6450"/>
    <w:rsid w:val="006C6482"/>
    <w:rsid w:val="006C64F1"/>
    <w:rsid w:val="006C670E"/>
    <w:rsid w:val="006C6877"/>
    <w:rsid w:val="006C68B4"/>
    <w:rsid w:val="006C68D5"/>
    <w:rsid w:val="006C6914"/>
    <w:rsid w:val="006C6927"/>
    <w:rsid w:val="006C6956"/>
    <w:rsid w:val="006C69A4"/>
    <w:rsid w:val="006C69D1"/>
    <w:rsid w:val="006C69E0"/>
    <w:rsid w:val="006C6A85"/>
    <w:rsid w:val="006C6AFE"/>
    <w:rsid w:val="006C6CF5"/>
    <w:rsid w:val="006C6D01"/>
    <w:rsid w:val="006C6DD8"/>
    <w:rsid w:val="006C6DD9"/>
    <w:rsid w:val="006C6EEA"/>
    <w:rsid w:val="006C6F13"/>
    <w:rsid w:val="006C6FEB"/>
    <w:rsid w:val="006C704D"/>
    <w:rsid w:val="006C7055"/>
    <w:rsid w:val="006C70A9"/>
    <w:rsid w:val="006C70C6"/>
    <w:rsid w:val="006C711A"/>
    <w:rsid w:val="006C712B"/>
    <w:rsid w:val="006C72AA"/>
    <w:rsid w:val="006C7328"/>
    <w:rsid w:val="006C7343"/>
    <w:rsid w:val="006C750E"/>
    <w:rsid w:val="006C75C8"/>
    <w:rsid w:val="006C761E"/>
    <w:rsid w:val="006C7630"/>
    <w:rsid w:val="006C76EA"/>
    <w:rsid w:val="006C7722"/>
    <w:rsid w:val="006C7729"/>
    <w:rsid w:val="006C7826"/>
    <w:rsid w:val="006C7883"/>
    <w:rsid w:val="006C78B4"/>
    <w:rsid w:val="006C78B8"/>
    <w:rsid w:val="006C7962"/>
    <w:rsid w:val="006C79F6"/>
    <w:rsid w:val="006C7A75"/>
    <w:rsid w:val="006C7AC3"/>
    <w:rsid w:val="006C7ADC"/>
    <w:rsid w:val="006C7B02"/>
    <w:rsid w:val="006C7B46"/>
    <w:rsid w:val="006C7C7B"/>
    <w:rsid w:val="006C7C99"/>
    <w:rsid w:val="006C7CAF"/>
    <w:rsid w:val="006C7E20"/>
    <w:rsid w:val="006C7EC2"/>
    <w:rsid w:val="006C7ED6"/>
    <w:rsid w:val="006C7F29"/>
    <w:rsid w:val="006C7F4C"/>
    <w:rsid w:val="006C7F59"/>
    <w:rsid w:val="006D0004"/>
    <w:rsid w:val="006D006E"/>
    <w:rsid w:val="006D0161"/>
    <w:rsid w:val="006D024D"/>
    <w:rsid w:val="006D028F"/>
    <w:rsid w:val="006D03EF"/>
    <w:rsid w:val="006D040A"/>
    <w:rsid w:val="006D055E"/>
    <w:rsid w:val="006D0564"/>
    <w:rsid w:val="006D0705"/>
    <w:rsid w:val="006D07B9"/>
    <w:rsid w:val="006D07F7"/>
    <w:rsid w:val="006D0816"/>
    <w:rsid w:val="006D08FB"/>
    <w:rsid w:val="006D0982"/>
    <w:rsid w:val="006D09F1"/>
    <w:rsid w:val="006D0A58"/>
    <w:rsid w:val="006D0B00"/>
    <w:rsid w:val="006D0B41"/>
    <w:rsid w:val="006D0BFF"/>
    <w:rsid w:val="006D0C18"/>
    <w:rsid w:val="006D0CDD"/>
    <w:rsid w:val="006D0CE0"/>
    <w:rsid w:val="006D0D19"/>
    <w:rsid w:val="006D0D1E"/>
    <w:rsid w:val="006D0D74"/>
    <w:rsid w:val="006D0DA0"/>
    <w:rsid w:val="006D0DA7"/>
    <w:rsid w:val="006D0E6B"/>
    <w:rsid w:val="006D0E8D"/>
    <w:rsid w:val="006D0F41"/>
    <w:rsid w:val="006D0FC1"/>
    <w:rsid w:val="006D113C"/>
    <w:rsid w:val="006D11A9"/>
    <w:rsid w:val="006D11BA"/>
    <w:rsid w:val="006D11FF"/>
    <w:rsid w:val="006D121B"/>
    <w:rsid w:val="006D1293"/>
    <w:rsid w:val="006D12DB"/>
    <w:rsid w:val="006D13EC"/>
    <w:rsid w:val="006D14B3"/>
    <w:rsid w:val="006D1511"/>
    <w:rsid w:val="006D1546"/>
    <w:rsid w:val="006D159E"/>
    <w:rsid w:val="006D16A9"/>
    <w:rsid w:val="006D1744"/>
    <w:rsid w:val="006D17DA"/>
    <w:rsid w:val="006D18B2"/>
    <w:rsid w:val="006D191F"/>
    <w:rsid w:val="006D1972"/>
    <w:rsid w:val="006D1A46"/>
    <w:rsid w:val="006D1A71"/>
    <w:rsid w:val="006D1AC1"/>
    <w:rsid w:val="006D1B34"/>
    <w:rsid w:val="006D1B51"/>
    <w:rsid w:val="006D1D99"/>
    <w:rsid w:val="006D1ED8"/>
    <w:rsid w:val="006D1EF6"/>
    <w:rsid w:val="006D1F7B"/>
    <w:rsid w:val="006D1FB8"/>
    <w:rsid w:val="006D20AE"/>
    <w:rsid w:val="006D20DC"/>
    <w:rsid w:val="006D20FC"/>
    <w:rsid w:val="006D2177"/>
    <w:rsid w:val="006D219A"/>
    <w:rsid w:val="006D21F8"/>
    <w:rsid w:val="006D2390"/>
    <w:rsid w:val="006D25A4"/>
    <w:rsid w:val="006D26B4"/>
    <w:rsid w:val="006D2791"/>
    <w:rsid w:val="006D27F0"/>
    <w:rsid w:val="006D285C"/>
    <w:rsid w:val="006D29C8"/>
    <w:rsid w:val="006D2AA7"/>
    <w:rsid w:val="006D2B9D"/>
    <w:rsid w:val="006D2C1B"/>
    <w:rsid w:val="006D2DFB"/>
    <w:rsid w:val="006D2F2F"/>
    <w:rsid w:val="006D2F6E"/>
    <w:rsid w:val="006D2F9E"/>
    <w:rsid w:val="006D304C"/>
    <w:rsid w:val="006D3148"/>
    <w:rsid w:val="006D3174"/>
    <w:rsid w:val="006D317D"/>
    <w:rsid w:val="006D325E"/>
    <w:rsid w:val="006D3270"/>
    <w:rsid w:val="006D32A4"/>
    <w:rsid w:val="006D32AE"/>
    <w:rsid w:val="006D3301"/>
    <w:rsid w:val="006D341A"/>
    <w:rsid w:val="006D3447"/>
    <w:rsid w:val="006D34A8"/>
    <w:rsid w:val="006D3694"/>
    <w:rsid w:val="006D36DD"/>
    <w:rsid w:val="006D380F"/>
    <w:rsid w:val="006D3878"/>
    <w:rsid w:val="006D3896"/>
    <w:rsid w:val="006D38D3"/>
    <w:rsid w:val="006D392F"/>
    <w:rsid w:val="006D3990"/>
    <w:rsid w:val="006D39B0"/>
    <w:rsid w:val="006D39EC"/>
    <w:rsid w:val="006D3C01"/>
    <w:rsid w:val="006D3CA6"/>
    <w:rsid w:val="006D3D57"/>
    <w:rsid w:val="006D3D99"/>
    <w:rsid w:val="006D3DF6"/>
    <w:rsid w:val="006D3E13"/>
    <w:rsid w:val="006D3E1F"/>
    <w:rsid w:val="006D3F03"/>
    <w:rsid w:val="006D3FBA"/>
    <w:rsid w:val="006D413E"/>
    <w:rsid w:val="006D4281"/>
    <w:rsid w:val="006D42F3"/>
    <w:rsid w:val="006D4363"/>
    <w:rsid w:val="006D43F1"/>
    <w:rsid w:val="006D446A"/>
    <w:rsid w:val="006D4492"/>
    <w:rsid w:val="006D4512"/>
    <w:rsid w:val="006D4591"/>
    <w:rsid w:val="006D45AB"/>
    <w:rsid w:val="006D45E4"/>
    <w:rsid w:val="006D45EB"/>
    <w:rsid w:val="006D460E"/>
    <w:rsid w:val="006D4676"/>
    <w:rsid w:val="006D467C"/>
    <w:rsid w:val="006D4848"/>
    <w:rsid w:val="006D49F9"/>
    <w:rsid w:val="006D4A58"/>
    <w:rsid w:val="006D4BF8"/>
    <w:rsid w:val="006D4C00"/>
    <w:rsid w:val="006D4C14"/>
    <w:rsid w:val="006D4C69"/>
    <w:rsid w:val="006D4C9C"/>
    <w:rsid w:val="006D4CAC"/>
    <w:rsid w:val="006D4CC2"/>
    <w:rsid w:val="006D4D04"/>
    <w:rsid w:val="006D4D09"/>
    <w:rsid w:val="006D4DC3"/>
    <w:rsid w:val="006D4E3B"/>
    <w:rsid w:val="006D4EBB"/>
    <w:rsid w:val="006D4F36"/>
    <w:rsid w:val="006D4F64"/>
    <w:rsid w:val="006D5062"/>
    <w:rsid w:val="006D5067"/>
    <w:rsid w:val="006D5131"/>
    <w:rsid w:val="006D5184"/>
    <w:rsid w:val="006D51E8"/>
    <w:rsid w:val="006D53CF"/>
    <w:rsid w:val="006D5405"/>
    <w:rsid w:val="006D54F5"/>
    <w:rsid w:val="006D5550"/>
    <w:rsid w:val="006D569B"/>
    <w:rsid w:val="006D56BA"/>
    <w:rsid w:val="006D57CA"/>
    <w:rsid w:val="006D57FB"/>
    <w:rsid w:val="006D5807"/>
    <w:rsid w:val="006D584E"/>
    <w:rsid w:val="006D58BD"/>
    <w:rsid w:val="006D58DD"/>
    <w:rsid w:val="006D59CF"/>
    <w:rsid w:val="006D5A1A"/>
    <w:rsid w:val="006D5A31"/>
    <w:rsid w:val="006D5AB0"/>
    <w:rsid w:val="006D5AC3"/>
    <w:rsid w:val="006D5AE5"/>
    <w:rsid w:val="006D5B75"/>
    <w:rsid w:val="006D5B97"/>
    <w:rsid w:val="006D5BF9"/>
    <w:rsid w:val="006D5CD4"/>
    <w:rsid w:val="006D5D6C"/>
    <w:rsid w:val="006D5D9E"/>
    <w:rsid w:val="006D5E6A"/>
    <w:rsid w:val="006D5EDB"/>
    <w:rsid w:val="006D5FCD"/>
    <w:rsid w:val="006D60CD"/>
    <w:rsid w:val="006D6154"/>
    <w:rsid w:val="006D6188"/>
    <w:rsid w:val="006D61D2"/>
    <w:rsid w:val="006D629B"/>
    <w:rsid w:val="006D636A"/>
    <w:rsid w:val="006D6407"/>
    <w:rsid w:val="006D6441"/>
    <w:rsid w:val="006D64B2"/>
    <w:rsid w:val="006D652C"/>
    <w:rsid w:val="006D6553"/>
    <w:rsid w:val="006D6578"/>
    <w:rsid w:val="006D660F"/>
    <w:rsid w:val="006D6753"/>
    <w:rsid w:val="006D677B"/>
    <w:rsid w:val="006D6853"/>
    <w:rsid w:val="006D6AB9"/>
    <w:rsid w:val="006D6ABE"/>
    <w:rsid w:val="006D6B9B"/>
    <w:rsid w:val="006D6C38"/>
    <w:rsid w:val="006D6C3C"/>
    <w:rsid w:val="006D6C86"/>
    <w:rsid w:val="006D6DB5"/>
    <w:rsid w:val="006D6DD8"/>
    <w:rsid w:val="006D6DE4"/>
    <w:rsid w:val="006D6E02"/>
    <w:rsid w:val="006D6F03"/>
    <w:rsid w:val="006D6FF2"/>
    <w:rsid w:val="006D703F"/>
    <w:rsid w:val="006D709D"/>
    <w:rsid w:val="006D7118"/>
    <w:rsid w:val="006D7125"/>
    <w:rsid w:val="006D714A"/>
    <w:rsid w:val="006D745E"/>
    <w:rsid w:val="006D746A"/>
    <w:rsid w:val="006D751E"/>
    <w:rsid w:val="006D754C"/>
    <w:rsid w:val="006D75BA"/>
    <w:rsid w:val="006D7668"/>
    <w:rsid w:val="006D76A4"/>
    <w:rsid w:val="006D76B8"/>
    <w:rsid w:val="006D77AE"/>
    <w:rsid w:val="006D77C9"/>
    <w:rsid w:val="006D7825"/>
    <w:rsid w:val="006D7838"/>
    <w:rsid w:val="006D7867"/>
    <w:rsid w:val="006D786A"/>
    <w:rsid w:val="006D7957"/>
    <w:rsid w:val="006D79A5"/>
    <w:rsid w:val="006D7A28"/>
    <w:rsid w:val="006D7A91"/>
    <w:rsid w:val="006D7B02"/>
    <w:rsid w:val="006D7B80"/>
    <w:rsid w:val="006D7B8C"/>
    <w:rsid w:val="006D7BFA"/>
    <w:rsid w:val="006D7C5A"/>
    <w:rsid w:val="006D7C62"/>
    <w:rsid w:val="006D7CC0"/>
    <w:rsid w:val="006D7DFD"/>
    <w:rsid w:val="006D7E2B"/>
    <w:rsid w:val="006D7E62"/>
    <w:rsid w:val="006D7ECC"/>
    <w:rsid w:val="006D7FFB"/>
    <w:rsid w:val="006E00CC"/>
    <w:rsid w:val="006E00EA"/>
    <w:rsid w:val="006E015F"/>
    <w:rsid w:val="006E0165"/>
    <w:rsid w:val="006E017C"/>
    <w:rsid w:val="006E0182"/>
    <w:rsid w:val="006E019D"/>
    <w:rsid w:val="006E01AE"/>
    <w:rsid w:val="006E0221"/>
    <w:rsid w:val="006E0430"/>
    <w:rsid w:val="006E049E"/>
    <w:rsid w:val="006E053A"/>
    <w:rsid w:val="006E05D0"/>
    <w:rsid w:val="006E06C3"/>
    <w:rsid w:val="006E0743"/>
    <w:rsid w:val="006E077C"/>
    <w:rsid w:val="006E08E5"/>
    <w:rsid w:val="006E09AB"/>
    <w:rsid w:val="006E09F7"/>
    <w:rsid w:val="006E0AC2"/>
    <w:rsid w:val="006E0B52"/>
    <w:rsid w:val="006E0BE7"/>
    <w:rsid w:val="006E0C60"/>
    <w:rsid w:val="006E0C7B"/>
    <w:rsid w:val="006E0CD6"/>
    <w:rsid w:val="006E0CD8"/>
    <w:rsid w:val="006E0DB9"/>
    <w:rsid w:val="006E0E20"/>
    <w:rsid w:val="006E0E68"/>
    <w:rsid w:val="006E0E6D"/>
    <w:rsid w:val="006E0E87"/>
    <w:rsid w:val="006E0EBA"/>
    <w:rsid w:val="006E0EC7"/>
    <w:rsid w:val="006E0F8F"/>
    <w:rsid w:val="006E106A"/>
    <w:rsid w:val="006E1131"/>
    <w:rsid w:val="006E113A"/>
    <w:rsid w:val="006E1206"/>
    <w:rsid w:val="006E121A"/>
    <w:rsid w:val="006E126B"/>
    <w:rsid w:val="006E1433"/>
    <w:rsid w:val="006E14A7"/>
    <w:rsid w:val="006E14CA"/>
    <w:rsid w:val="006E14FD"/>
    <w:rsid w:val="006E1583"/>
    <w:rsid w:val="006E1610"/>
    <w:rsid w:val="006E162B"/>
    <w:rsid w:val="006E1682"/>
    <w:rsid w:val="006E16AC"/>
    <w:rsid w:val="006E173F"/>
    <w:rsid w:val="006E180C"/>
    <w:rsid w:val="006E182C"/>
    <w:rsid w:val="006E186F"/>
    <w:rsid w:val="006E1A1E"/>
    <w:rsid w:val="006E1A2F"/>
    <w:rsid w:val="006E1A57"/>
    <w:rsid w:val="006E1AE0"/>
    <w:rsid w:val="006E1B04"/>
    <w:rsid w:val="006E1B05"/>
    <w:rsid w:val="006E1B1E"/>
    <w:rsid w:val="006E1B2E"/>
    <w:rsid w:val="006E1BA4"/>
    <w:rsid w:val="006E1BBD"/>
    <w:rsid w:val="006E1C35"/>
    <w:rsid w:val="006E1CE7"/>
    <w:rsid w:val="006E1CF2"/>
    <w:rsid w:val="006E1EEF"/>
    <w:rsid w:val="006E1EF4"/>
    <w:rsid w:val="006E1F17"/>
    <w:rsid w:val="006E20C3"/>
    <w:rsid w:val="006E214D"/>
    <w:rsid w:val="006E2160"/>
    <w:rsid w:val="006E2214"/>
    <w:rsid w:val="006E2252"/>
    <w:rsid w:val="006E227C"/>
    <w:rsid w:val="006E2283"/>
    <w:rsid w:val="006E231A"/>
    <w:rsid w:val="006E2361"/>
    <w:rsid w:val="006E236E"/>
    <w:rsid w:val="006E2387"/>
    <w:rsid w:val="006E24DC"/>
    <w:rsid w:val="006E24F5"/>
    <w:rsid w:val="006E250A"/>
    <w:rsid w:val="006E252C"/>
    <w:rsid w:val="006E253E"/>
    <w:rsid w:val="006E25B1"/>
    <w:rsid w:val="006E2601"/>
    <w:rsid w:val="006E2621"/>
    <w:rsid w:val="006E2632"/>
    <w:rsid w:val="006E2648"/>
    <w:rsid w:val="006E2733"/>
    <w:rsid w:val="006E2877"/>
    <w:rsid w:val="006E2911"/>
    <w:rsid w:val="006E29FC"/>
    <w:rsid w:val="006E2A83"/>
    <w:rsid w:val="006E2B16"/>
    <w:rsid w:val="006E2BBD"/>
    <w:rsid w:val="006E2BC4"/>
    <w:rsid w:val="006E2C7F"/>
    <w:rsid w:val="006E2D12"/>
    <w:rsid w:val="006E2D63"/>
    <w:rsid w:val="006E2D64"/>
    <w:rsid w:val="006E2DEE"/>
    <w:rsid w:val="006E2DFB"/>
    <w:rsid w:val="006E2E3C"/>
    <w:rsid w:val="006E2EA6"/>
    <w:rsid w:val="006E2F21"/>
    <w:rsid w:val="006E2F8E"/>
    <w:rsid w:val="006E2FE9"/>
    <w:rsid w:val="006E30D2"/>
    <w:rsid w:val="006E31CB"/>
    <w:rsid w:val="006E32E4"/>
    <w:rsid w:val="006E333B"/>
    <w:rsid w:val="006E3359"/>
    <w:rsid w:val="006E34B4"/>
    <w:rsid w:val="006E3537"/>
    <w:rsid w:val="006E3746"/>
    <w:rsid w:val="006E3796"/>
    <w:rsid w:val="006E3798"/>
    <w:rsid w:val="006E37E1"/>
    <w:rsid w:val="006E380A"/>
    <w:rsid w:val="006E385E"/>
    <w:rsid w:val="006E3884"/>
    <w:rsid w:val="006E38ED"/>
    <w:rsid w:val="006E38EE"/>
    <w:rsid w:val="006E392A"/>
    <w:rsid w:val="006E3933"/>
    <w:rsid w:val="006E3959"/>
    <w:rsid w:val="006E3A76"/>
    <w:rsid w:val="006E3AA7"/>
    <w:rsid w:val="006E3B58"/>
    <w:rsid w:val="006E3BAA"/>
    <w:rsid w:val="006E3BBD"/>
    <w:rsid w:val="006E3C11"/>
    <w:rsid w:val="006E3C4F"/>
    <w:rsid w:val="006E3C5C"/>
    <w:rsid w:val="006E3C68"/>
    <w:rsid w:val="006E3C76"/>
    <w:rsid w:val="006E3C7C"/>
    <w:rsid w:val="006E3CE6"/>
    <w:rsid w:val="006E3E85"/>
    <w:rsid w:val="006E3EE4"/>
    <w:rsid w:val="006E3F94"/>
    <w:rsid w:val="006E406C"/>
    <w:rsid w:val="006E40D2"/>
    <w:rsid w:val="006E421F"/>
    <w:rsid w:val="006E4312"/>
    <w:rsid w:val="006E4332"/>
    <w:rsid w:val="006E4415"/>
    <w:rsid w:val="006E4434"/>
    <w:rsid w:val="006E44EC"/>
    <w:rsid w:val="006E45A0"/>
    <w:rsid w:val="006E45B8"/>
    <w:rsid w:val="006E4692"/>
    <w:rsid w:val="006E4736"/>
    <w:rsid w:val="006E474C"/>
    <w:rsid w:val="006E47E4"/>
    <w:rsid w:val="006E4938"/>
    <w:rsid w:val="006E4984"/>
    <w:rsid w:val="006E49B8"/>
    <w:rsid w:val="006E49F8"/>
    <w:rsid w:val="006E4BB1"/>
    <w:rsid w:val="006E4CE4"/>
    <w:rsid w:val="006E4D1E"/>
    <w:rsid w:val="006E4E33"/>
    <w:rsid w:val="006E4E39"/>
    <w:rsid w:val="006E4E7F"/>
    <w:rsid w:val="006E4EFC"/>
    <w:rsid w:val="006E504B"/>
    <w:rsid w:val="006E509B"/>
    <w:rsid w:val="006E513B"/>
    <w:rsid w:val="006E513C"/>
    <w:rsid w:val="006E5208"/>
    <w:rsid w:val="006E526D"/>
    <w:rsid w:val="006E52CD"/>
    <w:rsid w:val="006E5345"/>
    <w:rsid w:val="006E54A1"/>
    <w:rsid w:val="006E55D7"/>
    <w:rsid w:val="006E5730"/>
    <w:rsid w:val="006E5740"/>
    <w:rsid w:val="006E5789"/>
    <w:rsid w:val="006E57A3"/>
    <w:rsid w:val="006E5805"/>
    <w:rsid w:val="006E583C"/>
    <w:rsid w:val="006E584C"/>
    <w:rsid w:val="006E5ADB"/>
    <w:rsid w:val="006E5B6B"/>
    <w:rsid w:val="006E5BB9"/>
    <w:rsid w:val="006E5C6D"/>
    <w:rsid w:val="006E5C7C"/>
    <w:rsid w:val="006E5D05"/>
    <w:rsid w:val="006E5DF8"/>
    <w:rsid w:val="006E5F31"/>
    <w:rsid w:val="006E6009"/>
    <w:rsid w:val="006E61AA"/>
    <w:rsid w:val="006E61AB"/>
    <w:rsid w:val="006E6246"/>
    <w:rsid w:val="006E631E"/>
    <w:rsid w:val="006E6350"/>
    <w:rsid w:val="006E635D"/>
    <w:rsid w:val="006E6409"/>
    <w:rsid w:val="006E6438"/>
    <w:rsid w:val="006E64B2"/>
    <w:rsid w:val="006E6503"/>
    <w:rsid w:val="006E663D"/>
    <w:rsid w:val="006E66DE"/>
    <w:rsid w:val="006E67EC"/>
    <w:rsid w:val="006E683E"/>
    <w:rsid w:val="006E689C"/>
    <w:rsid w:val="006E68B2"/>
    <w:rsid w:val="006E6995"/>
    <w:rsid w:val="006E69FF"/>
    <w:rsid w:val="006E6AA6"/>
    <w:rsid w:val="006E6B2B"/>
    <w:rsid w:val="006E6B77"/>
    <w:rsid w:val="006E6BDC"/>
    <w:rsid w:val="006E6C1E"/>
    <w:rsid w:val="006E6C35"/>
    <w:rsid w:val="006E6CBF"/>
    <w:rsid w:val="006E6D25"/>
    <w:rsid w:val="006E6E9C"/>
    <w:rsid w:val="006E6EAE"/>
    <w:rsid w:val="006E6F7C"/>
    <w:rsid w:val="006E7055"/>
    <w:rsid w:val="006E7157"/>
    <w:rsid w:val="006E71CB"/>
    <w:rsid w:val="006E71F0"/>
    <w:rsid w:val="006E735E"/>
    <w:rsid w:val="006E73B5"/>
    <w:rsid w:val="006E73EA"/>
    <w:rsid w:val="006E7408"/>
    <w:rsid w:val="006E75DA"/>
    <w:rsid w:val="006E7660"/>
    <w:rsid w:val="006E77B7"/>
    <w:rsid w:val="006E77E7"/>
    <w:rsid w:val="006E77F8"/>
    <w:rsid w:val="006E7871"/>
    <w:rsid w:val="006E78EC"/>
    <w:rsid w:val="006E79A3"/>
    <w:rsid w:val="006E7A34"/>
    <w:rsid w:val="006E7A3A"/>
    <w:rsid w:val="006E7B23"/>
    <w:rsid w:val="006E7B42"/>
    <w:rsid w:val="006E7B8F"/>
    <w:rsid w:val="006E7CA8"/>
    <w:rsid w:val="006E7D4B"/>
    <w:rsid w:val="006E7D60"/>
    <w:rsid w:val="006E7D63"/>
    <w:rsid w:val="006E7DA9"/>
    <w:rsid w:val="006E7F33"/>
    <w:rsid w:val="006E7FDE"/>
    <w:rsid w:val="006F0097"/>
    <w:rsid w:val="006F00D4"/>
    <w:rsid w:val="006F00E2"/>
    <w:rsid w:val="006F0145"/>
    <w:rsid w:val="006F0175"/>
    <w:rsid w:val="006F01A7"/>
    <w:rsid w:val="006F0254"/>
    <w:rsid w:val="006F02FF"/>
    <w:rsid w:val="006F04DA"/>
    <w:rsid w:val="006F051B"/>
    <w:rsid w:val="006F06E1"/>
    <w:rsid w:val="006F07E9"/>
    <w:rsid w:val="006F07EF"/>
    <w:rsid w:val="006F0835"/>
    <w:rsid w:val="006F085E"/>
    <w:rsid w:val="006F087F"/>
    <w:rsid w:val="006F0883"/>
    <w:rsid w:val="006F0A04"/>
    <w:rsid w:val="006F0C3D"/>
    <w:rsid w:val="006F0CA2"/>
    <w:rsid w:val="006F0CAF"/>
    <w:rsid w:val="006F0DDA"/>
    <w:rsid w:val="006F0F37"/>
    <w:rsid w:val="006F0F6E"/>
    <w:rsid w:val="006F0FA2"/>
    <w:rsid w:val="006F0FC4"/>
    <w:rsid w:val="006F105D"/>
    <w:rsid w:val="006F1157"/>
    <w:rsid w:val="006F1179"/>
    <w:rsid w:val="006F118B"/>
    <w:rsid w:val="006F124D"/>
    <w:rsid w:val="006F125C"/>
    <w:rsid w:val="006F132D"/>
    <w:rsid w:val="006F1343"/>
    <w:rsid w:val="006F135E"/>
    <w:rsid w:val="006F1384"/>
    <w:rsid w:val="006F1437"/>
    <w:rsid w:val="006F143A"/>
    <w:rsid w:val="006F149B"/>
    <w:rsid w:val="006F1517"/>
    <w:rsid w:val="006F1554"/>
    <w:rsid w:val="006F158D"/>
    <w:rsid w:val="006F1609"/>
    <w:rsid w:val="006F16D9"/>
    <w:rsid w:val="006F16E8"/>
    <w:rsid w:val="006F1719"/>
    <w:rsid w:val="006F174E"/>
    <w:rsid w:val="006F1765"/>
    <w:rsid w:val="006F1920"/>
    <w:rsid w:val="006F1927"/>
    <w:rsid w:val="006F1961"/>
    <w:rsid w:val="006F197B"/>
    <w:rsid w:val="006F1ACF"/>
    <w:rsid w:val="006F1AF3"/>
    <w:rsid w:val="006F1BAE"/>
    <w:rsid w:val="006F1BDC"/>
    <w:rsid w:val="006F1CC4"/>
    <w:rsid w:val="006F1CC5"/>
    <w:rsid w:val="006F1D47"/>
    <w:rsid w:val="006F1DB1"/>
    <w:rsid w:val="006F1DD7"/>
    <w:rsid w:val="006F1DE7"/>
    <w:rsid w:val="006F1DFA"/>
    <w:rsid w:val="006F1F0D"/>
    <w:rsid w:val="006F206F"/>
    <w:rsid w:val="006F21BD"/>
    <w:rsid w:val="006F2360"/>
    <w:rsid w:val="006F2372"/>
    <w:rsid w:val="006F2422"/>
    <w:rsid w:val="006F24E1"/>
    <w:rsid w:val="006F2517"/>
    <w:rsid w:val="006F2580"/>
    <w:rsid w:val="006F26AD"/>
    <w:rsid w:val="006F26D3"/>
    <w:rsid w:val="006F272A"/>
    <w:rsid w:val="006F27FB"/>
    <w:rsid w:val="006F2830"/>
    <w:rsid w:val="006F2846"/>
    <w:rsid w:val="006F2883"/>
    <w:rsid w:val="006F2899"/>
    <w:rsid w:val="006F2A65"/>
    <w:rsid w:val="006F2ACA"/>
    <w:rsid w:val="006F2B06"/>
    <w:rsid w:val="006F2B7E"/>
    <w:rsid w:val="006F2CA4"/>
    <w:rsid w:val="006F2D93"/>
    <w:rsid w:val="006F2E19"/>
    <w:rsid w:val="006F2EB4"/>
    <w:rsid w:val="006F2EF1"/>
    <w:rsid w:val="006F2F63"/>
    <w:rsid w:val="006F2F66"/>
    <w:rsid w:val="006F3098"/>
    <w:rsid w:val="006F3102"/>
    <w:rsid w:val="006F317A"/>
    <w:rsid w:val="006F326D"/>
    <w:rsid w:val="006F3326"/>
    <w:rsid w:val="006F3379"/>
    <w:rsid w:val="006F33A8"/>
    <w:rsid w:val="006F33EF"/>
    <w:rsid w:val="006F3400"/>
    <w:rsid w:val="006F3459"/>
    <w:rsid w:val="006F34D0"/>
    <w:rsid w:val="006F3504"/>
    <w:rsid w:val="006F3581"/>
    <w:rsid w:val="006F359C"/>
    <w:rsid w:val="006F35F8"/>
    <w:rsid w:val="006F361D"/>
    <w:rsid w:val="006F3650"/>
    <w:rsid w:val="006F365E"/>
    <w:rsid w:val="006F36C4"/>
    <w:rsid w:val="006F36C9"/>
    <w:rsid w:val="006F36E4"/>
    <w:rsid w:val="006F36F1"/>
    <w:rsid w:val="006F3703"/>
    <w:rsid w:val="006F3766"/>
    <w:rsid w:val="006F378B"/>
    <w:rsid w:val="006F37B1"/>
    <w:rsid w:val="006F381E"/>
    <w:rsid w:val="006F38C6"/>
    <w:rsid w:val="006F399B"/>
    <w:rsid w:val="006F3A1D"/>
    <w:rsid w:val="006F3A64"/>
    <w:rsid w:val="006F3AA7"/>
    <w:rsid w:val="006F3ACD"/>
    <w:rsid w:val="006F3ACF"/>
    <w:rsid w:val="006F3B3A"/>
    <w:rsid w:val="006F3BB3"/>
    <w:rsid w:val="006F3C12"/>
    <w:rsid w:val="006F3C1C"/>
    <w:rsid w:val="006F3C35"/>
    <w:rsid w:val="006F3C73"/>
    <w:rsid w:val="006F3C86"/>
    <w:rsid w:val="006F3DD5"/>
    <w:rsid w:val="006F3E91"/>
    <w:rsid w:val="006F3EB7"/>
    <w:rsid w:val="006F3EEA"/>
    <w:rsid w:val="006F3F12"/>
    <w:rsid w:val="006F3F90"/>
    <w:rsid w:val="006F3FAE"/>
    <w:rsid w:val="006F3FE8"/>
    <w:rsid w:val="006F4022"/>
    <w:rsid w:val="006F4034"/>
    <w:rsid w:val="006F403E"/>
    <w:rsid w:val="006F40D2"/>
    <w:rsid w:val="006F415A"/>
    <w:rsid w:val="006F4206"/>
    <w:rsid w:val="006F4248"/>
    <w:rsid w:val="006F428D"/>
    <w:rsid w:val="006F42E9"/>
    <w:rsid w:val="006F43AD"/>
    <w:rsid w:val="006F43E6"/>
    <w:rsid w:val="006F4596"/>
    <w:rsid w:val="006F465A"/>
    <w:rsid w:val="006F470B"/>
    <w:rsid w:val="006F4730"/>
    <w:rsid w:val="006F4761"/>
    <w:rsid w:val="006F48B9"/>
    <w:rsid w:val="006F4994"/>
    <w:rsid w:val="006F49DC"/>
    <w:rsid w:val="006F4A00"/>
    <w:rsid w:val="006F4A3F"/>
    <w:rsid w:val="006F4A8D"/>
    <w:rsid w:val="006F4B17"/>
    <w:rsid w:val="006F4B2D"/>
    <w:rsid w:val="006F4BCF"/>
    <w:rsid w:val="006F4C48"/>
    <w:rsid w:val="006F4CDD"/>
    <w:rsid w:val="006F4DF9"/>
    <w:rsid w:val="006F4EE2"/>
    <w:rsid w:val="006F4F3A"/>
    <w:rsid w:val="006F4F68"/>
    <w:rsid w:val="006F4FDD"/>
    <w:rsid w:val="006F5077"/>
    <w:rsid w:val="006F50BB"/>
    <w:rsid w:val="006F5196"/>
    <w:rsid w:val="006F51BC"/>
    <w:rsid w:val="006F522F"/>
    <w:rsid w:val="006F5290"/>
    <w:rsid w:val="006F5365"/>
    <w:rsid w:val="006F53C7"/>
    <w:rsid w:val="006F5414"/>
    <w:rsid w:val="006F54FF"/>
    <w:rsid w:val="006F551D"/>
    <w:rsid w:val="006F564D"/>
    <w:rsid w:val="006F580A"/>
    <w:rsid w:val="006F5833"/>
    <w:rsid w:val="006F5838"/>
    <w:rsid w:val="006F58A4"/>
    <w:rsid w:val="006F5940"/>
    <w:rsid w:val="006F59E3"/>
    <w:rsid w:val="006F5A47"/>
    <w:rsid w:val="006F5A57"/>
    <w:rsid w:val="006F5B1C"/>
    <w:rsid w:val="006F5D78"/>
    <w:rsid w:val="006F5DAE"/>
    <w:rsid w:val="006F5E2A"/>
    <w:rsid w:val="006F5EB8"/>
    <w:rsid w:val="006F5EF5"/>
    <w:rsid w:val="006F6149"/>
    <w:rsid w:val="006F615E"/>
    <w:rsid w:val="006F62A4"/>
    <w:rsid w:val="006F62AD"/>
    <w:rsid w:val="006F6348"/>
    <w:rsid w:val="006F6371"/>
    <w:rsid w:val="006F6374"/>
    <w:rsid w:val="006F642E"/>
    <w:rsid w:val="006F644C"/>
    <w:rsid w:val="006F64D5"/>
    <w:rsid w:val="006F655A"/>
    <w:rsid w:val="006F6662"/>
    <w:rsid w:val="006F6695"/>
    <w:rsid w:val="006F66FA"/>
    <w:rsid w:val="006F671F"/>
    <w:rsid w:val="006F673C"/>
    <w:rsid w:val="006F673E"/>
    <w:rsid w:val="006F69CA"/>
    <w:rsid w:val="006F6A16"/>
    <w:rsid w:val="006F6A31"/>
    <w:rsid w:val="006F6AA4"/>
    <w:rsid w:val="006F6AB1"/>
    <w:rsid w:val="006F6AC7"/>
    <w:rsid w:val="006F6AE3"/>
    <w:rsid w:val="006F6B0D"/>
    <w:rsid w:val="006F6B7E"/>
    <w:rsid w:val="006F6BBD"/>
    <w:rsid w:val="006F6BC6"/>
    <w:rsid w:val="006F6C40"/>
    <w:rsid w:val="006F6CAD"/>
    <w:rsid w:val="006F6CBA"/>
    <w:rsid w:val="006F6DA7"/>
    <w:rsid w:val="006F6E28"/>
    <w:rsid w:val="006F6E9F"/>
    <w:rsid w:val="006F6F61"/>
    <w:rsid w:val="006F6FCB"/>
    <w:rsid w:val="006F6FDD"/>
    <w:rsid w:val="006F707B"/>
    <w:rsid w:val="006F707C"/>
    <w:rsid w:val="006F70D7"/>
    <w:rsid w:val="006F712F"/>
    <w:rsid w:val="006F7251"/>
    <w:rsid w:val="006F72A7"/>
    <w:rsid w:val="006F72D2"/>
    <w:rsid w:val="006F73B9"/>
    <w:rsid w:val="006F74C3"/>
    <w:rsid w:val="006F74F6"/>
    <w:rsid w:val="006F756C"/>
    <w:rsid w:val="006F7570"/>
    <w:rsid w:val="006F76E5"/>
    <w:rsid w:val="006F76F0"/>
    <w:rsid w:val="006F7713"/>
    <w:rsid w:val="006F7721"/>
    <w:rsid w:val="006F7754"/>
    <w:rsid w:val="006F7810"/>
    <w:rsid w:val="006F7866"/>
    <w:rsid w:val="006F7927"/>
    <w:rsid w:val="006F79AB"/>
    <w:rsid w:val="006F7C11"/>
    <w:rsid w:val="006F7C6E"/>
    <w:rsid w:val="006F7CE6"/>
    <w:rsid w:val="006F7D8B"/>
    <w:rsid w:val="006F7DAA"/>
    <w:rsid w:val="006F7DE3"/>
    <w:rsid w:val="006F7E8D"/>
    <w:rsid w:val="006F7EB6"/>
    <w:rsid w:val="00700047"/>
    <w:rsid w:val="00700058"/>
    <w:rsid w:val="007000EA"/>
    <w:rsid w:val="0070033A"/>
    <w:rsid w:val="0070035A"/>
    <w:rsid w:val="0070040F"/>
    <w:rsid w:val="0070048A"/>
    <w:rsid w:val="0070050E"/>
    <w:rsid w:val="007005CF"/>
    <w:rsid w:val="00700654"/>
    <w:rsid w:val="00700819"/>
    <w:rsid w:val="00700936"/>
    <w:rsid w:val="00700979"/>
    <w:rsid w:val="007009EA"/>
    <w:rsid w:val="00700B33"/>
    <w:rsid w:val="00700B3F"/>
    <w:rsid w:val="00700DB8"/>
    <w:rsid w:val="00700E48"/>
    <w:rsid w:val="00700E6C"/>
    <w:rsid w:val="00700EAA"/>
    <w:rsid w:val="00700EC4"/>
    <w:rsid w:val="00700FCF"/>
    <w:rsid w:val="00701034"/>
    <w:rsid w:val="0070104A"/>
    <w:rsid w:val="00701074"/>
    <w:rsid w:val="007010A2"/>
    <w:rsid w:val="007010EC"/>
    <w:rsid w:val="0070114B"/>
    <w:rsid w:val="00701236"/>
    <w:rsid w:val="0070126C"/>
    <w:rsid w:val="00701399"/>
    <w:rsid w:val="007013DC"/>
    <w:rsid w:val="00701529"/>
    <w:rsid w:val="00701616"/>
    <w:rsid w:val="007016EB"/>
    <w:rsid w:val="0070174F"/>
    <w:rsid w:val="007017AA"/>
    <w:rsid w:val="007017CB"/>
    <w:rsid w:val="007018D0"/>
    <w:rsid w:val="00701914"/>
    <w:rsid w:val="0070199F"/>
    <w:rsid w:val="00701A36"/>
    <w:rsid w:val="00701C89"/>
    <w:rsid w:val="00701CC9"/>
    <w:rsid w:val="00701D0B"/>
    <w:rsid w:val="00701D30"/>
    <w:rsid w:val="00701D9A"/>
    <w:rsid w:val="00701DFF"/>
    <w:rsid w:val="00701E18"/>
    <w:rsid w:val="00701F46"/>
    <w:rsid w:val="00701FFD"/>
    <w:rsid w:val="00702077"/>
    <w:rsid w:val="007020F3"/>
    <w:rsid w:val="00702112"/>
    <w:rsid w:val="00702151"/>
    <w:rsid w:val="00702184"/>
    <w:rsid w:val="00702195"/>
    <w:rsid w:val="007021BC"/>
    <w:rsid w:val="007021F5"/>
    <w:rsid w:val="0070221E"/>
    <w:rsid w:val="00702316"/>
    <w:rsid w:val="0070239F"/>
    <w:rsid w:val="007024CD"/>
    <w:rsid w:val="00702504"/>
    <w:rsid w:val="007025DC"/>
    <w:rsid w:val="007025F1"/>
    <w:rsid w:val="00702641"/>
    <w:rsid w:val="0070273C"/>
    <w:rsid w:val="00702770"/>
    <w:rsid w:val="0070278D"/>
    <w:rsid w:val="00702908"/>
    <w:rsid w:val="00702AE0"/>
    <w:rsid w:val="00702C30"/>
    <w:rsid w:val="00702D93"/>
    <w:rsid w:val="00702DDC"/>
    <w:rsid w:val="00702DEC"/>
    <w:rsid w:val="00702E0A"/>
    <w:rsid w:val="00702E33"/>
    <w:rsid w:val="00702F23"/>
    <w:rsid w:val="007030E7"/>
    <w:rsid w:val="0070324D"/>
    <w:rsid w:val="0070326A"/>
    <w:rsid w:val="007033DF"/>
    <w:rsid w:val="00703446"/>
    <w:rsid w:val="007034BF"/>
    <w:rsid w:val="007035AD"/>
    <w:rsid w:val="007035F5"/>
    <w:rsid w:val="00703600"/>
    <w:rsid w:val="00703610"/>
    <w:rsid w:val="007036C3"/>
    <w:rsid w:val="0070370F"/>
    <w:rsid w:val="00703823"/>
    <w:rsid w:val="00703839"/>
    <w:rsid w:val="00703943"/>
    <w:rsid w:val="00703971"/>
    <w:rsid w:val="0070398A"/>
    <w:rsid w:val="007039D0"/>
    <w:rsid w:val="00703A3A"/>
    <w:rsid w:val="00703B0D"/>
    <w:rsid w:val="00703B4E"/>
    <w:rsid w:val="00703B55"/>
    <w:rsid w:val="00703B7A"/>
    <w:rsid w:val="00703C3C"/>
    <w:rsid w:val="00703CBF"/>
    <w:rsid w:val="00703D6B"/>
    <w:rsid w:val="00703D96"/>
    <w:rsid w:val="00703DB4"/>
    <w:rsid w:val="00703E30"/>
    <w:rsid w:val="00703F82"/>
    <w:rsid w:val="00704073"/>
    <w:rsid w:val="00704078"/>
    <w:rsid w:val="007040CF"/>
    <w:rsid w:val="007041C1"/>
    <w:rsid w:val="00704211"/>
    <w:rsid w:val="00704244"/>
    <w:rsid w:val="00704329"/>
    <w:rsid w:val="0070435A"/>
    <w:rsid w:val="0070435F"/>
    <w:rsid w:val="00704452"/>
    <w:rsid w:val="0070452B"/>
    <w:rsid w:val="00704608"/>
    <w:rsid w:val="00704763"/>
    <w:rsid w:val="00704870"/>
    <w:rsid w:val="007048AA"/>
    <w:rsid w:val="00704905"/>
    <w:rsid w:val="00704943"/>
    <w:rsid w:val="007049EB"/>
    <w:rsid w:val="00704B40"/>
    <w:rsid w:val="00704BAE"/>
    <w:rsid w:val="00704C69"/>
    <w:rsid w:val="00704EB9"/>
    <w:rsid w:val="00704FF8"/>
    <w:rsid w:val="007050DD"/>
    <w:rsid w:val="00705107"/>
    <w:rsid w:val="007051E0"/>
    <w:rsid w:val="0070526A"/>
    <w:rsid w:val="00705271"/>
    <w:rsid w:val="00705278"/>
    <w:rsid w:val="0070557B"/>
    <w:rsid w:val="00705671"/>
    <w:rsid w:val="00705729"/>
    <w:rsid w:val="00705786"/>
    <w:rsid w:val="00705999"/>
    <w:rsid w:val="007059B2"/>
    <w:rsid w:val="00705AA9"/>
    <w:rsid w:val="00705B32"/>
    <w:rsid w:val="00705B54"/>
    <w:rsid w:val="00705BEF"/>
    <w:rsid w:val="00705C05"/>
    <w:rsid w:val="00705C2A"/>
    <w:rsid w:val="00705C58"/>
    <w:rsid w:val="00705C78"/>
    <w:rsid w:val="00705CB6"/>
    <w:rsid w:val="00705CD6"/>
    <w:rsid w:val="00705CFD"/>
    <w:rsid w:val="00705D17"/>
    <w:rsid w:val="00705E00"/>
    <w:rsid w:val="00705F6F"/>
    <w:rsid w:val="00705FB8"/>
    <w:rsid w:val="00706054"/>
    <w:rsid w:val="0070605D"/>
    <w:rsid w:val="00706223"/>
    <w:rsid w:val="00706290"/>
    <w:rsid w:val="0070629F"/>
    <w:rsid w:val="007062DB"/>
    <w:rsid w:val="0070636E"/>
    <w:rsid w:val="0070638F"/>
    <w:rsid w:val="0070646B"/>
    <w:rsid w:val="0070647C"/>
    <w:rsid w:val="0070647E"/>
    <w:rsid w:val="007064B8"/>
    <w:rsid w:val="00706534"/>
    <w:rsid w:val="0070655D"/>
    <w:rsid w:val="007065C9"/>
    <w:rsid w:val="00706610"/>
    <w:rsid w:val="00706656"/>
    <w:rsid w:val="00706692"/>
    <w:rsid w:val="007066DD"/>
    <w:rsid w:val="007066FC"/>
    <w:rsid w:val="00706753"/>
    <w:rsid w:val="00706781"/>
    <w:rsid w:val="007067EC"/>
    <w:rsid w:val="00706895"/>
    <w:rsid w:val="007068DF"/>
    <w:rsid w:val="00706935"/>
    <w:rsid w:val="007069FB"/>
    <w:rsid w:val="00706A16"/>
    <w:rsid w:val="00706A32"/>
    <w:rsid w:val="00706AAC"/>
    <w:rsid w:val="00706B3B"/>
    <w:rsid w:val="00706BBB"/>
    <w:rsid w:val="00706C78"/>
    <w:rsid w:val="00706D10"/>
    <w:rsid w:val="00706D1E"/>
    <w:rsid w:val="00706E9C"/>
    <w:rsid w:val="00706F19"/>
    <w:rsid w:val="00706FD4"/>
    <w:rsid w:val="0070703B"/>
    <w:rsid w:val="007070EE"/>
    <w:rsid w:val="00707139"/>
    <w:rsid w:val="00707173"/>
    <w:rsid w:val="007071B5"/>
    <w:rsid w:val="007071E3"/>
    <w:rsid w:val="00707264"/>
    <w:rsid w:val="0070733F"/>
    <w:rsid w:val="00707390"/>
    <w:rsid w:val="007073B3"/>
    <w:rsid w:val="007073C4"/>
    <w:rsid w:val="007073ED"/>
    <w:rsid w:val="00707445"/>
    <w:rsid w:val="0070745C"/>
    <w:rsid w:val="007074B1"/>
    <w:rsid w:val="007074D5"/>
    <w:rsid w:val="007075D5"/>
    <w:rsid w:val="00707604"/>
    <w:rsid w:val="007076AF"/>
    <w:rsid w:val="0070781A"/>
    <w:rsid w:val="00707840"/>
    <w:rsid w:val="00707870"/>
    <w:rsid w:val="0070789B"/>
    <w:rsid w:val="007078F4"/>
    <w:rsid w:val="00707930"/>
    <w:rsid w:val="00707949"/>
    <w:rsid w:val="00707A7D"/>
    <w:rsid w:val="00707A8C"/>
    <w:rsid w:val="00707AE0"/>
    <w:rsid w:val="00707BBF"/>
    <w:rsid w:val="00707D7C"/>
    <w:rsid w:val="00707D89"/>
    <w:rsid w:val="00707D8C"/>
    <w:rsid w:val="00707DAF"/>
    <w:rsid w:val="00707E02"/>
    <w:rsid w:val="00707E22"/>
    <w:rsid w:val="00707F4F"/>
    <w:rsid w:val="00707F55"/>
    <w:rsid w:val="00707F8D"/>
    <w:rsid w:val="00707FC3"/>
    <w:rsid w:val="00710064"/>
    <w:rsid w:val="007100A1"/>
    <w:rsid w:val="007100F5"/>
    <w:rsid w:val="00710101"/>
    <w:rsid w:val="00710118"/>
    <w:rsid w:val="00710200"/>
    <w:rsid w:val="00710276"/>
    <w:rsid w:val="007102AC"/>
    <w:rsid w:val="0071036A"/>
    <w:rsid w:val="0071052F"/>
    <w:rsid w:val="0071056F"/>
    <w:rsid w:val="00710581"/>
    <w:rsid w:val="0071059E"/>
    <w:rsid w:val="00710612"/>
    <w:rsid w:val="0071065F"/>
    <w:rsid w:val="007106B1"/>
    <w:rsid w:val="0071070B"/>
    <w:rsid w:val="00710752"/>
    <w:rsid w:val="00710962"/>
    <w:rsid w:val="0071096C"/>
    <w:rsid w:val="00710A72"/>
    <w:rsid w:val="00710A83"/>
    <w:rsid w:val="00710ACA"/>
    <w:rsid w:val="00710B4E"/>
    <w:rsid w:val="00710C31"/>
    <w:rsid w:val="00710D03"/>
    <w:rsid w:val="00710D1B"/>
    <w:rsid w:val="00710D40"/>
    <w:rsid w:val="00710D70"/>
    <w:rsid w:val="00710DDA"/>
    <w:rsid w:val="00710DFC"/>
    <w:rsid w:val="00710E5F"/>
    <w:rsid w:val="00710E81"/>
    <w:rsid w:val="00710F5F"/>
    <w:rsid w:val="00710FD1"/>
    <w:rsid w:val="007110DF"/>
    <w:rsid w:val="007111AC"/>
    <w:rsid w:val="007111CA"/>
    <w:rsid w:val="00711216"/>
    <w:rsid w:val="0071125B"/>
    <w:rsid w:val="00711376"/>
    <w:rsid w:val="007113E2"/>
    <w:rsid w:val="00711426"/>
    <w:rsid w:val="0071149B"/>
    <w:rsid w:val="007114C5"/>
    <w:rsid w:val="00711562"/>
    <w:rsid w:val="007115FA"/>
    <w:rsid w:val="0071172E"/>
    <w:rsid w:val="00711821"/>
    <w:rsid w:val="007118B4"/>
    <w:rsid w:val="007118B9"/>
    <w:rsid w:val="007119BB"/>
    <w:rsid w:val="00711A3D"/>
    <w:rsid w:val="00711ABB"/>
    <w:rsid w:val="00711B4C"/>
    <w:rsid w:val="00711BDA"/>
    <w:rsid w:val="00711D04"/>
    <w:rsid w:val="00711EC3"/>
    <w:rsid w:val="00711EEF"/>
    <w:rsid w:val="00711F58"/>
    <w:rsid w:val="00711F78"/>
    <w:rsid w:val="00711F83"/>
    <w:rsid w:val="00711FCD"/>
    <w:rsid w:val="00711FDB"/>
    <w:rsid w:val="00712106"/>
    <w:rsid w:val="00712268"/>
    <w:rsid w:val="007122EC"/>
    <w:rsid w:val="007122FB"/>
    <w:rsid w:val="007122FE"/>
    <w:rsid w:val="00712363"/>
    <w:rsid w:val="00712383"/>
    <w:rsid w:val="00712397"/>
    <w:rsid w:val="00712415"/>
    <w:rsid w:val="0071241F"/>
    <w:rsid w:val="0071247C"/>
    <w:rsid w:val="0071248B"/>
    <w:rsid w:val="00712595"/>
    <w:rsid w:val="007125B7"/>
    <w:rsid w:val="00712633"/>
    <w:rsid w:val="0071280A"/>
    <w:rsid w:val="007128A3"/>
    <w:rsid w:val="007128B9"/>
    <w:rsid w:val="007128E0"/>
    <w:rsid w:val="00712A8F"/>
    <w:rsid w:val="00712AB7"/>
    <w:rsid w:val="00712B02"/>
    <w:rsid w:val="00712B4C"/>
    <w:rsid w:val="00712B71"/>
    <w:rsid w:val="00712C78"/>
    <w:rsid w:val="00712D41"/>
    <w:rsid w:val="00712DFD"/>
    <w:rsid w:val="00712E56"/>
    <w:rsid w:val="00712E60"/>
    <w:rsid w:val="00712F68"/>
    <w:rsid w:val="00712FDE"/>
    <w:rsid w:val="00713016"/>
    <w:rsid w:val="0071309D"/>
    <w:rsid w:val="007130F7"/>
    <w:rsid w:val="007131F4"/>
    <w:rsid w:val="00713224"/>
    <w:rsid w:val="007133F0"/>
    <w:rsid w:val="0071344E"/>
    <w:rsid w:val="00713505"/>
    <w:rsid w:val="0071350E"/>
    <w:rsid w:val="00713541"/>
    <w:rsid w:val="007135BA"/>
    <w:rsid w:val="007136A7"/>
    <w:rsid w:val="00713752"/>
    <w:rsid w:val="007137A4"/>
    <w:rsid w:val="007137C8"/>
    <w:rsid w:val="007137CB"/>
    <w:rsid w:val="00713A5A"/>
    <w:rsid w:val="00713A87"/>
    <w:rsid w:val="00713BC3"/>
    <w:rsid w:val="00713C5F"/>
    <w:rsid w:val="00713D59"/>
    <w:rsid w:val="00713DCA"/>
    <w:rsid w:val="00713E9E"/>
    <w:rsid w:val="00713FCC"/>
    <w:rsid w:val="00713FE1"/>
    <w:rsid w:val="00714048"/>
    <w:rsid w:val="00714067"/>
    <w:rsid w:val="00714096"/>
    <w:rsid w:val="0071415F"/>
    <w:rsid w:val="0071416B"/>
    <w:rsid w:val="007141B8"/>
    <w:rsid w:val="0071426D"/>
    <w:rsid w:val="0071428D"/>
    <w:rsid w:val="007142AF"/>
    <w:rsid w:val="007142B6"/>
    <w:rsid w:val="007142B7"/>
    <w:rsid w:val="007143F8"/>
    <w:rsid w:val="0071460F"/>
    <w:rsid w:val="007147F2"/>
    <w:rsid w:val="0071481D"/>
    <w:rsid w:val="007148B9"/>
    <w:rsid w:val="0071491B"/>
    <w:rsid w:val="0071494D"/>
    <w:rsid w:val="00714966"/>
    <w:rsid w:val="00714A08"/>
    <w:rsid w:val="00714A0D"/>
    <w:rsid w:val="00714A46"/>
    <w:rsid w:val="00714A4C"/>
    <w:rsid w:val="00714C2E"/>
    <w:rsid w:val="00714C3F"/>
    <w:rsid w:val="00714D37"/>
    <w:rsid w:val="00714DFB"/>
    <w:rsid w:val="00714E07"/>
    <w:rsid w:val="00714F1C"/>
    <w:rsid w:val="0071501C"/>
    <w:rsid w:val="00715039"/>
    <w:rsid w:val="0071505D"/>
    <w:rsid w:val="00715140"/>
    <w:rsid w:val="00715169"/>
    <w:rsid w:val="00715172"/>
    <w:rsid w:val="00715189"/>
    <w:rsid w:val="0071519C"/>
    <w:rsid w:val="007151CA"/>
    <w:rsid w:val="007151CD"/>
    <w:rsid w:val="00715246"/>
    <w:rsid w:val="007152E8"/>
    <w:rsid w:val="007152FB"/>
    <w:rsid w:val="00715335"/>
    <w:rsid w:val="007154C3"/>
    <w:rsid w:val="0071560B"/>
    <w:rsid w:val="0071568A"/>
    <w:rsid w:val="007156AA"/>
    <w:rsid w:val="007156C6"/>
    <w:rsid w:val="007156D2"/>
    <w:rsid w:val="00715737"/>
    <w:rsid w:val="00715784"/>
    <w:rsid w:val="007157BC"/>
    <w:rsid w:val="00715833"/>
    <w:rsid w:val="0071583C"/>
    <w:rsid w:val="0071587B"/>
    <w:rsid w:val="007158BB"/>
    <w:rsid w:val="0071596D"/>
    <w:rsid w:val="007159C2"/>
    <w:rsid w:val="00715B0B"/>
    <w:rsid w:val="00715B6C"/>
    <w:rsid w:val="00715C34"/>
    <w:rsid w:val="00715CA8"/>
    <w:rsid w:val="00715D31"/>
    <w:rsid w:val="00715E06"/>
    <w:rsid w:val="00715E0D"/>
    <w:rsid w:val="00715E9D"/>
    <w:rsid w:val="00715F83"/>
    <w:rsid w:val="00716022"/>
    <w:rsid w:val="00716028"/>
    <w:rsid w:val="00716047"/>
    <w:rsid w:val="00716050"/>
    <w:rsid w:val="0071610D"/>
    <w:rsid w:val="0071613F"/>
    <w:rsid w:val="0071631B"/>
    <w:rsid w:val="0071632B"/>
    <w:rsid w:val="00716491"/>
    <w:rsid w:val="00716495"/>
    <w:rsid w:val="007164CA"/>
    <w:rsid w:val="00716569"/>
    <w:rsid w:val="00716593"/>
    <w:rsid w:val="007165B6"/>
    <w:rsid w:val="00716696"/>
    <w:rsid w:val="00716783"/>
    <w:rsid w:val="00716797"/>
    <w:rsid w:val="007167B9"/>
    <w:rsid w:val="00716883"/>
    <w:rsid w:val="00716892"/>
    <w:rsid w:val="007168D1"/>
    <w:rsid w:val="007169ED"/>
    <w:rsid w:val="00716B13"/>
    <w:rsid w:val="00716C0C"/>
    <w:rsid w:val="00716C32"/>
    <w:rsid w:val="00716CD8"/>
    <w:rsid w:val="00716D2A"/>
    <w:rsid w:val="00716DAB"/>
    <w:rsid w:val="00716E43"/>
    <w:rsid w:val="00716EC0"/>
    <w:rsid w:val="00716F20"/>
    <w:rsid w:val="00716FF3"/>
    <w:rsid w:val="00717020"/>
    <w:rsid w:val="0071702E"/>
    <w:rsid w:val="00717195"/>
    <w:rsid w:val="00717208"/>
    <w:rsid w:val="0071725F"/>
    <w:rsid w:val="00717309"/>
    <w:rsid w:val="007173F9"/>
    <w:rsid w:val="00717430"/>
    <w:rsid w:val="0071752D"/>
    <w:rsid w:val="0071757F"/>
    <w:rsid w:val="007175BC"/>
    <w:rsid w:val="00717623"/>
    <w:rsid w:val="0071776D"/>
    <w:rsid w:val="00717775"/>
    <w:rsid w:val="0071780A"/>
    <w:rsid w:val="00717854"/>
    <w:rsid w:val="0071788E"/>
    <w:rsid w:val="00717937"/>
    <w:rsid w:val="0071797E"/>
    <w:rsid w:val="0071799E"/>
    <w:rsid w:val="00717B3F"/>
    <w:rsid w:val="00717B84"/>
    <w:rsid w:val="00717BEA"/>
    <w:rsid w:val="00717C76"/>
    <w:rsid w:val="00717CE7"/>
    <w:rsid w:val="00717D56"/>
    <w:rsid w:val="00717D70"/>
    <w:rsid w:val="00720012"/>
    <w:rsid w:val="007200D5"/>
    <w:rsid w:val="00720161"/>
    <w:rsid w:val="00720188"/>
    <w:rsid w:val="00720293"/>
    <w:rsid w:val="007202C7"/>
    <w:rsid w:val="007202C9"/>
    <w:rsid w:val="0072032E"/>
    <w:rsid w:val="00720474"/>
    <w:rsid w:val="007204AB"/>
    <w:rsid w:val="00720599"/>
    <w:rsid w:val="007205D4"/>
    <w:rsid w:val="00720600"/>
    <w:rsid w:val="00720697"/>
    <w:rsid w:val="007206C0"/>
    <w:rsid w:val="00720769"/>
    <w:rsid w:val="007208ED"/>
    <w:rsid w:val="00720915"/>
    <w:rsid w:val="00720994"/>
    <w:rsid w:val="00720A1D"/>
    <w:rsid w:val="00720A70"/>
    <w:rsid w:val="00720BD4"/>
    <w:rsid w:val="00720C2F"/>
    <w:rsid w:val="00720CA5"/>
    <w:rsid w:val="00720E5E"/>
    <w:rsid w:val="00720F63"/>
    <w:rsid w:val="007210B7"/>
    <w:rsid w:val="007211F7"/>
    <w:rsid w:val="00721270"/>
    <w:rsid w:val="007212E8"/>
    <w:rsid w:val="007212FE"/>
    <w:rsid w:val="007213D9"/>
    <w:rsid w:val="00721406"/>
    <w:rsid w:val="00721437"/>
    <w:rsid w:val="0072143F"/>
    <w:rsid w:val="00721588"/>
    <w:rsid w:val="00721630"/>
    <w:rsid w:val="007216F7"/>
    <w:rsid w:val="00721734"/>
    <w:rsid w:val="007218FF"/>
    <w:rsid w:val="007219F4"/>
    <w:rsid w:val="007219F5"/>
    <w:rsid w:val="007219F7"/>
    <w:rsid w:val="00721B13"/>
    <w:rsid w:val="00721BC8"/>
    <w:rsid w:val="00721C38"/>
    <w:rsid w:val="00721C64"/>
    <w:rsid w:val="00721DC8"/>
    <w:rsid w:val="00721FA1"/>
    <w:rsid w:val="00721FAE"/>
    <w:rsid w:val="007220C2"/>
    <w:rsid w:val="00722123"/>
    <w:rsid w:val="007221FB"/>
    <w:rsid w:val="007222DC"/>
    <w:rsid w:val="007223C0"/>
    <w:rsid w:val="007223F2"/>
    <w:rsid w:val="00722457"/>
    <w:rsid w:val="0072245C"/>
    <w:rsid w:val="00722557"/>
    <w:rsid w:val="007225C1"/>
    <w:rsid w:val="007225FE"/>
    <w:rsid w:val="0072267C"/>
    <w:rsid w:val="0072268D"/>
    <w:rsid w:val="007226D2"/>
    <w:rsid w:val="007226EE"/>
    <w:rsid w:val="00722722"/>
    <w:rsid w:val="00722758"/>
    <w:rsid w:val="007227B4"/>
    <w:rsid w:val="007227C0"/>
    <w:rsid w:val="007227FF"/>
    <w:rsid w:val="007228BB"/>
    <w:rsid w:val="007229F5"/>
    <w:rsid w:val="00722AB7"/>
    <w:rsid w:val="00722ACA"/>
    <w:rsid w:val="00722B86"/>
    <w:rsid w:val="00722CA4"/>
    <w:rsid w:val="00722D7E"/>
    <w:rsid w:val="00722E03"/>
    <w:rsid w:val="00722E4F"/>
    <w:rsid w:val="00723027"/>
    <w:rsid w:val="00723031"/>
    <w:rsid w:val="007230AB"/>
    <w:rsid w:val="007230DA"/>
    <w:rsid w:val="0072312A"/>
    <w:rsid w:val="00723274"/>
    <w:rsid w:val="00723450"/>
    <w:rsid w:val="00723536"/>
    <w:rsid w:val="00723598"/>
    <w:rsid w:val="007236BB"/>
    <w:rsid w:val="007236C4"/>
    <w:rsid w:val="0072374D"/>
    <w:rsid w:val="007237C1"/>
    <w:rsid w:val="00723A1F"/>
    <w:rsid w:val="00723A4A"/>
    <w:rsid w:val="00723A6A"/>
    <w:rsid w:val="00723B13"/>
    <w:rsid w:val="00723BA9"/>
    <w:rsid w:val="00723BE1"/>
    <w:rsid w:val="00723C97"/>
    <w:rsid w:val="00723D0F"/>
    <w:rsid w:val="00723DC4"/>
    <w:rsid w:val="00723DFE"/>
    <w:rsid w:val="00723E5F"/>
    <w:rsid w:val="00723F8D"/>
    <w:rsid w:val="00724096"/>
    <w:rsid w:val="0072409E"/>
    <w:rsid w:val="007240C9"/>
    <w:rsid w:val="0072415F"/>
    <w:rsid w:val="00724170"/>
    <w:rsid w:val="00724196"/>
    <w:rsid w:val="00724399"/>
    <w:rsid w:val="007243EC"/>
    <w:rsid w:val="00724503"/>
    <w:rsid w:val="00724680"/>
    <w:rsid w:val="00724780"/>
    <w:rsid w:val="00724837"/>
    <w:rsid w:val="0072491C"/>
    <w:rsid w:val="00724A5E"/>
    <w:rsid w:val="00724B40"/>
    <w:rsid w:val="00724B7B"/>
    <w:rsid w:val="00724B8F"/>
    <w:rsid w:val="00724CD3"/>
    <w:rsid w:val="00724F1A"/>
    <w:rsid w:val="00725006"/>
    <w:rsid w:val="00725007"/>
    <w:rsid w:val="0072500D"/>
    <w:rsid w:val="00725084"/>
    <w:rsid w:val="007250A3"/>
    <w:rsid w:val="0072513A"/>
    <w:rsid w:val="0072525A"/>
    <w:rsid w:val="00725262"/>
    <w:rsid w:val="007253FD"/>
    <w:rsid w:val="00725464"/>
    <w:rsid w:val="007254E0"/>
    <w:rsid w:val="007254FF"/>
    <w:rsid w:val="00725536"/>
    <w:rsid w:val="0072560D"/>
    <w:rsid w:val="0072586B"/>
    <w:rsid w:val="00725878"/>
    <w:rsid w:val="007258D5"/>
    <w:rsid w:val="00725A04"/>
    <w:rsid w:val="00725A9D"/>
    <w:rsid w:val="00725B6A"/>
    <w:rsid w:val="00725BBC"/>
    <w:rsid w:val="00725C1F"/>
    <w:rsid w:val="00725C21"/>
    <w:rsid w:val="00725DC4"/>
    <w:rsid w:val="00725E11"/>
    <w:rsid w:val="00725E26"/>
    <w:rsid w:val="00725EB6"/>
    <w:rsid w:val="0072603E"/>
    <w:rsid w:val="007260B4"/>
    <w:rsid w:val="007260EE"/>
    <w:rsid w:val="00726208"/>
    <w:rsid w:val="00726267"/>
    <w:rsid w:val="00726351"/>
    <w:rsid w:val="00726354"/>
    <w:rsid w:val="0072635F"/>
    <w:rsid w:val="0072638E"/>
    <w:rsid w:val="00726422"/>
    <w:rsid w:val="00726462"/>
    <w:rsid w:val="00726484"/>
    <w:rsid w:val="00726630"/>
    <w:rsid w:val="0072663B"/>
    <w:rsid w:val="0072669A"/>
    <w:rsid w:val="007266BA"/>
    <w:rsid w:val="0072678A"/>
    <w:rsid w:val="007267CC"/>
    <w:rsid w:val="007268B2"/>
    <w:rsid w:val="0072695A"/>
    <w:rsid w:val="00726A14"/>
    <w:rsid w:val="00726A96"/>
    <w:rsid w:val="00726AD5"/>
    <w:rsid w:val="00726AF4"/>
    <w:rsid w:val="00726B99"/>
    <w:rsid w:val="00726BAA"/>
    <w:rsid w:val="00726DCB"/>
    <w:rsid w:val="00726ED3"/>
    <w:rsid w:val="00726EE5"/>
    <w:rsid w:val="00726F23"/>
    <w:rsid w:val="00727057"/>
    <w:rsid w:val="0072712E"/>
    <w:rsid w:val="0072718B"/>
    <w:rsid w:val="007271F8"/>
    <w:rsid w:val="0072721A"/>
    <w:rsid w:val="0072732D"/>
    <w:rsid w:val="00727402"/>
    <w:rsid w:val="0072746F"/>
    <w:rsid w:val="007274C3"/>
    <w:rsid w:val="00727526"/>
    <w:rsid w:val="00727572"/>
    <w:rsid w:val="007275DA"/>
    <w:rsid w:val="0072763D"/>
    <w:rsid w:val="0072764A"/>
    <w:rsid w:val="00727656"/>
    <w:rsid w:val="007276B9"/>
    <w:rsid w:val="007277A2"/>
    <w:rsid w:val="0072783B"/>
    <w:rsid w:val="00727862"/>
    <w:rsid w:val="007278E2"/>
    <w:rsid w:val="00727999"/>
    <w:rsid w:val="007279BA"/>
    <w:rsid w:val="007279C6"/>
    <w:rsid w:val="007279C7"/>
    <w:rsid w:val="00727A1D"/>
    <w:rsid w:val="00727A6C"/>
    <w:rsid w:val="00727B08"/>
    <w:rsid w:val="00727B95"/>
    <w:rsid w:val="00727BD8"/>
    <w:rsid w:val="00727C1C"/>
    <w:rsid w:val="00727CB8"/>
    <w:rsid w:val="00727D35"/>
    <w:rsid w:val="00727DCD"/>
    <w:rsid w:val="00727E0B"/>
    <w:rsid w:val="00727E3D"/>
    <w:rsid w:val="00727E55"/>
    <w:rsid w:val="00727FF0"/>
    <w:rsid w:val="007300B0"/>
    <w:rsid w:val="0073010E"/>
    <w:rsid w:val="0073017C"/>
    <w:rsid w:val="007301BD"/>
    <w:rsid w:val="007301EB"/>
    <w:rsid w:val="007302EA"/>
    <w:rsid w:val="00730310"/>
    <w:rsid w:val="0073033A"/>
    <w:rsid w:val="00730359"/>
    <w:rsid w:val="00730387"/>
    <w:rsid w:val="00730406"/>
    <w:rsid w:val="0073044F"/>
    <w:rsid w:val="00730515"/>
    <w:rsid w:val="0073058A"/>
    <w:rsid w:val="00730630"/>
    <w:rsid w:val="00730753"/>
    <w:rsid w:val="007308CA"/>
    <w:rsid w:val="00730A4B"/>
    <w:rsid w:val="00730A65"/>
    <w:rsid w:val="00730A98"/>
    <w:rsid w:val="00730B99"/>
    <w:rsid w:val="00730BF5"/>
    <w:rsid w:val="00730C11"/>
    <w:rsid w:val="00730D4B"/>
    <w:rsid w:val="00730E26"/>
    <w:rsid w:val="00730EA1"/>
    <w:rsid w:val="00730FC5"/>
    <w:rsid w:val="00731037"/>
    <w:rsid w:val="00731110"/>
    <w:rsid w:val="00731143"/>
    <w:rsid w:val="007311D9"/>
    <w:rsid w:val="007311DB"/>
    <w:rsid w:val="0073123F"/>
    <w:rsid w:val="00731273"/>
    <w:rsid w:val="0073132A"/>
    <w:rsid w:val="00731428"/>
    <w:rsid w:val="00731519"/>
    <w:rsid w:val="0073160A"/>
    <w:rsid w:val="0073162D"/>
    <w:rsid w:val="0073173B"/>
    <w:rsid w:val="00731740"/>
    <w:rsid w:val="007317B4"/>
    <w:rsid w:val="007317B7"/>
    <w:rsid w:val="0073180B"/>
    <w:rsid w:val="0073192F"/>
    <w:rsid w:val="00731970"/>
    <w:rsid w:val="0073199C"/>
    <w:rsid w:val="00731ABC"/>
    <w:rsid w:val="00731B8D"/>
    <w:rsid w:val="00731C52"/>
    <w:rsid w:val="00731C98"/>
    <w:rsid w:val="00731CDE"/>
    <w:rsid w:val="00731D3A"/>
    <w:rsid w:val="00731D5D"/>
    <w:rsid w:val="00731DF9"/>
    <w:rsid w:val="00731E60"/>
    <w:rsid w:val="00731E88"/>
    <w:rsid w:val="00731FEE"/>
    <w:rsid w:val="00732023"/>
    <w:rsid w:val="00732041"/>
    <w:rsid w:val="00732052"/>
    <w:rsid w:val="0073209E"/>
    <w:rsid w:val="007320DB"/>
    <w:rsid w:val="007320EF"/>
    <w:rsid w:val="00732135"/>
    <w:rsid w:val="00732225"/>
    <w:rsid w:val="0073226B"/>
    <w:rsid w:val="007322C5"/>
    <w:rsid w:val="007322C9"/>
    <w:rsid w:val="007322CE"/>
    <w:rsid w:val="007322F6"/>
    <w:rsid w:val="00732382"/>
    <w:rsid w:val="007323A8"/>
    <w:rsid w:val="00732461"/>
    <w:rsid w:val="007324D4"/>
    <w:rsid w:val="00732512"/>
    <w:rsid w:val="0073256F"/>
    <w:rsid w:val="007325B6"/>
    <w:rsid w:val="007325E1"/>
    <w:rsid w:val="00732644"/>
    <w:rsid w:val="00732722"/>
    <w:rsid w:val="007327EE"/>
    <w:rsid w:val="00732988"/>
    <w:rsid w:val="007329F8"/>
    <w:rsid w:val="00732A34"/>
    <w:rsid w:val="00732A41"/>
    <w:rsid w:val="00732B0D"/>
    <w:rsid w:val="00732B1E"/>
    <w:rsid w:val="00732B3C"/>
    <w:rsid w:val="00732B9A"/>
    <w:rsid w:val="00732C03"/>
    <w:rsid w:val="00732C0A"/>
    <w:rsid w:val="00732D61"/>
    <w:rsid w:val="00732D68"/>
    <w:rsid w:val="00732DBD"/>
    <w:rsid w:val="00732DDD"/>
    <w:rsid w:val="00732DE8"/>
    <w:rsid w:val="00732E33"/>
    <w:rsid w:val="00732E9E"/>
    <w:rsid w:val="00733036"/>
    <w:rsid w:val="0073305B"/>
    <w:rsid w:val="0073318C"/>
    <w:rsid w:val="007331CB"/>
    <w:rsid w:val="007332C0"/>
    <w:rsid w:val="0073330D"/>
    <w:rsid w:val="00733312"/>
    <w:rsid w:val="0073332F"/>
    <w:rsid w:val="0073333E"/>
    <w:rsid w:val="00733364"/>
    <w:rsid w:val="00733381"/>
    <w:rsid w:val="007333B5"/>
    <w:rsid w:val="0073347E"/>
    <w:rsid w:val="007335AA"/>
    <w:rsid w:val="007335DF"/>
    <w:rsid w:val="007335E1"/>
    <w:rsid w:val="00733681"/>
    <w:rsid w:val="007336F3"/>
    <w:rsid w:val="0073374B"/>
    <w:rsid w:val="00733757"/>
    <w:rsid w:val="007338D2"/>
    <w:rsid w:val="00733929"/>
    <w:rsid w:val="00733B85"/>
    <w:rsid w:val="00733BAB"/>
    <w:rsid w:val="00733D11"/>
    <w:rsid w:val="00733F93"/>
    <w:rsid w:val="00733FD6"/>
    <w:rsid w:val="00734038"/>
    <w:rsid w:val="00734043"/>
    <w:rsid w:val="0073415F"/>
    <w:rsid w:val="007341EA"/>
    <w:rsid w:val="00734254"/>
    <w:rsid w:val="00734289"/>
    <w:rsid w:val="00734320"/>
    <w:rsid w:val="00734333"/>
    <w:rsid w:val="00734358"/>
    <w:rsid w:val="007343BA"/>
    <w:rsid w:val="007343C3"/>
    <w:rsid w:val="00734419"/>
    <w:rsid w:val="00734441"/>
    <w:rsid w:val="0073450E"/>
    <w:rsid w:val="0073454C"/>
    <w:rsid w:val="0073458B"/>
    <w:rsid w:val="0073460D"/>
    <w:rsid w:val="007346B2"/>
    <w:rsid w:val="007346CA"/>
    <w:rsid w:val="007346DA"/>
    <w:rsid w:val="007346F1"/>
    <w:rsid w:val="00734781"/>
    <w:rsid w:val="00734830"/>
    <w:rsid w:val="0073487B"/>
    <w:rsid w:val="007348C9"/>
    <w:rsid w:val="00734945"/>
    <w:rsid w:val="00734A1B"/>
    <w:rsid w:val="00734B1D"/>
    <w:rsid w:val="00734B87"/>
    <w:rsid w:val="00734C97"/>
    <w:rsid w:val="00734CBE"/>
    <w:rsid w:val="00734D68"/>
    <w:rsid w:val="00734DFF"/>
    <w:rsid w:val="00734EAF"/>
    <w:rsid w:val="00734F0A"/>
    <w:rsid w:val="00734F80"/>
    <w:rsid w:val="00735074"/>
    <w:rsid w:val="0073510C"/>
    <w:rsid w:val="0073512A"/>
    <w:rsid w:val="0073514E"/>
    <w:rsid w:val="00735153"/>
    <w:rsid w:val="0073517B"/>
    <w:rsid w:val="007352F4"/>
    <w:rsid w:val="0073538A"/>
    <w:rsid w:val="007353A3"/>
    <w:rsid w:val="007353A4"/>
    <w:rsid w:val="007353D1"/>
    <w:rsid w:val="007354AC"/>
    <w:rsid w:val="0073556C"/>
    <w:rsid w:val="00735593"/>
    <w:rsid w:val="00735691"/>
    <w:rsid w:val="00735786"/>
    <w:rsid w:val="00735825"/>
    <w:rsid w:val="0073582A"/>
    <w:rsid w:val="0073587E"/>
    <w:rsid w:val="00735890"/>
    <w:rsid w:val="00735935"/>
    <w:rsid w:val="00735956"/>
    <w:rsid w:val="007359DA"/>
    <w:rsid w:val="00735A32"/>
    <w:rsid w:val="00735B41"/>
    <w:rsid w:val="00735BDE"/>
    <w:rsid w:val="00735CE0"/>
    <w:rsid w:val="00735E84"/>
    <w:rsid w:val="00735EC1"/>
    <w:rsid w:val="00735FC8"/>
    <w:rsid w:val="00735FDC"/>
    <w:rsid w:val="00735FDF"/>
    <w:rsid w:val="007361E3"/>
    <w:rsid w:val="00736251"/>
    <w:rsid w:val="00736253"/>
    <w:rsid w:val="0073629B"/>
    <w:rsid w:val="007362ED"/>
    <w:rsid w:val="00736344"/>
    <w:rsid w:val="007363B4"/>
    <w:rsid w:val="00736528"/>
    <w:rsid w:val="0073659D"/>
    <w:rsid w:val="007365AD"/>
    <w:rsid w:val="007365B8"/>
    <w:rsid w:val="007365C1"/>
    <w:rsid w:val="007366FB"/>
    <w:rsid w:val="0073671B"/>
    <w:rsid w:val="00736757"/>
    <w:rsid w:val="0073678E"/>
    <w:rsid w:val="00736814"/>
    <w:rsid w:val="0073687C"/>
    <w:rsid w:val="0073695E"/>
    <w:rsid w:val="00736987"/>
    <w:rsid w:val="00736A29"/>
    <w:rsid w:val="00736A99"/>
    <w:rsid w:val="00736C5F"/>
    <w:rsid w:val="00736D22"/>
    <w:rsid w:val="00736DFF"/>
    <w:rsid w:val="00736E4E"/>
    <w:rsid w:val="00736ED0"/>
    <w:rsid w:val="00736EDD"/>
    <w:rsid w:val="00736EF5"/>
    <w:rsid w:val="00736F37"/>
    <w:rsid w:val="007370EC"/>
    <w:rsid w:val="00737163"/>
    <w:rsid w:val="00737244"/>
    <w:rsid w:val="00737252"/>
    <w:rsid w:val="007373F8"/>
    <w:rsid w:val="00737457"/>
    <w:rsid w:val="00737576"/>
    <w:rsid w:val="0073759D"/>
    <w:rsid w:val="007375B7"/>
    <w:rsid w:val="0073769A"/>
    <w:rsid w:val="007376FE"/>
    <w:rsid w:val="00737730"/>
    <w:rsid w:val="007377FB"/>
    <w:rsid w:val="00737A1E"/>
    <w:rsid w:val="00737A66"/>
    <w:rsid w:val="00737AB4"/>
    <w:rsid w:val="00737B05"/>
    <w:rsid w:val="00737B21"/>
    <w:rsid w:val="00737B68"/>
    <w:rsid w:val="00737C20"/>
    <w:rsid w:val="00737D82"/>
    <w:rsid w:val="00737DF5"/>
    <w:rsid w:val="00737E4B"/>
    <w:rsid w:val="007400CB"/>
    <w:rsid w:val="007400DA"/>
    <w:rsid w:val="007400E0"/>
    <w:rsid w:val="00740102"/>
    <w:rsid w:val="007401E4"/>
    <w:rsid w:val="0074029A"/>
    <w:rsid w:val="007403CB"/>
    <w:rsid w:val="00740409"/>
    <w:rsid w:val="0074044B"/>
    <w:rsid w:val="007404AD"/>
    <w:rsid w:val="0074050C"/>
    <w:rsid w:val="0074050E"/>
    <w:rsid w:val="007406FC"/>
    <w:rsid w:val="0074080E"/>
    <w:rsid w:val="00740944"/>
    <w:rsid w:val="00740B6E"/>
    <w:rsid w:val="00740C39"/>
    <w:rsid w:val="00740C6D"/>
    <w:rsid w:val="00740CAF"/>
    <w:rsid w:val="00740D4D"/>
    <w:rsid w:val="00740EB2"/>
    <w:rsid w:val="00740F15"/>
    <w:rsid w:val="00740F30"/>
    <w:rsid w:val="00740F8D"/>
    <w:rsid w:val="00740FCA"/>
    <w:rsid w:val="00741024"/>
    <w:rsid w:val="007410E3"/>
    <w:rsid w:val="007411BD"/>
    <w:rsid w:val="0074124F"/>
    <w:rsid w:val="00741279"/>
    <w:rsid w:val="007412C2"/>
    <w:rsid w:val="007412CD"/>
    <w:rsid w:val="007412D2"/>
    <w:rsid w:val="00741313"/>
    <w:rsid w:val="007413B7"/>
    <w:rsid w:val="007413CD"/>
    <w:rsid w:val="007413D5"/>
    <w:rsid w:val="00741422"/>
    <w:rsid w:val="0074145A"/>
    <w:rsid w:val="007414E7"/>
    <w:rsid w:val="0074173A"/>
    <w:rsid w:val="007417A3"/>
    <w:rsid w:val="0074183C"/>
    <w:rsid w:val="00741879"/>
    <w:rsid w:val="00741959"/>
    <w:rsid w:val="00741980"/>
    <w:rsid w:val="00741A32"/>
    <w:rsid w:val="00741AC2"/>
    <w:rsid w:val="00741AED"/>
    <w:rsid w:val="00741CC7"/>
    <w:rsid w:val="00741D3E"/>
    <w:rsid w:val="00741D71"/>
    <w:rsid w:val="00741DFE"/>
    <w:rsid w:val="00741E51"/>
    <w:rsid w:val="00741E66"/>
    <w:rsid w:val="00741E6F"/>
    <w:rsid w:val="00741EAC"/>
    <w:rsid w:val="007420D0"/>
    <w:rsid w:val="00742112"/>
    <w:rsid w:val="007421E0"/>
    <w:rsid w:val="0074221E"/>
    <w:rsid w:val="00742262"/>
    <w:rsid w:val="007422CF"/>
    <w:rsid w:val="007423AD"/>
    <w:rsid w:val="007424B0"/>
    <w:rsid w:val="00742542"/>
    <w:rsid w:val="00742565"/>
    <w:rsid w:val="00742671"/>
    <w:rsid w:val="007426D2"/>
    <w:rsid w:val="0074271F"/>
    <w:rsid w:val="007428D0"/>
    <w:rsid w:val="0074294E"/>
    <w:rsid w:val="00742A2D"/>
    <w:rsid w:val="00742A5E"/>
    <w:rsid w:val="00742B68"/>
    <w:rsid w:val="00742CAA"/>
    <w:rsid w:val="00742D1A"/>
    <w:rsid w:val="00742D20"/>
    <w:rsid w:val="00742DA0"/>
    <w:rsid w:val="00742DD7"/>
    <w:rsid w:val="00742E35"/>
    <w:rsid w:val="00742E4C"/>
    <w:rsid w:val="00742EE5"/>
    <w:rsid w:val="00742EFF"/>
    <w:rsid w:val="00742F17"/>
    <w:rsid w:val="0074301F"/>
    <w:rsid w:val="00743041"/>
    <w:rsid w:val="0074304F"/>
    <w:rsid w:val="007430C9"/>
    <w:rsid w:val="007430E9"/>
    <w:rsid w:val="007431FB"/>
    <w:rsid w:val="0074322C"/>
    <w:rsid w:val="0074331F"/>
    <w:rsid w:val="00743483"/>
    <w:rsid w:val="0074352C"/>
    <w:rsid w:val="007435A3"/>
    <w:rsid w:val="007435CE"/>
    <w:rsid w:val="007436DC"/>
    <w:rsid w:val="00743720"/>
    <w:rsid w:val="00743771"/>
    <w:rsid w:val="00743836"/>
    <w:rsid w:val="00743862"/>
    <w:rsid w:val="00743891"/>
    <w:rsid w:val="007438B5"/>
    <w:rsid w:val="00743ABD"/>
    <w:rsid w:val="00743B9F"/>
    <w:rsid w:val="00743BB4"/>
    <w:rsid w:val="00743BDB"/>
    <w:rsid w:val="00743C48"/>
    <w:rsid w:val="00743C95"/>
    <w:rsid w:val="00743DB6"/>
    <w:rsid w:val="00743DFE"/>
    <w:rsid w:val="00743E38"/>
    <w:rsid w:val="00743FDD"/>
    <w:rsid w:val="00743FE8"/>
    <w:rsid w:val="00744037"/>
    <w:rsid w:val="007440B9"/>
    <w:rsid w:val="007440DA"/>
    <w:rsid w:val="007440DE"/>
    <w:rsid w:val="007440EF"/>
    <w:rsid w:val="00744130"/>
    <w:rsid w:val="007441EC"/>
    <w:rsid w:val="0074424C"/>
    <w:rsid w:val="007443E0"/>
    <w:rsid w:val="007443E5"/>
    <w:rsid w:val="00744461"/>
    <w:rsid w:val="00744499"/>
    <w:rsid w:val="007444A2"/>
    <w:rsid w:val="00744575"/>
    <w:rsid w:val="00744723"/>
    <w:rsid w:val="0074472C"/>
    <w:rsid w:val="00744739"/>
    <w:rsid w:val="007447A3"/>
    <w:rsid w:val="00744824"/>
    <w:rsid w:val="00744A9F"/>
    <w:rsid w:val="00744AAD"/>
    <w:rsid w:val="00744B70"/>
    <w:rsid w:val="00744C4B"/>
    <w:rsid w:val="00744CEC"/>
    <w:rsid w:val="00744DE2"/>
    <w:rsid w:val="00744E12"/>
    <w:rsid w:val="00744EA1"/>
    <w:rsid w:val="00744F9D"/>
    <w:rsid w:val="0074500A"/>
    <w:rsid w:val="00745099"/>
    <w:rsid w:val="007450A5"/>
    <w:rsid w:val="00745183"/>
    <w:rsid w:val="00745381"/>
    <w:rsid w:val="007453BC"/>
    <w:rsid w:val="00745537"/>
    <w:rsid w:val="0074557F"/>
    <w:rsid w:val="0074561F"/>
    <w:rsid w:val="00745622"/>
    <w:rsid w:val="007456D0"/>
    <w:rsid w:val="0074578C"/>
    <w:rsid w:val="00745791"/>
    <w:rsid w:val="007457A3"/>
    <w:rsid w:val="007457B3"/>
    <w:rsid w:val="0074585B"/>
    <w:rsid w:val="00745885"/>
    <w:rsid w:val="007458A5"/>
    <w:rsid w:val="007458B8"/>
    <w:rsid w:val="007459A5"/>
    <w:rsid w:val="00745A4A"/>
    <w:rsid w:val="00745ABA"/>
    <w:rsid w:val="00745AD4"/>
    <w:rsid w:val="00745B6B"/>
    <w:rsid w:val="00745B8D"/>
    <w:rsid w:val="00745BB3"/>
    <w:rsid w:val="00745C70"/>
    <w:rsid w:val="00745D43"/>
    <w:rsid w:val="00745D56"/>
    <w:rsid w:val="00745DCE"/>
    <w:rsid w:val="00745E8B"/>
    <w:rsid w:val="00745F2C"/>
    <w:rsid w:val="00745F5B"/>
    <w:rsid w:val="00745F6B"/>
    <w:rsid w:val="00746105"/>
    <w:rsid w:val="00746187"/>
    <w:rsid w:val="0074618D"/>
    <w:rsid w:val="007461AF"/>
    <w:rsid w:val="007461D9"/>
    <w:rsid w:val="007462AD"/>
    <w:rsid w:val="007463AF"/>
    <w:rsid w:val="0074640A"/>
    <w:rsid w:val="00746451"/>
    <w:rsid w:val="0074667E"/>
    <w:rsid w:val="007466F6"/>
    <w:rsid w:val="0074678F"/>
    <w:rsid w:val="007467E7"/>
    <w:rsid w:val="0074693E"/>
    <w:rsid w:val="0074699D"/>
    <w:rsid w:val="00746AE4"/>
    <w:rsid w:val="00746AFC"/>
    <w:rsid w:val="00746B1E"/>
    <w:rsid w:val="00746B85"/>
    <w:rsid w:val="00746C08"/>
    <w:rsid w:val="00746C59"/>
    <w:rsid w:val="00746D07"/>
    <w:rsid w:val="00746DC1"/>
    <w:rsid w:val="00746E04"/>
    <w:rsid w:val="00746E08"/>
    <w:rsid w:val="00746E11"/>
    <w:rsid w:val="00746E1D"/>
    <w:rsid w:val="00746EA6"/>
    <w:rsid w:val="00746F52"/>
    <w:rsid w:val="00746F77"/>
    <w:rsid w:val="00746FEC"/>
    <w:rsid w:val="00747093"/>
    <w:rsid w:val="007470EC"/>
    <w:rsid w:val="0074713C"/>
    <w:rsid w:val="0074715D"/>
    <w:rsid w:val="0074715E"/>
    <w:rsid w:val="007471BA"/>
    <w:rsid w:val="007471F9"/>
    <w:rsid w:val="00747284"/>
    <w:rsid w:val="007472AB"/>
    <w:rsid w:val="007473B4"/>
    <w:rsid w:val="007473C0"/>
    <w:rsid w:val="00747403"/>
    <w:rsid w:val="00747406"/>
    <w:rsid w:val="0074746E"/>
    <w:rsid w:val="00747528"/>
    <w:rsid w:val="0074771E"/>
    <w:rsid w:val="00747737"/>
    <w:rsid w:val="0074776E"/>
    <w:rsid w:val="00747800"/>
    <w:rsid w:val="0074780D"/>
    <w:rsid w:val="0074788A"/>
    <w:rsid w:val="00747A07"/>
    <w:rsid w:val="00747A98"/>
    <w:rsid w:val="00747B05"/>
    <w:rsid w:val="00747B58"/>
    <w:rsid w:val="00747EAE"/>
    <w:rsid w:val="00747EF7"/>
    <w:rsid w:val="007500CA"/>
    <w:rsid w:val="007501FD"/>
    <w:rsid w:val="00750225"/>
    <w:rsid w:val="00750269"/>
    <w:rsid w:val="007502A1"/>
    <w:rsid w:val="00750303"/>
    <w:rsid w:val="007504EA"/>
    <w:rsid w:val="0075054B"/>
    <w:rsid w:val="00750599"/>
    <w:rsid w:val="007505FE"/>
    <w:rsid w:val="007506DC"/>
    <w:rsid w:val="00750823"/>
    <w:rsid w:val="007508EF"/>
    <w:rsid w:val="0075096F"/>
    <w:rsid w:val="00750A10"/>
    <w:rsid w:val="00750A42"/>
    <w:rsid w:val="00750A9E"/>
    <w:rsid w:val="00750AC6"/>
    <w:rsid w:val="00750C7F"/>
    <w:rsid w:val="00750CCF"/>
    <w:rsid w:val="00750D13"/>
    <w:rsid w:val="00750E58"/>
    <w:rsid w:val="00750F95"/>
    <w:rsid w:val="00750FB6"/>
    <w:rsid w:val="00750FC4"/>
    <w:rsid w:val="00750FD3"/>
    <w:rsid w:val="00751195"/>
    <w:rsid w:val="00751246"/>
    <w:rsid w:val="007512A9"/>
    <w:rsid w:val="007512C3"/>
    <w:rsid w:val="007512C6"/>
    <w:rsid w:val="007513D9"/>
    <w:rsid w:val="007513EA"/>
    <w:rsid w:val="007515AC"/>
    <w:rsid w:val="007515B0"/>
    <w:rsid w:val="0075168F"/>
    <w:rsid w:val="00751706"/>
    <w:rsid w:val="00751712"/>
    <w:rsid w:val="00751777"/>
    <w:rsid w:val="007518CD"/>
    <w:rsid w:val="00751A36"/>
    <w:rsid w:val="00751B22"/>
    <w:rsid w:val="00751B4B"/>
    <w:rsid w:val="00751BB3"/>
    <w:rsid w:val="00751BC8"/>
    <w:rsid w:val="00751C23"/>
    <w:rsid w:val="00751CC1"/>
    <w:rsid w:val="00751CE6"/>
    <w:rsid w:val="00751D15"/>
    <w:rsid w:val="00751D76"/>
    <w:rsid w:val="00751DED"/>
    <w:rsid w:val="00751E2D"/>
    <w:rsid w:val="00751EA8"/>
    <w:rsid w:val="00751F59"/>
    <w:rsid w:val="00751FAC"/>
    <w:rsid w:val="00751FB2"/>
    <w:rsid w:val="00751FC1"/>
    <w:rsid w:val="00752173"/>
    <w:rsid w:val="0075230E"/>
    <w:rsid w:val="0075231B"/>
    <w:rsid w:val="00752347"/>
    <w:rsid w:val="0075251B"/>
    <w:rsid w:val="00752666"/>
    <w:rsid w:val="007527FC"/>
    <w:rsid w:val="0075286C"/>
    <w:rsid w:val="007528A5"/>
    <w:rsid w:val="00752913"/>
    <w:rsid w:val="00752920"/>
    <w:rsid w:val="00752991"/>
    <w:rsid w:val="00752A53"/>
    <w:rsid w:val="00752B77"/>
    <w:rsid w:val="00752BC9"/>
    <w:rsid w:val="00752D06"/>
    <w:rsid w:val="00752D64"/>
    <w:rsid w:val="00752D6B"/>
    <w:rsid w:val="00752F9A"/>
    <w:rsid w:val="00752FB7"/>
    <w:rsid w:val="0075302B"/>
    <w:rsid w:val="007530B4"/>
    <w:rsid w:val="007530C0"/>
    <w:rsid w:val="00753103"/>
    <w:rsid w:val="00753150"/>
    <w:rsid w:val="0075320C"/>
    <w:rsid w:val="00753255"/>
    <w:rsid w:val="007532A6"/>
    <w:rsid w:val="007533E7"/>
    <w:rsid w:val="00753668"/>
    <w:rsid w:val="007536DE"/>
    <w:rsid w:val="007536F8"/>
    <w:rsid w:val="00753709"/>
    <w:rsid w:val="00753738"/>
    <w:rsid w:val="0075374E"/>
    <w:rsid w:val="0075375D"/>
    <w:rsid w:val="007537AB"/>
    <w:rsid w:val="0075380E"/>
    <w:rsid w:val="007538A0"/>
    <w:rsid w:val="00753970"/>
    <w:rsid w:val="00753BC5"/>
    <w:rsid w:val="00753BF2"/>
    <w:rsid w:val="00753C00"/>
    <w:rsid w:val="00753C49"/>
    <w:rsid w:val="00753CDF"/>
    <w:rsid w:val="00753CEB"/>
    <w:rsid w:val="00753D57"/>
    <w:rsid w:val="00753D9B"/>
    <w:rsid w:val="00753DB5"/>
    <w:rsid w:val="00753F18"/>
    <w:rsid w:val="00754012"/>
    <w:rsid w:val="007540CA"/>
    <w:rsid w:val="00754138"/>
    <w:rsid w:val="00754147"/>
    <w:rsid w:val="0075419C"/>
    <w:rsid w:val="007541D8"/>
    <w:rsid w:val="00754231"/>
    <w:rsid w:val="00754297"/>
    <w:rsid w:val="00754350"/>
    <w:rsid w:val="0075439B"/>
    <w:rsid w:val="007543BB"/>
    <w:rsid w:val="007543DA"/>
    <w:rsid w:val="007543FB"/>
    <w:rsid w:val="0075441C"/>
    <w:rsid w:val="0075441D"/>
    <w:rsid w:val="00754466"/>
    <w:rsid w:val="007544E7"/>
    <w:rsid w:val="0075454A"/>
    <w:rsid w:val="00754657"/>
    <w:rsid w:val="007546BB"/>
    <w:rsid w:val="007546CC"/>
    <w:rsid w:val="007546EE"/>
    <w:rsid w:val="007547B2"/>
    <w:rsid w:val="007548F5"/>
    <w:rsid w:val="00754902"/>
    <w:rsid w:val="00754956"/>
    <w:rsid w:val="00754957"/>
    <w:rsid w:val="00754979"/>
    <w:rsid w:val="007549C8"/>
    <w:rsid w:val="00754A5C"/>
    <w:rsid w:val="00754BD8"/>
    <w:rsid w:val="00754C1F"/>
    <w:rsid w:val="00754C21"/>
    <w:rsid w:val="00754CBC"/>
    <w:rsid w:val="00754D05"/>
    <w:rsid w:val="00754D48"/>
    <w:rsid w:val="00754E0E"/>
    <w:rsid w:val="00754E6C"/>
    <w:rsid w:val="00754EDD"/>
    <w:rsid w:val="00755007"/>
    <w:rsid w:val="00755098"/>
    <w:rsid w:val="0075509C"/>
    <w:rsid w:val="00755158"/>
    <w:rsid w:val="007552A2"/>
    <w:rsid w:val="007552CF"/>
    <w:rsid w:val="007553AB"/>
    <w:rsid w:val="007553F1"/>
    <w:rsid w:val="00755639"/>
    <w:rsid w:val="00755642"/>
    <w:rsid w:val="007556F8"/>
    <w:rsid w:val="007558A4"/>
    <w:rsid w:val="007558B8"/>
    <w:rsid w:val="00755A42"/>
    <w:rsid w:val="00755ADF"/>
    <w:rsid w:val="00755C33"/>
    <w:rsid w:val="00755D12"/>
    <w:rsid w:val="00755D2D"/>
    <w:rsid w:val="00755D93"/>
    <w:rsid w:val="00755DFC"/>
    <w:rsid w:val="00755EA8"/>
    <w:rsid w:val="00755EEF"/>
    <w:rsid w:val="00755FA8"/>
    <w:rsid w:val="007560D1"/>
    <w:rsid w:val="0075617A"/>
    <w:rsid w:val="0075617C"/>
    <w:rsid w:val="007561B1"/>
    <w:rsid w:val="00756239"/>
    <w:rsid w:val="00756288"/>
    <w:rsid w:val="0075628A"/>
    <w:rsid w:val="0075632C"/>
    <w:rsid w:val="0075640B"/>
    <w:rsid w:val="0075643E"/>
    <w:rsid w:val="007565EE"/>
    <w:rsid w:val="00756612"/>
    <w:rsid w:val="007566E1"/>
    <w:rsid w:val="00756878"/>
    <w:rsid w:val="00756928"/>
    <w:rsid w:val="007569BD"/>
    <w:rsid w:val="00756A34"/>
    <w:rsid w:val="00756AFA"/>
    <w:rsid w:val="00756C88"/>
    <w:rsid w:val="00756CB7"/>
    <w:rsid w:val="00756CDA"/>
    <w:rsid w:val="00756E35"/>
    <w:rsid w:val="00756E98"/>
    <w:rsid w:val="00757118"/>
    <w:rsid w:val="00757225"/>
    <w:rsid w:val="007572C1"/>
    <w:rsid w:val="007572F0"/>
    <w:rsid w:val="0075737A"/>
    <w:rsid w:val="0075740B"/>
    <w:rsid w:val="00757480"/>
    <w:rsid w:val="007574C6"/>
    <w:rsid w:val="007574CF"/>
    <w:rsid w:val="00757576"/>
    <w:rsid w:val="0075774D"/>
    <w:rsid w:val="007577CB"/>
    <w:rsid w:val="007578BA"/>
    <w:rsid w:val="0075798D"/>
    <w:rsid w:val="007579EA"/>
    <w:rsid w:val="00757A3C"/>
    <w:rsid w:val="00757B32"/>
    <w:rsid w:val="00757B53"/>
    <w:rsid w:val="00757E68"/>
    <w:rsid w:val="00757EA5"/>
    <w:rsid w:val="00757F03"/>
    <w:rsid w:val="00757FE5"/>
    <w:rsid w:val="0076003F"/>
    <w:rsid w:val="007600E8"/>
    <w:rsid w:val="00760141"/>
    <w:rsid w:val="007601B6"/>
    <w:rsid w:val="0076026C"/>
    <w:rsid w:val="00760288"/>
    <w:rsid w:val="00760307"/>
    <w:rsid w:val="0076031E"/>
    <w:rsid w:val="00760327"/>
    <w:rsid w:val="007603BE"/>
    <w:rsid w:val="007603DE"/>
    <w:rsid w:val="0076042C"/>
    <w:rsid w:val="00760464"/>
    <w:rsid w:val="00760478"/>
    <w:rsid w:val="007604BF"/>
    <w:rsid w:val="00760610"/>
    <w:rsid w:val="007606D0"/>
    <w:rsid w:val="00760711"/>
    <w:rsid w:val="00760725"/>
    <w:rsid w:val="007608E8"/>
    <w:rsid w:val="00760968"/>
    <w:rsid w:val="00760991"/>
    <w:rsid w:val="007609B8"/>
    <w:rsid w:val="007609EF"/>
    <w:rsid w:val="00760AA7"/>
    <w:rsid w:val="00760AB5"/>
    <w:rsid w:val="00760AC0"/>
    <w:rsid w:val="00760B38"/>
    <w:rsid w:val="00760BB9"/>
    <w:rsid w:val="00760D41"/>
    <w:rsid w:val="00760EA0"/>
    <w:rsid w:val="00760EA5"/>
    <w:rsid w:val="00760EDB"/>
    <w:rsid w:val="00760FA3"/>
    <w:rsid w:val="0076107A"/>
    <w:rsid w:val="00761134"/>
    <w:rsid w:val="007611B5"/>
    <w:rsid w:val="0076126B"/>
    <w:rsid w:val="0076134A"/>
    <w:rsid w:val="007614EC"/>
    <w:rsid w:val="00761589"/>
    <w:rsid w:val="00761640"/>
    <w:rsid w:val="0076170B"/>
    <w:rsid w:val="007617A4"/>
    <w:rsid w:val="00761819"/>
    <w:rsid w:val="00761947"/>
    <w:rsid w:val="00761978"/>
    <w:rsid w:val="00761A00"/>
    <w:rsid w:val="00761A2E"/>
    <w:rsid w:val="00761AC1"/>
    <w:rsid w:val="00761AE1"/>
    <w:rsid w:val="00761BD4"/>
    <w:rsid w:val="00761D09"/>
    <w:rsid w:val="00761EA3"/>
    <w:rsid w:val="00761EB2"/>
    <w:rsid w:val="00761F2F"/>
    <w:rsid w:val="00761F60"/>
    <w:rsid w:val="00762025"/>
    <w:rsid w:val="00762153"/>
    <w:rsid w:val="0076216F"/>
    <w:rsid w:val="007621A2"/>
    <w:rsid w:val="00762343"/>
    <w:rsid w:val="00762357"/>
    <w:rsid w:val="00762366"/>
    <w:rsid w:val="007623CE"/>
    <w:rsid w:val="00762559"/>
    <w:rsid w:val="00762576"/>
    <w:rsid w:val="0076257E"/>
    <w:rsid w:val="007626A1"/>
    <w:rsid w:val="007626E8"/>
    <w:rsid w:val="007626FD"/>
    <w:rsid w:val="007627A1"/>
    <w:rsid w:val="007627C0"/>
    <w:rsid w:val="0076283C"/>
    <w:rsid w:val="00762892"/>
    <w:rsid w:val="00762946"/>
    <w:rsid w:val="00762956"/>
    <w:rsid w:val="00762964"/>
    <w:rsid w:val="007629F8"/>
    <w:rsid w:val="00762A73"/>
    <w:rsid w:val="00762AA5"/>
    <w:rsid w:val="00762B17"/>
    <w:rsid w:val="00762B39"/>
    <w:rsid w:val="00762BBF"/>
    <w:rsid w:val="00762BCF"/>
    <w:rsid w:val="00762C59"/>
    <w:rsid w:val="00762C9A"/>
    <w:rsid w:val="00762CF3"/>
    <w:rsid w:val="00762D17"/>
    <w:rsid w:val="00762D55"/>
    <w:rsid w:val="00762D7F"/>
    <w:rsid w:val="00762E31"/>
    <w:rsid w:val="00762F67"/>
    <w:rsid w:val="00762F8E"/>
    <w:rsid w:val="0076302C"/>
    <w:rsid w:val="0076309C"/>
    <w:rsid w:val="0076314A"/>
    <w:rsid w:val="007631E3"/>
    <w:rsid w:val="007631FC"/>
    <w:rsid w:val="0076324A"/>
    <w:rsid w:val="00763341"/>
    <w:rsid w:val="00763368"/>
    <w:rsid w:val="00763466"/>
    <w:rsid w:val="007634C6"/>
    <w:rsid w:val="007634D8"/>
    <w:rsid w:val="007635BD"/>
    <w:rsid w:val="00763656"/>
    <w:rsid w:val="007636BD"/>
    <w:rsid w:val="007636C4"/>
    <w:rsid w:val="00763744"/>
    <w:rsid w:val="0076378F"/>
    <w:rsid w:val="007637DA"/>
    <w:rsid w:val="007637F2"/>
    <w:rsid w:val="00763816"/>
    <w:rsid w:val="00763867"/>
    <w:rsid w:val="0076393A"/>
    <w:rsid w:val="007639F0"/>
    <w:rsid w:val="00763B3D"/>
    <w:rsid w:val="00763B8E"/>
    <w:rsid w:val="00763C2F"/>
    <w:rsid w:val="00763CCB"/>
    <w:rsid w:val="00763D27"/>
    <w:rsid w:val="00763DDF"/>
    <w:rsid w:val="00763EC2"/>
    <w:rsid w:val="00763F7A"/>
    <w:rsid w:val="00763FE7"/>
    <w:rsid w:val="00764083"/>
    <w:rsid w:val="007640E6"/>
    <w:rsid w:val="00764361"/>
    <w:rsid w:val="00764528"/>
    <w:rsid w:val="00764589"/>
    <w:rsid w:val="0076475E"/>
    <w:rsid w:val="00764849"/>
    <w:rsid w:val="0076492B"/>
    <w:rsid w:val="00764987"/>
    <w:rsid w:val="00764AC6"/>
    <w:rsid w:val="00764AE0"/>
    <w:rsid w:val="00764B67"/>
    <w:rsid w:val="00764BE2"/>
    <w:rsid w:val="00764C49"/>
    <w:rsid w:val="00764C61"/>
    <w:rsid w:val="00764CBD"/>
    <w:rsid w:val="00764CE9"/>
    <w:rsid w:val="00764D17"/>
    <w:rsid w:val="00764D4C"/>
    <w:rsid w:val="00764E3A"/>
    <w:rsid w:val="007650CC"/>
    <w:rsid w:val="0076517A"/>
    <w:rsid w:val="0076523F"/>
    <w:rsid w:val="00765295"/>
    <w:rsid w:val="007652CB"/>
    <w:rsid w:val="007652F0"/>
    <w:rsid w:val="0076533A"/>
    <w:rsid w:val="007653DE"/>
    <w:rsid w:val="0076549A"/>
    <w:rsid w:val="007654DA"/>
    <w:rsid w:val="007655A5"/>
    <w:rsid w:val="007655E6"/>
    <w:rsid w:val="00765671"/>
    <w:rsid w:val="007656AA"/>
    <w:rsid w:val="007658E6"/>
    <w:rsid w:val="00765909"/>
    <w:rsid w:val="0076594D"/>
    <w:rsid w:val="00765965"/>
    <w:rsid w:val="00765A5F"/>
    <w:rsid w:val="00765B67"/>
    <w:rsid w:val="00765CB1"/>
    <w:rsid w:val="00765DA9"/>
    <w:rsid w:val="00765DBF"/>
    <w:rsid w:val="00765E38"/>
    <w:rsid w:val="00765E6B"/>
    <w:rsid w:val="00765ED8"/>
    <w:rsid w:val="00765EF6"/>
    <w:rsid w:val="007660A1"/>
    <w:rsid w:val="007660F8"/>
    <w:rsid w:val="00766179"/>
    <w:rsid w:val="007662F0"/>
    <w:rsid w:val="00766387"/>
    <w:rsid w:val="007663B2"/>
    <w:rsid w:val="00766508"/>
    <w:rsid w:val="00766534"/>
    <w:rsid w:val="00766649"/>
    <w:rsid w:val="007666B0"/>
    <w:rsid w:val="0076670A"/>
    <w:rsid w:val="0076676D"/>
    <w:rsid w:val="007667F1"/>
    <w:rsid w:val="007668CB"/>
    <w:rsid w:val="007668EC"/>
    <w:rsid w:val="00766986"/>
    <w:rsid w:val="0076698F"/>
    <w:rsid w:val="0076699A"/>
    <w:rsid w:val="007669AA"/>
    <w:rsid w:val="00766A22"/>
    <w:rsid w:val="00766AC5"/>
    <w:rsid w:val="00766ADB"/>
    <w:rsid w:val="00766ADD"/>
    <w:rsid w:val="00766BB3"/>
    <w:rsid w:val="00766C1C"/>
    <w:rsid w:val="00766C3A"/>
    <w:rsid w:val="00766CD4"/>
    <w:rsid w:val="00766D80"/>
    <w:rsid w:val="00766E32"/>
    <w:rsid w:val="00766F08"/>
    <w:rsid w:val="00766F15"/>
    <w:rsid w:val="00766FC2"/>
    <w:rsid w:val="00766FF3"/>
    <w:rsid w:val="00767008"/>
    <w:rsid w:val="00767065"/>
    <w:rsid w:val="00767098"/>
    <w:rsid w:val="007671BB"/>
    <w:rsid w:val="007671E4"/>
    <w:rsid w:val="007672AE"/>
    <w:rsid w:val="0076739E"/>
    <w:rsid w:val="007673C2"/>
    <w:rsid w:val="007673D3"/>
    <w:rsid w:val="007673E7"/>
    <w:rsid w:val="00767656"/>
    <w:rsid w:val="007677B9"/>
    <w:rsid w:val="0076787E"/>
    <w:rsid w:val="00767884"/>
    <w:rsid w:val="00767A10"/>
    <w:rsid w:val="00767A59"/>
    <w:rsid w:val="00767AC9"/>
    <w:rsid w:val="00767AD9"/>
    <w:rsid w:val="00767BAD"/>
    <w:rsid w:val="00767BD8"/>
    <w:rsid w:val="00767C17"/>
    <w:rsid w:val="00767C7C"/>
    <w:rsid w:val="00767D1E"/>
    <w:rsid w:val="00767DF0"/>
    <w:rsid w:val="00767E22"/>
    <w:rsid w:val="00767EC0"/>
    <w:rsid w:val="00767EFC"/>
    <w:rsid w:val="00767F0D"/>
    <w:rsid w:val="00767F25"/>
    <w:rsid w:val="00767F9A"/>
    <w:rsid w:val="007700A1"/>
    <w:rsid w:val="007702C2"/>
    <w:rsid w:val="00770359"/>
    <w:rsid w:val="007703FE"/>
    <w:rsid w:val="00770404"/>
    <w:rsid w:val="007704F4"/>
    <w:rsid w:val="00770518"/>
    <w:rsid w:val="00770556"/>
    <w:rsid w:val="007705D6"/>
    <w:rsid w:val="007705EB"/>
    <w:rsid w:val="00770614"/>
    <w:rsid w:val="0077062F"/>
    <w:rsid w:val="00770656"/>
    <w:rsid w:val="0077067A"/>
    <w:rsid w:val="007706CD"/>
    <w:rsid w:val="00770810"/>
    <w:rsid w:val="007708E0"/>
    <w:rsid w:val="007709A5"/>
    <w:rsid w:val="007709C7"/>
    <w:rsid w:val="00770B08"/>
    <w:rsid w:val="00770B31"/>
    <w:rsid w:val="00770B6B"/>
    <w:rsid w:val="00770C30"/>
    <w:rsid w:val="00770C47"/>
    <w:rsid w:val="00770D18"/>
    <w:rsid w:val="00770DFD"/>
    <w:rsid w:val="00770E11"/>
    <w:rsid w:val="00770E83"/>
    <w:rsid w:val="00770EB2"/>
    <w:rsid w:val="00770F67"/>
    <w:rsid w:val="00770F78"/>
    <w:rsid w:val="0077105B"/>
    <w:rsid w:val="007710D2"/>
    <w:rsid w:val="007710E8"/>
    <w:rsid w:val="00771193"/>
    <w:rsid w:val="00771201"/>
    <w:rsid w:val="00771327"/>
    <w:rsid w:val="00771362"/>
    <w:rsid w:val="007713AC"/>
    <w:rsid w:val="0077141E"/>
    <w:rsid w:val="007714D1"/>
    <w:rsid w:val="007715A5"/>
    <w:rsid w:val="00771864"/>
    <w:rsid w:val="00771923"/>
    <w:rsid w:val="0077194C"/>
    <w:rsid w:val="007719C9"/>
    <w:rsid w:val="00771A3A"/>
    <w:rsid w:val="00771A83"/>
    <w:rsid w:val="00771AAE"/>
    <w:rsid w:val="00771B10"/>
    <w:rsid w:val="00771C0D"/>
    <w:rsid w:val="00771C93"/>
    <w:rsid w:val="00771D73"/>
    <w:rsid w:val="00771D83"/>
    <w:rsid w:val="00771F1B"/>
    <w:rsid w:val="00771F67"/>
    <w:rsid w:val="007720F8"/>
    <w:rsid w:val="00772103"/>
    <w:rsid w:val="007721E5"/>
    <w:rsid w:val="007721EA"/>
    <w:rsid w:val="00772257"/>
    <w:rsid w:val="00772287"/>
    <w:rsid w:val="007722BC"/>
    <w:rsid w:val="00772334"/>
    <w:rsid w:val="0077241C"/>
    <w:rsid w:val="007724BC"/>
    <w:rsid w:val="00772545"/>
    <w:rsid w:val="00772698"/>
    <w:rsid w:val="007727B8"/>
    <w:rsid w:val="007727CD"/>
    <w:rsid w:val="0077284E"/>
    <w:rsid w:val="00772896"/>
    <w:rsid w:val="00772919"/>
    <w:rsid w:val="00772A96"/>
    <w:rsid w:val="00772AA8"/>
    <w:rsid w:val="00772AEC"/>
    <w:rsid w:val="00772B11"/>
    <w:rsid w:val="00772BA7"/>
    <w:rsid w:val="00772C66"/>
    <w:rsid w:val="00772C6A"/>
    <w:rsid w:val="00772C96"/>
    <w:rsid w:val="00772CB3"/>
    <w:rsid w:val="00772CE1"/>
    <w:rsid w:val="00772D70"/>
    <w:rsid w:val="00772D97"/>
    <w:rsid w:val="00772E4E"/>
    <w:rsid w:val="00772FB0"/>
    <w:rsid w:val="007730B3"/>
    <w:rsid w:val="007730CF"/>
    <w:rsid w:val="007730E4"/>
    <w:rsid w:val="007730FC"/>
    <w:rsid w:val="00773118"/>
    <w:rsid w:val="00773143"/>
    <w:rsid w:val="007731CB"/>
    <w:rsid w:val="007731DB"/>
    <w:rsid w:val="00773234"/>
    <w:rsid w:val="0077339C"/>
    <w:rsid w:val="007734AE"/>
    <w:rsid w:val="007734D7"/>
    <w:rsid w:val="0077352C"/>
    <w:rsid w:val="007735AC"/>
    <w:rsid w:val="00773611"/>
    <w:rsid w:val="00773617"/>
    <w:rsid w:val="00773709"/>
    <w:rsid w:val="00773749"/>
    <w:rsid w:val="00773813"/>
    <w:rsid w:val="007738A4"/>
    <w:rsid w:val="00773902"/>
    <w:rsid w:val="0077392C"/>
    <w:rsid w:val="0077397D"/>
    <w:rsid w:val="007739CB"/>
    <w:rsid w:val="00773A06"/>
    <w:rsid w:val="00773A2F"/>
    <w:rsid w:val="00773C88"/>
    <w:rsid w:val="00773C97"/>
    <w:rsid w:val="00773D53"/>
    <w:rsid w:val="00773DB9"/>
    <w:rsid w:val="00773EDC"/>
    <w:rsid w:val="00773F4F"/>
    <w:rsid w:val="00774044"/>
    <w:rsid w:val="007740C8"/>
    <w:rsid w:val="0077410C"/>
    <w:rsid w:val="0077411F"/>
    <w:rsid w:val="0077420C"/>
    <w:rsid w:val="0077430F"/>
    <w:rsid w:val="00774400"/>
    <w:rsid w:val="00774409"/>
    <w:rsid w:val="00774484"/>
    <w:rsid w:val="00774515"/>
    <w:rsid w:val="007745A7"/>
    <w:rsid w:val="00774644"/>
    <w:rsid w:val="0077474D"/>
    <w:rsid w:val="00774800"/>
    <w:rsid w:val="00774821"/>
    <w:rsid w:val="0077482E"/>
    <w:rsid w:val="00774867"/>
    <w:rsid w:val="0077496F"/>
    <w:rsid w:val="00774A29"/>
    <w:rsid w:val="00774A80"/>
    <w:rsid w:val="00774A8C"/>
    <w:rsid w:val="00774B13"/>
    <w:rsid w:val="00774B79"/>
    <w:rsid w:val="00774BCF"/>
    <w:rsid w:val="00774C9A"/>
    <w:rsid w:val="00774D29"/>
    <w:rsid w:val="00774EC6"/>
    <w:rsid w:val="00774EF2"/>
    <w:rsid w:val="00774FEE"/>
    <w:rsid w:val="007750B1"/>
    <w:rsid w:val="007750B4"/>
    <w:rsid w:val="007750FF"/>
    <w:rsid w:val="007751E7"/>
    <w:rsid w:val="00775286"/>
    <w:rsid w:val="0077529C"/>
    <w:rsid w:val="00775317"/>
    <w:rsid w:val="00775389"/>
    <w:rsid w:val="007753B5"/>
    <w:rsid w:val="00775473"/>
    <w:rsid w:val="007754A9"/>
    <w:rsid w:val="00775561"/>
    <w:rsid w:val="0077557A"/>
    <w:rsid w:val="00775608"/>
    <w:rsid w:val="00775710"/>
    <w:rsid w:val="00775861"/>
    <w:rsid w:val="007758AC"/>
    <w:rsid w:val="007759F0"/>
    <w:rsid w:val="00775A76"/>
    <w:rsid w:val="00775B26"/>
    <w:rsid w:val="00775BC5"/>
    <w:rsid w:val="00775C0D"/>
    <w:rsid w:val="00775D1E"/>
    <w:rsid w:val="00775D2B"/>
    <w:rsid w:val="00775D4C"/>
    <w:rsid w:val="00775D59"/>
    <w:rsid w:val="00775D9A"/>
    <w:rsid w:val="00775DDC"/>
    <w:rsid w:val="00775F51"/>
    <w:rsid w:val="00775F5B"/>
    <w:rsid w:val="00775F69"/>
    <w:rsid w:val="00776086"/>
    <w:rsid w:val="007760D8"/>
    <w:rsid w:val="007760EF"/>
    <w:rsid w:val="00776186"/>
    <w:rsid w:val="0077625A"/>
    <w:rsid w:val="00776285"/>
    <w:rsid w:val="007762B2"/>
    <w:rsid w:val="00776398"/>
    <w:rsid w:val="00776470"/>
    <w:rsid w:val="00776625"/>
    <w:rsid w:val="00776641"/>
    <w:rsid w:val="00776680"/>
    <w:rsid w:val="007766EC"/>
    <w:rsid w:val="00776724"/>
    <w:rsid w:val="00776736"/>
    <w:rsid w:val="0077680C"/>
    <w:rsid w:val="00776849"/>
    <w:rsid w:val="007769D7"/>
    <w:rsid w:val="00776B0D"/>
    <w:rsid w:val="00776BAC"/>
    <w:rsid w:val="00776C5F"/>
    <w:rsid w:val="00776CAA"/>
    <w:rsid w:val="00776CAB"/>
    <w:rsid w:val="00776CB2"/>
    <w:rsid w:val="00776D50"/>
    <w:rsid w:val="00776D88"/>
    <w:rsid w:val="00776D96"/>
    <w:rsid w:val="00776F25"/>
    <w:rsid w:val="00776F48"/>
    <w:rsid w:val="00776F91"/>
    <w:rsid w:val="00776FE9"/>
    <w:rsid w:val="0077701C"/>
    <w:rsid w:val="00777061"/>
    <w:rsid w:val="007770EF"/>
    <w:rsid w:val="00777158"/>
    <w:rsid w:val="00777234"/>
    <w:rsid w:val="0077725E"/>
    <w:rsid w:val="00777297"/>
    <w:rsid w:val="007772CE"/>
    <w:rsid w:val="007772D9"/>
    <w:rsid w:val="00777338"/>
    <w:rsid w:val="00777350"/>
    <w:rsid w:val="00777380"/>
    <w:rsid w:val="007773F6"/>
    <w:rsid w:val="007773FA"/>
    <w:rsid w:val="00777424"/>
    <w:rsid w:val="007774C6"/>
    <w:rsid w:val="007774CE"/>
    <w:rsid w:val="007774DB"/>
    <w:rsid w:val="007774E5"/>
    <w:rsid w:val="0077750F"/>
    <w:rsid w:val="0077763D"/>
    <w:rsid w:val="00777655"/>
    <w:rsid w:val="00777664"/>
    <w:rsid w:val="00777765"/>
    <w:rsid w:val="007778C6"/>
    <w:rsid w:val="00777952"/>
    <w:rsid w:val="007779A0"/>
    <w:rsid w:val="007779B6"/>
    <w:rsid w:val="00777A00"/>
    <w:rsid w:val="00777A9F"/>
    <w:rsid w:val="00777B1D"/>
    <w:rsid w:val="00777BB6"/>
    <w:rsid w:val="00777C12"/>
    <w:rsid w:val="00777C26"/>
    <w:rsid w:val="00777C4E"/>
    <w:rsid w:val="00777D64"/>
    <w:rsid w:val="00777DD2"/>
    <w:rsid w:val="00777DFA"/>
    <w:rsid w:val="00777E78"/>
    <w:rsid w:val="00777F54"/>
    <w:rsid w:val="00777F96"/>
    <w:rsid w:val="00777FC4"/>
    <w:rsid w:val="007800A0"/>
    <w:rsid w:val="00780115"/>
    <w:rsid w:val="007801FA"/>
    <w:rsid w:val="00780207"/>
    <w:rsid w:val="007803C6"/>
    <w:rsid w:val="007803E1"/>
    <w:rsid w:val="007803EE"/>
    <w:rsid w:val="0078043A"/>
    <w:rsid w:val="00780452"/>
    <w:rsid w:val="0078051F"/>
    <w:rsid w:val="00780553"/>
    <w:rsid w:val="00780564"/>
    <w:rsid w:val="007805A1"/>
    <w:rsid w:val="007805E2"/>
    <w:rsid w:val="007805E9"/>
    <w:rsid w:val="00780610"/>
    <w:rsid w:val="007808AD"/>
    <w:rsid w:val="0078094A"/>
    <w:rsid w:val="00780A03"/>
    <w:rsid w:val="00780AB1"/>
    <w:rsid w:val="00780B36"/>
    <w:rsid w:val="00780CAA"/>
    <w:rsid w:val="00780CD3"/>
    <w:rsid w:val="00780CE2"/>
    <w:rsid w:val="00780CEE"/>
    <w:rsid w:val="00780DD6"/>
    <w:rsid w:val="00780E14"/>
    <w:rsid w:val="00780E75"/>
    <w:rsid w:val="00780F13"/>
    <w:rsid w:val="007811F9"/>
    <w:rsid w:val="00781212"/>
    <w:rsid w:val="00781289"/>
    <w:rsid w:val="007812D3"/>
    <w:rsid w:val="00781494"/>
    <w:rsid w:val="0078169F"/>
    <w:rsid w:val="007816C9"/>
    <w:rsid w:val="00781867"/>
    <w:rsid w:val="00781894"/>
    <w:rsid w:val="007818D2"/>
    <w:rsid w:val="007818F7"/>
    <w:rsid w:val="00781967"/>
    <w:rsid w:val="007819F7"/>
    <w:rsid w:val="00781A68"/>
    <w:rsid w:val="00781A6E"/>
    <w:rsid w:val="00781A7F"/>
    <w:rsid w:val="00781B25"/>
    <w:rsid w:val="00781B4F"/>
    <w:rsid w:val="00781B5E"/>
    <w:rsid w:val="00781C28"/>
    <w:rsid w:val="00781C81"/>
    <w:rsid w:val="00781CAB"/>
    <w:rsid w:val="00781E14"/>
    <w:rsid w:val="00781EAF"/>
    <w:rsid w:val="00781EEE"/>
    <w:rsid w:val="00781F7E"/>
    <w:rsid w:val="0078201F"/>
    <w:rsid w:val="00782088"/>
    <w:rsid w:val="0078215E"/>
    <w:rsid w:val="00782354"/>
    <w:rsid w:val="007823E9"/>
    <w:rsid w:val="007823F5"/>
    <w:rsid w:val="007824C6"/>
    <w:rsid w:val="007824E5"/>
    <w:rsid w:val="007826DF"/>
    <w:rsid w:val="00782722"/>
    <w:rsid w:val="00782739"/>
    <w:rsid w:val="00782762"/>
    <w:rsid w:val="0078281C"/>
    <w:rsid w:val="0078292C"/>
    <w:rsid w:val="00782988"/>
    <w:rsid w:val="007829B5"/>
    <w:rsid w:val="00782A6F"/>
    <w:rsid w:val="00782C1E"/>
    <w:rsid w:val="00782D81"/>
    <w:rsid w:val="00782D8C"/>
    <w:rsid w:val="00782DE8"/>
    <w:rsid w:val="00782E81"/>
    <w:rsid w:val="00782F55"/>
    <w:rsid w:val="007830F6"/>
    <w:rsid w:val="007830FD"/>
    <w:rsid w:val="007831BF"/>
    <w:rsid w:val="007831EB"/>
    <w:rsid w:val="00783234"/>
    <w:rsid w:val="007832BF"/>
    <w:rsid w:val="00783321"/>
    <w:rsid w:val="0078334A"/>
    <w:rsid w:val="00783398"/>
    <w:rsid w:val="007833A2"/>
    <w:rsid w:val="007833B7"/>
    <w:rsid w:val="007834B5"/>
    <w:rsid w:val="007835BB"/>
    <w:rsid w:val="007835BE"/>
    <w:rsid w:val="0078362E"/>
    <w:rsid w:val="0078368A"/>
    <w:rsid w:val="00783690"/>
    <w:rsid w:val="0078371C"/>
    <w:rsid w:val="0078394E"/>
    <w:rsid w:val="00783A3A"/>
    <w:rsid w:val="00783A7D"/>
    <w:rsid w:val="00783B38"/>
    <w:rsid w:val="00783C6D"/>
    <w:rsid w:val="00783D51"/>
    <w:rsid w:val="00783D76"/>
    <w:rsid w:val="00783F24"/>
    <w:rsid w:val="0078401D"/>
    <w:rsid w:val="00784099"/>
    <w:rsid w:val="007842BC"/>
    <w:rsid w:val="00784331"/>
    <w:rsid w:val="007843A0"/>
    <w:rsid w:val="007844D8"/>
    <w:rsid w:val="0078474E"/>
    <w:rsid w:val="00784848"/>
    <w:rsid w:val="0078493D"/>
    <w:rsid w:val="00784950"/>
    <w:rsid w:val="00784966"/>
    <w:rsid w:val="00784990"/>
    <w:rsid w:val="00784A5C"/>
    <w:rsid w:val="00784A89"/>
    <w:rsid w:val="00784AFB"/>
    <w:rsid w:val="00784B07"/>
    <w:rsid w:val="00784B35"/>
    <w:rsid w:val="00784B39"/>
    <w:rsid w:val="00784B44"/>
    <w:rsid w:val="00784B62"/>
    <w:rsid w:val="00784C40"/>
    <w:rsid w:val="00784C5C"/>
    <w:rsid w:val="00784D5B"/>
    <w:rsid w:val="00784D7D"/>
    <w:rsid w:val="00784DF9"/>
    <w:rsid w:val="00784E26"/>
    <w:rsid w:val="00784E4B"/>
    <w:rsid w:val="00784EE6"/>
    <w:rsid w:val="00784F12"/>
    <w:rsid w:val="00784F80"/>
    <w:rsid w:val="00784F8F"/>
    <w:rsid w:val="0078507B"/>
    <w:rsid w:val="007851F3"/>
    <w:rsid w:val="007852F2"/>
    <w:rsid w:val="0078535B"/>
    <w:rsid w:val="00785444"/>
    <w:rsid w:val="00785557"/>
    <w:rsid w:val="007855A3"/>
    <w:rsid w:val="0078561D"/>
    <w:rsid w:val="007856D3"/>
    <w:rsid w:val="007857AD"/>
    <w:rsid w:val="0078585F"/>
    <w:rsid w:val="007858AF"/>
    <w:rsid w:val="0078596D"/>
    <w:rsid w:val="00785A2B"/>
    <w:rsid w:val="00785AC2"/>
    <w:rsid w:val="00785AEC"/>
    <w:rsid w:val="00785B6E"/>
    <w:rsid w:val="00785BED"/>
    <w:rsid w:val="00785C36"/>
    <w:rsid w:val="00785CA9"/>
    <w:rsid w:val="00785CB2"/>
    <w:rsid w:val="00785D06"/>
    <w:rsid w:val="00785D17"/>
    <w:rsid w:val="00785D45"/>
    <w:rsid w:val="00785D8F"/>
    <w:rsid w:val="00785D99"/>
    <w:rsid w:val="00785DD8"/>
    <w:rsid w:val="00785E0C"/>
    <w:rsid w:val="00785E12"/>
    <w:rsid w:val="00785E50"/>
    <w:rsid w:val="00785EE1"/>
    <w:rsid w:val="00786032"/>
    <w:rsid w:val="007861E6"/>
    <w:rsid w:val="007861E7"/>
    <w:rsid w:val="00786246"/>
    <w:rsid w:val="00786295"/>
    <w:rsid w:val="007862FC"/>
    <w:rsid w:val="0078636F"/>
    <w:rsid w:val="007863A0"/>
    <w:rsid w:val="007864C3"/>
    <w:rsid w:val="007864C4"/>
    <w:rsid w:val="007864E5"/>
    <w:rsid w:val="0078653A"/>
    <w:rsid w:val="007865B1"/>
    <w:rsid w:val="0078664C"/>
    <w:rsid w:val="0078669E"/>
    <w:rsid w:val="007866EA"/>
    <w:rsid w:val="007867A6"/>
    <w:rsid w:val="007867BA"/>
    <w:rsid w:val="0078687A"/>
    <w:rsid w:val="0078698A"/>
    <w:rsid w:val="00786A98"/>
    <w:rsid w:val="00786ACB"/>
    <w:rsid w:val="00786BDC"/>
    <w:rsid w:val="00786C5A"/>
    <w:rsid w:val="00786E69"/>
    <w:rsid w:val="00786EAB"/>
    <w:rsid w:val="00786FCC"/>
    <w:rsid w:val="0078714E"/>
    <w:rsid w:val="00787264"/>
    <w:rsid w:val="00787291"/>
    <w:rsid w:val="007872C3"/>
    <w:rsid w:val="007873D5"/>
    <w:rsid w:val="0078741D"/>
    <w:rsid w:val="00787420"/>
    <w:rsid w:val="007875E9"/>
    <w:rsid w:val="0078765A"/>
    <w:rsid w:val="0078767A"/>
    <w:rsid w:val="007877A2"/>
    <w:rsid w:val="00787807"/>
    <w:rsid w:val="00787879"/>
    <w:rsid w:val="00787880"/>
    <w:rsid w:val="00787942"/>
    <w:rsid w:val="0078798E"/>
    <w:rsid w:val="00787A05"/>
    <w:rsid w:val="00787A91"/>
    <w:rsid w:val="00787AE2"/>
    <w:rsid w:val="00787B2D"/>
    <w:rsid w:val="00787B36"/>
    <w:rsid w:val="00787BE2"/>
    <w:rsid w:val="00787BE3"/>
    <w:rsid w:val="00787C1F"/>
    <w:rsid w:val="00787DD7"/>
    <w:rsid w:val="00787EEC"/>
    <w:rsid w:val="00787EF2"/>
    <w:rsid w:val="00787F05"/>
    <w:rsid w:val="00787F70"/>
    <w:rsid w:val="00787F8A"/>
    <w:rsid w:val="0079027C"/>
    <w:rsid w:val="0079031D"/>
    <w:rsid w:val="00790458"/>
    <w:rsid w:val="0079047F"/>
    <w:rsid w:val="00790562"/>
    <w:rsid w:val="00790695"/>
    <w:rsid w:val="007906EF"/>
    <w:rsid w:val="00790729"/>
    <w:rsid w:val="007907BC"/>
    <w:rsid w:val="00790906"/>
    <w:rsid w:val="007909B9"/>
    <w:rsid w:val="007909D0"/>
    <w:rsid w:val="007909EF"/>
    <w:rsid w:val="00790A72"/>
    <w:rsid w:val="00790AD6"/>
    <w:rsid w:val="00790BBF"/>
    <w:rsid w:val="00790BE8"/>
    <w:rsid w:val="00790D1D"/>
    <w:rsid w:val="00790D2A"/>
    <w:rsid w:val="00790DBA"/>
    <w:rsid w:val="00790F5A"/>
    <w:rsid w:val="0079105A"/>
    <w:rsid w:val="007910F7"/>
    <w:rsid w:val="00791112"/>
    <w:rsid w:val="0079116B"/>
    <w:rsid w:val="00791195"/>
    <w:rsid w:val="0079119B"/>
    <w:rsid w:val="007911C8"/>
    <w:rsid w:val="007911CC"/>
    <w:rsid w:val="007912FD"/>
    <w:rsid w:val="00791305"/>
    <w:rsid w:val="00791346"/>
    <w:rsid w:val="00791555"/>
    <w:rsid w:val="00791607"/>
    <w:rsid w:val="007916B4"/>
    <w:rsid w:val="007917AE"/>
    <w:rsid w:val="007917F4"/>
    <w:rsid w:val="007918D2"/>
    <w:rsid w:val="007918DC"/>
    <w:rsid w:val="007918E5"/>
    <w:rsid w:val="00791984"/>
    <w:rsid w:val="007919AA"/>
    <w:rsid w:val="007919CC"/>
    <w:rsid w:val="00791C96"/>
    <w:rsid w:val="00791D1D"/>
    <w:rsid w:val="00791D7F"/>
    <w:rsid w:val="00791E1A"/>
    <w:rsid w:val="00791E92"/>
    <w:rsid w:val="0079202D"/>
    <w:rsid w:val="007920D0"/>
    <w:rsid w:val="007920E2"/>
    <w:rsid w:val="007920FA"/>
    <w:rsid w:val="00792266"/>
    <w:rsid w:val="007922BB"/>
    <w:rsid w:val="007922CF"/>
    <w:rsid w:val="0079231D"/>
    <w:rsid w:val="00792342"/>
    <w:rsid w:val="00792354"/>
    <w:rsid w:val="007923C7"/>
    <w:rsid w:val="007924BD"/>
    <w:rsid w:val="00792520"/>
    <w:rsid w:val="00792636"/>
    <w:rsid w:val="0079265C"/>
    <w:rsid w:val="0079267A"/>
    <w:rsid w:val="007926F3"/>
    <w:rsid w:val="00792738"/>
    <w:rsid w:val="00792764"/>
    <w:rsid w:val="0079287E"/>
    <w:rsid w:val="0079287F"/>
    <w:rsid w:val="007928B6"/>
    <w:rsid w:val="0079296F"/>
    <w:rsid w:val="00792972"/>
    <w:rsid w:val="0079297E"/>
    <w:rsid w:val="00792999"/>
    <w:rsid w:val="007929F7"/>
    <w:rsid w:val="00792B4F"/>
    <w:rsid w:val="00792C3B"/>
    <w:rsid w:val="00792C5C"/>
    <w:rsid w:val="00792C93"/>
    <w:rsid w:val="00792CB8"/>
    <w:rsid w:val="00792E44"/>
    <w:rsid w:val="00792E6E"/>
    <w:rsid w:val="00792EEB"/>
    <w:rsid w:val="00793038"/>
    <w:rsid w:val="00793234"/>
    <w:rsid w:val="007932A7"/>
    <w:rsid w:val="007932E4"/>
    <w:rsid w:val="007932F4"/>
    <w:rsid w:val="007933C3"/>
    <w:rsid w:val="00793567"/>
    <w:rsid w:val="0079363B"/>
    <w:rsid w:val="00793650"/>
    <w:rsid w:val="007937A9"/>
    <w:rsid w:val="0079399E"/>
    <w:rsid w:val="00793A74"/>
    <w:rsid w:val="00793AB2"/>
    <w:rsid w:val="00793C56"/>
    <w:rsid w:val="00793CA4"/>
    <w:rsid w:val="00793DAF"/>
    <w:rsid w:val="00793DD4"/>
    <w:rsid w:val="00793E09"/>
    <w:rsid w:val="00793E48"/>
    <w:rsid w:val="00793E80"/>
    <w:rsid w:val="00793FC9"/>
    <w:rsid w:val="0079400E"/>
    <w:rsid w:val="007940BE"/>
    <w:rsid w:val="00794109"/>
    <w:rsid w:val="007941A2"/>
    <w:rsid w:val="00794225"/>
    <w:rsid w:val="0079426E"/>
    <w:rsid w:val="00794285"/>
    <w:rsid w:val="00794339"/>
    <w:rsid w:val="00794358"/>
    <w:rsid w:val="007943CF"/>
    <w:rsid w:val="0079441F"/>
    <w:rsid w:val="0079446D"/>
    <w:rsid w:val="007944B5"/>
    <w:rsid w:val="007944F1"/>
    <w:rsid w:val="00794538"/>
    <w:rsid w:val="00794576"/>
    <w:rsid w:val="007945E6"/>
    <w:rsid w:val="0079466A"/>
    <w:rsid w:val="007946D9"/>
    <w:rsid w:val="007946F7"/>
    <w:rsid w:val="0079479A"/>
    <w:rsid w:val="00794963"/>
    <w:rsid w:val="0079498F"/>
    <w:rsid w:val="007949A6"/>
    <w:rsid w:val="00794A9E"/>
    <w:rsid w:val="00794B4C"/>
    <w:rsid w:val="00794B7F"/>
    <w:rsid w:val="00794C0E"/>
    <w:rsid w:val="00794C85"/>
    <w:rsid w:val="00794E9C"/>
    <w:rsid w:val="00794FE1"/>
    <w:rsid w:val="007950A2"/>
    <w:rsid w:val="007951B8"/>
    <w:rsid w:val="00795284"/>
    <w:rsid w:val="007952A7"/>
    <w:rsid w:val="0079536A"/>
    <w:rsid w:val="007953EE"/>
    <w:rsid w:val="007954CB"/>
    <w:rsid w:val="007954D7"/>
    <w:rsid w:val="007955EC"/>
    <w:rsid w:val="007956E7"/>
    <w:rsid w:val="00795702"/>
    <w:rsid w:val="007957AD"/>
    <w:rsid w:val="00795862"/>
    <w:rsid w:val="00795882"/>
    <w:rsid w:val="00795904"/>
    <w:rsid w:val="0079591E"/>
    <w:rsid w:val="0079596E"/>
    <w:rsid w:val="00795991"/>
    <w:rsid w:val="00795997"/>
    <w:rsid w:val="007959E1"/>
    <w:rsid w:val="00795AFC"/>
    <w:rsid w:val="00795B08"/>
    <w:rsid w:val="00795B15"/>
    <w:rsid w:val="00795B87"/>
    <w:rsid w:val="00795C5C"/>
    <w:rsid w:val="00795C9A"/>
    <w:rsid w:val="00795D18"/>
    <w:rsid w:val="00795D89"/>
    <w:rsid w:val="00795DB2"/>
    <w:rsid w:val="00795F3A"/>
    <w:rsid w:val="00795F82"/>
    <w:rsid w:val="00796137"/>
    <w:rsid w:val="0079615E"/>
    <w:rsid w:val="007961AE"/>
    <w:rsid w:val="007961B9"/>
    <w:rsid w:val="00796204"/>
    <w:rsid w:val="0079620D"/>
    <w:rsid w:val="00796291"/>
    <w:rsid w:val="007962BC"/>
    <w:rsid w:val="007962F2"/>
    <w:rsid w:val="0079632F"/>
    <w:rsid w:val="00796345"/>
    <w:rsid w:val="007963B6"/>
    <w:rsid w:val="00796449"/>
    <w:rsid w:val="007964E2"/>
    <w:rsid w:val="0079650B"/>
    <w:rsid w:val="0079653F"/>
    <w:rsid w:val="00796599"/>
    <w:rsid w:val="007965DC"/>
    <w:rsid w:val="00796622"/>
    <w:rsid w:val="0079663B"/>
    <w:rsid w:val="00796723"/>
    <w:rsid w:val="0079679D"/>
    <w:rsid w:val="00796876"/>
    <w:rsid w:val="007968BB"/>
    <w:rsid w:val="00796926"/>
    <w:rsid w:val="0079696E"/>
    <w:rsid w:val="00796B6F"/>
    <w:rsid w:val="00796B92"/>
    <w:rsid w:val="00796BB4"/>
    <w:rsid w:val="00796C20"/>
    <w:rsid w:val="00796C37"/>
    <w:rsid w:val="00796D1C"/>
    <w:rsid w:val="00796D91"/>
    <w:rsid w:val="00796E05"/>
    <w:rsid w:val="00796E59"/>
    <w:rsid w:val="00796EDF"/>
    <w:rsid w:val="00797012"/>
    <w:rsid w:val="00797086"/>
    <w:rsid w:val="007970FD"/>
    <w:rsid w:val="007971D3"/>
    <w:rsid w:val="00797206"/>
    <w:rsid w:val="007972E4"/>
    <w:rsid w:val="00797372"/>
    <w:rsid w:val="007975DD"/>
    <w:rsid w:val="007976DB"/>
    <w:rsid w:val="00797708"/>
    <w:rsid w:val="007977B9"/>
    <w:rsid w:val="007977C3"/>
    <w:rsid w:val="0079785B"/>
    <w:rsid w:val="00797928"/>
    <w:rsid w:val="00797998"/>
    <w:rsid w:val="00797A73"/>
    <w:rsid w:val="00797AE5"/>
    <w:rsid w:val="00797AEC"/>
    <w:rsid w:val="00797AF0"/>
    <w:rsid w:val="00797B08"/>
    <w:rsid w:val="00797B96"/>
    <w:rsid w:val="00797BF2"/>
    <w:rsid w:val="00797C43"/>
    <w:rsid w:val="00797CED"/>
    <w:rsid w:val="00797DBB"/>
    <w:rsid w:val="00797E43"/>
    <w:rsid w:val="00797F74"/>
    <w:rsid w:val="00797FD8"/>
    <w:rsid w:val="007A0049"/>
    <w:rsid w:val="007A006C"/>
    <w:rsid w:val="007A01B7"/>
    <w:rsid w:val="007A01CB"/>
    <w:rsid w:val="007A023A"/>
    <w:rsid w:val="007A027F"/>
    <w:rsid w:val="007A03A1"/>
    <w:rsid w:val="007A03D5"/>
    <w:rsid w:val="007A04FE"/>
    <w:rsid w:val="007A0555"/>
    <w:rsid w:val="007A06F5"/>
    <w:rsid w:val="007A07D6"/>
    <w:rsid w:val="007A07E5"/>
    <w:rsid w:val="007A07ED"/>
    <w:rsid w:val="007A083B"/>
    <w:rsid w:val="007A084A"/>
    <w:rsid w:val="007A0932"/>
    <w:rsid w:val="007A093B"/>
    <w:rsid w:val="007A09C0"/>
    <w:rsid w:val="007A0BCD"/>
    <w:rsid w:val="007A0E71"/>
    <w:rsid w:val="007A0EC6"/>
    <w:rsid w:val="007A0EF7"/>
    <w:rsid w:val="007A0FD4"/>
    <w:rsid w:val="007A106D"/>
    <w:rsid w:val="007A10F2"/>
    <w:rsid w:val="007A1142"/>
    <w:rsid w:val="007A11CA"/>
    <w:rsid w:val="007A12C1"/>
    <w:rsid w:val="007A13AF"/>
    <w:rsid w:val="007A13F9"/>
    <w:rsid w:val="007A150F"/>
    <w:rsid w:val="007A1555"/>
    <w:rsid w:val="007A15A0"/>
    <w:rsid w:val="007A1635"/>
    <w:rsid w:val="007A18BA"/>
    <w:rsid w:val="007A18D4"/>
    <w:rsid w:val="007A18DE"/>
    <w:rsid w:val="007A1939"/>
    <w:rsid w:val="007A19DF"/>
    <w:rsid w:val="007A1B37"/>
    <w:rsid w:val="007A1BF4"/>
    <w:rsid w:val="007A1CA7"/>
    <w:rsid w:val="007A1DEF"/>
    <w:rsid w:val="007A1ECD"/>
    <w:rsid w:val="007A1FB5"/>
    <w:rsid w:val="007A1FC0"/>
    <w:rsid w:val="007A1FCD"/>
    <w:rsid w:val="007A225B"/>
    <w:rsid w:val="007A23CA"/>
    <w:rsid w:val="007A24C3"/>
    <w:rsid w:val="007A2537"/>
    <w:rsid w:val="007A25B2"/>
    <w:rsid w:val="007A25BA"/>
    <w:rsid w:val="007A2600"/>
    <w:rsid w:val="007A262F"/>
    <w:rsid w:val="007A28B3"/>
    <w:rsid w:val="007A2954"/>
    <w:rsid w:val="007A2963"/>
    <w:rsid w:val="007A29FA"/>
    <w:rsid w:val="007A2AE3"/>
    <w:rsid w:val="007A2D4A"/>
    <w:rsid w:val="007A2F7C"/>
    <w:rsid w:val="007A2F8E"/>
    <w:rsid w:val="007A2FA1"/>
    <w:rsid w:val="007A2FB9"/>
    <w:rsid w:val="007A3043"/>
    <w:rsid w:val="007A30CC"/>
    <w:rsid w:val="007A30E4"/>
    <w:rsid w:val="007A3167"/>
    <w:rsid w:val="007A31BC"/>
    <w:rsid w:val="007A32EB"/>
    <w:rsid w:val="007A3324"/>
    <w:rsid w:val="007A33AB"/>
    <w:rsid w:val="007A33E6"/>
    <w:rsid w:val="007A340B"/>
    <w:rsid w:val="007A365B"/>
    <w:rsid w:val="007A369B"/>
    <w:rsid w:val="007A36EE"/>
    <w:rsid w:val="007A3724"/>
    <w:rsid w:val="007A37EF"/>
    <w:rsid w:val="007A383B"/>
    <w:rsid w:val="007A38B5"/>
    <w:rsid w:val="007A3CD8"/>
    <w:rsid w:val="007A3D80"/>
    <w:rsid w:val="007A3F03"/>
    <w:rsid w:val="007A3F35"/>
    <w:rsid w:val="007A4092"/>
    <w:rsid w:val="007A411F"/>
    <w:rsid w:val="007A4136"/>
    <w:rsid w:val="007A4165"/>
    <w:rsid w:val="007A41DC"/>
    <w:rsid w:val="007A42ED"/>
    <w:rsid w:val="007A4339"/>
    <w:rsid w:val="007A434D"/>
    <w:rsid w:val="007A43C3"/>
    <w:rsid w:val="007A4416"/>
    <w:rsid w:val="007A4497"/>
    <w:rsid w:val="007A4564"/>
    <w:rsid w:val="007A45CA"/>
    <w:rsid w:val="007A45DF"/>
    <w:rsid w:val="007A4622"/>
    <w:rsid w:val="007A484D"/>
    <w:rsid w:val="007A4A67"/>
    <w:rsid w:val="007A4A80"/>
    <w:rsid w:val="007A4AC1"/>
    <w:rsid w:val="007A4BD2"/>
    <w:rsid w:val="007A4BD7"/>
    <w:rsid w:val="007A4BEA"/>
    <w:rsid w:val="007A4CBB"/>
    <w:rsid w:val="007A4D3F"/>
    <w:rsid w:val="007A4E98"/>
    <w:rsid w:val="007A4F9B"/>
    <w:rsid w:val="007A5004"/>
    <w:rsid w:val="007A5054"/>
    <w:rsid w:val="007A5089"/>
    <w:rsid w:val="007A50C7"/>
    <w:rsid w:val="007A5115"/>
    <w:rsid w:val="007A5166"/>
    <w:rsid w:val="007A5199"/>
    <w:rsid w:val="007A5201"/>
    <w:rsid w:val="007A5220"/>
    <w:rsid w:val="007A524B"/>
    <w:rsid w:val="007A5269"/>
    <w:rsid w:val="007A52A4"/>
    <w:rsid w:val="007A52CC"/>
    <w:rsid w:val="007A52F7"/>
    <w:rsid w:val="007A535E"/>
    <w:rsid w:val="007A53D2"/>
    <w:rsid w:val="007A540F"/>
    <w:rsid w:val="007A542E"/>
    <w:rsid w:val="007A5440"/>
    <w:rsid w:val="007A54C1"/>
    <w:rsid w:val="007A54C3"/>
    <w:rsid w:val="007A556F"/>
    <w:rsid w:val="007A557A"/>
    <w:rsid w:val="007A55AB"/>
    <w:rsid w:val="007A55B4"/>
    <w:rsid w:val="007A55DC"/>
    <w:rsid w:val="007A56EE"/>
    <w:rsid w:val="007A5761"/>
    <w:rsid w:val="007A5781"/>
    <w:rsid w:val="007A57B4"/>
    <w:rsid w:val="007A581E"/>
    <w:rsid w:val="007A59DA"/>
    <w:rsid w:val="007A5A21"/>
    <w:rsid w:val="007A5A38"/>
    <w:rsid w:val="007A5CCE"/>
    <w:rsid w:val="007A5CF8"/>
    <w:rsid w:val="007A5DB2"/>
    <w:rsid w:val="007A5E1F"/>
    <w:rsid w:val="007A5E94"/>
    <w:rsid w:val="007A5EAC"/>
    <w:rsid w:val="007A5F65"/>
    <w:rsid w:val="007A60B9"/>
    <w:rsid w:val="007A61D6"/>
    <w:rsid w:val="007A627D"/>
    <w:rsid w:val="007A62AF"/>
    <w:rsid w:val="007A62FF"/>
    <w:rsid w:val="007A6361"/>
    <w:rsid w:val="007A6523"/>
    <w:rsid w:val="007A6543"/>
    <w:rsid w:val="007A6567"/>
    <w:rsid w:val="007A661E"/>
    <w:rsid w:val="007A6712"/>
    <w:rsid w:val="007A672F"/>
    <w:rsid w:val="007A6949"/>
    <w:rsid w:val="007A6A0A"/>
    <w:rsid w:val="007A6A4F"/>
    <w:rsid w:val="007A6A76"/>
    <w:rsid w:val="007A6ACD"/>
    <w:rsid w:val="007A6B04"/>
    <w:rsid w:val="007A6BB6"/>
    <w:rsid w:val="007A6BFC"/>
    <w:rsid w:val="007A6C17"/>
    <w:rsid w:val="007A6C69"/>
    <w:rsid w:val="007A6D16"/>
    <w:rsid w:val="007A6DD2"/>
    <w:rsid w:val="007A6DDA"/>
    <w:rsid w:val="007A6DDC"/>
    <w:rsid w:val="007A6E30"/>
    <w:rsid w:val="007A6F80"/>
    <w:rsid w:val="007A6FB1"/>
    <w:rsid w:val="007A7021"/>
    <w:rsid w:val="007A704D"/>
    <w:rsid w:val="007A70A2"/>
    <w:rsid w:val="007A7147"/>
    <w:rsid w:val="007A71BC"/>
    <w:rsid w:val="007A7248"/>
    <w:rsid w:val="007A7249"/>
    <w:rsid w:val="007A73BC"/>
    <w:rsid w:val="007A7431"/>
    <w:rsid w:val="007A7538"/>
    <w:rsid w:val="007A75AB"/>
    <w:rsid w:val="007A7694"/>
    <w:rsid w:val="007A7703"/>
    <w:rsid w:val="007A777D"/>
    <w:rsid w:val="007A77FE"/>
    <w:rsid w:val="007A78D9"/>
    <w:rsid w:val="007A79B8"/>
    <w:rsid w:val="007A7A4E"/>
    <w:rsid w:val="007A7AEC"/>
    <w:rsid w:val="007A7BDD"/>
    <w:rsid w:val="007A7C04"/>
    <w:rsid w:val="007A7CD0"/>
    <w:rsid w:val="007A7D29"/>
    <w:rsid w:val="007A7DC2"/>
    <w:rsid w:val="007A7E25"/>
    <w:rsid w:val="007A7F62"/>
    <w:rsid w:val="007A7F97"/>
    <w:rsid w:val="007B001C"/>
    <w:rsid w:val="007B0084"/>
    <w:rsid w:val="007B011C"/>
    <w:rsid w:val="007B014B"/>
    <w:rsid w:val="007B020A"/>
    <w:rsid w:val="007B023B"/>
    <w:rsid w:val="007B025C"/>
    <w:rsid w:val="007B02DC"/>
    <w:rsid w:val="007B030D"/>
    <w:rsid w:val="007B0349"/>
    <w:rsid w:val="007B0416"/>
    <w:rsid w:val="007B04B0"/>
    <w:rsid w:val="007B051A"/>
    <w:rsid w:val="007B057C"/>
    <w:rsid w:val="007B0581"/>
    <w:rsid w:val="007B0589"/>
    <w:rsid w:val="007B06D7"/>
    <w:rsid w:val="007B081D"/>
    <w:rsid w:val="007B08AC"/>
    <w:rsid w:val="007B099F"/>
    <w:rsid w:val="007B0A26"/>
    <w:rsid w:val="007B0B28"/>
    <w:rsid w:val="007B0C06"/>
    <w:rsid w:val="007B0C19"/>
    <w:rsid w:val="007B0C61"/>
    <w:rsid w:val="007B0D08"/>
    <w:rsid w:val="007B0D8E"/>
    <w:rsid w:val="007B0E03"/>
    <w:rsid w:val="007B0ED2"/>
    <w:rsid w:val="007B0F06"/>
    <w:rsid w:val="007B0F0A"/>
    <w:rsid w:val="007B0F6D"/>
    <w:rsid w:val="007B1122"/>
    <w:rsid w:val="007B123F"/>
    <w:rsid w:val="007B1346"/>
    <w:rsid w:val="007B1431"/>
    <w:rsid w:val="007B148B"/>
    <w:rsid w:val="007B14AF"/>
    <w:rsid w:val="007B14FF"/>
    <w:rsid w:val="007B1547"/>
    <w:rsid w:val="007B1582"/>
    <w:rsid w:val="007B1595"/>
    <w:rsid w:val="007B163B"/>
    <w:rsid w:val="007B1657"/>
    <w:rsid w:val="007B16BF"/>
    <w:rsid w:val="007B17C3"/>
    <w:rsid w:val="007B180F"/>
    <w:rsid w:val="007B18A3"/>
    <w:rsid w:val="007B18B7"/>
    <w:rsid w:val="007B18C5"/>
    <w:rsid w:val="007B18D1"/>
    <w:rsid w:val="007B1947"/>
    <w:rsid w:val="007B1A21"/>
    <w:rsid w:val="007B1A6E"/>
    <w:rsid w:val="007B1C12"/>
    <w:rsid w:val="007B1D21"/>
    <w:rsid w:val="007B1D63"/>
    <w:rsid w:val="007B1E51"/>
    <w:rsid w:val="007B1F47"/>
    <w:rsid w:val="007B1F4F"/>
    <w:rsid w:val="007B1F60"/>
    <w:rsid w:val="007B1F6A"/>
    <w:rsid w:val="007B1F6D"/>
    <w:rsid w:val="007B1F79"/>
    <w:rsid w:val="007B1FB4"/>
    <w:rsid w:val="007B2000"/>
    <w:rsid w:val="007B2012"/>
    <w:rsid w:val="007B2038"/>
    <w:rsid w:val="007B203B"/>
    <w:rsid w:val="007B222B"/>
    <w:rsid w:val="007B2284"/>
    <w:rsid w:val="007B23DD"/>
    <w:rsid w:val="007B23E2"/>
    <w:rsid w:val="007B23FD"/>
    <w:rsid w:val="007B2428"/>
    <w:rsid w:val="007B2459"/>
    <w:rsid w:val="007B24AC"/>
    <w:rsid w:val="007B24D1"/>
    <w:rsid w:val="007B2650"/>
    <w:rsid w:val="007B27EA"/>
    <w:rsid w:val="007B284E"/>
    <w:rsid w:val="007B289D"/>
    <w:rsid w:val="007B29BF"/>
    <w:rsid w:val="007B29F2"/>
    <w:rsid w:val="007B2A94"/>
    <w:rsid w:val="007B2B64"/>
    <w:rsid w:val="007B2C4C"/>
    <w:rsid w:val="007B2E7E"/>
    <w:rsid w:val="007B2EF0"/>
    <w:rsid w:val="007B2FA2"/>
    <w:rsid w:val="007B2FA4"/>
    <w:rsid w:val="007B2FEB"/>
    <w:rsid w:val="007B3223"/>
    <w:rsid w:val="007B3224"/>
    <w:rsid w:val="007B329A"/>
    <w:rsid w:val="007B3445"/>
    <w:rsid w:val="007B344C"/>
    <w:rsid w:val="007B349C"/>
    <w:rsid w:val="007B3557"/>
    <w:rsid w:val="007B358F"/>
    <w:rsid w:val="007B35B4"/>
    <w:rsid w:val="007B3713"/>
    <w:rsid w:val="007B3724"/>
    <w:rsid w:val="007B374D"/>
    <w:rsid w:val="007B3778"/>
    <w:rsid w:val="007B382B"/>
    <w:rsid w:val="007B3836"/>
    <w:rsid w:val="007B3931"/>
    <w:rsid w:val="007B3938"/>
    <w:rsid w:val="007B39C5"/>
    <w:rsid w:val="007B39DC"/>
    <w:rsid w:val="007B39DF"/>
    <w:rsid w:val="007B3A2D"/>
    <w:rsid w:val="007B3A30"/>
    <w:rsid w:val="007B3B2F"/>
    <w:rsid w:val="007B3B7F"/>
    <w:rsid w:val="007B3CA5"/>
    <w:rsid w:val="007B3D5A"/>
    <w:rsid w:val="007B3E14"/>
    <w:rsid w:val="007B3F0D"/>
    <w:rsid w:val="007B3F65"/>
    <w:rsid w:val="007B3F8E"/>
    <w:rsid w:val="007B417F"/>
    <w:rsid w:val="007B4203"/>
    <w:rsid w:val="007B420F"/>
    <w:rsid w:val="007B4223"/>
    <w:rsid w:val="007B4297"/>
    <w:rsid w:val="007B42A5"/>
    <w:rsid w:val="007B42C6"/>
    <w:rsid w:val="007B42DD"/>
    <w:rsid w:val="007B433A"/>
    <w:rsid w:val="007B433F"/>
    <w:rsid w:val="007B43D4"/>
    <w:rsid w:val="007B43FE"/>
    <w:rsid w:val="007B447A"/>
    <w:rsid w:val="007B4495"/>
    <w:rsid w:val="007B44FD"/>
    <w:rsid w:val="007B458C"/>
    <w:rsid w:val="007B4689"/>
    <w:rsid w:val="007B46AC"/>
    <w:rsid w:val="007B48E9"/>
    <w:rsid w:val="007B49BB"/>
    <w:rsid w:val="007B4A09"/>
    <w:rsid w:val="007B4BB9"/>
    <w:rsid w:val="007B4C4D"/>
    <w:rsid w:val="007B4C9B"/>
    <w:rsid w:val="007B4D17"/>
    <w:rsid w:val="007B4D21"/>
    <w:rsid w:val="007B4DEE"/>
    <w:rsid w:val="007B4EAF"/>
    <w:rsid w:val="007B4F22"/>
    <w:rsid w:val="007B4F5B"/>
    <w:rsid w:val="007B504F"/>
    <w:rsid w:val="007B50A9"/>
    <w:rsid w:val="007B50BA"/>
    <w:rsid w:val="007B50C1"/>
    <w:rsid w:val="007B5199"/>
    <w:rsid w:val="007B52A1"/>
    <w:rsid w:val="007B5462"/>
    <w:rsid w:val="007B5464"/>
    <w:rsid w:val="007B5559"/>
    <w:rsid w:val="007B5581"/>
    <w:rsid w:val="007B5599"/>
    <w:rsid w:val="007B5686"/>
    <w:rsid w:val="007B569A"/>
    <w:rsid w:val="007B5957"/>
    <w:rsid w:val="007B5A39"/>
    <w:rsid w:val="007B5A7D"/>
    <w:rsid w:val="007B5AEE"/>
    <w:rsid w:val="007B5B0D"/>
    <w:rsid w:val="007B5BE8"/>
    <w:rsid w:val="007B5C84"/>
    <w:rsid w:val="007B5D25"/>
    <w:rsid w:val="007B5D42"/>
    <w:rsid w:val="007B5DF2"/>
    <w:rsid w:val="007B5E5B"/>
    <w:rsid w:val="007B5F60"/>
    <w:rsid w:val="007B5FB9"/>
    <w:rsid w:val="007B6070"/>
    <w:rsid w:val="007B60B6"/>
    <w:rsid w:val="007B60EC"/>
    <w:rsid w:val="007B632B"/>
    <w:rsid w:val="007B6360"/>
    <w:rsid w:val="007B6459"/>
    <w:rsid w:val="007B6466"/>
    <w:rsid w:val="007B64A3"/>
    <w:rsid w:val="007B6547"/>
    <w:rsid w:val="007B65ED"/>
    <w:rsid w:val="007B6638"/>
    <w:rsid w:val="007B663D"/>
    <w:rsid w:val="007B665A"/>
    <w:rsid w:val="007B66C5"/>
    <w:rsid w:val="007B6726"/>
    <w:rsid w:val="007B674B"/>
    <w:rsid w:val="007B6764"/>
    <w:rsid w:val="007B6916"/>
    <w:rsid w:val="007B697A"/>
    <w:rsid w:val="007B6A59"/>
    <w:rsid w:val="007B6A85"/>
    <w:rsid w:val="007B6BE8"/>
    <w:rsid w:val="007B6C0C"/>
    <w:rsid w:val="007B6C45"/>
    <w:rsid w:val="007B6C81"/>
    <w:rsid w:val="007B6D0F"/>
    <w:rsid w:val="007B6E54"/>
    <w:rsid w:val="007B6E5E"/>
    <w:rsid w:val="007B6EF0"/>
    <w:rsid w:val="007B6F64"/>
    <w:rsid w:val="007B6FD2"/>
    <w:rsid w:val="007B70C1"/>
    <w:rsid w:val="007B720E"/>
    <w:rsid w:val="007B7233"/>
    <w:rsid w:val="007B724D"/>
    <w:rsid w:val="007B72B8"/>
    <w:rsid w:val="007B72C9"/>
    <w:rsid w:val="007B72DC"/>
    <w:rsid w:val="007B7331"/>
    <w:rsid w:val="007B7336"/>
    <w:rsid w:val="007B733C"/>
    <w:rsid w:val="007B742C"/>
    <w:rsid w:val="007B74CD"/>
    <w:rsid w:val="007B74F0"/>
    <w:rsid w:val="007B7561"/>
    <w:rsid w:val="007B75C5"/>
    <w:rsid w:val="007B7761"/>
    <w:rsid w:val="007B783C"/>
    <w:rsid w:val="007B78DD"/>
    <w:rsid w:val="007B7981"/>
    <w:rsid w:val="007B79AD"/>
    <w:rsid w:val="007B7A73"/>
    <w:rsid w:val="007B7AD1"/>
    <w:rsid w:val="007B7CDA"/>
    <w:rsid w:val="007B7D5D"/>
    <w:rsid w:val="007B7D77"/>
    <w:rsid w:val="007B7E33"/>
    <w:rsid w:val="007B7E47"/>
    <w:rsid w:val="007B7E53"/>
    <w:rsid w:val="007B7E7A"/>
    <w:rsid w:val="007B7ED9"/>
    <w:rsid w:val="007C0019"/>
    <w:rsid w:val="007C0031"/>
    <w:rsid w:val="007C0214"/>
    <w:rsid w:val="007C0260"/>
    <w:rsid w:val="007C0346"/>
    <w:rsid w:val="007C034E"/>
    <w:rsid w:val="007C036B"/>
    <w:rsid w:val="007C038C"/>
    <w:rsid w:val="007C03E9"/>
    <w:rsid w:val="007C0436"/>
    <w:rsid w:val="007C0462"/>
    <w:rsid w:val="007C0482"/>
    <w:rsid w:val="007C05C0"/>
    <w:rsid w:val="007C0604"/>
    <w:rsid w:val="007C060E"/>
    <w:rsid w:val="007C0614"/>
    <w:rsid w:val="007C07BA"/>
    <w:rsid w:val="007C0863"/>
    <w:rsid w:val="007C08B8"/>
    <w:rsid w:val="007C0A15"/>
    <w:rsid w:val="007C0B6B"/>
    <w:rsid w:val="007C0BE1"/>
    <w:rsid w:val="007C0C82"/>
    <w:rsid w:val="007C0CDB"/>
    <w:rsid w:val="007C0CF9"/>
    <w:rsid w:val="007C0D20"/>
    <w:rsid w:val="007C0D3A"/>
    <w:rsid w:val="007C0DA7"/>
    <w:rsid w:val="007C0DC9"/>
    <w:rsid w:val="007C0E7B"/>
    <w:rsid w:val="007C0F21"/>
    <w:rsid w:val="007C0F5E"/>
    <w:rsid w:val="007C1087"/>
    <w:rsid w:val="007C11C1"/>
    <w:rsid w:val="007C121A"/>
    <w:rsid w:val="007C1273"/>
    <w:rsid w:val="007C12BB"/>
    <w:rsid w:val="007C12D2"/>
    <w:rsid w:val="007C12E2"/>
    <w:rsid w:val="007C1327"/>
    <w:rsid w:val="007C1368"/>
    <w:rsid w:val="007C13FF"/>
    <w:rsid w:val="007C153E"/>
    <w:rsid w:val="007C1588"/>
    <w:rsid w:val="007C18B5"/>
    <w:rsid w:val="007C1943"/>
    <w:rsid w:val="007C1997"/>
    <w:rsid w:val="007C19FB"/>
    <w:rsid w:val="007C1C32"/>
    <w:rsid w:val="007C1DD4"/>
    <w:rsid w:val="007C1EA4"/>
    <w:rsid w:val="007C1EDF"/>
    <w:rsid w:val="007C1FB3"/>
    <w:rsid w:val="007C1FFE"/>
    <w:rsid w:val="007C204A"/>
    <w:rsid w:val="007C20AA"/>
    <w:rsid w:val="007C2301"/>
    <w:rsid w:val="007C23E1"/>
    <w:rsid w:val="007C240B"/>
    <w:rsid w:val="007C241D"/>
    <w:rsid w:val="007C24BE"/>
    <w:rsid w:val="007C25F4"/>
    <w:rsid w:val="007C2696"/>
    <w:rsid w:val="007C2743"/>
    <w:rsid w:val="007C2744"/>
    <w:rsid w:val="007C277D"/>
    <w:rsid w:val="007C27A9"/>
    <w:rsid w:val="007C27F8"/>
    <w:rsid w:val="007C28EC"/>
    <w:rsid w:val="007C2952"/>
    <w:rsid w:val="007C2A22"/>
    <w:rsid w:val="007C2A2A"/>
    <w:rsid w:val="007C2A87"/>
    <w:rsid w:val="007C2B91"/>
    <w:rsid w:val="007C2C44"/>
    <w:rsid w:val="007C2E93"/>
    <w:rsid w:val="007C2EA7"/>
    <w:rsid w:val="007C2F7C"/>
    <w:rsid w:val="007C2FB3"/>
    <w:rsid w:val="007C3006"/>
    <w:rsid w:val="007C3026"/>
    <w:rsid w:val="007C309A"/>
    <w:rsid w:val="007C3243"/>
    <w:rsid w:val="007C3305"/>
    <w:rsid w:val="007C3361"/>
    <w:rsid w:val="007C33D1"/>
    <w:rsid w:val="007C344A"/>
    <w:rsid w:val="007C3484"/>
    <w:rsid w:val="007C3623"/>
    <w:rsid w:val="007C3630"/>
    <w:rsid w:val="007C3673"/>
    <w:rsid w:val="007C36B3"/>
    <w:rsid w:val="007C374B"/>
    <w:rsid w:val="007C3772"/>
    <w:rsid w:val="007C3781"/>
    <w:rsid w:val="007C379C"/>
    <w:rsid w:val="007C37E5"/>
    <w:rsid w:val="007C382D"/>
    <w:rsid w:val="007C3972"/>
    <w:rsid w:val="007C39D0"/>
    <w:rsid w:val="007C3A13"/>
    <w:rsid w:val="007C3A5B"/>
    <w:rsid w:val="007C3A85"/>
    <w:rsid w:val="007C3B32"/>
    <w:rsid w:val="007C3C06"/>
    <w:rsid w:val="007C3CB8"/>
    <w:rsid w:val="007C3CFA"/>
    <w:rsid w:val="007C3DD7"/>
    <w:rsid w:val="007C3DE6"/>
    <w:rsid w:val="007C3E0A"/>
    <w:rsid w:val="007C3E37"/>
    <w:rsid w:val="007C3ED0"/>
    <w:rsid w:val="007C3EEA"/>
    <w:rsid w:val="007C3EFA"/>
    <w:rsid w:val="007C4090"/>
    <w:rsid w:val="007C40DA"/>
    <w:rsid w:val="007C41DB"/>
    <w:rsid w:val="007C4279"/>
    <w:rsid w:val="007C4348"/>
    <w:rsid w:val="007C4370"/>
    <w:rsid w:val="007C4458"/>
    <w:rsid w:val="007C4463"/>
    <w:rsid w:val="007C446C"/>
    <w:rsid w:val="007C456A"/>
    <w:rsid w:val="007C4576"/>
    <w:rsid w:val="007C4593"/>
    <w:rsid w:val="007C45A5"/>
    <w:rsid w:val="007C461D"/>
    <w:rsid w:val="007C464C"/>
    <w:rsid w:val="007C469B"/>
    <w:rsid w:val="007C474F"/>
    <w:rsid w:val="007C48A9"/>
    <w:rsid w:val="007C48BC"/>
    <w:rsid w:val="007C48DD"/>
    <w:rsid w:val="007C48E9"/>
    <w:rsid w:val="007C4936"/>
    <w:rsid w:val="007C49AD"/>
    <w:rsid w:val="007C49B6"/>
    <w:rsid w:val="007C49D3"/>
    <w:rsid w:val="007C4A23"/>
    <w:rsid w:val="007C4A73"/>
    <w:rsid w:val="007C4B4A"/>
    <w:rsid w:val="007C4BB3"/>
    <w:rsid w:val="007C4BDA"/>
    <w:rsid w:val="007C4D66"/>
    <w:rsid w:val="007C4D76"/>
    <w:rsid w:val="007C4DAF"/>
    <w:rsid w:val="007C4E43"/>
    <w:rsid w:val="007C4EF2"/>
    <w:rsid w:val="007C4F27"/>
    <w:rsid w:val="007C5093"/>
    <w:rsid w:val="007C5143"/>
    <w:rsid w:val="007C515E"/>
    <w:rsid w:val="007C5172"/>
    <w:rsid w:val="007C51E8"/>
    <w:rsid w:val="007C524C"/>
    <w:rsid w:val="007C53FC"/>
    <w:rsid w:val="007C542D"/>
    <w:rsid w:val="007C544D"/>
    <w:rsid w:val="007C5516"/>
    <w:rsid w:val="007C5605"/>
    <w:rsid w:val="007C5656"/>
    <w:rsid w:val="007C573A"/>
    <w:rsid w:val="007C5878"/>
    <w:rsid w:val="007C5896"/>
    <w:rsid w:val="007C59F8"/>
    <w:rsid w:val="007C5A7C"/>
    <w:rsid w:val="007C5B88"/>
    <w:rsid w:val="007C5C17"/>
    <w:rsid w:val="007C5CEC"/>
    <w:rsid w:val="007C5DCC"/>
    <w:rsid w:val="007C5E7A"/>
    <w:rsid w:val="007C5ED8"/>
    <w:rsid w:val="007C5EF2"/>
    <w:rsid w:val="007C5EF5"/>
    <w:rsid w:val="007C5F40"/>
    <w:rsid w:val="007C5F6C"/>
    <w:rsid w:val="007C5FB8"/>
    <w:rsid w:val="007C6043"/>
    <w:rsid w:val="007C6063"/>
    <w:rsid w:val="007C60A6"/>
    <w:rsid w:val="007C60F8"/>
    <w:rsid w:val="007C6173"/>
    <w:rsid w:val="007C61C5"/>
    <w:rsid w:val="007C61FB"/>
    <w:rsid w:val="007C6229"/>
    <w:rsid w:val="007C633B"/>
    <w:rsid w:val="007C64BD"/>
    <w:rsid w:val="007C6536"/>
    <w:rsid w:val="007C6557"/>
    <w:rsid w:val="007C656C"/>
    <w:rsid w:val="007C65CC"/>
    <w:rsid w:val="007C65F7"/>
    <w:rsid w:val="007C66D9"/>
    <w:rsid w:val="007C66FD"/>
    <w:rsid w:val="007C6782"/>
    <w:rsid w:val="007C68E0"/>
    <w:rsid w:val="007C6949"/>
    <w:rsid w:val="007C695D"/>
    <w:rsid w:val="007C6978"/>
    <w:rsid w:val="007C6A13"/>
    <w:rsid w:val="007C6AD1"/>
    <w:rsid w:val="007C6B3F"/>
    <w:rsid w:val="007C6BD7"/>
    <w:rsid w:val="007C6CE1"/>
    <w:rsid w:val="007C6DCF"/>
    <w:rsid w:val="007C6E58"/>
    <w:rsid w:val="007C6E79"/>
    <w:rsid w:val="007C6FE9"/>
    <w:rsid w:val="007C7054"/>
    <w:rsid w:val="007C7064"/>
    <w:rsid w:val="007C7090"/>
    <w:rsid w:val="007C70E0"/>
    <w:rsid w:val="007C71A4"/>
    <w:rsid w:val="007C71C5"/>
    <w:rsid w:val="007C71E6"/>
    <w:rsid w:val="007C723D"/>
    <w:rsid w:val="007C7281"/>
    <w:rsid w:val="007C7358"/>
    <w:rsid w:val="007C7441"/>
    <w:rsid w:val="007C7677"/>
    <w:rsid w:val="007C76BA"/>
    <w:rsid w:val="007C76C4"/>
    <w:rsid w:val="007C7709"/>
    <w:rsid w:val="007C7760"/>
    <w:rsid w:val="007C7797"/>
    <w:rsid w:val="007C77B3"/>
    <w:rsid w:val="007C7839"/>
    <w:rsid w:val="007C7950"/>
    <w:rsid w:val="007C79BA"/>
    <w:rsid w:val="007C7A06"/>
    <w:rsid w:val="007C7B30"/>
    <w:rsid w:val="007C7C40"/>
    <w:rsid w:val="007C7C91"/>
    <w:rsid w:val="007C7C99"/>
    <w:rsid w:val="007C7E35"/>
    <w:rsid w:val="007C7EA9"/>
    <w:rsid w:val="007C7F34"/>
    <w:rsid w:val="007C7F85"/>
    <w:rsid w:val="007C7FCB"/>
    <w:rsid w:val="007C7FF3"/>
    <w:rsid w:val="007D010A"/>
    <w:rsid w:val="007D010C"/>
    <w:rsid w:val="007D0114"/>
    <w:rsid w:val="007D0137"/>
    <w:rsid w:val="007D018A"/>
    <w:rsid w:val="007D0300"/>
    <w:rsid w:val="007D0367"/>
    <w:rsid w:val="007D03ED"/>
    <w:rsid w:val="007D0400"/>
    <w:rsid w:val="007D0692"/>
    <w:rsid w:val="007D06D1"/>
    <w:rsid w:val="007D0711"/>
    <w:rsid w:val="007D07D7"/>
    <w:rsid w:val="007D098A"/>
    <w:rsid w:val="007D0B00"/>
    <w:rsid w:val="007D0B20"/>
    <w:rsid w:val="007D0B48"/>
    <w:rsid w:val="007D0BE1"/>
    <w:rsid w:val="007D0CEE"/>
    <w:rsid w:val="007D0D34"/>
    <w:rsid w:val="007D0D5E"/>
    <w:rsid w:val="007D0E22"/>
    <w:rsid w:val="007D100E"/>
    <w:rsid w:val="007D1013"/>
    <w:rsid w:val="007D1075"/>
    <w:rsid w:val="007D118C"/>
    <w:rsid w:val="007D1205"/>
    <w:rsid w:val="007D1315"/>
    <w:rsid w:val="007D13D3"/>
    <w:rsid w:val="007D13F8"/>
    <w:rsid w:val="007D1443"/>
    <w:rsid w:val="007D14C7"/>
    <w:rsid w:val="007D14D2"/>
    <w:rsid w:val="007D14EA"/>
    <w:rsid w:val="007D1507"/>
    <w:rsid w:val="007D151D"/>
    <w:rsid w:val="007D164B"/>
    <w:rsid w:val="007D1745"/>
    <w:rsid w:val="007D181C"/>
    <w:rsid w:val="007D18CD"/>
    <w:rsid w:val="007D19BF"/>
    <w:rsid w:val="007D19E0"/>
    <w:rsid w:val="007D1A75"/>
    <w:rsid w:val="007D1ACC"/>
    <w:rsid w:val="007D1D85"/>
    <w:rsid w:val="007D1E64"/>
    <w:rsid w:val="007D1EB8"/>
    <w:rsid w:val="007D1F21"/>
    <w:rsid w:val="007D1FCE"/>
    <w:rsid w:val="007D20A2"/>
    <w:rsid w:val="007D20BA"/>
    <w:rsid w:val="007D2231"/>
    <w:rsid w:val="007D2245"/>
    <w:rsid w:val="007D234E"/>
    <w:rsid w:val="007D24C6"/>
    <w:rsid w:val="007D2592"/>
    <w:rsid w:val="007D25E6"/>
    <w:rsid w:val="007D25EB"/>
    <w:rsid w:val="007D2634"/>
    <w:rsid w:val="007D26DD"/>
    <w:rsid w:val="007D2739"/>
    <w:rsid w:val="007D27E2"/>
    <w:rsid w:val="007D2816"/>
    <w:rsid w:val="007D28D7"/>
    <w:rsid w:val="007D29C1"/>
    <w:rsid w:val="007D2A1A"/>
    <w:rsid w:val="007D2A20"/>
    <w:rsid w:val="007D2A47"/>
    <w:rsid w:val="007D2B2B"/>
    <w:rsid w:val="007D2B75"/>
    <w:rsid w:val="007D2C5C"/>
    <w:rsid w:val="007D2D75"/>
    <w:rsid w:val="007D2E23"/>
    <w:rsid w:val="007D2F26"/>
    <w:rsid w:val="007D2F81"/>
    <w:rsid w:val="007D303B"/>
    <w:rsid w:val="007D3100"/>
    <w:rsid w:val="007D3165"/>
    <w:rsid w:val="007D31AD"/>
    <w:rsid w:val="007D31EC"/>
    <w:rsid w:val="007D3269"/>
    <w:rsid w:val="007D3367"/>
    <w:rsid w:val="007D33CC"/>
    <w:rsid w:val="007D3530"/>
    <w:rsid w:val="007D369C"/>
    <w:rsid w:val="007D3734"/>
    <w:rsid w:val="007D3A6E"/>
    <w:rsid w:val="007D3AA2"/>
    <w:rsid w:val="007D3B1B"/>
    <w:rsid w:val="007D3C41"/>
    <w:rsid w:val="007D3CB3"/>
    <w:rsid w:val="007D3CBE"/>
    <w:rsid w:val="007D3CBF"/>
    <w:rsid w:val="007D3D10"/>
    <w:rsid w:val="007D3D96"/>
    <w:rsid w:val="007D3DE2"/>
    <w:rsid w:val="007D3E7E"/>
    <w:rsid w:val="007D3ED8"/>
    <w:rsid w:val="007D3F09"/>
    <w:rsid w:val="007D3F2B"/>
    <w:rsid w:val="007D3F8E"/>
    <w:rsid w:val="007D3F91"/>
    <w:rsid w:val="007D3FB1"/>
    <w:rsid w:val="007D3FD9"/>
    <w:rsid w:val="007D4012"/>
    <w:rsid w:val="007D40B4"/>
    <w:rsid w:val="007D4150"/>
    <w:rsid w:val="007D42C4"/>
    <w:rsid w:val="007D4321"/>
    <w:rsid w:val="007D4354"/>
    <w:rsid w:val="007D4375"/>
    <w:rsid w:val="007D439A"/>
    <w:rsid w:val="007D439E"/>
    <w:rsid w:val="007D4406"/>
    <w:rsid w:val="007D4421"/>
    <w:rsid w:val="007D447B"/>
    <w:rsid w:val="007D44BC"/>
    <w:rsid w:val="007D450E"/>
    <w:rsid w:val="007D4629"/>
    <w:rsid w:val="007D4644"/>
    <w:rsid w:val="007D4736"/>
    <w:rsid w:val="007D47FB"/>
    <w:rsid w:val="007D4801"/>
    <w:rsid w:val="007D48E1"/>
    <w:rsid w:val="007D4934"/>
    <w:rsid w:val="007D4A1F"/>
    <w:rsid w:val="007D4A60"/>
    <w:rsid w:val="007D4AF3"/>
    <w:rsid w:val="007D4B09"/>
    <w:rsid w:val="007D4B85"/>
    <w:rsid w:val="007D4C10"/>
    <w:rsid w:val="007D4C3A"/>
    <w:rsid w:val="007D4C3D"/>
    <w:rsid w:val="007D4C5C"/>
    <w:rsid w:val="007D4C96"/>
    <w:rsid w:val="007D4EC4"/>
    <w:rsid w:val="007D4F9A"/>
    <w:rsid w:val="007D504A"/>
    <w:rsid w:val="007D5053"/>
    <w:rsid w:val="007D506F"/>
    <w:rsid w:val="007D51B9"/>
    <w:rsid w:val="007D527B"/>
    <w:rsid w:val="007D52F4"/>
    <w:rsid w:val="007D5342"/>
    <w:rsid w:val="007D53AA"/>
    <w:rsid w:val="007D560C"/>
    <w:rsid w:val="007D562F"/>
    <w:rsid w:val="007D5941"/>
    <w:rsid w:val="007D597A"/>
    <w:rsid w:val="007D59F1"/>
    <w:rsid w:val="007D5A2E"/>
    <w:rsid w:val="007D5AC1"/>
    <w:rsid w:val="007D5B26"/>
    <w:rsid w:val="007D5B96"/>
    <w:rsid w:val="007D5C2F"/>
    <w:rsid w:val="007D5C9A"/>
    <w:rsid w:val="007D5CC4"/>
    <w:rsid w:val="007D5D54"/>
    <w:rsid w:val="007D5D88"/>
    <w:rsid w:val="007D5DC8"/>
    <w:rsid w:val="007D5E54"/>
    <w:rsid w:val="007D5E72"/>
    <w:rsid w:val="007D5EF6"/>
    <w:rsid w:val="007D6134"/>
    <w:rsid w:val="007D6172"/>
    <w:rsid w:val="007D627E"/>
    <w:rsid w:val="007D629D"/>
    <w:rsid w:val="007D62FA"/>
    <w:rsid w:val="007D632D"/>
    <w:rsid w:val="007D6336"/>
    <w:rsid w:val="007D63AC"/>
    <w:rsid w:val="007D6488"/>
    <w:rsid w:val="007D64CA"/>
    <w:rsid w:val="007D6570"/>
    <w:rsid w:val="007D6596"/>
    <w:rsid w:val="007D65F8"/>
    <w:rsid w:val="007D666F"/>
    <w:rsid w:val="007D674A"/>
    <w:rsid w:val="007D67A1"/>
    <w:rsid w:val="007D6848"/>
    <w:rsid w:val="007D68AC"/>
    <w:rsid w:val="007D68B4"/>
    <w:rsid w:val="007D6924"/>
    <w:rsid w:val="007D6955"/>
    <w:rsid w:val="007D6A34"/>
    <w:rsid w:val="007D6A60"/>
    <w:rsid w:val="007D6B2D"/>
    <w:rsid w:val="007D6D22"/>
    <w:rsid w:val="007D6E74"/>
    <w:rsid w:val="007D6E76"/>
    <w:rsid w:val="007D6E92"/>
    <w:rsid w:val="007D6EE2"/>
    <w:rsid w:val="007D6EEE"/>
    <w:rsid w:val="007D6EF3"/>
    <w:rsid w:val="007D6F61"/>
    <w:rsid w:val="007D6F9D"/>
    <w:rsid w:val="007D6FFB"/>
    <w:rsid w:val="007D709F"/>
    <w:rsid w:val="007D7111"/>
    <w:rsid w:val="007D7198"/>
    <w:rsid w:val="007D7255"/>
    <w:rsid w:val="007D7292"/>
    <w:rsid w:val="007D72AA"/>
    <w:rsid w:val="007D740E"/>
    <w:rsid w:val="007D7448"/>
    <w:rsid w:val="007D746A"/>
    <w:rsid w:val="007D7560"/>
    <w:rsid w:val="007D75E9"/>
    <w:rsid w:val="007D778F"/>
    <w:rsid w:val="007D78E9"/>
    <w:rsid w:val="007D78F1"/>
    <w:rsid w:val="007D79C1"/>
    <w:rsid w:val="007D79F6"/>
    <w:rsid w:val="007D7A07"/>
    <w:rsid w:val="007D7AEF"/>
    <w:rsid w:val="007D7B6B"/>
    <w:rsid w:val="007D7DC5"/>
    <w:rsid w:val="007D7DC9"/>
    <w:rsid w:val="007D7E64"/>
    <w:rsid w:val="007D7EC2"/>
    <w:rsid w:val="007D7EFE"/>
    <w:rsid w:val="007D7F6B"/>
    <w:rsid w:val="007D7FA3"/>
    <w:rsid w:val="007E00C5"/>
    <w:rsid w:val="007E00CA"/>
    <w:rsid w:val="007E0101"/>
    <w:rsid w:val="007E0194"/>
    <w:rsid w:val="007E02A2"/>
    <w:rsid w:val="007E02EC"/>
    <w:rsid w:val="007E032C"/>
    <w:rsid w:val="007E038F"/>
    <w:rsid w:val="007E03FF"/>
    <w:rsid w:val="007E0491"/>
    <w:rsid w:val="007E04DC"/>
    <w:rsid w:val="007E04F4"/>
    <w:rsid w:val="007E052E"/>
    <w:rsid w:val="007E057A"/>
    <w:rsid w:val="007E05BF"/>
    <w:rsid w:val="007E0660"/>
    <w:rsid w:val="007E0719"/>
    <w:rsid w:val="007E071A"/>
    <w:rsid w:val="007E07D9"/>
    <w:rsid w:val="007E07E9"/>
    <w:rsid w:val="007E087B"/>
    <w:rsid w:val="007E0890"/>
    <w:rsid w:val="007E096A"/>
    <w:rsid w:val="007E0995"/>
    <w:rsid w:val="007E09F2"/>
    <w:rsid w:val="007E0BA7"/>
    <w:rsid w:val="007E0BC7"/>
    <w:rsid w:val="007E0D27"/>
    <w:rsid w:val="007E0E0D"/>
    <w:rsid w:val="007E0E85"/>
    <w:rsid w:val="007E0EC7"/>
    <w:rsid w:val="007E0FB3"/>
    <w:rsid w:val="007E1085"/>
    <w:rsid w:val="007E10B3"/>
    <w:rsid w:val="007E11B5"/>
    <w:rsid w:val="007E11C6"/>
    <w:rsid w:val="007E11DF"/>
    <w:rsid w:val="007E1285"/>
    <w:rsid w:val="007E128B"/>
    <w:rsid w:val="007E13D0"/>
    <w:rsid w:val="007E147C"/>
    <w:rsid w:val="007E1535"/>
    <w:rsid w:val="007E1579"/>
    <w:rsid w:val="007E16B8"/>
    <w:rsid w:val="007E1706"/>
    <w:rsid w:val="007E1755"/>
    <w:rsid w:val="007E188A"/>
    <w:rsid w:val="007E1987"/>
    <w:rsid w:val="007E1AC4"/>
    <w:rsid w:val="007E1B2C"/>
    <w:rsid w:val="007E1B52"/>
    <w:rsid w:val="007E1C06"/>
    <w:rsid w:val="007E1D94"/>
    <w:rsid w:val="007E1DCA"/>
    <w:rsid w:val="007E1E79"/>
    <w:rsid w:val="007E1F72"/>
    <w:rsid w:val="007E1FDA"/>
    <w:rsid w:val="007E20EA"/>
    <w:rsid w:val="007E2171"/>
    <w:rsid w:val="007E22AD"/>
    <w:rsid w:val="007E22ED"/>
    <w:rsid w:val="007E22F5"/>
    <w:rsid w:val="007E23FF"/>
    <w:rsid w:val="007E2403"/>
    <w:rsid w:val="007E24A0"/>
    <w:rsid w:val="007E24CE"/>
    <w:rsid w:val="007E2508"/>
    <w:rsid w:val="007E26CC"/>
    <w:rsid w:val="007E2847"/>
    <w:rsid w:val="007E290D"/>
    <w:rsid w:val="007E2A38"/>
    <w:rsid w:val="007E2A55"/>
    <w:rsid w:val="007E2BF6"/>
    <w:rsid w:val="007E2C15"/>
    <w:rsid w:val="007E2CB5"/>
    <w:rsid w:val="007E2DC9"/>
    <w:rsid w:val="007E2E19"/>
    <w:rsid w:val="007E2EA7"/>
    <w:rsid w:val="007E2F1A"/>
    <w:rsid w:val="007E2F58"/>
    <w:rsid w:val="007E304F"/>
    <w:rsid w:val="007E30E9"/>
    <w:rsid w:val="007E30FB"/>
    <w:rsid w:val="007E3147"/>
    <w:rsid w:val="007E319F"/>
    <w:rsid w:val="007E31E4"/>
    <w:rsid w:val="007E32CA"/>
    <w:rsid w:val="007E33A3"/>
    <w:rsid w:val="007E3419"/>
    <w:rsid w:val="007E3591"/>
    <w:rsid w:val="007E35B3"/>
    <w:rsid w:val="007E3653"/>
    <w:rsid w:val="007E3744"/>
    <w:rsid w:val="007E37CE"/>
    <w:rsid w:val="007E3885"/>
    <w:rsid w:val="007E388F"/>
    <w:rsid w:val="007E38FF"/>
    <w:rsid w:val="007E396A"/>
    <w:rsid w:val="007E3AD9"/>
    <w:rsid w:val="007E3AE4"/>
    <w:rsid w:val="007E3B06"/>
    <w:rsid w:val="007E3B98"/>
    <w:rsid w:val="007E3BA3"/>
    <w:rsid w:val="007E3BEB"/>
    <w:rsid w:val="007E3DB9"/>
    <w:rsid w:val="007E3DFA"/>
    <w:rsid w:val="007E3E20"/>
    <w:rsid w:val="007E42F9"/>
    <w:rsid w:val="007E4364"/>
    <w:rsid w:val="007E4408"/>
    <w:rsid w:val="007E440A"/>
    <w:rsid w:val="007E45CB"/>
    <w:rsid w:val="007E469B"/>
    <w:rsid w:val="007E46EC"/>
    <w:rsid w:val="007E472E"/>
    <w:rsid w:val="007E4848"/>
    <w:rsid w:val="007E484D"/>
    <w:rsid w:val="007E48FC"/>
    <w:rsid w:val="007E4905"/>
    <w:rsid w:val="007E4906"/>
    <w:rsid w:val="007E49C6"/>
    <w:rsid w:val="007E4D60"/>
    <w:rsid w:val="007E4D62"/>
    <w:rsid w:val="007E4DBF"/>
    <w:rsid w:val="007E4F75"/>
    <w:rsid w:val="007E4FD8"/>
    <w:rsid w:val="007E5054"/>
    <w:rsid w:val="007E5076"/>
    <w:rsid w:val="007E522D"/>
    <w:rsid w:val="007E52E4"/>
    <w:rsid w:val="007E53E6"/>
    <w:rsid w:val="007E543F"/>
    <w:rsid w:val="007E5537"/>
    <w:rsid w:val="007E5582"/>
    <w:rsid w:val="007E5697"/>
    <w:rsid w:val="007E582D"/>
    <w:rsid w:val="007E5878"/>
    <w:rsid w:val="007E58D0"/>
    <w:rsid w:val="007E58FA"/>
    <w:rsid w:val="007E5A19"/>
    <w:rsid w:val="007E5A68"/>
    <w:rsid w:val="007E5AE0"/>
    <w:rsid w:val="007E5AEB"/>
    <w:rsid w:val="007E5AEE"/>
    <w:rsid w:val="007E5B1B"/>
    <w:rsid w:val="007E5B23"/>
    <w:rsid w:val="007E5BF3"/>
    <w:rsid w:val="007E5C3A"/>
    <w:rsid w:val="007E5C50"/>
    <w:rsid w:val="007E5C8C"/>
    <w:rsid w:val="007E5D74"/>
    <w:rsid w:val="007E5DAB"/>
    <w:rsid w:val="007E5E40"/>
    <w:rsid w:val="007E5EEC"/>
    <w:rsid w:val="007E5FF1"/>
    <w:rsid w:val="007E6001"/>
    <w:rsid w:val="007E601D"/>
    <w:rsid w:val="007E60F1"/>
    <w:rsid w:val="007E6100"/>
    <w:rsid w:val="007E613C"/>
    <w:rsid w:val="007E62C2"/>
    <w:rsid w:val="007E63CC"/>
    <w:rsid w:val="007E64C2"/>
    <w:rsid w:val="007E64C3"/>
    <w:rsid w:val="007E65F7"/>
    <w:rsid w:val="007E669A"/>
    <w:rsid w:val="007E66DA"/>
    <w:rsid w:val="007E66E1"/>
    <w:rsid w:val="007E66F1"/>
    <w:rsid w:val="007E677D"/>
    <w:rsid w:val="007E6838"/>
    <w:rsid w:val="007E68AD"/>
    <w:rsid w:val="007E6A09"/>
    <w:rsid w:val="007E6A0E"/>
    <w:rsid w:val="007E6A4D"/>
    <w:rsid w:val="007E6A6B"/>
    <w:rsid w:val="007E6A7C"/>
    <w:rsid w:val="007E6B39"/>
    <w:rsid w:val="007E6BC2"/>
    <w:rsid w:val="007E6C53"/>
    <w:rsid w:val="007E6D0D"/>
    <w:rsid w:val="007E6D86"/>
    <w:rsid w:val="007E6D91"/>
    <w:rsid w:val="007E6EE0"/>
    <w:rsid w:val="007E6F44"/>
    <w:rsid w:val="007E7092"/>
    <w:rsid w:val="007E709A"/>
    <w:rsid w:val="007E716F"/>
    <w:rsid w:val="007E71ED"/>
    <w:rsid w:val="007E71FF"/>
    <w:rsid w:val="007E7252"/>
    <w:rsid w:val="007E7293"/>
    <w:rsid w:val="007E732F"/>
    <w:rsid w:val="007E7387"/>
    <w:rsid w:val="007E738D"/>
    <w:rsid w:val="007E7400"/>
    <w:rsid w:val="007E7402"/>
    <w:rsid w:val="007E7447"/>
    <w:rsid w:val="007E7452"/>
    <w:rsid w:val="007E75EE"/>
    <w:rsid w:val="007E765B"/>
    <w:rsid w:val="007E76B0"/>
    <w:rsid w:val="007E7824"/>
    <w:rsid w:val="007E78ED"/>
    <w:rsid w:val="007E7AFE"/>
    <w:rsid w:val="007E7B00"/>
    <w:rsid w:val="007E7C5E"/>
    <w:rsid w:val="007E7CA5"/>
    <w:rsid w:val="007E7E2C"/>
    <w:rsid w:val="007E7EAC"/>
    <w:rsid w:val="007E7F2D"/>
    <w:rsid w:val="007E7F49"/>
    <w:rsid w:val="007E7F60"/>
    <w:rsid w:val="007E7FE0"/>
    <w:rsid w:val="007F008C"/>
    <w:rsid w:val="007F014D"/>
    <w:rsid w:val="007F0169"/>
    <w:rsid w:val="007F0180"/>
    <w:rsid w:val="007F0190"/>
    <w:rsid w:val="007F01D8"/>
    <w:rsid w:val="007F02A5"/>
    <w:rsid w:val="007F046E"/>
    <w:rsid w:val="007F0487"/>
    <w:rsid w:val="007F04DB"/>
    <w:rsid w:val="007F05BE"/>
    <w:rsid w:val="007F064B"/>
    <w:rsid w:val="007F07A9"/>
    <w:rsid w:val="007F0829"/>
    <w:rsid w:val="007F08B3"/>
    <w:rsid w:val="007F095C"/>
    <w:rsid w:val="007F0A14"/>
    <w:rsid w:val="007F0AB5"/>
    <w:rsid w:val="007F0C37"/>
    <w:rsid w:val="007F0C66"/>
    <w:rsid w:val="007F0C71"/>
    <w:rsid w:val="007F0C7F"/>
    <w:rsid w:val="007F0CC4"/>
    <w:rsid w:val="007F0CE0"/>
    <w:rsid w:val="007F0DEE"/>
    <w:rsid w:val="007F0E0C"/>
    <w:rsid w:val="007F0E9C"/>
    <w:rsid w:val="007F0EC4"/>
    <w:rsid w:val="007F0F8F"/>
    <w:rsid w:val="007F118F"/>
    <w:rsid w:val="007F11E9"/>
    <w:rsid w:val="007F12A8"/>
    <w:rsid w:val="007F14AF"/>
    <w:rsid w:val="007F14C8"/>
    <w:rsid w:val="007F16B2"/>
    <w:rsid w:val="007F1745"/>
    <w:rsid w:val="007F1768"/>
    <w:rsid w:val="007F189A"/>
    <w:rsid w:val="007F196B"/>
    <w:rsid w:val="007F19B2"/>
    <w:rsid w:val="007F1AFF"/>
    <w:rsid w:val="007F1B13"/>
    <w:rsid w:val="007F1B34"/>
    <w:rsid w:val="007F1CB2"/>
    <w:rsid w:val="007F1D21"/>
    <w:rsid w:val="007F1EC5"/>
    <w:rsid w:val="007F1EEC"/>
    <w:rsid w:val="007F1F37"/>
    <w:rsid w:val="007F1FC1"/>
    <w:rsid w:val="007F2017"/>
    <w:rsid w:val="007F21CA"/>
    <w:rsid w:val="007F227F"/>
    <w:rsid w:val="007F230E"/>
    <w:rsid w:val="007F248D"/>
    <w:rsid w:val="007F249B"/>
    <w:rsid w:val="007F2549"/>
    <w:rsid w:val="007F2731"/>
    <w:rsid w:val="007F2798"/>
    <w:rsid w:val="007F27BB"/>
    <w:rsid w:val="007F27CC"/>
    <w:rsid w:val="007F281D"/>
    <w:rsid w:val="007F2830"/>
    <w:rsid w:val="007F284B"/>
    <w:rsid w:val="007F2851"/>
    <w:rsid w:val="007F2864"/>
    <w:rsid w:val="007F2872"/>
    <w:rsid w:val="007F29A8"/>
    <w:rsid w:val="007F2A8F"/>
    <w:rsid w:val="007F2A9D"/>
    <w:rsid w:val="007F2B85"/>
    <w:rsid w:val="007F2BAB"/>
    <w:rsid w:val="007F2BB7"/>
    <w:rsid w:val="007F2C3E"/>
    <w:rsid w:val="007F2CFC"/>
    <w:rsid w:val="007F2D3F"/>
    <w:rsid w:val="007F2D7D"/>
    <w:rsid w:val="007F2DA1"/>
    <w:rsid w:val="007F2DD3"/>
    <w:rsid w:val="007F2FD0"/>
    <w:rsid w:val="007F2FEC"/>
    <w:rsid w:val="007F3073"/>
    <w:rsid w:val="007F31D1"/>
    <w:rsid w:val="007F31F6"/>
    <w:rsid w:val="007F328E"/>
    <w:rsid w:val="007F32A2"/>
    <w:rsid w:val="007F34AD"/>
    <w:rsid w:val="007F34C2"/>
    <w:rsid w:val="007F34DC"/>
    <w:rsid w:val="007F3615"/>
    <w:rsid w:val="007F362F"/>
    <w:rsid w:val="007F3731"/>
    <w:rsid w:val="007F3743"/>
    <w:rsid w:val="007F3800"/>
    <w:rsid w:val="007F3835"/>
    <w:rsid w:val="007F387F"/>
    <w:rsid w:val="007F3891"/>
    <w:rsid w:val="007F3896"/>
    <w:rsid w:val="007F3964"/>
    <w:rsid w:val="007F39F0"/>
    <w:rsid w:val="007F3B54"/>
    <w:rsid w:val="007F3C5D"/>
    <w:rsid w:val="007F3D11"/>
    <w:rsid w:val="007F3D9F"/>
    <w:rsid w:val="007F3DC5"/>
    <w:rsid w:val="007F3E73"/>
    <w:rsid w:val="007F3E96"/>
    <w:rsid w:val="007F3FD6"/>
    <w:rsid w:val="007F403F"/>
    <w:rsid w:val="007F419B"/>
    <w:rsid w:val="007F4262"/>
    <w:rsid w:val="007F4360"/>
    <w:rsid w:val="007F4382"/>
    <w:rsid w:val="007F44B2"/>
    <w:rsid w:val="007F4512"/>
    <w:rsid w:val="007F4597"/>
    <w:rsid w:val="007F461B"/>
    <w:rsid w:val="007F466D"/>
    <w:rsid w:val="007F4697"/>
    <w:rsid w:val="007F4764"/>
    <w:rsid w:val="007F47CD"/>
    <w:rsid w:val="007F49BD"/>
    <w:rsid w:val="007F49CB"/>
    <w:rsid w:val="007F4A2D"/>
    <w:rsid w:val="007F4A9A"/>
    <w:rsid w:val="007F4AFA"/>
    <w:rsid w:val="007F4B43"/>
    <w:rsid w:val="007F4B88"/>
    <w:rsid w:val="007F4CE9"/>
    <w:rsid w:val="007F4D61"/>
    <w:rsid w:val="007F4DC1"/>
    <w:rsid w:val="007F4E51"/>
    <w:rsid w:val="007F4F0C"/>
    <w:rsid w:val="007F4F4D"/>
    <w:rsid w:val="007F4FCD"/>
    <w:rsid w:val="007F4FEA"/>
    <w:rsid w:val="007F5025"/>
    <w:rsid w:val="007F502D"/>
    <w:rsid w:val="007F5031"/>
    <w:rsid w:val="007F5095"/>
    <w:rsid w:val="007F513F"/>
    <w:rsid w:val="007F516B"/>
    <w:rsid w:val="007F52D2"/>
    <w:rsid w:val="007F5521"/>
    <w:rsid w:val="007F553F"/>
    <w:rsid w:val="007F5730"/>
    <w:rsid w:val="007F5775"/>
    <w:rsid w:val="007F57C0"/>
    <w:rsid w:val="007F5864"/>
    <w:rsid w:val="007F58CB"/>
    <w:rsid w:val="007F592D"/>
    <w:rsid w:val="007F5946"/>
    <w:rsid w:val="007F59B1"/>
    <w:rsid w:val="007F59B8"/>
    <w:rsid w:val="007F5A3F"/>
    <w:rsid w:val="007F5A6C"/>
    <w:rsid w:val="007F5A8A"/>
    <w:rsid w:val="007F5B38"/>
    <w:rsid w:val="007F5B6F"/>
    <w:rsid w:val="007F5C51"/>
    <w:rsid w:val="007F5F69"/>
    <w:rsid w:val="007F5FD3"/>
    <w:rsid w:val="007F6145"/>
    <w:rsid w:val="007F615C"/>
    <w:rsid w:val="007F6168"/>
    <w:rsid w:val="007F619E"/>
    <w:rsid w:val="007F62BD"/>
    <w:rsid w:val="007F6387"/>
    <w:rsid w:val="007F645A"/>
    <w:rsid w:val="007F654E"/>
    <w:rsid w:val="007F65CC"/>
    <w:rsid w:val="007F666C"/>
    <w:rsid w:val="007F6848"/>
    <w:rsid w:val="007F6916"/>
    <w:rsid w:val="007F698D"/>
    <w:rsid w:val="007F69C6"/>
    <w:rsid w:val="007F69FF"/>
    <w:rsid w:val="007F6A14"/>
    <w:rsid w:val="007F6AE3"/>
    <w:rsid w:val="007F6B6C"/>
    <w:rsid w:val="007F6BD3"/>
    <w:rsid w:val="007F6C07"/>
    <w:rsid w:val="007F6C47"/>
    <w:rsid w:val="007F6D12"/>
    <w:rsid w:val="007F6D1B"/>
    <w:rsid w:val="007F6DF2"/>
    <w:rsid w:val="007F6E91"/>
    <w:rsid w:val="007F6E9B"/>
    <w:rsid w:val="007F6F17"/>
    <w:rsid w:val="007F6FAB"/>
    <w:rsid w:val="007F6FCC"/>
    <w:rsid w:val="007F6FCF"/>
    <w:rsid w:val="007F6FFD"/>
    <w:rsid w:val="007F70F5"/>
    <w:rsid w:val="007F71B1"/>
    <w:rsid w:val="007F71FE"/>
    <w:rsid w:val="007F724D"/>
    <w:rsid w:val="007F7305"/>
    <w:rsid w:val="007F732B"/>
    <w:rsid w:val="007F7423"/>
    <w:rsid w:val="007F7439"/>
    <w:rsid w:val="007F74D3"/>
    <w:rsid w:val="007F755C"/>
    <w:rsid w:val="007F75F0"/>
    <w:rsid w:val="007F7636"/>
    <w:rsid w:val="007F76BA"/>
    <w:rsid w:val="007F7748"/>
    <w:rsid w:val="007F782B"/>
    <w:rsid w:val="007F78D0"/>
    <w:rsid w:val="007F7A61"/>
    <w:rsid w:val="007F7AD6"/>
    <w:rsid w:val="007F7B2A"/>
    <w:rsid w:val="007F7BF6"/>
    <w:rsid w:val="007F7C1D"/>
    <w:rsid w:val="007F7C45"/>
    <w:rsid w:val="007F7C4A"/>
    <w:rsid w:val="007F7C87"/>
    <w:rsid w:val="007F7C97"/>
    <w:rsid w:val="007F7C9C"/>
    <w:rsid w:val="007F7CA6"/>
    <w:rsid w:val="007F7CB4"/>
    <w:rsid w:val="007F7DC2"/>
    <w:rsid w:val="007F7E3D"/>
    <w:rsid w:val="007F7FAA"/>
    <w:rsid w:val="007F7FAB"/>
    <w:rsid w:val="0080019D"/>
    <w:rsid w:val="00800364"/>
    <w:rsid w:val="00800381"/>
    <w:rsid w:val="008003D0"/>
    <w:rsid w:val="008003D4"/>
    <w:rsid w:val="00800489"/>
    <w:rsid w:val="008004B7"/>
    <w:rsid w:val="00800596"/>
    <w:rsid w:val="008005BE"/>
    <w:rsid w:val="008005C1"/>
    <w:rsid w:val="0080087D"/>
    <w:rsid w:val="008008BA"/>
    <w:rsid w:val="00800917"/>
    <w:rsid w:val="00800991"/>
    <w:rsid w:val="0080099E"/>
    <w:rsid w:val="00800A93"/>
    <w:rsid w:val="00800A98"/>
    <w:rsid w:val="00800AE2"/>
    <w:rsid w:val="00800B7F"/>
    <w:rsid w:val="00800B89"/>
    <w:rsid w:val="00800C2C"/>
    <w:rsid w:val="00800C32"/>
    <w:rsid w:val="00800D10"/>
    <w:rsid w:val="00800DA3"/>
    <w:rsid w:val="00800E84"/>
    <w:rsid w:val="008011AA"/>
    <w:rsid w:val="008011F9"/>
    <w:rsid w:val="008011FC"/>
    <w:rsid w:val="0080127C"/>
    <w:rsid w:val="008012C5"/>
    <w:rsid w:val="0080154A"/>
    <w:rsid w:val="00801594"/>
    <w:rsid w:val="008016A3"/>
    <w:rsid w:val="008016B2"/>
    <w:rsid w:val="008016F9"/>
    <w:rsid w:val="0080180D"/>
    <w:rsid w:val="008019B5"/>
    <w:rsid w:val="00801A7B"/>
    <w:rsid w:val="00801B75"/>
    <w:rsid w:val="00801C60"/>
    <w:rsid w:val="00801D69"/>
    <w:rsid w:val="00801D8D"/>
    <w:rsid w:val="00801E45"/>
    <w:rsid w:val="00801E76"/>
    <w:rsid w:val="00801ECB"/>
    <w:rsid w:val="00801F79"/>
    <w:rsid w:val="00802013"/>
    <w:rsid w:val="0080206D"/>
    <w:rsid w:val="008020BA"/>
    <w:rsid w:val="008020CD"/>
    <w:rsid w:val="00802183"/>
    <w:rsid w:val="0080218E"/>
    <w:rsid w:val="00802231"/>
    <w:rsid w:val="00802266"/>
    <w:rsid w:val="008023BD"/>
    <w:rsid w:val="008024D1"/>
    <w:rsid w:val="008024F5"/>
    <w:rsid w:val="00802504"/>
    <w:rsid w:val="008025B1"/>
    <w:rsid w:val="00802686"/>
    <w:rsid w:val="008026AB"/>
    <w:rsid w:val="008026E3"/>
    <w:rsid w:val="008027F5"/>
    <w:rsid w:val="008027FF"/>
    <w:rsid w:val="00802817"/>
    <w:rsid w:val="00802AC9"/>
    <w:rsid w:val="00802AFF"/>
    <w:rsid w:val="00802B12"/>
    <w:rsid w:val="00802B1D"/>
    <w:rsid w:val="00802B9A"/>
    <w:rsid w:val="00802BCF"/>
    <w:rsid w:val="00802C1B"/>
    <w:rsid w:val="00802D4E"/>
    <w:rsid w:val="00802D56"/>
    <w:rsid w:val="00802E12"/>
    <w:rsid w:val="00802EB0"/>
    <w:rsid w:val="00802F52"/>
    <w:rsid w:val="00802FF6"/>
    <w:rsid w:val="00803017"/>
    <w:rsid w:val="00803076"/>
    <w:rsid w:val="008030C4"/>
    <w:rsid w:val="00803193"/>
    <w:rsid w:val="008031E7"/>
    <w:rsid w:val="00803286"/>
    <w:rsid w:val="008032B0"/>
    <w:rsid w:val="00803353"/>
    <w:rsid w:val="00803357"/>
    <w:rsid w:val="00803380"/>
    <w:rsid w:val="00803395"/>
    <w:rsid w:val="00803398"/>
    <w:rsid w:val="0080344A"/>
    <w:rsid w:val="008034A5"/>
    <w:rsid w:val="008035B8"/>
    <w:rsid w:val="008035F8"/>
    <w:rsid w:val="00803661"/>
    <w:rsid w:val="00803682"/>
    <w:rsid w:val="008037B5"/>
    <w:rsid w:val="00803AF2"/>
    <w:rsid w:val="00803BFA"/>
    <w:rsid w:val="00803C75"/>
    <w:rsid w:val="00803C8F"/>
    <w:rsid w:val="00803CBB"/>
    <w:rsid w:val="00803D04"/>
    <w:rsid w:val="00803DF1"/>
    <w:rsid w:val="00803DFE"/>
    <w:rsid w:val="00803E1F"/>
    <w:rsid w:val="00803E24"/>
    <w:rsid w:val="00803E34"/>
    <w:rsid w:val="00803F68"/>
    <w:rsid w:val="00803F6D"/>
    <w:rsid w:val="0080402C"/>
    <w:rsid w:val="00804091"/>
    <w:rsid w:val="00804199"/>
    <w:rsid w:val="008041EC"/>
    <w:rsid w:val="00804420"/>
    <w:rsid w:val="00804434"/>
    <w:rsid w:val="0080447E"/>
    <w:rsid w:val="008044E3"/>
    <w:rsid w:val="00804502"/>
    <w:rsid w:val="008045AF"/>
    <w:rsid w:val="0080467F"/>
    <w:rsid w:val="008046B4"/>
    <w:rsid w:val="0080470E"/>
    <w:rsid w:val="0080491F"/>
    <w:rsid w:val="00804A37"/>
    <w:rsid w:val="00804A71"/>
    <w:rsid w:val="00804A91"/>
    <w:rsid w:val="00804A9F"/>
    <w:rsid w:val="00804B4C"/>
    <w:rsid w:val="00804B86"/>
    <w:rsid w:val="00804C05"/>
    <w:rsid w:val="00804C63"/>
    <w:rsid w:val="00804C96"/>
    <w:rsid w:val="00804CB1"/>
    <w:rsid w:val="00804CCE"/>
    <w:rsid w:val="00804DE6"/>
    <w:rsid w:val="00804DEE"/>
    <w:rsid w:val="00804E43"/>
    <w:rsid w:val="00804E68"/>
    <w:rsid w:val="00804F55"/>
    <w:rsid w:val="0080510F"/>
    <w:rsid w:val="00805141"/>
    <w:rsid w:val="0080520E"/>
    <w:rsid w:val="00805227"/>
    <w:rsid w:val="00805364"/>
    <w:rsid w:val="00805392"/>
    <w:rsid w:val="0080547E"/>
    <w:rsid w:val="0080583D"/>
    <w:rsid w:val="00805855"/>
    <w:rsid w:val="008058BF"/>
    <w:rsid w:val="00805972"/>
    <w:rsid w:val="008059EB"/>
    <w:rsid w:val="00805A6E"/>
    <w:rsid w:val="00805A7C"/>
    <w:rsid w:val="00805ABE"/>
    <w:rsid w:val="00805B06"/>
    <w:rsid w:val="00805B9C"/>
    <w:rsid w:val="00805BD3"/>
    <w:rsid w:val="00805C08"/>
    <w:rsid w:val="00805E38"/>
    <w:rsid w:val="00805E80"/>
    <w:rsid w:val="00805F8F"/>
    <w:rsid w:val="00806046"/>
    <w:rsid w:val="00806075"/>
    <w:rsid w:val="0080608D"/>
    <w:rsid w:val="008060EC"/>
    <w:rsid w:val="00806140"/>
    <w:rsid w:val="008061F6"/>
    <w:rsid w:val="00806231"/>
    <w:rsid w:val="008062C8"/>
    <w:rsid w:val="00806317"/>
    <w:rsid w:val="00806377"/>
    <w:rsid w:val="008063E6"/>
    <w:rsid w:val="00806408"/>
    <w:rsid w:val="0080643D"/>
    <w:rsid w:val="00806559"/>
    <w:rsid w:val="00806578"/>
    <w:rsid w:val="00806592"/>
    <w:rsid w:val="008067A4"/>
    <w:rsid w:val="008067C7"/>
    <w:rsid w:val="008068B8"/>
    <w:rsid w:val="00806904"/>
    <w:rsid w:val="00806929"/>
    <w:rsid w:val="0080694A"/>
    <w:rsid w:val="0080695F"/>
    <w:rsid w:val="0080696F"/>
    <w:rsid w:val="008069BC"/>
    <w:rsid w:val="00806A0B"/>
    <w:rsid w:val="00806A4B"/>
    <w:rsid w:val="00806AAC"/>
    <w:rsid w:val="00806AD6"/>
    <w:rsid w:val="00806BCC"/>
    <w:rsid w:val="00806D34"/>
    <w:rsid w:val="00806DC8"/>
    <w:rsid w:val="00806DE8"/>
    <w:rsid w:val="00806E35"/>
    <w:rsid w:val="00806EF5"/>
    <w:rsid w:val="00807051"/>
    <w:rsid w:val="0080708B"/>
    <w:rsid w:val="008070B7"/>
    <w:rsid w:val="0080719F"/>
    <w:rsid w:val="00807375"/>
    <w:rsid w:val="00807459"/>
    <w:rsid w:val="0080749F"/>
    <w:rsid w:val="008074B8"/>
    <w:rsid w:val="008074BF"/>
    <w:rsid w:val="00807524"/>
    <w:rsid w:val="00807542"/>
    <w:rsid w:val="00807549"/>
    <w:rsid w:val="0080757A"/>
    <w:rsid w:val="00807588"/>
    <w:rsid w:val="0080762F"/>
    <w:rsid w:val="008076AC"/>
    <w:rsid w:val="0080771B"/>
    <w:rsid w:val="00807725"/>
    <w:rsid w:val="00807777"/>
    <w:rsid w:val="008077F0"/>
    <w:rsid w:val="00807846"/>
    <w:rsid w:val="0080785B"/>
    <w:rsid w:val="0080786C"/>
    <w:rsid w:val="00807890"/>
    <w:rsid w:val="00807969"/>
    <w:rsid w:val="0080796B"/>
    <w:rsid w:val="00807BD4"/>
    <w:rsid w:val="00807C1B"/>
    <w:rsid w:val="00807C53"/>
    <w:rsid w:val="00807C7A"/>
    <w:rsid w:val="00807CC6"/>
    <w:rsid w:val="00807D4B"/>
    <w:rsid w:val="00807DA9"/>
    <w:rsid w:val="00807E70"/>
    <w:rsid w:val="00807F16"/>
    <w:rsid w:val="00807F3E"/>
    <w:rsid w:val="00807FE8"/>
    <w:rsid w:val="00810009"/>
    <w:rsid w:val="00810055"/>
    <w:rsid w:val="0081006C"/>
    <w:rsid w:val="0081006E"/>
    <w:rsid w:val="00810171"/>
    <w:rsid w:val="008102BE"/>
    <w:rsid w:val="008102C7"/>
    <w:rsid w:val="008102F4"/>
    <w:rsid w:val="00810305"/>
    <w:rsid w:val="00810518"/>
    <w:rsid w:val="00810655"/>
    <w:rsid w:val="0081068D"/>
    <w:rsid w:val="008106B6"/>
    <w:rsid w:val="00810718"/>
    <w:rsid w:val="00810791"/>
    <w:rsid w:val="00810942"/>
    <w:rsid w:val="008109AF"/>
    <w:rsid w:val="00810A78"/>
    <w:rsid w:val="00810AA6"/>
    <w:rsid w:val="00810ABD"/>
    <w:rsid w:val="00810B2D"/>
    <w:rsid w:val="00810B47"/>
    <w:rsid w:val="00810BFB"/>
    <w:rsid w:val="00810C5B"/>
    <w:rsid w:val="00810CFC"/>
    <w:rsid w:val="00810D25"/>
    <w:rsid w:val="00810D4A"/>
    <w:rsid w:val="00810D82"/>
    <w:rsid w:val="00810DEF"/>
    <w:rsid w:val="00810E14"/>
    <w:rsid w:val="00810E2E"/>
    <w:rsid w:val="00810E60"/>
    <w:rsid w:val="00810E6A"/>
    <w:rsid w:val="00810E7A"/>
    <w:rsid w:val="00810EC6"/>
    <w:rsid w:val="00810F2B"/>
    <w:rsid w:val="00811008"/>
    <w:rsid w:val="008110D7"/>
    <w:rsid w:val="00811171"/>
    <w:rsid w:val="0081119B"/>
    <w:rsid w:val="00811337"/>
    <w:rsid w:val="00811470"/>
    <w:rsid w:val="00811549"/>
    <w:rsid w:val="008116A4"/>
    <w:rsid w:val="008116E4"/>
    <w:rsid w:val="008116FF"/>
    <w:rsid w:val="00811736"/>
    <w:rsid w:val="00811739"/>
    <w:rsid w:val="008118BA"/>
    <w:rsid w:val="00811938"/>
    <w:rsid w:val="008119E0"/>
    <w:rsid w:val="008119E6"/>
    <w:rsid w:val="00811A6B"/>
    <w:rsid w:val="00811B13"/>
    <w:rsid w:val="00811BAA"/>
    <w:rsid w:val="00811BC8"/>
    <w:rsid w:val="00811D0F"/>
    <w:rsid w:val="00811D19"/>
    <w:rsid w:val="00811D1F"/>
    <w:rsid w:val="00811DA0"/>
    <w:rsid w:val="00811DE0"/>
    <w:rsid w:val="00811DF4"/>
    <w:rsid w:val="00811E49"/>
    <w:rsid w:val="00811E56"/>
    <w:rsid w:val="00811F3B"/>
    <w:rsid w:val="00812002"/>
    <w:rsid w:val="0081212E"/>
    <w:rsid w:val="0081236D"/>
    <w:rsid w:val="008123BF"/>
    <w:rsid w:val="008124A7"/>
    <w:rsid w:val="0081253F"/>
    <w:rsid w:val="0081254C"/>
    <w:rsid w:val="00812756"/>
    <w:rsid w:val="00812791"/>
    <w:rsid w:val="0081284E"/>
    <w:rsid w:val="00812858"/>
    <w:rsid w:val="00812939"/>
    <w:rsid w:val="008129EB"/>
    <w:rsid w:val="00812AAB"/>
    <w:rsid w:val="00812D5F"/>
    <w:rsid w:val="00812DDA"/>
    <w:rsid w:val="00812E2C"/>
    <w:rsid w:val="00812EF5"/>
    <w:rsid w:val="00812F75"/>
    <w:rsid w:val="00812FEF"/>
    <w:rsid w:val="0081311C"/>
    <w:rsid w:val="00813126"/>
    <w:rsid w:val="0081323E"/>
    <w:rsid w:val="008132C1"/>
    <w:rsid w:val="008134A2"/>
    <w:rsid w:val="0081353F"/>
    <w:rsid w:val="0081357F"/>
    <w:rsid w:val="008135B6"/>
    <w:rsid w:val="008135C3"/>
    <w:rsid w:val="00813611"/>
    <w:rsid w:val="0081364F"/>
    <w:rsid w:val="008136DA"/>
    <w:rsid w:val="008137D4"/>
    <w:rsid w:val="008137D6"/>
    <w:rsid w:val="00813804"/>
    <w:rsid w:val="008138B4"/>
    <w:rsid w:val="00813927"/>
    <w:rsid w:val="0081394A"/>
    <w:rsid w:val="008139A5"/>
    <w:rsid w:val="008139B7"/>
    <w:rsid w:val="00813B99"/>
    <w:rsid w:val="00813BAC"/>
    <w:rsid w:val="00813CCE"/>
    <w:rsid w:val="00813CF5"/>
    <w:rsid w:val="00813D94"/>
    <w:rsid w:val="00813DA3"/>
    <w:rsid w:val="00813E2E"/>
    <w:rsid w:val="00813E60"/>
    <w:rsid w:val="00813E68"/>
    <w:rsid w:val="00813E84"/>
    <w:rsid w:val="00813F09"/>
    <w:rsid w:val="00813F90"/>
    <w:rsid w:val="00814023"/>
    <w:rsid w:val="00814094"/>
    <w:rsid w:val="0081409E"/>
    <w:rsid w:val="008141F2"/>
    <w:rsid w:val="00814338"/>
    <w:rsid w:val="0081435B"/>
    <w:rsid w:val="00814531"/>
    <w:rsid w:val="008145B1"/>
    <w:rsid w:val="00814645"/>
    <w:rsid w:val="0081471E"/>
    <w:rsid w:val="0081475A"/>
    <w:rsid w:val="00814791"/>
    <w:rsid w:val="008147E5"/>
    <w:rsid w:val="008147EC"/>
    <w:rsid w:val="00814854"/>
    <w:rsid w:val="008148A0"/>
    <w:rsid w:val="008148A5"/>
    <w:rsid w:val="008148EB"/>
    <w:rsid w:val="0081493E"/>
    <w:rsid w:val="00814950"/>
    <w:rsid w:val="00814959"/>
    <w:rsid w:val="0081498F"/>
    <w:rsid w:val="00814A5E"/>
    <w:rsid w:val="00814AA9"/>
    <w:rsid w:val="00814B89"/>
    <w:rsid w:val="00814B97"/>
    <w:rsid w:val="00814BD6"/>
    <w:rsid w:val="00814BDD"/>
    <w:rsid w:val="00814CE0"/>
    <w:rsid w:val="00814D0F"/>
    <w:rsid w:val="00814D34"/>
    <w:rsid w:val="00814EA8"/>
    <w:rsid w:val="00814EC6"/>
    <w:rsid w:val="00814EDF"/>
    <w:rsid w:val="00814FEF"/>
    <w:rsid w:val="00815075"/>
    <w:rsid w:val="008150C5"/>
    <w:rsid w:val="00815176"/>
    <w:rsid w:val="008151C1"/>
    <w:rsid w:val="00815263"/>
    <w:rsid w:val="0081534F"/>
    <w:rsid w:val="00815379"/>
    <w:rsid w:val="00815381"/>
    <w:rsid w:val="008153F1"/>
    <w:rsid w:val="00815548"/>
    <w:rsid w:val="00815582"/>
    <w:rsid w:val="00815634"/>
    <w:rsid w:val="008159F9"/>
    <w:rsid w:val="00815A55"/>
    <w:rsid w:val="00815A77"/>
    <w:rsid w:val="00815ACB"/>
    <w:rsid w:val="00815C82"/>
    <w:rsid w:val="00815DF8"/>
    <w:rsid w:val="00815F1B"/>
    <w:rsid w:val="00815F65"/>
    <w:rsid w:val="00815F98"/>
    <w:rsid w:val="00815FEA"/>
    <w:rsid w:val="008160A0"/>
    <w:rsid w:val="008160E8"/>
    <w:rsid w:val="00816106"/>
    <w:rsid w:val="00816125"/>
    <w:rsid w:val="008161EE"/>
    <w:rsid w:val="0081624C"/>
    <w:rsid w:val="00816258"/>
    <w:rsid w:val="008162A2"/>
    <w:rsid w:val="008163C7"/>
    <w:rsid w:val="0081640B"/>
    <w:rsid w:val="008164E4"/>
    <w:rsid w:val="008165D3"/>
    <w:rsid w:val="008166FD"/>
    <w:rsid w:val="008167C3"/>
    <w:rsid w:val="00816841"/>
    <w:rsid w:val="00816849"/>
    <w:rsid w:val="008168AD"/>
    <w:rsid w:val="00816916"/>
    <w:rsid w:val="00816963"/>
    <w:rsid w:val="008169C1"/>
    <w:rsid w:val="00816A36"/>
    <w:rsid w:val="00816A58"/>
    <w:rsid w:val="00816A9C"/>
    <w:rsid w:val="00816AC1"/>
    <w:rsid w:val="00816B2C"/>
    <w:rsid w:val="00816B32"/>
    <w:rsid w:val="00816B3E"/>
    <w:rsid w:val="00816B82"/>
    <w:rsid w:val="00816D24"/>
    <w:rsid w:val="00816EBD"/>
    <w:rsid w:val="00816F61"/>
    <w:rsid w:val="00816FD6"/>
    <w:rsid w:val="0081702A"/>
    <w:rsid w:val="0081704A"/>
    <w:rsid w:val="00817080"/>
    <w:rsid w:val="00817161"/>
    <w:rsid w:val="00817180"/>
    <w:rsid w:val="00817199"/>
    <w:rsid w:val="008172D4"/>
    <w:rsid w:val="00817350"/>
    <w:rsid w:val="0081737E"/>
    <w:rsid w:val="00817469"/>
    <w:rsid w:val="0081749D"/>
    <w:rsid w:val="008177B2"/>
    <w:rsid w:val="008177CD"/>
    <w:rsid w:val="00817830"/>
    <w:rsid w:val="008179CD"/>
    <w:rsid w:val="00817B0B"/>
    <w:rsid w:val="00817B6A"/>
    <w:rsid w:val="00817B9C"/>
    <w:rsid w:val="00817BA1"/>
    <w:rsid w:val="00817BC3"/>
    <w:rsid w:val="00817BE5"/>
    <w:rsid w:val="00817C85"/>
    <w:rsid w:val="00817CD7"/>
    <w:rsid w:val="00817D8C"/>
    <w:rsid w:val="00817E21"/>
    <w:rsid w:val="00817EC5"/>
    <w:rsid w:val="00817F9B"/>
    <w:rsid w:val="00817FCC"/>
    <w:rsid w:val="008200D7"/>
    <w:rsid w:val="008201FC"/>
    <w:rsid w:val="0082023C"/>
    <w:rsid w:val="0082023D"/>
    <w:rsid w:val="00820541"/>
    <w:rsid w:val="008205BC"/>
    <w:rsid w:val="008205DF"/>
    <w:rsid w:val="00820630"/>
    <w:rsid w:val="00820673"/>
    <w:rsid w:val="008206AB"/>
    <w:rsid w:val="008206E0"/>
    <w:rsid w:val="008208C1"/>
    <w:rsid w:val="008208EE"/>
    <w:rsid w:val="00820957"/>
    <w:rsid w:val="008209B6"/>
    <w:rsid w:val="008209BF"/>
    <w:rsid w:val="008209C3"/>
    <w:rsid w:val="008209CE"/>
    <w:rsid w:val="00820A97"/>
    <w:rsid w:val="00820B39"/>
    <w:rsid w:val="00820BDA"/>
    <w:rsid w:val="00820BEC"/>
    <w:rsid w:val="00820DD6"/>
    <w:rsid w:val="00820DE2"/>
    <w:rsid w:val="00820E9A"/>
    <w:rsid w:val="00820EC5"/>
    <w:rsid w:val="00820F1B"/>
    <w:rsid w:val="00820FB1"/>
    <w:rsid w:val="00820FCA"/>
    <w:rsid w:val="008210E2"/>
    <w:rsid w:val="008211A8"/>
    <w:rsid w:val="0082134E"/>
    <w:rsid w:val="008213AB"/>
    <w:rsid w:val="008213BA"/>
    <w:rsid w:val="008213CF"/>
    <w:rsid w:val="008213DE"/>
    <w:rsid w:val="00821441"/>
    <w:rsid w:val="008215B9"/>
    <w:rsid w:val="0082162B"/>
    <w:rsid w:val="0082176D"/>
    <w:rsid w:val="008217AE"/>
    <w:rsid w:val="008219A3"/>
    <w:rsid w:val="008219F5"/>
    <w:rsid w:val="00821A37"/>
    <w:rsid w:val="00821AAF"/>
    <w:rsid w:val="00821C8C"/>
    <w:rsid w:val="00821D37"/>
    <w:rsid w:val="00821DB1"/>
    <w:rsid w:val="00821DDD"/>
    <w:rsid w:val="00821E0D"/>
    <w:rsid w:val="00821F0C"/>
    <w:rsid w:val="00821F85"/>
    <w:rsid w:val="00822036"/>
    <w:rsid w:val="0082208B"/>
    <w:rsid w:val="008220D8"/>
    <w:rsid w:val="008220E2"/>
    <w:rsid w:val="008220F6"/>
    <w:rsid w:val="00822152"/>
    <w:rsid w:val="00822205"/>
    <w:rsid w:val="0082224E"/>
    <w:rsid w:val="00822360"/>
    <w:rsid w:val="0082247B"/>
    <w:rsid w:val="00822503"/>
    <w:rsid w:val="008225D8"/>
    <w:rsid w:val="008226BF"/>
    <w:rsid w:val="008227F2"/>
    <w:rsid w:val="0082281D"/>
    <w:rsid w:val="008228F2"/>
    <w:rsid w:val="008229A5"/>
    <w:rsid w:val="00822A01"/>
    <w:rsid w:val="00822A08"/>
    <w:rsid w:val="00822A25"/>
    <w:rsid w:val="00822A7E"/>
    <w:rsid w:val="00822A81"/>
    <w:rsid w:val="00822A9F"/>
    <w:rsid w:val="00822ADC"/>
    <w:rsid w:val="00822B5A"/>
    <w:rsid w:val="00822C92"/>
    <w:rsid w:val="00822D21"/>
    <w:rsid w:val="00822DB6"/>
    <w:rsid w:val="00822DEA"/>
    <w:rsid w:val="00822E73"/>
    <w:rsid w:val="00822E7E"/>
    <w:rsid w:val="00822E91"/>
    <w:rsid w:val="00822EC7"/>
    <w:rsid w:val="00822EDB"/>
    <w:rsid w:val="00822F2A"/>
    <w:rsid w:val="00822F41"/>
    <w:rsid w:val="00823074"/>
    <w:rsid w:val="00823084"/>
    <w:rsid w:val="008231BE"/>
    <w:rsid w:val="008231EC"/>
    <w:rsid w:val="0082320F"/>
    <w:rsid w:val="00823263"/>
    <w:rsid w:val="008232EB"/>
    <w:rsid w:val="00823416"/>
    <w:rsid w:val="00823462"/>
    <w:rsid w:val="00823544"/>
    <w:rsid w:val="00823571"/>
    <w:rsid w:val="00823655"/>
    <w:rsid w:val="0082369F"/>
    <w:rsid w:val="008236D6"/>
    <w:rsid w:val="008236F4"/>
    <w:rsid w:val="008239A2"/>
    <w:rsid w:val="008239CE"/>
    <w:rsid w:val="00823AAA"/>
    <w:rsid w:val="00823AD4"/>
    <w:rsid w:val="00823AD7"/>
    <w:rsid w:val="00823B0C"/>
    <w:rsid w:val="00823BF4"/>
    <w:rsid w:val="00823C03"/>
    <w:rsid w:val="00823CBC"/>
    <w:rsid w:val="00823D8F"/>
    <w:rsid w:val="00823DA9"/>
    <w:rsid w:val="00823E15"/>
    <w:rsid w:val="00823E59"/>
    <w:rsid w:val="00823E9D"/>
    <w:rsid w:val="00823F4B"/>
    <w:rsid w:val="00823FB1"/>
    <w:rsid w:val="008240E0"/>
    <w:rsid w:val="0082411E"/>
    <w:rsid w:val="0082422E"/>
    <w:rsid w:val="008242B3"/>
    <w:rsid w:val="00824359"/>
    <w:rsid w:val="0082436B"/>
    <w:rsid w:val="00824405"/>
    <w:rsid w:val="00824458"/>
    <w:rsid w:val="008245DC"/>
    <w:rsid w:val="008245DF"/>
    <w:rsid w:val="00824759"/>
    <w:rsid w:val="00824872"/>
    <w:rsid w:val="008249B1"/>
    <w:rsid w:val="00824A42"/>
    <w:rsid w:val="00824A76"/>
    <w:rsid w:val="00824A90"/>
    <w:rsid w:val="00824B55"/>
    <w:rsid w:val="00824C06"/>
    <w:rsid w:val="00824C90"/>
    <w:rsid w:val="00824D39"/>
    <w:rsid w:val="00824D3E"/>
    <w:rsid w:val="00824D3F"/>
    <w:rsid w:val="00824DC4"/>
    <w:rsid w:val="00824E5A"/>
    <w:rsid w:val="00824EAF"/>
    <w:rsid w:val="00824EDA"/>
    <w:rsid w:val="00824FA5"/>
    <w:rsid w:val="00825055"/>
    <w:rsid w:val="00825078"/>
    <w:rsid w:val="008250EB"/>
    <w:rsid w:val="00825103"/>
    <w:rsid w:val="0082525C"/>
    <w:rsid w:val="00825264"/>
    <w:rsid w:val="0082529B"/>
    <w:rsid w:val="008253D8"/>
    <w:rsid w:val="008253FB"/>
    <w:rsid w:val="0082542E"/>
    <w:rsid w:val="0082543F"/>
    <w:rsid w:val="00825458"/>
    <w:rsid w:val="0082559A"/>
    <w:rsid w:val="008255DD"/>
    <w:rsid w:val="00825757"/>
    <w:rsid w:val="00825769"/>
    <w:rsid w:val="008257C4"/>
    <w:rsid w:val="008258C5"/>
    <w:rsid w:val="008258E6"/>
    <w:rsid w:val="00825A53"/>
    <w:rsid w:val="00825B6B"/>
    <w:rsid w:val="00825BD0"/>
    <w:rsid w:val="00825BDF"/>
    <w:rsid w:val="00825C40"/>
    <w:rsid w:val="00825D25"/>
    <w:rsid w:val="00825D49"/>
    <w:rsid w:val="00825E2A"/>
    <w:rsid w:val="00825FCF"/>
    <w:rsid w:val="00826034"/>
    <w:rsid w:val="008260DB"/>
    <w:rsid w:val="008260F1"/>
    <w:rsid w:val="0082626A"/>
    <w:rsid w:val="008262B0"/>
    <w:rsid w:val="0082646A"/>
    <w:rsid w:val="008264AD"/>
    <w:rsid w:val="008264F1"/>
    <w:rsid w:val="008265A8"/>
    <w:rsid w:val="0082660B"/>
    <w:rsid w:val="0082665B"/>
    <w:rsid w:val="0082666E"/>
    <w:rsid w:val="0082676F"/>
    <w:rsid w:val="0082681F"/>
    <w:rsid w:val="008269E5"/>
    <w:rsid w:val="00826AA2"/>
    <w:rsid w:val="00826AFD"/>
    <w:rsid w:val="00826B57"/>
    <w:rsid w:val="00826B8E"/>
    <w:rsid w:val="00826C36"/>
    <w:rsid w:val="00826CE8"/>
    <w:rsid w:val="00826D18"/>
    <w:rsid w:val="00826DDD"/>
    <w:rsid w:val="00826EE5"/>
    <w:rsid w:val="00827004"/>
    <w:rsid w:val="0082705D"/>
    <w:rsid w:val="008270E9"/>
    <w:rsid w:val="008270F8"/>
    <w:rsid w:val="0082714A"/>
    <w:rsid w:val="0082717C"/>
    <w:rsid w:val="0082723B"/>
    <w:rsid w:val="00827257"/>
    <w:rsid w:val="008272D3"/>
    <w:rsid w:val="008273BE"/>
    <w:rsid w:val="008273E1"/>
    <w:rsid w:val="008273F8"/>
    <w:rsid w:val="00827796"/>
    <w:rsid w:val="008277B1"/>
    <w:rsid w:val="0082782B"/>
    <w:rsid w:val="0082783B"/>
    <w:rsid w:val="008278C9"/>
    <w:rsid w:val="0082799C"/>
    <w:rsid w:val="008279D7"/>
    <w:rsid w:val="00827AB6"/>
    <w:rsid w:val="00827AE1"/>
    <w:rsid w:val="00827B6C"/>
    <w:rsid w:val="00827C1B"/>
    <w:rsid w:val="00827CA8"/>
    <w:rsid w:val="00827CD4"/>
    <w:rsid w:val="00827E40"/>
    <w:rsid w:val="00827ED7"/>
    <w:rsid w:val="00827F68"/>
    <w:rsid w:val="00827F86"/>
    <w:rsid w:val="00827FA4"/>
    <w:rsid w:val="00830058"/>
    <w:rsid w:val="00830061"/>
    <w:rsid w:val="00830114"/>
    <w:rsid w:val="00830134"/>
    <w:rsid w:val="00830157"/>
    <w:rsid w:val="0083034D"/>
    <w:rsid w:val="0083036A"/>
    <w:rsid w:val="008303F1"/>
    <w:rsid w:val="00830421"/>
    <w:rsid w:val="008304D1"/>
    <w:rsid w:val="00830531"/>
    <w:rsid w:val="00830675"/>
    <w:rsid w:val="008306CE"/>
    <w:rsid w:val="008307C2"/>
    <w:rsid w:val="0083082B"/>
    <w:rsid w:val="0083085D"/>
    <w:rsid w:val="008308AA"/>
    <w:rsid w:val="00830938"/>
    <w:rsid w:val="00830A37"/>
    <w:rsid w:val="00830C42"/>
    <w:rsid w:val="00830D84"/>
    <w:rsid w:val="00830DEB"/>
    <w:rsid w:val="00830E4A"/>
    <w:rsid w:val="00830E93"/>
    <w:rsid w:val="00830EFD"/>
    <w:rsid w:val="00830F22"/>
    <w:rsid w:val="00830FC3"/>
    <w:rsid w:val="0083101E"/>
    <w:rsid w:val="0083106C"/>
    <w:rsid w:val="008310F8"/>
    <w:rsid w:val="0083111E"/>
    <w:rsid w:val="008311C6"/>
    <w:rsid w:val="008311DC"/>
    <w:rsid w:val="008311E8"/>
    <w:rsid w:val="0083132D"/>
    <w:rsid w:val="0083137A"/>
    <w:rsid w:val="008313C0"/>
    <w:rsid w:val="00831464"/>
    <w:rsid w:val="008314C4"/>
    <w:rsid w:val="008315A8"/>
    <w:rsid w:val="008315AE"/>
    <w:rsid w:val="0083172A"/>
    <w:rsid w:val="008317C3"/>
    <w:rsid w:val="00831811"/>
    <w:rsid w:val="0083186A"/>
    <w:rsid w:val="0083194B"/>
    <w:rsid w:val="008319F7"/>
    <w:rsid w:val="00831A3C"/>
    <w:rsid w:val="00831AA5"/>
    <w:rsid w:val="00831B1F"/>
    <w:rsid w:val="00831BCC"/>
    <w:rsid w:val="00831DB4"/>
    <w:rsid w:val="00831E38"/>
    <w:rsid w:val="00831EA4"/>
    <w:rsid w:val="00831F4D"/>
    <w:rsid w:val="00832015"/>
    <w:rsid w:val="008320F6"/>
    <w:rsid w:val="00832123"/>
    <w:rsid w:val="00832230"/>
    <w:rsid w:val="008322F2"/>
    <w:rsid w:val="0083236C"/>
    <w:rsid w:val="008323DD"/>
    <w:rsid w:val="00832446"/>
    <w:rsid w:val="00832492"/>
    <w:rsid w:val="008324F6"/>
    <w:rsid w:val="0083269F"/>
    <w:rsid w:val="008326A7"/>
    <w:rsid w:val="008326F8"/>
    <w:rsid w:val="00832701"/>
    <w:rsid w:val="00832751"/>
    <w:rsid w:val="008327DC"/>
    <w:rsid w:val="00832934"/>
    <w:rsid w:val="00832944"/>
    <w:rsid w:val="008329C4"/>
    <w:rsid w:val="00832A31"/>
    <w:rsid w:val="00832ACA"/>
    <w:rsid w:val="00832BB7"/>
    <w:rsid w:val="00832C98"/>
    <w:rsid w:val="00832D9B"/>
    <w:rsid w:val="00832DEF"/>
    <w:rsid w:val="00832E55"/>
    <w:rsid w:val="00832EE8"/>
    <w:rsid w:val="00832FFF"/>
    <w:rsid w:val="008330E4"/>
    <w:rsid w:val="00833161"/>
    <w:rsid w:val="008331DC"/>
    <w:rsid w:val="0083329A"/>
    <w:rsid w:val="008332D7"/>
    <w:rsid w:val="0083339B"/>
    <w:rsid w:val="008333EA"/>
    <w:rsid w:val="008334F2"/>
    <w:rsid w:val="00833501"/>
    <w:rsid w:val="0083351C"/>
    <w:rsid w:val="00833584"/>
    <w:rsid w:val="008335B2"/>
    <w:rsid w:val="00833664"/>
    <w:rsid w:val="008336FC"/>
    <w:rsid w:val="0083374A"/>
    <w:rsid w:val="0083375B"/>
    <w:rsid w:val="008337B8"/>
    <w:rsid w:val="00833802"/>
    <w:rsid w:val="0083383E"/>
    <w:rsid w:val="008338A2"/>
    <w:rsid w:val="008338AF"/>
    <w:rsid w:val="00833943"/>
    <w:rsid w:val="008339C8"/>
    <w:rsid w:val="00833AA6"/>
    <w:rsid w:val="00833AC2"/>
    <w:rsid w:val="00833BBE"/>
    <w:rsid w:val="00833BDA"/>
    <w:rsid w:val="00833C6D"/>
    <w:rsid w:val="00833C74"/>
    <w:rsid w:val="00833CC0"/>
    <w:rsid w:val="00833CF0"/>
    <w:rsid w:val="00833D3D"/>
    <w:rsid w:val="00833E29"/>
    <w:rsid w:val="00833E57"/>
    <w:rsid w:val="00833EE8"/>
    <w:rsid w:val="00833F0E"/>
    <w:rsid w:val="008340C2"/>
    <w:rsid w:val="0083410B"/>
    <w:rsid w:val="00834128"/>
    <w:rsid w:val="0083413D"/>
    <w:rsid w:val="0083420D"/>
    <w:rsid w:val="00834238"/>
    <w:rsid w:val="00834381"/>
    <w:rsid w:val="008343ED"/>
    <w:rsid w:val="0083440F"/>
    <w:rsid w:val="00834515"/>
    <w:rsid w:val="008346AF"/>
    <w:rsid w:val="008346BC"/>
    <w:rsid w:val="008348E5"/>
    <w:rsid w:val="00834915"/>
    <w:rsid w:val="00834965"/>
    <w:rsid w:val="00834B1C"/>
    <w:rsid w:val="00834B2C"/>
    <w:rsid w:val="00834B6A"/>
    <w:rsid w:val="00834BEC"/>
    <w:rsid w:val="00834BF2"/>
    <w:rsid w:val="00834BF6"/>
    <w:rsid w:val="00834CF7"/>
    <w:rsid w:val="00834D2F"/>
    <w:rsid w:val="00834D44"/>
    <w:rsid w:val="00834D4D"/>
    <w:rsid w:val="00834EDA"/>
    <w:rsid w:val="00834F0A"/>
    <w:rsid w:val="008350A5"/>
    <w:rsid w:val="0083517A"/>
    <w:rsid w:val="00835184"/>
    <w:rsid w:val="008351B4"/>
    <w:rsid w:val="00835215"/>
    <w:rsid w:val="0083521C"/>
    <w:rsid w:val="00835265"/>
    <w:rsid w:val="00835348"/>
    <w:rsid w:val="0083544B"/>
    <w:rsid w:val="00835489"/>
    <w:rsid w:val="0083555D"/>
    <w:rsid w:val="008356B5"/>
    <w:rsid w:val="0083577A"/>
    <w:rsid w:val="00835827"/>
    <w:rsid w:val="008358A5"/>
    <w:rsid w:val="008358A9"/>
    <w:rsid w:val="0083592E"/>
    <w:rsid w:val="0083599F"/>
    <w:rsid w:val="00835A07"/>
    <w:rsid w:val="00835A1D"/>
    <w:rsid w:val="00835A27"/>
    <w:rsid w:val="00835A4A"/>
    <w:rsid w:val="00835A7A"/>
    <w:rsid w:val="00835C1B"/>
    <w:rsid w:val="00835C47"/>
    <w:rsid w:val="00835DEE"/>
    <w:rsid w:val="00835EE0"/>
    <w:rsid w:val="00835EEE"/>
    <w:rsid w:val="00835F3F"/>
    <w:rsid w:val="00836038"/>
    <w:rsid w:val="008360C8"/>
    <w:rsid w:val="00836189"/>
    <w:rsid w:val="008362C1"/>
    <w:rsid w:val="0083633E"/>
    <w:rsid w:val="0083647D"/>
    <w:rsid w:val="0083654E"/>
    <w:rsid w:val="0083656F"/>
    <w:rsid w:val="00836576"/>
    <w:rsid w:val="008365EB"/>
    <w:rsid w:val="00836614"/>
    <w:rsid w:val="00836633"/>
    <w:rsid w:val="00836698"/>
    <w:rsid w:val="00836799"/>
    <w:rsid w:val="008367D5"/>
    <w:rsid w:val="008367FF"/>
    <w:rsid w:val="0083681D"/>
    <w:rsid w:val="00836953"/>
    <w:rsid w:val="008369B3"/>
    <w:rsid w:val="00836A01"/>
    <w:rsid w:val="00836A90"/>
    <w:rsid w:val="00836AA8"/>
    <w:rsid w:val="00836C06"/>
    <w:rsid w:val="00836D31"/>
    <w:rsid w:val="00836D7F"/>
    <w:rsid w:val="00836E14"/>
    <w:rsid w:val="00836EC0"/>
    <w:rsid w:val="00837015"/>
    <w:rsid w:val="00837037"/>
    <w:rsid w:val="00837119"/>
    <w:rsid w:val="0083717C"/>
    <w:rsid w:val="008371B3"/>
    <w:rsid w:val="0083723F"/>
    <w:rsid w:val="008372DD"/>
    <w:rsid w:val="0083732F"/>
    <w:rsid w:val="0083735F"/>
    <w:rsid w:val="008374DC"/>
    <w:rsid w:val="008374E3"/>
    <w:rsid w:val="0083751E"/>
    <w:rsid w:val="0083767C"/>
    <w:rsid w:val="008376A9"/>
    <w:rsid w:val="0083771B"/>
    <w:rsid w:val="00837795"/>
    <w:rsid w:val="008377D4"/>
    <w:rsid w:val="008377E7"/>
    <w:rsid w:val="00837924"/>
    <w:rsid w:val="0083796F"/>
    <w:rsid w:val="00837B5C"/>
    <w:rsid w:val="00837C99"/>
    <w:rsid w:val="00837C9B"/>
    <w:rsid w:val="00837CA6"/>
    <w:rsid w:val="00837D2D"/>
    <w:rsid w:val="00837D44"/>
    <w:rsid w:val="00837D9B"/>
    <w:rsid w:val="00837DAC"/>
    <w:rsid w:val="00837DEB"/>
    <w:rsid w:val="00837DF1"/>
    <w:rsid w:val="00837E32"/>
    <w:rsid w:val="00837E6A"/>
    <w:rsid w:val="00837F2A"/>
    <w:rsid w:val="0084000F"/>
    <w:rsid w:val="00840091"/>
    <w:rsid w:val="008400F0"/>
    <w:rsid w:val="008401E9"/>
    <w:rsid w:val="0084021A"/>
    <w:rsid w:val="00840220"/>
    <w:rsid w:val="008402C2"/>
    <w:rsid w:val="008402CB"/>
    <w:rsid w:val="00840309"/>
    <w:rsid w:val="0084033B"/>
    <w:rsid w:val="00840342"/>
    <w:rsid w:val="0084047B"/>
    <w:rsid w:val="0084074D"/>
    <w:rsid w:val="0084075D"/>
    <w:rsid w:val="00840765"/>
    <w:rsid w:val="00840785"/>
    <w:rsid w:val="008407E8"/>
    <w:rsid w:val="00840808"/>
    <w:rsid w:val="008408F6"/>
    <w:rsid w:val="0084091A"/>
    <w:rsid w:val="00840945"/>
    <w:rsid w:val="008409A2"/>
    <w:rsid w:val="00840ACE"/>
    <w:rsid w:val="00840B3F"/>
    <w:rsid w:val="00840BC3"/>
    <w:rsid w:val="00840BFB"/>
    <w:rsid w:val="00840C24"/>
    <w:rsid w:val="00840C5E"/>
    <w:rsid w:val="00840C69"/>
    <w:rsid w:val="00840D70"/>
    <w:rsid w:val="00840DB7"/>
    <w:rsid w:val="00840EB9"/>
    <w:rsid w:val="00840F53"/>
    <w:rsid w:val="008410A6"/>
    <w:rsid w:val="008410C3"/>
    <w:rsid w:val="00841130"/>
    <w:rsid w:val="00841147"/>
    <w:rsid w:val="00841175"/>
    <w:rsid w:val="00841201"/>
    <w:rsid w:val="00841219"/>
    <w:rsid w:val="00841234"/>
    <w:rsid w:val="008412AF"/>
    <w:rsid w:val="0084139B"/>
    <w:rsid w:val="008413F2"/>
    <w:rsid w:val="008414E1"/>
    <w:rsid w:val="0084150A"/>
    <w:rsid w:val="008415A8"/>
    <w:rsid w:val="008415C1"/>
    <w:rsid w:val="00841654"/>
    <w:rsid w:val="00841708"/>
    <w:rsid w:val="00841725"/>
    <w:rsid w:val="0084175F"/>
    <w:rsid w:val="00841767"/>
    <w:rsid w:val="00841776"/>
    <w:rsid w:val="008417CB"/>
    <w:rsid w:val="008417D9"/>
    <w:rsid w:val="008419D7"/>
    <w:rsid w:val="00841A48"/>
    <w:rsid w:val="00841B46"/>
    <w:rsid w:val="00841B75"/>
    <w:rsid w:val="00841BAF"/>
    <w:rsid w:val="00841C2F"/>
    <w:rsid w:val="00841D19"/>
    <w:rsid w:val="00841D6A"/>
    <w:rsid w:val="00841D80"/>
    <w:rsid w:val="00841D85"/>
    <w:rsid w:val="00841D88"/>
    <w:rsid w:val="00841E26"/>
    <w:rsid w:val="00841E75"/>
    <w:rsid w:val="00841EC8"/>
    <w:rsid w:val="00841F6F"/>
    <w:rsid w:val="0084208B"/>
    <w:rsid w:val="008420A8"/>
    <w:rsid w:val="008420F5"/>
    <w:rsid w:val="0084216A"/>
    <w:rsid w:val="008421E0"/>
    <w:rsid w:val="008421EB"/>
    <w:rsid w:val="00842256"/>
    <w:rsid w:val="008422AC"/>
    <w:rsid w:val="0084234A"/>
    <w:rsid w:val="008423C5"/>
    <w:rsid w:val="0084246A"/>
    <w:rsid w:val="008424A3"/>
    <w:rsid w:val="0084269A"/>
    <w:rsid w:val="00842739"/>
    <w:rsid w:val="00842896"/>
    <w:rsid w:val="00842899"/>
    <w:rsid w:val="008429B7"/>
    <w:rsid w:val="008429F2"/>
    <w:rsid w:val="00842B91"/>
    <w:rsid w:val="00842CA3"/>
    <w:rsid w:val="00842CC1"/>
    <w:rsid w:val="00842D44"/>
    <w:rsid w:val="00842D99"/>
    <w:rsid w:val="00842EE2"/>
    <w:rsid w:val="00842F09"/>
    <w:rsid w:val="00842F10"/>
    <w:rsid w:val="00842F52"/>
    <w:rsid w:val="00843010"/>
    <w:rsid w:val="0084319E"/>
    <w:rsid w:val="00843246"/>
    <w:rsid w:val="00843271"/>
    <w:rsid w:val="00843272"/>
    <w:rsid w:val="008432FD"/>
    <w:rsid w:val="008434A8"/>
    <w:rsid w:val="0084353E"/>
    <w:rsid w:val="00843587"/>
    <w:rsid w:val="00843641"/>
    <w:rsid w:val="008436CD"/>
    <w:rsid w:val="0084370B"/>
    <w:rsid w:val="0084373E"/>
    <w:rsid w:val="00843799"/>
    <w:rsid w:val="0084380C"/>
    <w:rsid w:val="00843846"/>
    <w:rsid w:val="008438BC"/>
    <w:rsid w:val="008438FE"/>
    <w:rsid w:val="0084390B"/>
    <w:rsid w:val="008439D2"/>
    <w:rsid w:val="008439EB"/>
    <w:rsid w:val="00843A6B"/>
    <w:rsid w:val="00843AEB"/>
    <w:rsid w:val="00843B40"/>
    <w:rsid w:val="00843CFD"/>
    <w:rsid w:val="00843D17"/>
    <w:rsid w:val="00843D76"/>
    <w:rsid w:val="00843D80"/>
    <w:rsid w:val="00843DB3"/>
    <w:rsid w:val="00843DE4"/>
    <w:rsid w:val="00843E06"/>
    <w:rsid w:val="00843ECD"/>
    <w:rsid w:val="00843FB2"/>
    <w:rsid w:val="00843FDE"/>
    <w:rsid w:val="0084401B"/>
    <w:rsid w:val="00844100"/>
    <w:rsid w:val="0084410E"/>
    <w:rsid w:val="00844192"/>
    <w:rsid w:val="008441BE"/>
    <w:rsid w:val="008443D7"/>
    <w:rsid w:val="00844445"/>
    <w:rsid w:val="00844547"/>
    <w:rsid w:val="00844557"/>
    <w:rsid w:val="00844581"/>
    <w:rsid w:val="00844697"/>
    <w:rsid w:val="0084471E"/>
    <w:rsid w:val="00844868"/>
    <w:rsid w:val="0084489D"/>
    <w:rsid w:val="00844903"/>
    <w:rsid w:val="00844980"/>
    <w:rsid w:val="00844BB7"/>
    <w:rsid w:val="00844C46"/>
    <w:rsid w:val="00844C5D"/>
    <w:rsid w:val="00844D0D"/>
    <w:rsid w:val="00844D13"/>
    <w:rsid w:val="00844D3B"/>
    <w:rsid w:val="00844D60"/>
    <w:rsid w:val="00844D7F"/>
    <w:rsid w:val="00844DEE"/>
    <w:rsid w:val="00844E55"/>
    <w:rsid w:val="00844F14"/>
    <w:rsid w:val="00844F4D"/>
    <w:rsid w:val="00844F9D"/>
    <w:rsid w:val="00844FB2"/>
    <w:rsid w:val="008450BE"/>
    <w:rsid w:val="008450C4"/>
    <w:rsid w:val="0084512A"/>
    <w:rsid w:val="00845185"/>
    <w:rsid w:val="008451A8"/>
    <w:rsid w:val="008451B4"/>
    <w:rsid w:val="008451F8"/>
    <w:rsid w:val="00845252"/>
    <w:rsid w:val="00845280"/>
    <w:rsid w:val="00845319"/>
    <w:rsid w:val="00845322"/>
    <w:rsid w:val="0084534E"/>
    <w:rsid w:val="0084555F"/>
    <w:rsid w:val="0084556D"/>
    <w:rsid w:val="0084563F"/>
    <w:rsid w:val="008456DF"/>
    <w:rsid w:val="0084579A"/>
    <w:rsid w:val="008457BF"/>
    <w:rsid w:val="00845868"/>
    <w:rsid w:val="008458A0"/>
    <w:rsid w:val="008458B3"/>
    <w:rsid w:val="008459C7"/>
    <w:rsid w:val="008459E0"/>
    <w:rsid w:val="00845AD9"/>
    <w:rsid w:val="00845B0B"/>
    <w:rsid w:val="00845C62"/>
    <w:rsid w:val="00845CD3"/>
    <w:rsid w:val="00845D4B"/>
    <w:rsid w:val="00845DB1"/>
    <w:rsid w:val="00845F4D"/>
    <w:rsid w:val="00845FBA"/>
    <w:rsid w:val="00845FBB"/>
    <w:rsid w:val="00846094"/>
    <w:rsid w:val="008460A4"/>
    <w:rsid w:val="0084611D"/>
    <w:rsid w:val="008461F4"/>
    <w:rsid w:val="0084627A"/>
    <w:rsid w:val="00846329"/>
    <w:rsid w:val="00846405"/>
    <w:rsid w:val="00846457"/>
    <w:rsid w:val="008465A5"/>
    <w:rsid w:val="008465D0"/>
    <w:rsid w:val="0084666A"/>
    <w:rsid w:val="0084673F"/>
    <w:rsid w:val="0084675A"/>
    <w:rsid w:val="008467BB"/>
    <w:rsid w:val="00846865"/>
    <w:rsid w:val="008468B1"/>
    <w:rsid w:val="008468C3"/>
    <w:rsid w:val="008469D1"/>
    <w:rsid w:val="008469D7"/>
    <w:rsid w:val="00846AAE"/>
    <w:rsid w:val="00846ABF"/>
    <w:rsid w:val="00846B29"/>
    <w:rsid w:val="00846B5E"/>
    <w:rsid w:val="00846CA0"/>
    <w:rsid w:val="00846CA6"/>
    <w:rsid w:val="00846CFC"/>
    <w:rsid w:val="00846D08"/>
    <w:rsid w:val="00846DCB"/>
    <w:rsid w:val="00846DE9"/>
    <w:rsid w:val="00846E30"/>
    <w:rsid w:val="00846F71"/>
    <w:rsid w:val="00846FB6"/>
    <w:rsid w:val="00847012"/>
    <w:rsid w:val="00847033"/>
    <w:rsid w:val="0084709D"/>
    <w:rsid w:val="008471F5"/>
    <w:rsid w:val="00847223"/>
    <w:rsid w:val="0084726E"/>
    <w:rsid w:val="0084734D"/>
    <w:rsid w:val="00847392"/>
    <w:rsid w:val="00847406"/>
    <w:rsid w:val="00847541"/>
    <w:rsid w:val="00847551"/>
    <w:rsid w:val="00847572"/>
    <w:rsid w:val="008476ED"/>
    <w:rsid w:val="00847790"/>
    <w:rsid w:val="008477E1"/>
    <w:rsid w:val="008478CB"/>
    <w:rsid w:val="008478F4"/>
    <w:rsid w:val="00847947"/>
    <w:rsid w:val="00847993"/>
    <w:rsid w:val="00847A13"/>
    <w:rsid w:val="00847B13"/>
    <w:rsid w:val="00847B9D"/>
    <w:rsid w:val="00847C2C"/>
    <w:rsid w:val="00847CEB"/>
    <w:rsid w:val="00847D59"/>
    <w:rsid w:val="00847DD1"/>
    <w:rsid w:val="00847DF8"/>
    <w:rsid w:val="00847DF9"/>
    <w:rsid w:val="00847E82"/>
    <w:rsid w:val="00847F5E"/>
    <w:rsid w:val="00847F69"/>
    <w:rsid w:val="00850073"/>
    <w:rsid w:val="0085009F"/>
    <w:rsid w:val="008501D0"/>
    <w:rsid w:val="008501E3"/>
    <w:rsid w:val="00850260"/>
    <w:rsid w:val="008502BB"/>
    <w:rsid w:val="008502E4"/>
    <w:rsid w:val="0085036D"/>
    <w:rsid w:val="008503B7"/>
    <w:rsid w:val="00850418"/>
    <w:rsid w:val="008504DB"/>
    <w:rsid w:val="008504EC"/>
    <w:rsid w:val="0085057D"/>
    <w:rsid w:val="008505A8"/>
    <w:rsid w:val="00850614"/>
    <w:rsid w:val="00850717"/>
    <w:rsid w:val="008507CD"/>
    <w:rsid w:val="008507D3"/>
    <w:rsid w:val="00850898"/>
    <w:rsid w:val="008508B7"/>
    <w:rsid w:val="00850925"/>
    <w:rsid w:val="00850936"/>
    <w:rsid w:val="0085093A"/>
    <w:rsid w:val="00850951"/>
    <w:rsid w:val="00850963"/>
    <w:rsid w:val="00850A4A"/>
    <w:rsid w:val="00850B00"/>
    <w:rsid w:val="00850BA1"/>
    <w:rsid w:val="00850DD9"/>
    <w:rsid w:val="00850E4D"/>
    <w:rsid w:val="00850E6A"/>
    <w:rsid w:val="00850E70"/>
    <w:rsid w:val="00850ED7"/>
    <w:rsid w:val="00850F32"/>
    <w:rsid w:val="00850F69"/>
    <w:rsid w:val="00851014"/>
    <w:rsid w:val="008510C9"/>
    <w:rsid w:val="00851113"/>
    <w:rsid w:val="00851189"/>
    <w:rsid w:val="0085120B"/>
    <w:rsid w:val="00851214"/>
    <w:rsid w:val="00851303"/>
    <w:rsid w:val="008514F4"/>
    <w:rsid w:val="00851528"/>
    <w:rsid w:val="00851532"/>
    <w:rsid w:val="00851562"/>
    <w:rsid w:val="00851575"/>
    <w:rsid w:val="0085157D"/>
    <w:rsid w:val="00851678"/>
    <w:rsid w:val="008516A1"/>
    <w:rsid w:val="008516B7"/>
    <w:rsid w:val="008516E2"/>
    <w:rsid w:val="00851750"/>
    <w:rsid w:val="00851802"/>
    <w:rsid w:val="00851928"/>
    <w:rsid w:val="0085194A"/>
    <w:rsid w:val="00851981"/>
    <w:rsid w:val="00851A77"/>
    <w:rsid w:val="00851B07"/>
    <w:rsid w:val="00851B13"/>
    <w:rsid w:val="00851B39"/>
    <w:rsid w:val="00851C5D"/>
    <w:rsid w:val="00851C6F"/>
    <w:rsid w:val="00851D13"/>
    <w:rsid w:val="00851D5E"/>
    <w:rsid w:val="00851DCE"/>
    <w:rsid w:val="00851E70"/>
    <w:rsid w:val="00851F35"/>
    <w:rsid w:val="00851F84"/>
    <w:rsid w:val="008520E3"/>
    <w:rsid w:val="008520F8"/>
    <w:rsid w:val="00852286"/>
    <w:rsid w:val="0085230D"/>
    <w:rsid w:val="00852331"/>
    <w:rsid w:val="0085238A"/>
    <w:rsid w:val="00852393"/>
    <w:rsid w:val="008523C2"/>
    <w:rsid w:val="00852433"/>
    <w:rsid w:val="008524B9"/>
    <w:rsid w:val="00852530"/>
    <w:rsid w:val="0085255A"/>
    <w:rsid w:val="008525F4"/>
    <w:rsid w:val="0085260D"/>
    <w:rsid w:val="0085263E"/>
    <w:rsid w:val="0085275A"/>
    <w:rsid w:val="008527B2"/>
    <w:rsid w:val="00852854"/>
    <w:rsid w:val="00852A10"/>
    <w:rsid w:val="00852B04"/>
    <w:rsid w:val="00852C4A"/>
    <w:rsid w:val="00852C78"/>
    <w:rsid w:val="00852C82"/>
    <w:rsid w:val="00852CDF"/>
    <w:rsid w:val="00852CE2"/>
    <w:rsid w:val="00852DC5"/>
    <w:rsid w:val="00852E0B"/>
    <w:rsid w:val="00852E49"/>
    <w:rsid w:val="00852EB2"/>
    <w:rsid w:val="00852F01"/>
    <w:rsid w:val="00852F03"/>
    <w:rsid w:val="00852F76"/>
    <w:rsid w:val="0085309D"/>
    <w:rsid w:val="008530A5"/>
    <w:rsid w:val="008530E4"/>
    <w:rsid w:val="00853199"/>
    <w:rsid w:val="008531AC"/>
    <w:rsid w:val="00853299"/>
    <w:rsid w:val="00853361"/>
    <w:rsid w:val="00853383"/>
    <w:rsid w:val="00853468"/>
    <w:rsid w:val="008534A7"/>
    <w:rsid w:val="008534D9"/>
    <w:rsid w:val="00853536"/>
    <w:rsid w:val="0085353B"/>
    <w:rsid w:val="00853591"/>
    <w:rsid w:val="00853683"/>
    <w:rsid w:val="008536FC"/>
    <w:rsid w:val="00853715"/>
    <w:rsid w:val="0085374F"/>
    <w:rsid w:val="0085375E"/>
    <w:rsid w:val="00853781"/>
    <w:rsid w:val="00853841"/>
    <w:rsid w:val="0085385F"/>
    <w:rsid w:val="008538B8"/>
    <w:rsid w:val="00853922"/>
    <w:rsid w:val="00853954"/>
    <w:rsid w:val="00853972"/>
    <w:rsid w:val="00853A35"/>
    <w:rsid w:val="00853B91"/>
    <w:rsid w:val="00853BC8"/>
    <w:rsid w:val="00853BEA"/>
    <w:rsid w:val="00853CC5"/>
    <w:rsid w:val="00853CDA"/>
    <w:rsid w:val="00853CE8"/>
    <w:rsid w:val="00853D32"/>
    <w:rsid w:val="00853E3D"/>
    <w:rsid w:val="00853EFA"/>
    <w:rsid w:val="00853FCB"/>
    <w:rsid w:val="0085400A"/>
    <w:rsid w:val="008540FE"/>
    <w:rsid w:val="0085413B"/>
    <w:rsid w:val="008541D3"/>
    <w:rsid w:val="008542D9"/>
    <w:rsid w:val="008542EC"/>
    <w:rsid w:val="00854492"/>
    <w:rsid w:val="008544F0"/>
    <w:rsid w:val="00854543"/>
    <w:rsid w:val="00854648"/>
    <w:rsid w:val="0085492E"/>
    <w:rsid w:val="008549CA"/>
    <w:rsid w:val="00854A41"/>
    <w:rsid w:val="00854A42"/>
    <w:rsid w:val="00854BC0"/>
    <w:rsid w:val="00854BE2"/>
    <w:rsid w:val="00854C32"/>
    <w:rsid w:val="00854C34"/>
    <w:rsid w:val="00854D76"/>
    <w:rsid w:val="00854DFD"/>
    <w:rsid w:val="00854E7B"/>
    <w:rsid w:val="00854EF0"/>
    <w:rsid w:val="0085550E"/>
    <w:rsid w:val="008555D9"/>
    <w:rsid w:val="00855630"/>
    <w:rsid w:val="0085568E"/>
    <w:rsid w:val="00855704"/>
    <w:rsid w:val="008557FF"/>
    <w:rsid w:val="00855898"/>
    <w:rsid w:val="00855A2C"/>
    <w:rsid w:val="00855A61"/>
    <w:rsid w:val="00855B2C"/>
    <w:rsid w:val="00855B41"/>
    <w:rsid w:val="00855BB0"/>
    <w:rsid w:val="00855C1A"/>
    <w:rsid w:val="00855C4B"/>
    <w:rsid w:val="00855C7B"/>
    <w:rsid w:val="00855CA4"/>
    <w:rsid w:val="00855D06"/>
    <w:rsid w:val="00855DF5"/>
    <w:rsid w:val="00855E81"/>
    <w:rsid w:val="00855E94"/>
    <w:rsid w:val="00855F0E"/>
    <w:rsid w:val="00855F0F"/>
    <w:rsid w:val="00855FE8"/>
    <w:rsid w:val="0085601B"/>
    <w:rsid w:val="0085604F"/>
    <w:rsid w:val="0085613B"/>
    <w:rsid w:val="0085613E"/>
    <w:rsid w:val="00856185"/>
    <w:rsid w:val="00856192"/>
    <w:rsid w:val="008561E7"/>
    <w:rsid w:val="008562D3"/>
    <w:rsid w:val="0085631C"/>
    <w:rsid w:val="00856338"/>
    <w:rsid w:val="008563B2"/>
    <w:rsid w:val="00856476"/>
    <w:rsid w:val="0085648E"/>
    <w:rsid w:val="00856490"/>
    <w:rsid w:val="00856555"/>
    <w:rsid w:val="00856596"/>
    <w:rsid w:val="008565E2"/>
    <w:rsid w:val="0085662C"/>
    <w:rsid w:val="00856664"/>
    <w:rsid w:val="0085678D"/>
    <w:rsid w:val="008567E3"/>
    <w:rsid w:val="008568BD"/>
    <w:rsid w:val="00856929"/>
    <w:rsid w:val="00856957"/>
    <w:rsid w:val="00856A5D"/>
    <w:rsid w:val="00856A72"/>
    <w:rsid w:val="00856B6B"/>
    <w:rsid w:val="00856BAA"/>
    <w:rsid w:val="00856BB4"/>
    <w:rsid w:val="00856BDD"/>
    <w:rsid w:val="00856E38"/>
    <w:rsid w:val="00856E48"/>
    <w:rsid w:val="00857000"/>
    <w:rsid w:val="008570C3"/>
    <w:rsid w:val="0085722D"/>
    <w:rsid w:val="00857235"/>
    <w:rsid w:val="00857241"/>
    <w:rsid w:val="008572FB"/>
    <w:rsid w:val="00857520"/>
    <w:rsid w:val="00857541"/>
    <w:rsid w:val="0085767C"/>
    <w:rsid w:val="008577B7"/>
    <w:rsid w:val="00857812"/>
    <w:rsid w:val="00857822"/>
    <w:rsid w:val="00857869"/>
    <w:rsid w:val="008578F2"/>
    <w:rsid w:val="00857976"/>
    <w:rsid w:val="008579BD"/>
    <w:rsid w:val="008579EC"/>
    <w:rsid w:val="00857A01"/>
    <w:rsid w:val="00857A58"/>
    <w:rsid w:val="00857A72"/>
    <w:rsid w:val="00857B1B"/>
    <w:rsid w:val="00857B58"/>
    <w:rsid w:val="00857D14"/>
    <w:rsid w:val="00857E08"/>
    <w:rsid w:val="00857E2F"/>
    <w:rsid w:val="00857ED8"/>
    <w:rsid w:val="00857F0C"/>
    <w:rsid w:val="00857F31"/>
    <w:rsid w:val="00857F4B"/>
    <w:rsid w:val="00857F65"/>
    <w:rsid w:val="00857FF4"/>
    <w:rsid w:val="0086006A"/>
    <w:rsid w:val="00860092"/>
    <w:rsid w:val="008600A7"/>
    <w:rsid w:val="00860183"/>
    <w:rsid w:val="00860216"/>
    <w:rsid w:val="0086021C"/>
    <w:rsid w:val="00860230"/>
    <w:rsid w:val="008602A8"/>
    <w:rsid w:val="00860434"/>
    <w:rsid w:val="008604D9"/>
    <w:rsid w:val="00860517"/>
    <w:rsid w:val="008606CD"/>
    <w:rsid w:val="00860733"/>
    <w:rsid w:val="008607EC"/>
    <w:rsid w:val="00860860"/>
    <w:rsid w:val="008608B5"/>
    <w:rsid w:val="008608CA"/>
    <w:rsid w:val="008608DC"/>
    <w:rsid w:val="00860948"/>
    <w:rsid w:val="00860A2A"/>
    <w:rsid w:val="00860AB2"/>
    <w:rsid w:val="00860B19"/>
    <w:rsid w:val="00860B72"/>
    <w:rsid w:val="00860BDB"/>
    <w:rsid w:val="00860D76"/>
    <w:rsid w:val="00860DB3"/>
    <w:rsid w:val="00860E2B"/>
    <w:rsid w:val="00860F12"/>
    <w:rsid w:val="00860FAA"/>
    <w:rsid w:val="0086100F"/>
    <w:rsid w:val="00861024"/>
    <w:rsid w:val="0086108A"/>
    <w:rsid w:val="0086108C"/>
    <w:rsid w:val="008610DC"/>
    <w:rsid w:val="00861141"/>
    <w:rsid w:val="008611BA"/>
    <w:rsid w:val="008612F7"/>
    <w:rsid w:val="008613F0"/>
    <w:rsid w:val="00861467"/>
    <w:rsid w:val="00861605"/>
    <w:rsid w:val="00861683"/>
    <w:rsid w:val="008616C3"/>
    <w:rsid w:val="00861720"/>
    <w:rsid w:val="00861897"/>
    <w:rsid w:val="008619E4"/>
    <w:rsid w:val="008619F0"/>
    <w:rsid w:val="00861A33"/>
    <w:rsid w:val="00861B53"/>
    <w:rsid w:val="00861C1E"/>
    <w:rsid w:val="00861CF5"/>
    <w:rsid w:val="00861D16"/>
    <w:rsid w:val="00861D92"/>
    <w:rsid w:val="00861D9E"/>
    <w:rsid w:val="00861E47"/>
    <w:rsid w:val="00861E57"/>
    <w:rsid w:val="00861E64"/>
    <w:rsid w:val="00861ED3"/>
    <w:rsid w:val="00861F1F"/>
    <w:rsid w:val="00861FB9"/>
    <w:rsid w:val="00862045"/>
    <w:rsid w:val="00862084"/>
    <w:rsid w:val="0086210B"/>
    <w:rsid w:val="0086224C"/>
    <w:rsid w:val="0086227B"/>
    <w:rsid w:val="00862280"/>
    <w:rsid w:val="00862338"/>
    <w:rsid w:val="00862555"/>
    <w:rsid w:val="00862566"/>
    <w:rsid w:val="008625FA"/>
    <w:rsid w:val="008625FC"/>
    <w:rsid w:val="0086260E"/>
    <w:rsid w:val="00862611"/>
    <w:rsid w:val="0086279D"/>
    <w:rsid w:val="00862855"/>
    <w:rsid w:val="008629D2"/>
    <w:rsid w:val="008629ED"/>
    <w:rsid w:val="00862A1F"/>
    <w:rsid w:val="00862B5E"/>
    <w:rsid w:val="00862BB5"/>
    <w:rsid w:val="00862BCF"/>
    <w:rsid w:val="00862CF3"/>
    <w:rsid w:val="00862D33"/>
    <w:rsid w:val="00862DCD"/>
    <w:rsid w:val="00862DFE"/>
    <w:rsid w:val="00862EA5"/>
    <w:rsid w:val="00862EA9"/>
    <w:rsid w:val="00862F28"/>
    <w:rsid w:val="00862F40"/>
    <w:rsid w:val="00862F74"/>
    <w:rsid w:val="008630A8"/>
    <w:rsid w:val="008630BA"/>
    <w:rsid w:val="0086316A"/>
    <w:rsid w:val="008631A5"/>
    <w:rsid w:val="008631C7"/>
    <w:rsid w:val="00863204"/>
    <w:rsid w:val="00863232"/>
    <w:rsid w:val="00863256"/>
    <w:rsid w:val="0086326B"/>
    <w:rsid w:val="0086327A"/>
    <w:rsid w:val="008632B9"/>
    <w:rsid w:val="008632ED"/>
    <w:rsid w:val="008632EF"/>
    <w:rsid w:val="008632F3"/>
    <w:rsid w:val="00863551"/>
    <w:rsid w:val="008635A6"/>
    <w:rsid w:val="008635B9"/>
    <w:rsid w:val="008635DE"/>
    <w:rsid w:val="008636F1"/>
    <w:rsid w:val="00863775"/>
    <w:rsid w:val="00863799"/>
    <w:rsid w:val="008638C7"/>
    <w:rsid w:val="00863A90"/>
    <w:rsid w:val="00863AC2"/>
    <w:rsid w:val="00863C1E"/>
    <w:rsid w:val="00863C64"/>
    <w:rsid w:val="00863E2C"/>
    <w:rsid w:val="00863FC4"/>
    <w:rsid w:val="00863FE1"/>
    <w:rsid w:val="00863FED"/>
    <w:rsid w:val="00864075"/>
    <w:rsid w:val="00864086"/>
    <w:rsid w:val="008640AF"/>
    <w:rsid w:val="008640C3"/>
    <w:rsid w:val="008641BB"/>
    <w:rsid w:val="008642F2"/>
    <w:rsid w:val="0086433C"/>
    <w:rsid w:val="00864391"/>
    <w:rsid w:val="00864395"/>
    <w:rsid w:val="008643E6"/>
    <w:rsid w:val="00864400"/>
    <w:rsid w:val="008644F4"/>
    <w:rsid w:val="008644F5"/>
    <w:rsid w:val="00864534"/>
    <w:rsid w:val="008645A4"/>
    <w:rsid w:val="00864652"/>
    <w:rsid w:val="00864753"/>
    <w:rsid w:val="00864767"/>
    <w:rsid w:val="00864770"/>
    <w:rsid w:val="00864774"/>
    <w:rsid w:val="00864885"/>
    <w:rsid w:val="008648B3"/>
    <w:rsid w:val="008648B6"/>
    <w:rsid w:val="008648BC"/>
    <w:rsid w:val="008648D6"/>
    <w:rsid w:val="00864923"/>
    <w:rsid w:val="0086493B"/>
    <w:rsid w:val="0086494E"/>
    <w:rsid w:val="0086499B"/>
    <w:rsid w:val="00864C8A"/>
    <w:rsid w:val="00864CD8"/>
    <w:rsid w:val="00864CE2"/>
    <w:rsid w:val="00864CE8"/>
    <w:rsid w:val="00864F42"/>
    <w:rsid w:val="00864F54"/>
    <w:rsid w:val="0086504E"/>
    <w:rsid w:val="008650C0"/>
    <w:rsid w:val="0086518A"/>
    <w:rsid w:val="008651C3"/>
    <w:rsid w:val="008651CC"/>
    <w:rsid w:val="008651D1"/>
    <w:rsid w:val="0086522A"/>
    <w:rsid w:val="00865248"/>
    <w:rsid w:val="0086528C"/>
    <w:rsid w:val="00865295"/>
    <w:rsid w:val="008652B4"/>
    <w:rsid w:val="00865362"/>
    <w:rsid w:val="00865456"/>
    <w:rsid w:val="0086546D"/>
    <w:rsid w:val="00865493"/>
    <w:rsid w:val="008654B2"/>
    <w:rsid w:val="00865581"/>
    <w:rsid w:val="008655F7"/>
    <w:rsid w:val="008656B5"/>
    <w:rsid w:val="008656D3"/>
    <w:rsid w:val="00865764"/>
    <w:rsid w:val="008658CC"/>
    <w:rsid w:val="008659F8"/>
    <w:rsid w:val="00865A80"/>
    <w:rsid w:val="00865B1A"/>
    <w:rsid w:val="00865C07"/>
    <w:rsid w:val="00865D23"/>
    <w:rsid w:val="00865D30"/>
    <w:rsid w:val="00865DF6"/>
    <w:rsid w:val="00865F15"/>
    <w:rsid w:val="00866042"/>
    <w:rsid w:val="00866068"/>
    <w:rsid w:val="00866099"/>
    <w:rsid w:val="0086609D"/>
    <w:rsid w:val="008660B5"/>
    <w:rsid w:val="0086612A"/>
    <w:rsid w:val="0086613A"/>
    <w:rsid w:val="00866145"/>
    <w:rsid w:val="0086614B"/>
    <w:rsid w:val="00866255"/>
    <w:rsid w:val="00866388"/>
    <w:rsid w:val="00866474"/>
    <w:rsid w:val="00866492"/>
    <w:rsid w:val="00866551"/>
    <w:rsid w:val="008665E6"/>
    <w:rsid w:val="00866620"/>
    <w:rsid w:val="0086680C"/>
    <w:rsid w:val="00866823"/>
    <w:rsid w:val="00866913"/>
    <w:rsid w:val="00866994"/>
    <w:rsid w:val="008669A2"/>
    <w:rsid w:val="00866A07"/>
    <w:rsid w:val="00866AC3"/>
    <w:rsid w:val="00866B00"/>
    <w:rsid w:val="00866B33"/>
    <w:rsid w:val="00866B70"/>
    <w:rsid w:val="00866BFF"/>
    <w:rsid w:val="00866C8E"/>
    <w:rsid w:val="00866CA7"/>
    <w:rsid w:val="00866CCB"/>
    <w:rsid w:val="00866CE5"/>
    <w:rsid w:val="00866D1F"/>
    <w:rsid w:val="00866FEC"/>
    <w:rsid w:val="0086700C"/>
    <w:rsid w:val="00867070"/>
    <w:rsid w:val="0086717F"/>
    <w:rsid w:val="0086722C"/>
    <w:rsid w:val="00867263"/>
    <w:rsid w:val="0086731C"/>
    <w:rsid w:val="00867327"/>
    <w:rsid w:val="008674FA"/>
    <w:rsid w:val="0086758E"/>
    <w:rsid w:val="0086769D"/>
    <w:rsid w:val="008676E3"/>
    <w:rsid w:val="0086779B"/>
    <w:rsid w:val="0086791C"/>
    <w:rsid w:val="00867A42"/>
    <w:rsid w:val="00867ADA"/>
    <w:rsid w:val="00867AF6"/>
    <w:rsid w:val="00867D6C"/>
    <w:rsid w:val="00867D6E"/>
    <w:rsid w:val="00867DB0"/>
    <w:rsid w:val="00867E5B"/>
    <w:rsid w:val="00867F1F"/>
    <w:rsid w:val="00867F53"/>
    <w:rsid w:val="00867F90"/>
    <w:rsid w:val="00867FEC"/>
    <w:rsid w:val="00870020"/>
    <w:rsid w:val="008700CB"/>
    <w:rsid w:val="008702BA"/>
    <w:rsid w:val="008702CC"/>
    <w:rsid w:val="008703C3"/>
    <w:rsid w:val="00870447"/>
    <w:rsid w:val="00870473"/>
    <w:rsid w:val="008704F5"/>
    <w:rsid w:val="008705C1"/>
    <w:rsid w:val="008705D3"/>
    <w:rsid w:val="008705EC"/>
    <w:rsid w:val="008706AA"/>
    <w:rsid w:val="00870720"/>
    <w:rsid w:val="00870722"/>
    <w:rsid w:val="00870774"/>
    <w:rsid w:val="008707A6"/>
    <w:rsid w:val="00870822"/>
    <w:rsid w:val="0087083A"/>
    <w:rsid w:val="0087084D"/>
    <w:rsid w:val="0087087C"/>
    <w:rsid w:val="008708B3"/>
    <w:rsid w:val="008708CB"/>
    <w:rsid w:val="00870954"/>
    <w:rsid w:val="008709AF"/>
    <w:rsid w:val="00870A26"/>
    <w:rsid w:val="00870A37"/>
    <w:rsid w:val="00870A80"/>
    <w:rsid w:val="00870AB9"/>
    <w:rsid w:val="00870AF7"/>
    <w:rsid w:val="00870C01"/>
    <w:rsid w:val="00870D41"/>
    <w:rsid w:val="00870D46"/>
    <w:rsid w:val="00870D49"/>
    <w:rsid w:val="00870DF0"/>
    <w:rsid w:val="00870EE6"/>
    <w:rsid w:val="00870EFF"/>
    <w:rsid w:val="00870F0C"/>
    <w:rsid w:val="00870F58"/>
    <w:rsid w:val="00870F5F"/>
    <w:rsid w:val="00871039"/>
    <w:rsid w:val="00871085"/>
    <w:rsid w:val="00871094"/>
    <w:rsid w:val="00871179"/>
    <w:rsid w:val="008712BA"/>
    <w:rsid w:val="00871336"/>
    <w:rsid w:val="00871355"/>
    <w:rsid w:val="0087140C"/>
    <w:rsid w:val="008714F1"/>
    <w:rsid w:val="00871515"/>
    <w:rsid w:val="008715AB"/>
    <w:rsid w:val="008717D3"/>
    <w:rsid w:val="00871817"/>
    <w:rsid w:val="0087182C"/>
    <w:rsid w:val="0087194D"/>
    <w:rsid w:val="0087198E"/>
    <w:rsid w:val="0087198F"/>
    <w:rsid w:val="008719A3"/>
    <w:rsid w:val="00871BC2"/>
    <w:rsid w:val="00871C6B"/>
    <w:rsid w:val="00871CB0"/>
    <w:rsid w:val="00871CF7"/>
    <w:rsid w:val="00871D69"/>
    <w:rsid w:val="00871DB6"/>
    <w:rsid w:val="00871DD8"/>
    <w:rsid w:val="00871EAE"/>
    <w:rsid w:val="00871F84"/>
    <w:rsid w:val="00871FCD"/>
    <w:rsid w:val="0087202E"/>
    <w:rsid w:val="008720CF"/>
    <w:rsid w:val="0087213A"/>
    <w:rsid w:val="00872202"/>
    <w:rsid w:val="0087246A"/>
    <w:rsid w:val="0087253B"/>
    <w:rsid w:val="008725E1"/>
    <w:rsid w:val="008726E6"/>
    <w:rsid w:val="00872750"/>
    <w:rsid w:val="008727A6"/>
    <w:rsid w:val="0087291D"/>
    <w:rsid w:val="00872A91"/>
    <w:rsid w:val="00872AA4"/>
    <w:rsid w:val="00872AE8"/>
    <w:rsid w:val="00872B28"/>
    <w:rsid w:val="00872B65"/>
    <w:rsid w:val="00872BFB"/>
    <w:rsid w:val="00872CF2"/>
    <w:rsid w:val="00872D34"/>
    <w:rsid w:val="00872D81"/>
    <w:rsid w:val="00872D92"/>
    <w:rsid w:val="00872E98"/>
    <w:rsid w:val="00873047"/>
    <w:rsid w:val="00873169"/>
    <w:rsid w:val="0087337F"/>
    <w:rsid w:val="00873402"/>
    <w:rsid w:val="0087346C"/>
    <w:rsid w:val="0087349D"/>
    <w:rsid w:val="008734F4"/>
    <w:rsid w:val="00873585"/>
    <w:rsid w:val="00873630"/>
    <w:rsid w:val="0087364C"/>
    <w:rsid w:val="00873657"/>
    <w:rsid w:val="0087378E"/>
    <w:rsid w:val="008737A7"/>
    <w:rsid w:val="008737C7"/>
    <w:rsid w:val="008737D5"/>
    <w:rsid w:val="00873A25"/>
    <w:rsid w:val="00873A5D"/>
    <w:rsid w:val="00873BA5"/>
    <w:rsid w:val="00873BF2"/>
    <w:rsid w:val="00873C32"/>
    <w:rsid w:val="00873CFA"/>
    <w:rsid w:val="00873DEE"/>
    <w:rsid w:val="00873DF4"/>
    <w:rsid w:val="00873E21"/>
    <w:rsid w:val="00873E35"/>
    <w:rsid w:val="00873EEA"/>
    <w:rsid w:val="00873F74"/>
    <w:rsid w:val="00873FF1"/>
    <w:rsid w:val="008740A3"/>
    <w:rsid w:val="008741D2"/>
    <w:rsid w:val="00874210"/>
    <w:rsid w:val="00874248"/>
    <w:rsid w:val="008746B1"/>
    <w:rsid w:val="008746BD"/>
    <w:rsid w:val="00874778"/>
    <w:rsid w:val="00874782"/>
    <w:rsid w:val="00874865"/>
    <w:rsid w:val="0087487B"/>
    <w:rsid w:val="008748B5"/>
    <w:rsid w:val="0087494A"/>
    <w:rsid w:val="008749CF"/>
    <w:rsid w:val="00874B04"/>
    <w:rsid w:val="00874B33"/>
    <w:rsid w:val="00874B73"/>
    <w:rsid w:val="00874C2A"/>
    <w:rsid w:val="00874CA3"/>
    <w:rsid w:val="00874CCA"/>
    <w:rsid w:val="00874CE7"/>
    <w:rsid w:val="00874D3E"/>
    <w:rsid w:val="00874D59"/>
    <w:rsid w:val="00874D5D"/>
    <w:rsid w:val="00874E06"/>
    <w:rsid w:val="00874E65"/>
    <w:rsid w:val="00874F14"/>
    <w:rsid w:val="00874F39"/>
    <w:rsid w:val="00874F76"/>
    <w:rsid w:val="00874FAE"/>
    <w:rsid w:val="00874FD5"/>
    <w:rsid w:val="00874FDF"/>
    <w:rsid w:val="00874FF3"/>
    <w:rsid w:val="0087504A"/>
    <w:rsid w:val="00875054"/>
    <w:rsid w:val="008750E3"/>
    <w:rsid w:val="0087513F"/>
    <w:rsid w:val="00875165"/>
    <w:rsid w:val="008751EE"/>
    <w:rsid w:val="008751F0"/>
    <w:rsid w:val="008752E8"/>
    <w:rsid w:val="008753E0"/>
    <w:rsid w:val="008754B4"/>
    <w:rsid w:val="0087550A"/>
    <w:rsid w:val="00875522"/>
    <w:rsid w:val="008755A3"/>
    <w:rsid w:val="0087566E"/>
    <w:rsid w:val="008757D8"/>
    <w:rsid w:val="00875803"/>
    <w:rsid w:val="00875917"/>
    <w:rsid w:val="00875935"/>
    <w:rsid w:val="0087593A"/>
    <w:rsid w:val="00875952"/>
    <w:rsid w:val="008759A5"/>
    <w:rsid w:val="008759BD"/>
    <w:rsid w:val="008759C1"/>
    <w:rsid w:val="00875A0A"/>
    <w:rsid w:val="00875AEE"/>
    <w:rsid w:val="00875C24"/>
    <w:rsid w:val="00875C62"/>
    <w:rsid w:val="00875C7D"/>
    <w:rsid w:val="00875D40"/>
    <w:rsid w:val="00875D4E"/>
    <w:rsid w:val="00875D92"/>
    <w:rsid w:val="00875EB0"/>
    <w:rsid w:val="00875F65"/>
    <w:rsid w:val="00875F6F"/>
    <w:rsid w:val="00875FFE"/>
    <w:rsid w:val="00876080"/>
    <w:rsid w:val="008760CD"/>
    <w:rsid w:val="0087623B"/>
    <w:rsid w:val="00876256"/>
    <w:rsid w:val="0087628A"/>
    <w:rsid w:val="008762EA"/>
    <w:rsid w:val="0087635E"/>
    <w:rsid w:val="008763A6"/>
    <w:rsid w:val="00876439"/>
    <w:rsid w:val="008764C1"/>
    <w:rsid w:val="008764D5"/>
    <w:rsid w:val="00876559"/>
    <w:rsid w:val="008765E6"/>
    <w:rsid w:val="00876647"/>
    <w:rsid w:val="00876654"/>
    <w:rsid w:val="00876795"/>
    <w:rsid w:val="008767AE"/>
    <w:rsid w:val="00876808"/>
    <w:rsid w:val="0087685E"/>
    <w:rsid w:val="008768EB"/>
    <w:rsid w:val="00876916"/>
    <w:rsid w:val="008769B5"/>
    <w:rsid w:val="00876A44"/>
    <w:rsid w:val="00876B15"/>
    <w:rsid w:val="00876B64"/>
    <w:rsid w:val="00876B7A"/>
    <w:rsid w:val="00876BC8"/>
    <w:rsid w:val="00876BE1"/>
    <w:rsid w:val="00876C9D"/>
    <w:rsid w:val="00876D39"/>
    <w:rsid w:val="00876EF0"/>
    <w:rsid w:val="00876F47"/>
    <w:rsid w:val="00876FC8"/>
    <w:rsid w:val="00876FD9"/>
    <w:rsid w:val="00877053"/>
    <w:rsid w:val="0087707A"/>
    <w:rsid w:val="00877176"/>
    <w:rsid w:val="008771E1"/>
    <w:rsid w:val="00877288"/>
    <w:rsid w:val="008773F2"/>
    <w:rsid w:val="00877401"/>
    <w:rsid w:val="008774F9"/>
    <w:rsid w:val="008775E4"/>
    <w:rsid w:val="008776C2"/>
    <w:rsid w:val="008776D1"/>
    <w:rsid w:val="00877731"/>
    <w:rsid w:val="00877779"/>
    <w:rsid w:val="00877879"/>
    <w:rsid w:val="00877961"/>
    <w:rsid w:val="00877A05"/>
    <w:rsid w:val="00877AD5"/>
    <w:rsid w:val="00877B20"/>
    <w:rsid w:val="00877C27"/>
    <w:rsid w:val="00877D8B"/>
    <w:rsid w:val="00877DAF"/>
    <w:rsid w:val="00877DF6"/>
    <w:rsid w:val="00877E71"/>
    <w:rsid w:val="00877E99"/>
    <w:rsid w:val="00877EBF"/>
    <w:rsid w:val="00877F5F"/>
    <w:rsid w:val="00877F85"/>
    <w:rsid w:val="00877FC3"/>
    <w:rsid w:val="0088003A"/>
    <w:rsid w:val="0088003E"/>
    <w:rsid w:val="0088008B"/>
    <w:rsid w:val="00880126"/>
    <w:rsid w:val="00880143"/>
    <w:rsid w:val="0088016C"/>
    <w:rsid w:val="008801FF"/>
    <w:rsid w:val="00880237"/>
    <w:rsid w:val="0088026E"/>
    <w:rsid w:val="00880330"/>
    <w:rsid w:val="0088034F"/>
    <w:rsid w:val="008804EB"/>
    <w:rsid w:val="00880555"/>
    <w:rsid w:val="008805A0"/>
    <w:rsid w:val="00880636"/>
    <w:rsid w:val="0088069C"/>
    <w:rsid w:val="00880726"/>
    <w:rsid w:val="0088072B"/>
    <w:rsid w:val="008809C4"/>
    <w:rsid w:val="00880A66"/>
    <w:rsid w:val="00880A82"/>
    <w:rsid w:val="00880B61"/>
    <w:rsid w:val="00880C0F"/>
    <w:rsid w:val="00880C47"/>
    <w:rsid w:val="00880CE4"/>
    <w:rsid w:val="00880CF4"/>
    <w:rsid w:val="00880CF9"/>
    <w:rsid w:val="00880DA7"/>
    <w:rsid w:val="00880DAB"/>
    <w:rsid w:val="00880E2B"/>
    <w:rsid w:val="00880E31"/>
    <w:rsid w:val="00880E4C"/>
    <w:rsid w:val="00880E60"/>
    <w:rsid w:val="00880E79"/>
    <w:rsid w:val="00880E81"/>
    <w:rsid w:val="00880E83"/>
    <w:rsid w:val="00880EC7"/>
    <w:rsid w:val="00880ED7"/>
    <w:rsid w:val="00880F54"/>
    <w:rsid w:val="00880F63"/>
    <w:rsid w:val="0088101D"/>
    <w:rsid w:val="00881047"/>
    <w:rsid w:val="00881141"/>
    <w:rsid w:val="0088118A"/>
    <w:rsid w:val="00881195"/>
    <w:rsid w:val="0088123D"/>
    <w:rsid w:val="00881355"/>
    <w:rsid w:val="008814F0"/>
    <w:rsid w:val="00881863"/>
    <w:rsid w:val="0088187F"/>
    <w:rsid w:val="00881B44"/>
    <w:rsid w:val="00881C4D"/>
    <w:rsid w:val="00881CDE"/>
    <w:rsid w:val="00881D1D"/>
    <w:rsid w:val="00881DA7"/>
    <w:rsid w:val="00881F6C"/>
    <w:rsid w:val="00881F7C"/>
    <w:rsid w:val="008820BC"/>
    <w:rsid w:val="008820C1"/>
    <w:rsid w:val="008820EE"/>
    <w:rsid w:val="00882172"/>
    <w:rsid w:val="00882197"/>
    <w:rsid w:val="008821AF"/>
    <w:rsid w:val="008821D7"/>
    <w:rsid w:val="00882203"/>
    <w:rsid w:val="00882224"/>
    <w:rsid w:val="00882255"/>
    <w:rsid w:val="00882357"/>
    <w:rsid w:val="008824CA"/>
    <w:rsid w:val="008824F8"/>
    <w:rsid w:val="0088252A"/>
    <w:rsid w:val="00882542"/>
    <w:rsid w:val="00882584"/>
    <w:rsid w:val="00882608"/>
    <w:rsid w:val="00882616"/>
    <w:rsid w:val="00882654"/>
    <w:rsid w:val="008826C9"/>
    <w:rsid w:val="008826D7"/>
    <w:rsid w:val="008826EC"/>
    <w:rsid w:val="00882723"/>
    <w:rsid w:val="0088278B"/>
    <w:rsid w:val="0088281E"/>
    <w:rsid w:val="00882823"/>
    <w:rsid w:val="008828A5"/>
    <w:rsid w:val="008828D6"/>
    <w:rsid w:val="00882988"/>
    <w:rsid w:val="008829B0"/>
    <w:rsid w:val="008829D2"/>
    <w:rsid w:val="00882A41"/>
    <w:rsid w:val="00882AA8"/>
    <w:rsid w:val="00882AB1"/>
    <w:rsid w:val="00882AE5"/>
    <w:rsid w:val="00882B24"/>
    <w:rsid w:val="00882C9A"/>
    <w:rsid w:val="00882D1E"/>
    <w:rsid w:val="00882D66"/>
    <w:rsid w:val="00882E06"/>
    <w:rsid w:val="00882E91"/>
    <w:rsid w:val="00882E9B"/>
    <w:rsid w:val="00882EB0"/>
    <w:rsid w:val="00882EBE"/>
    <w:rsid w:val="00883075"/>
    <w:rsid w:val="0088309C"/>
    <w:rsid w:val="008830DF"/>
    <w:rsid w:val="008831FE"/>
    <w:rsid w:val="008832D0"/>
    <w:rsid w:val="008833EB"/>
    <w:rsid w:val="00883469"/>
    <w:rsid w:val="00883488"/>
    <w:rsid w:val="008835AF"/>
    <w:rsid w:val="008835C0"/>
    <w:rsid w:val="008835EB"/>
    <w:rsid w:val="008835F2"/>
    <w:rsid w:val="00883691"/>
    <w:rsid w:val="008836F2"/>
    <w:rsid w:val="00883740"/>
    <w:rsid w:val="008837B9"/>
    <w:rsid w:val="008837EF"/>
    <w:rsid w:val="00883877"/>
    <w:rsid w:val="008838C2"/>
    <w:rsid w:val="00883984"/>
    <w:rsid w:val="00883A1A"/>
    <w:rsid w:val="00883A63"/>
    <w:rsid w:val="00883A6C"/>
    <w:rsid w:val="00883AFD"/>
    <w:rsid w:val="00883B61"/>
    <w:rsid w:val="00883B81"/>
    <w:rsid w:val="00883B9B"/>
    <w:rsid w:val="00883BC0"/>
    <w:rsid w:val="00883CF7"/>
    <w:rsid w:val="00883D96"/>
    <w:rsid w:val="00883DD3"/>
    <w:rsid w:val="00883E2A"/>
    <w:rsid w:val="00883E88"/>
    <w:rsid w:val="00883F92"/>
    <w:rsid w:val="00883F98"/>
    <w:rsid w:val="0088418E"/>
    <w:rsid w:val="008841DB"/>
    <w:rsid w:val="0088423D"/>
    <w:rsid w:val="00884465"/>
    <w:rsid w:val="008844C3"/>
    <w:rsid w:val="008844E3"/>
    <w:rsid w:val="00884529"/>
    <w:rsid w:val="0088452D"/>
    <w:rsid w:val="008845A9"/>
    <w:rsid w:val="008845F6"/>
    <w:rsid w:val="008845FB"/>
    <w:rsid w:val="008846E9"/>
    <w:rsid w:val="00884746"/>
    <w:rsid w:val="00884791"/>
    <w:rsid w:val="00884840"/>
    <w:rsid w:val="00884873"/>
    <w:rsid w:val="008849AE"/>
    <w:rsid w:val="00884AA0"/>
    <w:rsid w:val="00884AC7"/>
    <w:rsid w:val="00884BA6"/>
    <w:rsid w:val="00884BE8"/>
    <w:rsid w:val="00884C75"/>
    <w:rsid w:val="00884C78"/>
    <w:rsid w:val="00884C96"/>
    <w:rsid w:val="00884CD3"/>
    <w:rsid w:val="00884D0A"/>
    <w:rsid w:val="00884D69"/>
    <w:rsid w:val="00884E3C"/>
    <w:rsid w:val="00884E7F"/>
    <w:rsid w:val="00884EE3"/>
    <w:rsid w:val="00884FE3"/>
    <w:rsid w:val="00884FE6"/>
    <w:rsid w:val="0088500A"/>
    <w:rsid w:val="00885191"/>
    <w:rsid w:val="00885228"/>
    <w:rsid w:val="00885256"/>
    <w:rsid w:val="00885278"/>
    <w:rsid w:val="008852ED"/>
    <w:rsid w:val="0088538D"/>
    <w:rsid w:val="0088538E"/>
    <w:rsid w:val="008853B3"/>
    <w:rsid w:val="00885408"/>
    <w:rsid w:val="00885575"/>
    <w:rsid w:val="0088578F"/>
    <w:rsid w:val="008857D5"/>
    <w:rsid w:val="008858AB"/>
    <w:rsid w:val="008858B3"/>
    <w:rsid w:val="008859BD"/>
    <w:rsid w:val="008859EE"/>
    <w:rsid w:val="00885AE1"/>
    <w:rsid w:val="00885B24"/>
    <w:rsid w:val="00885C05"/>
    <w:rsid w:val="00885D9C"/>
    <w:rsid w:val="00885DF0"/>
    <w:rsid w:val="00885EA8"/>
    <w:rsid w:val="00885F59"/>
    <w:rsid w:val="00885F9E"/>
    <w:rsid w:val="00885FE9"/>
    <w:rsid w:val="0088602A"/>
    <w:rsid w:val="008860B8"/>
    <w:rsid w:val="008861C7"/>
    <w:rsid w:val="00886230"/>
    <w:rsid w:val="00886261"/>
    <w:rsid w:val="00886333"/>
    <w:rsid w:val="00886426"/>
    <w:rsid w:val="00886434"/>
    <w:rsid w:val="00886458"/>
    <w:rsid w:val="00886589"/>
    <w:rsid w:val="0088658B"/>
    <w:rsid w:val="00886678"/>
    <w:rsid w:val="00886719"/>
    <w:rsid w:val="0088688E"/>
    <w:rsid w:val="00886A8D"/>
    <w:rsid w:val="00886AAB"/>
    <w:rsid w:val="00886B27"/>
    <w:rsid w:val="00886C21"/>
    <w:rsid w:val="00886C7D"/>
    <w:rsid w:val="00886D51"/>
    <w:rsid w:val="00886E6B"/>
    <w:rsid w:val="00886F0F"/>
    <w:rsid w:val="00887105"/>
    <w:rsid w:val="008871C9"/>
    <w:rsid w:val="008871E2"/>
    <w:rsid w:val="008873CE"/>
    <w:rsid w:val="0088745E"/>
    <w:rsid w:val="00887502"/>
    <w:rsid w:val="008875D7"/>
    <w:rsid w:val="00887631"/>
    <w:rsid w:val="00887685"/>
    <w:rsid w:val="008876F0"/>
    <w:rsid w:val="00887776"/>
    <w:rsid w:val="008877C6"/>
    <w:rsid w:val="008877EC"/>
    <w:rsid w:val="008878AB"/>
    <w:rsid w:val="008878D6"/>
    <w:rsid w:val="008878FB"/>
    <w:rsid w:val="00887B09"/>
    <w:rsid w:val="00887C12"/>
    <w:rsid w:val="00887CB1"/>
    <w:rsid w:val="00887D8A"/>
    <w:rsid w:val="00887DA3"/>
    <w:rsid w:val="00887E95"/>
    <w:rsid w:val="00887EAD"/>
    <w:rsid w:val="00887FBE"/>
    <w:rsid w:val="00887FF8"/>
    <w:rsid w:val="008902C1"/>
    <w:rsid w:val="008902C4"/>
    <w:rsid w:val="008904B5"/>
    <w:rsid w:val="008904BD"/>
    <w:rsid w:val="00890532"/>
    <w:rsid w:val="0089055E"/>
    <w:rsid w:val="0089058B"/>
    <w:rsid w:val="00890663"/>
    <w:rsid w:val="00890808"/>
    <w:rsid w:val="00890898"/>
    <w:rsid w:val="00890914"/>
    <w:rsid w:val="00890930"/>
    <w:rsid w:val="00890A31"/>
    <w:rsid w:val="00890A41"/>
    <w:rsid w:val="00890A84"/>
    <w:rsid w:val="00890AED"/>
    <w:rsid w:val="00890B1A"/>
    <w:rsid w:val="00890D60"/>
    <w:rsid w:val="00890D80"/>
    <w:rsid w:val="00890DFF"/>
    <w:rsid w:val="00890E44"/>
    <w:rsid w:val="00890FDA"/>
    <w:rsid w:val="00891006"/>
    <w:rsid w:val="00891050"/>
    <w:rsid w:val="008910BE"/>
    <w:rsid w:val="00891124"/>
    <w:rsid w:val="0089115C"/>
    <w:rsid w:val="0089128E"/>
    <w:rsid w:val="00891428"/>
    <w:rsid w:val="0089148A"/>
    <w:rsid w:val="00891508"/>
    <w:rsid w:val="0089150B"/>
    <w:rsid w:val="00891672"/>
    <w:rsid w:val="00891712"/>
    <w:rsid w:val="00891740"/>
    <w:rsid w:val="008917A6"/>
    <w:rsid w:val="008917BD"/>
    <w:rsid w:val="008917DE"/>
    <w:rsid w:val="00891860"/>
    <w:rsid w:val="0089186D"/>
    <w:rsid w:val="008918AC"/>
    <w:rsid w:val="00891906"/>
    <w:rsid w:val="008919C9"/>
    <w:rsid w:val="00891A49"/>
    <w:rsid w:val="00891ABF"/>
    <w:rsid w:val="00891B05"/>
    <w:rsid w:val="00891CD7"/>
    <w:rsid w:val="00891D23"/>
    <w:rsid w:val="00891D35"/>
    <w:rsid w:val="00891D7E"/>
    <w:rsid w:val="00891DDD"/>
    <w:rsid w:val="00891E87"/>
    <w:rsid w:val="00891FB9"/>
    <w:rsid w:val="00892017"/>
    <w:rsid w:val="0089203E"/>
    <w:rsid w:val="008920DF"/>
    <w:rsid w:val="0089213B"/>
    <w:rsid w:val="0089214C"/>
    <w:rsid w:val="008921E9"/>
    <w:rsid w:val="008923FA"/>
    <w:rsid w:val="0089240D"/>
    <w:rsid w:val="0089246C"/>
    <w:rsid w:val="008924BB"/>
    <w:rsid w:val="008924FA"/>
    <w:rsid w:val="00892560"/>
    <w:rsid w:val="008925DF"/>
    <w:rsid w:val="00892620"/>
    <w:rsid w:val="00892635"/>
    <w:rsid w:val="00892642"/>
    <w:rsid w:val="0089270C"/>
    <w:rsid w:val="0089278B"/>
    <w:rsid w:val="0089280C"/>
    <w:rsid w:val="00892903"/>
    <w:rsid w:val="00892B00"/>
    <w:rsid w:val="00892B88"/>
    <w:rsid w:val="00892B97"/>
    <w:rsid w:val="00892BA7"/>
    <w:rsid w:val="00892BAA"/>
    <w:rsid w:val="00892BB2"/>
    <w:rsid w:val="00892C1A"/>
    <w:rsid w:val="00892C62"/>
    <w:rsid w:val="00892CB8"/>
    <w:rsid w:val="00892D83"/>
    <w:rsid w:val="00892E31"/>
    <w:rsid w:val="00892E35"/>
    <w:rsid w:val="00892E50"/>
    <w:rsid w:val="00892EC8"/>
    <w:rsid w:val="00892FC6"/>
    <w:rsid w:val="00892FCC"/>
    <w:rsid w:val="0089312F"/>
    <w:rsid w:val="008931BE"/>
    <w:rsid w:val="008931F0"/>
    <w:rsid w:val="008932A7"/>
    <w:rsid w:val="00893367"/>
    <w:rsid w:val="0089359F"/>
    <w:rsid w:val="008935FF"/>
    <w:rsid w:val="00893616"/>
    <w:rsid w:val="0089369A"/>
    <w:rsid w:val="00893704"/>
    <w:rsid w:val="0089371F"/>
    <w:rsid w:val="00893750"/>
    <w:rsid w:val="0089375E"/>
    <w:rsid w:val="00893897"/>
    <w:rsid w:val="008938C3"/>
    <w:rsid w:val="008938E7"/>
    <w:rsid w:val="00893910"/>
    <w:rsid w:val="008939B1"/>
    <w:rsid w:val="008939D2"/>
    <w:rsid w:val="00893A86"/>
    <w:rsid w:val="00893B23"/>
    <w:rsid w:val="00893B8B"/>
    <w:rsid w:val="00893C09"/>
    <w:rsid w:val="00893C17"/>
    <w:rsid w:val="00893CC1"/>
    <w:rsid w:val="00893D0E"/>
    <w:rsid w:val="00893D87"/>
    <w:rsid w:val="00893E95"/>
    <w:rsid w:val="00893E99"/>
    <w:rsid w:val="00893EB3"/>
    <w:rsid w:val="00893ECE"/>
    <w:rsid w:val="00893F3A"/>
    <w:rsid w:val="00893FFB"/>
    <w:rsid w:val="00893FFD"/>
    <w:rsid w:val="00894140"/>
    <w:rsid w:val="00894283"/>
    <w:rsid w:val="008942E0"/>
    <w:rsid w:val="00894301"/>
    <w:rsid w:val="008943BE"/>
    <w:rsid w:val="00894473"/>
    <w:rsid w:val="0089447A"/>
    <w:rsid w:val="00894480"/>
    <w:rsid w:val="0089455C"/>
    <w:rsid w:val="00894577"/>
    <w:rsid w:val="008945BA"/>
    <w:rsid w:val="008945F0"/>
    <w:rsid w:val="008946BC"/>
    <w:rsid w:val="00894712"/>
    <w:rsid w:val="00894750"/>
    <w:rsid w:val="0089475C"/>
    <w:rsid w:val="008948B1"/>
    <w:rsid w:val="0089495E"/>
    <w:rsid w:val="00894991"/>
    <w:rsid w:val="00894B48"/>
    <w:rsid w:val="00894B7B"/>
    <w:rsid w:val="00894CCB"/>
    <w:rsid w:val="00894F08"/>
    <w:rsid w:val="00894F5E"/>
    <w:rsid w:val="00894F77"/>
    <w:rsid w:val="00895029"/>
    <w:rsid w:val="00895061"/>
    <w:rsid w:val="008952CE"/>
    <w:rsid w:val="008952F0"/>
    <w:rsid w:val="00895337"/>
    <w:rsid w:val="0089537A"/>
    <w:rsid w:val="0089538C"/>
    <w:rsid w:val="008953E3"/>
    <w:rsid w:val="0089540F"/>
    <w:rsid w:val="0089562A"/>
    <w:rsid w:val="00895694"/>
    <w:rsid w:val="0089569D"/>
    <w:rsid w:val="0089580C"/>
    <w:rsid w:val="0089581E"/>
    <w:rsid w:val="00895848"/>
    <w:rsid w:val="00895854"/>
    <w:rsid w:val="008959E0"/>
    <w:rsid w:val="00895A21"/>
    <w:rsid w:val="00895AA4"/>
    <w:rsid w:val="00895B2C"/>
    <w:rsid w:val="00895BE9"/>
    <w:rsid w:val="00895D25"/>
    <w:rsid w:val="00895DE4"/>
    <w:rsid w:val="00895E3A"/>
    <w:rsid w:val="00895EA7"/>
    <w:rsid w:val="00895F33"/>
    <w:rsid w:val="008960A7"/>
    <w:rsid w:val="00896122"/>
    <w:rsid w:val="00896131"/>
    <w:rsid w:val="00896196"/>
    <w:rsid w:val="008962B5"/>
    <w:rsid w:val="008962DD"/>
    <w:rsid w:val="00896364"/>
    <w:rsid w:val="008963C3"/>
    <w:rsid w:val="0089643B"/>
    <w:rsid w:val="00896487"/>
    <w:rsid w:val="008964FE"/>
    <w:rsid w:val="00896557"/>
    <w:rsid w:val="0089658A"/>
    <w:rsid w:val="00896616"/>
    <w:rsid w:val="00896672"/>
    <w:rsid w:val="0089668C"/>
    <w:rsid w:val="008966BB"/>
    <w:rsid w:val="008966D2"/>
    <w:rsid w:val="0089670A"/>
    <w:rsid w:val="008967B0"/>
    <w:rsid w:val="008967BC"/>
    <w:rsid w:val="0089688E"/>
    <w:rsid w:val="0089688F"/>
    <w:rsid w:val="008968F0"/>
    <w:rsid w:val="008969A1"/>
    <w:rsid w:val="00896AD8"/>
    <w:rsid w:val="00896E6E"/>
    <w:rsid w:val="00896FBF"/>
    <w:rsid w:val="0089704B"/>
    <w:rsid w:val="00897154"/>
    <w:rsid w:val="0089717F"/>
    <w:rsid w:val="00897265"/>
    <w:rsid w:val="00897285"/>
    <w:rsid w:val="00897337"/>
    <w:rsid w:val="0089738C"/>
    <w:rsid w:val="008973F7"/>
    <w:rsid w:val="00897422"/>
    <w:rsid w:val="00897460"/>
    <w:rsid w:val="008974E5"/>
    <w:rsid w:val="00897523"/>
    <w:rsid w:val="0089753F"/>
    <w:rsid w:val="00897613"/>
    <w:rsid w:val="0089761B"/>
    <w:rsid w:val="008976A3"/>
    <w:rsid w:val="008976C0"/>
    <w:rsid w:val="008976DE"/>
    <w:rsid w:val="008976E6"/>
    <w:rsid w:val="00897765"/>
    <w:rsid w:val="0089776A"/>
    <w:rsid w:val="00897782"/>
    <w:rsid w:val="008978B8"/>
    <w:rsid w:val="008979D3"/>
    <w:rsid w:val="00897A6E"/>
    <w:rsid w:val="00897C0E"/>
    <w:rsid w:val="00897CEA"/>
    <w:rsid w:val="00897CFF"/>
    <w:rsid w:val="00897D81"/>
    <w:rsid w:val="00897DB9"/>
    <w:rsid w:val="00897DBC"/>
    <w:rsid w:val="00897F56"/>
    <w:rsid w:val="00897F79"/>
    <w:rsid w:val="00897FC0"/>
    <w:rsid w:val="008A011A"/>
    <w:rsid w:val="008A017D"/>
    <w:rsid w:val="008A01B9"/>
    <w:rsid w:val="008A01DB"/>
    <w:rsid w:val="008A020B"/>
    <w:rsid w:val="008A0313"/>
    <w:rsid w:val="008A0339"/>
    <w:rsid w:val="008A0372"/>
    <w:rsid w:val="008A03B8"/>
    <w:rsid w:val="008A043D"/>
    <w:rsid w:val="008A0452"/>
    <w:rsid w:val="008A04C7"/>
    <w:rsid w:val="008A04FC"/>
    <w:rsid w:val="008A055F"/>
    <w:rsid w:val="008A06EC"/>
    <w:rsid w:val="008A07D3"/>
    <w:rsid w:val="008A0948"/>
    <w:rsid w:val="008A0949"/>
    <w:rsid w:val="008A09B6"/>
    <w:rsid w:val="008A09BE"/>
    <w:rsid w:val="008A09E5"/>
    <w:rsid w:val="008A0A43"/>
    <w:rsid w:val="008A0AE4"/>
    <w:rsid w:val="008A0C13"/>
    <w:rsid w:val="008A0CC3"/>
    <w:rsid w:val="008A0ECD"/>
    <w:rsid w:val="008A0ED2"/>
    <w:rsid w:val="008A0EF1"/>
    <w:rsid w:val="008A0F08"/>
    <w:rsid w:val="008A0FE2"/>
    <w:rsid w:val="008A1026"/>
    <w:rsid w:val="008A105A"/>
    <w:rsid w:val="008A10F7"/>
    <w:rsid w:val="008A1276"/>
    <w:rsid w:val="008A12C6"/>
    <w:rsid w:val="008A1308"/>
    <w:rsid w:val="008A1358"/>
    <w:rsid w:val="008A1441"/>
    <w:rsid w:val="008A144F"/>
    <w:rsid w:val="008A146C"/>
    <w:rsid w:val="008A159F"/>
    <w:rsid w:val="008A15C1"/>
    <w:rsid w:val="008A15D2"/>
    <w:rsid w:val="008A16C6"/>
    <w:rsid w:val="008A1771"/>
    <w:rsid w:val="008A1783"/>
    <w:rsid w:val="008A179C"/>
    <w:rsid w:val="008A17C5"/>
    <w:rsid w:val="008A17D8"/>
    <w:rsid w:val="008A1804"/>
    <w:rsid w:val="008A1831"/>
    <w:rsid w:val="008A1949"/>
    <w:rsid w:val="008A1A2F"/>
    <w:rsid w:val="008A1A34"/>
    <w:rsid w:val="008A1B47"/>
    <w:rsid w:val="008A1C15"/>
    <w:rsid w:val="008A1C48"/>
    <w:rsid w:val="008A1D16"/>
    <w:rsid w:val="008A1D42"/>
    <w:rsid w:val="008A1DC7"/>
    <w:rsid w:val="008A1DC9"/>
    <w:rsid w:val="008A1E9E"/>
    <w:rsid w:val="008A1F67"/>
    <w:rsid w:val="008A1FA9"/>
    <w:rsid w:val="008A209C"/>
    <w:rsid w:val="008A2138"/>
    <w:rsid w:val="008A2173"/>
    <w:rsid w:val="008A2197"/>
    <w:rsid w:val="008A21FE"/>
    <w:rsid w:val="008A22EA"/>
    <w:rsid w:val="008A24A2"/>
    <w:rsid w:val="008A24DF"/>
    <w:rsid w:val="008A25AC"/>
    <w:rsid w:val="008A25B3"/>
    <w:rsid w:val="008A25DD"/>
    <w:rsid w:val="008A2625"/>
    <w:rsid w:val="008A265A"/>
    <w:rsid w:val="008A2720"/>
    <w:rsid w:val="008A2723"/>
    <w:rsid w:val="008A274F"/>
    <w:rsid w:val="008A27DC"/>
    <w:rsid w:val="008A2847"/>
    <w:rsid w:val="008A2851"/>
    <w:rsid w:val="008A28A5"/>
    <w:rsid w:val="008A28CA"/>
    <w:rsid w:val="008A28E1"/>
    <w:rsid w:val="008A2933"/>
    <w:rsid w:val="008A29B1"/>
    <w:rsid w:val="008A29CF"/>
    <w:rsid w:val="008A2A12"/>
    <w:rsid w:val="008A2A46"/>
    <w:rsid w:val="008A2B04"/>
    <w:rsid w:val="008A2BC5"/>
    <w:rsid w:val="008A2C1A"/>
    <w:rsid w:val="008A2C32"/>
    <w:rsid w:val="008A2CBE"/>
    <w:rsid w:val="008A2E72"/>
    <w:rsid w:val="008A2EB3"/>
    <w:rsid w:val="008A2EE6"/>
    <w:rsid w:val="008A2F8B"/>
    <w:rsid w:val="008A30A0"/>
    <w:rsid w:val="008A30F0"/>
    <w:rsid w:val="008A30FB"/>
    <w:rsid w:val="008A3236"/>
    <w:rsid w:val="008A3256"/>
    <w:rsid w:val="008A32FE"/>
    <w:rsid w:val="008A3372"/>
    <w:rsid w:val="008A33DB"/>
    <w:rsid w:val="008A3450"/>
    <w:rsid w:val="008A346C"/>
    <w:rsid w:val="008A358B"/>
    <w:rsid w:val="008A35A6"/>
    <w:rsid w:val="008A36C7"/>
    <w:rsid w:val="008A370C"/>
    <w:rsid w:val="008A383B"/>
    <w:rsid w:val="008A38B8"/>
    <w:rsid w:val="008A38C8"/>
    <w:rsid w:val="008A38C9"/>
    <w:rsid w:val="008A39C4"/>
    <w:rsid w:val="008A39D2"/>
    <w:rsid w:val="008A3A0F"/>
    <w:rsid w:val="008A3AA2"/>
    <w:rsid w:val="008A3ADB"/>
    <w:rsid w:val="008A3C7D"/>
    <w:rsid w:val="008A3D73"/>
    <w:rsid w:val="008A3D9D"/>
    <w:rsid w:val="008A3FAC"/>
    <w:rsid w:val="008A404B"/>
    <w:rsid w:val="008A4055"/>
    <w:rsid w:val="008A40E0"/>
    <w:rsid w:val="008A40F0"/>
    <w:rsid w:val="008A411C"/>
    <w:rsid w:val="008A41EA"/>
    <w:rsid w:val="008A422B"/>
    <w:rsid w:val="008A4277"/>
    <w:rsid w:val="008A4291"/>
    <w:rsid w:val="008A433C"/>
    <w:rsid w:val="008A4448"/>
    <w:rsid w:val="008A44D9"/>
    <w:rsid w:val="008A4541"/>
    <w:rsid w:val="008A4586"/>
    <w:rsid w:val="008A45E0"/>
    <w:rsid w:val="008A46D1"/>
    <w:rsid w:val="008A46DE"/>
    <w:rsid w:val="008A477A"/>
    <w:rsid w:val="008A47B2"/>
    <w:rsid w:val="008A4823"/>
    <w:rsid w:val="008A4C1F"/>
    <w:rsid w:val="008A4C7F"/>
    <w:rsid w:val="008A4DAD"/>
    <w:rsid w:val="008A4E79"/>
    <w:rsid w:val="008A4ECF"/>
    <w:rsid w:val="008A4F43"/>
    <w:rsid w:val="008A4F7C"/>
    <w:rsid w:val="008A4F81"/>
    <w:rsid w:val="008A5010"/>
    <w:rsid w:val="008A506A"/>
    <w:rsid w:val="008A50BC"/>
    <w:rsid w:val="008A50EC"/>
    <w:rsid w:val="008A51DE"/>
    <w:rsid w:val="008A51E8"/>
    <w:rsid w:val="008A52C5"/>
    <w:rsid w:val="008A532B"/>
    <w:rsid w:val="008A53BD"/>
    <w:rsid w:val="008A576C"/>
    <w:rsid w:val="008A5983"/>
    <w:rsid w:val="008A59CA"/>
    <w:rsid w:val="008A5A2B"/>
    <w:rsid w:val="008A5D46"/>
    <w:rsid w:val="008A5D49"/>
    <w:rsid w:val="008A5D59"/>
    <w:rsid w:val="008A6029"/>
    <w:rsid w:val="008A607A"/>
    <w:rsid w:val="008A60FC"/>
    <w:rsid w:val="008A611D"/>
    <w:rsid w:val="008A615E"/>
    <w:rsid w:val="008A61A5"/>
    <w:rsid w:val="008A61C8"/>
    <w:rsid w:val="008A6213"/>
    <w:rsid w:val="008A630A"/>
    <w:rsid w:val="008A6335"/>
    <w:rsid w:val="008A63A6"/>
    <w:rsid w:val="008A63F6"/>
    <w:rsid w:val="008A642B"/>
    <w:rsid w:val="008A64D8"/>
    <w:rsid w:val="008A6640"/>
    <w:rsid w:val="008A6681"/>
    <w:rsid w:val="008A67AA"/>
    <w:rsid w:val="008A67CE"/>
    <w:rsid w:val="008A67F2"/>
    <w:rsid w:val="008A68CB"/>
    <w:rsid w:val="008A6902"/>
    <w:rsid w:val="008A697A"/>
    <w:rsid w:val="008A6A30"/>
    <w:rsid w:val="008A6A51"/>
    <w:rsid w:val="008A6C00"/>
    <w:rsid w:val="008A6C36"/>
    <w:rsid w:val="008A6CC1"/>
    <w:rsid w:val="008A6CD4"/>
    <w:rsid w:val="008A6D22"/>
    <w:rsid w:val="008A6DA2"/>
    <w:rsid w:val="008A6E9A"/>
    <w:rsid w:val="008A6F28"/>
    <w:rsid w:val="008A6FE7"/>
    <w:rsid w:val="008A713E"/>
    <w:rsid w:val="008A71EC"/>
    <w:rsid w:val="008A7214"/>
    <w:rsid w:val="008A7309"/>
    <w:rsid w:val="008A7330"/>
    <w:rsid w:val="008A7371"/>
    <w:rsid w:val="008A7385"/>
    <w:rsid w:val="008A7394"/>
    <w:rsid w:val="008A7409"/>
    <w:rsid w:val="008A7445"/>
    <w:rsid w:val="008A75D9"/>
    <w:rsid w:val="008A7620"/>
    <w:rsid w:val="008A76BC"/>
    <w:rsid w:val="008A76C7"/>
    <w:rsid w:val="008A76D4"/>
    <w:rsid w:val="008A771C"/>
    <w:rsid w:val="008A7898"/>
    <w:rsid w:val="008A78B1"/>
    <w:rsid w:val="008A79A6"/>
    <w:rsid w:val="008A7A3C"/>
    <w:rsid w:val="008A7A65"/>
    <w:rsid w:val="008A7A7B"/>
    <w:rsid w:val="008A7AD9"/>
    <w:rsid w:val="008A7B3F"/>
    <w:rsid w:val="008A7B8D"/>
    <w:rsid w:val="008A7EBB"/>
    <w:rsid w:val="008A7F33"/>
    <w:rsid w:val="008A7F6F"/>
    <w:rsid w:val="008A7FB2"/>
    <w:rsid w:val="008B0094"/>
    <w:rsid w:val="008B0258"/>
    <w:rsid w:val="008B02E9"/>
    <w:rsid w:val="008B03BA"/>
    <w:rsid w:val="008B03C3"/>
    <w:rsid w:val="008B0490"/>
    <w:rsid w:val="008B04C6"/>
    <w:rsid w:val="008B0668"/>
    <w:rsid w:val="008B06C2"/>
    <w:rsid w:val="008B088E"/>
    <w:rsid w:val="008B0956"/>
    <w:rsid w:val="008B095F"/>
    <w:rsid w:val="008B097B"/>
    <w:rsid w:val="008B0980"/>
    <w:rsid w:val="008B09FC"/>
    <w:rsid w:val="008B0A5A"/>
    <w:rsid w:val="008B0A61"/>
    <w:rsid w:val="008B0B22"/>
    <w:rsid w:val="008B0B7F"/>
    <w:rsid w:val="008B0BD8"/>
    <w:rsid w:val="008B0C2D"/>
    <w:rsid w:val="008B0C8D"/>
    <w:rsid w:val="008B0C8F"/>
    <w:rsid w:val="008B0D64"/>
    <w:rsid w:val="008B0DF9"/>
    <w:rsid w:val="008B0EF6"/>
    <w:rsid w:val="008B0F03"/>
    <w:rsid w:val="008B0F97"/>
    <w:rsid w:val="008B0FEE"/>
    <w:rsid w:val="008B0FF1"/>
    <w:rsid w:val="008B1003"/>
    <w:rsid w:val="008B1082"/>
    <w:rsid w:val="008B1088"/>
    <w:rsid w:val="008B10F5"/>
    <w:rsid w:val="008B113B"/>
    <w:rsid w:val="008B116A"/>
    <w:rsid w:val="008B1221"/>
    <w:rsid w:val="008B12B1"/>
    <w:rsid w:val="008B1319"/>
    <w:rsid w:val="008B1349"/>
    <w:rsid w:val="008B1398"/>
    <w:rsid w:val="008B1490"/>
    <w:rsid w:val="008B14BF"/>
    <w:rsid w:val="008B158A"/>
    <w:rsid w:val="008B163E"/>
    <w:rsid w:val="008B1696"/>
    <w:rsid w:val="008B1705"/>
    <w:rsid w:val="008B17CA"/>
    <w:rsid w:val="008B17F9"/>
    <w:rsid w:val="008B18C5"/>
    <w:rsid w:val="008B19A6"/>
    <w:rsid w:val="008B1D4F"/>
    <w:rsid w:val="008B1D8D"/>
    <w:rsid w:val="008B1D96"/>
    <w:rsid w:val="008B1E9C"/>
    <w:rsid w:val="008B2028"/>
    <w:rsid w:val="008B2084"/>
    <w:rsid w:val="008B2130"/>
    <w:rsid w:val="008B219E"/>
    <w:rsid w:val="008B21CB"/>
    <w:rsid w:val="008B22A1"/>
    <w:rsid w:val="008B22ED"/>
    <w:rsid w:val="008B2314"/>
    <w:rsid w:val="008B237C"/>
    <w:rsid w:val="008B2404"/>
    <w:rsid w:val="008B245D"/>
    <w:rsid w:val="008B2467"/>
    <w:rsid w:val="008B256A"/>
    <w:rsid w:val="008B257C"/>
    <w:rsid w:val="008B26A3"/>
    <w:rsid w:val="008B26E6"/>
    <w:rsid w:val="008B2744"/>
    <w:rsid w:val="008B2767"/>
    <w:rsid w:val="008B2790"/>
    <w:rsid w:val="008B27BD"/>
    <w:rsid w:val="008B27DF"/>
    <w:rsid w:val="008B28C5"/>
    <w:rsid w:val="008B293B"/>
    <w:rsid w:val="008B2A15"/>
    <w:rsid w:val="008B2ABA"/>
    <w:rsid w:val="008B2AC2"/>
    <w:rsid w:val="008B2B11"/>
    <w:rsid w:val="008B2BBD"/>
    <w:rsid w:val="008B2C38"/>
    <w:rsid w:val="008B2C93"/>
    <w:rsid w:val="008B2CB2"/>
    <w:rsid w:val="008B2D1A"/>
    <w:rsid w:val="008B2D6E"/>
    <w:rsid w:val="008B2DCE"/>
    <w:rsid w:val="008B2F6E"/>
    <w:rsid w:val="008B2FEB"/>
    <w:rsid w:val="008B3029"/>
    <w:rsid w:val="008B30E8"/>
    <w:rsid w:val="008B3196"/>
    <w:rsid w:val="008B3200"/>
    <w:rsid w:val="008B32AC"/>
    <w:rsid w:val="008B32FA"/>
    <w:rsid w:val="008B33EA"/>
    <w:rsid w:val="008B346A"/>
    <w:rsid w:val="008B3527"/>
    <w:rsid w:val="008B3582"/>
    <w:rsid w:val="008B35AC"/>
    <w:rsid w:val="008B35F2"/>
    <w:rsid w:val="008B3690"/>
    <w:rsid w:val="008B37D0"/>
    <w:rsid w:val="008B37E2"/>
    <w:rsid w:val="008B3856"/>
    <w:rsid w:val="008B3876"/>
    <w:rsid w:val="008B3877"/>
    <w:rsid w:val="008B38DA"/>
    <w:rsid w:val="008B3901"/>
    <w:rsid w:val="008B3902"/>
    <w:rsid w:val="008B391D"/>
    <w:rsid w:val="008B3939"/>
    <w:rsid w:val="008B3B21"/>
    <w:rsid w:val="008B3B47"/>
    <w:rsid w:val="008B3C68"/>
    <w:rsid w:val="008B3D18"/>
    <w:rsid w:val="008B3D6E"/>
    <w:rsid w:val="008B3E85"/>
    <w:rsid w:val="008B3F7C"/>
    <w:rsid w:val="008B4062"/>
    <w:rsid w:val="008B4076"/>
    <w:rsid w:val="008B4091"/>
    <w:rsid w:val="008B41DF"/>
    <w:rsid w:val="008B4242"/>
    <w:rsid w:val="008B42C5"/>
    <w:rsid w:val="008B42DF"/>
    <w:rsid w:val="008B4548"/>
    <w:rsid w:val="008B45BE"/>
    <w:rsid w:val="008B47B7"/>
    <w:rsid w:val="008B47FE"/>
    <w:rsid w:val="008B4882"/>
    <w:rsid w:val="008B48BB"/>
    <w:rsid w:val="008B48EE"/>
    <w:rsid w:val="008B48FE"/>
    <w:rsid w:val="008B4A6B"/>
    <w:rsid w:val="008B4AF4"/>
    <w:rsid w:val="008B4B53"/>
    <w:rsid w:val="008B4CF5"/>
    <w:rsid w:val="008B4DF5"/>
    <w:rsid w:val="008B4E43"/>
    <w:rsid w:val="008B4E52"/>
    <w:rsid w:val="008B4E56"/>
    <w:rsid w:val="008B5000"/>
    <w:rsid w:val="008B505B"/>
    <w:rsid w:val="008B5069"/>
    <w:rsid w:val="008B5150"/>
    <w:rsid w:val="008B5316"/>
    <w:rsid w:val="008B53D6"/>
    <w:rsid w:val="008B53DE"/>
    <w:rsid w:val="008B5557"/>
    <w:rsid w:val="008B555C"/>
    <w:rsid w:val="008B561A"/>
    <w:rsid w:val="008B5721"/>
    <w:rsid w:val="008B58B3"/>
    <w:rsid w:val="008B59C2"/>
    <w:rsid w:val="008B59FC"/>
    <w:rsid w:val="008B5A03"/>
    <w:rsid w:val="008B5BFB"/>
    <w:rsid w:val="008B5C2B"/>
    <w:rsid w:val="008B5CB2"/>
    <w:rsid w:val="008B5CCC"/>
    <w:rsid w:val="008B5E00"/>
    <w:rsid w:val="008B5E88"/>
    <w:rsid w:val="008B5E93"/>
    <w:rsid w:val="008B5F80"/>
    <w:rsid w:val="008B5FE6"/>
    <w:rsid w:val="008B5FFC"/>
    <w:rsid w:val="008B60C0"/>
    <w:rsid w:val="008B62C9"/>
    <w:rsid w:val="008B631B"/>
    <w:rsid w:val="008B633E"/>
    <w:rsid w:val="008B63E0"/>
    <w:rsid w:val="008B645F"/>
    <w:rsid w:val="008B652B"/>
    <w:rsid w:val="008B6588"/>
    <w:rsid w:val="008B65C1"/>
    <w:rsid w:val="008B65FD"/>
    <w:rsid w:val="008B6671"/>
    <w:rsid w:val="008B66D3"/>
    <w:rsid w:val="008B6708"/>
    <w:rsid w:val="008B6712"/>
    <w:rsid w:val="008B671D"/>
    <w:rsid w:val="008B6730"/>
    <w:rsid w:val="008B673B"/>
    <w:rsid w:val="008B6793"/>
    <w:rsid w:val="008B6830"/>
    <w:rsid w:val="008B6983"/>
    <w:rsid w:val="008B69B6"/>
    <w:rsid w:val="008B6A2E"/>
    <w:rsid w:val="008B6A7D"/>
    <w:rsid w:val="008B6C59"/>
    <w:rsid w:val="008B6C87"/>
    <w:rsid w:val="008B6E0B"/>
    <w:rsid w:val="008B6E74"/>
    <w:rsid w:val="008B6EB8"/>
    <w:rsid w:val="008B702B"/>
    <w:rsid w:val="008B705D"/>
    <w:rsid w:val="008B70C7"/>
    <w:rsid w:val="008B7184"/>
    <w:rsid w:val="008B729D"/>
    <w:rsid w:val="008B72BD"/>
    <w:rsid w:val="008B72DE"/>
    <w:rsid w:val="008B7368"/>
    <w:rsid w:val="008B737B"/>
    <w:rsid w:val="008B7389"/>
    <w:rsid w:val="008B742C"/>
    <w:rsid w:val="008B74FD"/>
    <w:rsid w:val="008B7513"/>
    <w:rsid w:val="008B7522"/>
    <w:rsid w:val="008B753B"/>
    <w:rsid w:val="008B75CF"/>
    <w:rsid w:val="008B7612"/>
    <w:rsid w:val="008B7615"/>
    <w:rsid w:val="008B761F"/>
    <w:rsid w:val="008B7654"/>
    <w:rsid w:val="008B7658"/>
    <w:rsid w:val="008B76CE"/>
    <w:rsid w:val="008B7713"/>
    <w:rsid w:val="008B77A5"/>
    <w:rsid w:val="008B7818"/>
    <w:rsid w:val="008B784A"/>
    <w:rsid w:val="008B7935"/>
    <w:rsid w:val="008B793E"/>
    <w:rsid w:val="008B7964"/>
    <w:rsid w:val="008B79A5"/>
    <w:rsid w:val="008B7A29"/>
    <w:rsid w:val="008B7B83"/>
    <w:rsid w:val="008B7BF0"/>
    <w:rsid w:val="008B7E21"/>
    <w:rsid w:val="008B7EDA"/>
    <w:rsid w:val="008B7FA3"/>
    <w:rsid w:val="008C0047"/>
    <w:rsid w:val="008C0059"/>
    <w:rsid w:val="008C0203"/>
    <w:rsid w:val="008C02EC"/>
    <w:rsid w:val="008C0326"/>
    <w:rsid w:val="008C035A"/>
    <w:rsid w:val="008C03AB"/>
    <w:rsid w:val="008C0631"/>
    <w:rsid w:val="008C07C7"/>
    <w:rsid w:val="008C08DD"/>
    <w:rsid w:val="008C0997"/>
    <w:rsid w:val="008C0A49"/>
    <w:rsid w:val="008C0A55"/>
    <w:rsid w:val="008C0B2D"/>
    <w:rsid w:val="008C0CC6"/>
    <w:rsid w:val="008C0CF8"/>
    <w:rsid w:val="008C0CFF"/>
    <w:rsid w:val="008C0D54"/>
    <w:rsid w:val="008C0DCB"/>
    <w:rsid w:val="008C0DDB"/>
    <w:rsid w:val="008C0E22"/>
    <w:rsid w:val="008C0E33"/>
    <w:rsid w:val="008C0E37"/>
    <w:rsid w:val="008C0F0F"/>
    <w:rsid w:val="008C1040"/>
    <w:rsid w:val="008C1085"/>
    <w:rsid w:val="008C1112"/>
    <w:rsid w:val="008C111C"/>
    <w:rsid w:val="008C1164"/>
    <w:rsid w:val="008C1171"/>
    <w:rsid w:val="008C11F6"/>
    <w:rsid w:val="008C126C"/>
    <w:rsid w:val="008C12B2"/>
    <w:rsid w:val="008C12BB"/>
    <w:rsid w:val="008C1305"/>
    <w:rsid w:val="008C135A"/>
    <w:rsid w:val="008C136F"/>
    <w:rsid w:val="008C13D0"/>
    <w:rsid w:val="008C1566"/>
    <w:rsid w:val="008C15B4"/>
    <w:rsid w:val="008C15C4"/>
    <w:rsid w:val="008C167E"/>
    <w:rsid w:val="008C1700"/>
    <w:rsid w:val="008C1809"/>
    <w:rsid w:val="008C1850"/>
    <w:rsid w:val="008C18AB"/>
    <w:rsid w:val="008C1905"/>
    <w:rsid w:val="008C1B37"/>
    <w:rsid w:val="008C1B8A"/>
    <w:rsid w:val="008C1B8D"/>
    <w:rsid w:val="008C1C1B"/>
    <w:rsid w:val="008C1C33"/>
    <w:rsid w:val="008C1C83"/>
    <w:rsid w:val="008C1C93"/>
    <w:rsid w:val="008C1CF7"/>
    <w:rsid w:val="008C1D0F"/>
    <w:rsid w:val="008C1F64"/>
    <w:rsid w:val="008C1F7A"/>
    <w:rsid w:val="008C1FAA"/>
    <w:rsid w:val="008C201D"/>
    <w:rsid w:val="008C2182"/>
    <w:rsid w:val="008C2219"/>
    <w:rsid w:val="008C23F6"/>
    <w:rsid w:val="008C2588"/>
    <w:rsid w:val="008C25B8"/>
    <w:rsid w:val="008C25C8"/>
    <w:rsid w:val="008C25FE"/>
    <w:rsid w:val="008C269F"/>
    <w:rsid w:val="008C287D"/>
    <w:rsid w:val="008C29BD"/>
    <w:rsid w:val="008C29D1"/>
    <w:rsid w:val="008C29FB"/>
    <w:rsid w:val="008C2A54"/>
    <w:rsid w:val="008C2A88"/>
    <w:rsid w:val="008C2A94"/>
    <w:rsid w:val="008C2AB1"/>
    <w:rsid w:val="008C2B69"/>
    <w:rsid w:val="008C2CC5"/>
    <w:rsid w:val="008C2CFD"/>
    <w:rsid w:val="008C2D5C"/>
    <w:rsid w:val="008C2DD6"/>
    <w:rsid w:val="008C2E5E"/>
    <w:rsid w:val="008C2E67"/>
    <w:rsid w:val="008C2F12"/>
    <w:rsid w:val="008C2F1B"/>
    <w:rsid w:val="008C306D"/>
    <w:rsid w:val="008C3290"/>
    <w:rsid w:val="008C3309"/>
    <w:rsid w:val="008C33F7"/>
    <w:rsid w:val="008C3467"/>
    <w:rsid w:val="008C3475"/>
    <w:rsid w:val="008C36AC"/>
    <w:rsid w:val="008C36F1"/>
    <w:rsid w:val="008C3707"/>
    <w:rsid w:val="008C371D"/>
    <w:rsid w:val="008C3778"/>
    <w:rsid w:val="008C37A8"/>
    <w:rsid w:val="008C3816"/>
    <w:rsid w:val="008C38BF"/>
    <w:rsid w:val="008C38F6"/>
    <w:rsid w:val="008C3A20"/>
    <w:rsid w:val="008C3A70"/>
    <w:rsid w:val="008C3A84"/>
    <w:rsid w:val="008C3AAB"/>
    <w:rsid w:val="008C3AF1"/>
    <w:rsid w:val="008C3B0C"/>
    <w:rsid w:val="008C3B28"/>
    <w:rsid w:val="008C3BB6"/>
    <w:rsid w:val="008C3BB8"/>
    <w:rsid w:val="008C3C4F"/>
    <w:rsid w:val="008C3C76"/>
    <w:rsid w:val="008C3CCF"/>
    <w:rsid w:val="008C3D52"/>
    <w:rsid w:val="008C3DDF"/>
    <w:rsid w:val="008C3DED"/>
    <w:rsid w:val="008C3E80"/>
    <w:rsid w:val="008C4019"/>
    <w:rsid w:val="008C4060"/>
    <w:rsid w:val="008C40C0"/>
    <w:rsid w:val="008C40D5"/>
    <w:rsid w:val="008C4111"/>
    <w:rsid w:val="008C4127"/>
    <w:rsid w:val="008C421C"/>
    <w:rsid w:val="008C4228"/>
    <w:rsid w:val="008C4249"/>
    <w:rsid w:val="008C4254"/>
    <w:rsid w:val="008C42BA"/>
    <w:rsid w:val="008C4341"/>
    <w:rsid w:val="008C4348"/>
    <w:rsid w:val="008C43B9"/>
    <w:rsid w:val="008C456F"/>
    <w:rsid w:val="008C4578"/>
    <w:rsid w:val="008C45BC"/>
    <w:rsid w:val="008C468F"/>
    <w:rsid w:val="008C47D8"/>
    <w:rsid w:val="008C4839"/>
    <w:rsid w:val="008C4850"/>
    <w:rsid w:val="008C48C0"/>
    <w:rsid w:val="008C4970"/>
    <w:rsid w:val="008C4A5D"/>
    <w:rsid w:val="008C4B34"/>
    <w:rsid w:val="008C4C99"/>
    <w:rsid w:val="008C4E8C"/>
    <w:rsid w:val="008C4F28"/>
    <w:rsid w:val="008C4FB7"/>
    <w:rsid w:val="008C50C5"/>
    <w:rsid w:val="008C50DD"/>
    <w:rsid w:val="008C5151"/>
    <w:rsid w:val="008C51AB"/>
    <w:rsid w:val="008C52DF"/>
    <w:rsid w:val="008C5375"/>
    <w:rsid w:val="008C5425"/>
    <w:rsid w:val="008C54C4"/>
    <w:rsid w:val="008C5557"/>
    <w:rsid w:val="008C5601"/>
    <w:rsid w:val="008C5607"/>
    <w:rsid w:val="008C56A9"/>
    <w:rsid w:val="008C56BC"/>
    <w:rsid w:val="008C571A"/>
    <w:rsid w:val="008C5792"/>
    <w:rsid w:val="008C591D"/>
    <w:rsid w:val="008C597C"/>
    <w:rsid w:val="008C599A"/>
    <w:rsid w:val="008C59FE"/>
    <w:rsid w:val="008C5ADD"/>
    <w:rsid w:val="008C5B17"/>
    <w:rsid w:val="008C5B28"/>
    <w:rsid w:val="008C5BF9"/>
    <w:rsid w:val="008C5C02"/>
    <w:rsid w:val="008C5C7F"/>
    <w:rsid w:val="008C5CA9"/>
    <w:rsid w:val="008C5DCE"/>
    <w:rsid w:val="008C5E20"/>
    <w:rsid w:val="008C5EA6"/>
    <w:rsid w:val="008C5FB7"/>
    <w:rsid w:val="008C600F"/>
    <w:rsid w:val="008C6067"/>
    <w:rsid w:val="008C60C0"/>
    <w:rsid w:val="008C61B9"/>
    <w:rsid w:val="008C61EF"/>
    <w:rsid w:val="008C61F2"/>
    <w:rsid w:val="008C625B"/>
    <w:rsid w:val="008C626D"/>
    <w:rsid w:val="008C62A6"/>
    <w:rsid w:val="008C6306"/>
    <w:rsid w:val="008C6343"/>
    <w:rsid w:val="008C63D0"/>
    <w:rsid w:val="008C6736"/>
    <w:rsid w:val="008C67CA"/>
    <w:rsid w:val="008C687E"/>
    <w:rsid w:val="008C68B5"/>
    <w:rsid w:val="008C68C6"/>
    <w:rsid w:val="008C6944"/>
    <w:rsid w:val="008C6984"/>
    <w:rsid w:val="008C69AD"/>
    <w:rsid w:val="008C6A23"/>
    <w:rsid w:val="008C6A77"/>
    <w:rsid w:val="008C6B87"/>
    <w:rsid w:val="008C6BB3"/>
    <w:rsid w:val="008C6CAF"/>
    <w:rsid w:val="008C6CD0"/>
    <w:rsid w:val="008C6D0A"/>
    <w:rsid w:val="008C6DBB"/>
    <w:rsid w:val="008C6DCB"/>
    <w:rsid w:val="008C6DED"/>
    <w:rsid w:val="008C6FBF"/>
    <w:rsid w:val="008C6FC0"/>
    <w:rsid w:val="008C7131"/>
    <w:rsid w:val="008C7152"/>
    <w:rsid w:val="008C7252"/>
    <w:rsid w:val="008C7299"/>
    <w:rsid w:val="008C72C4"/>
    <w:rsid w:val="008C7311"/>
    <w:rsid w:val="008C733E"/>
    <w:rsid w:val="008C7380"/>
    <w:rsid w:val="008C73FF"/>
    <w:rsid w:val="008C740F"/>
    <w:rsid w:val="008C7418"/>
    <w:rsid w:val="008C7432"/>
    <w:rsid w:val="008C749D"/>
    <w:rsid w:val="008C74B6"/>
    <w:rsid w:val="008C75F4"/>
    <w:rsid w:val="008C7621"/>
    <w:rsid w:val="008C7680"/>
    <w:rsid w:val="008C7719"/>
    <w:rsid w:val="008C7846"/>
    <w:rsid w:val="008C7899"/>
    <w:rsid w:val="008C7941"/>
    <w:rsid w:val="008C7970"/>
    <w:rsid w:val="008C798B"/>
    <w:rsid w:val="008C79A3"/>
    <w:rsid w:val="008C7B17"/>
    <w:rsid w:val="008C7BD4"/>
    <w:rsid w:val="008C7BD9"/>
    <w:rsid w:val="008C7C15"/>
    <w:rsid w:val="008C7CCB"/>
    <w:rsid w:val="008C7D24"/>
    <w:rsid w:val="008C7D79"/>
    <w:rsid w:val="008C7DFC"/>
    <w:rsid w:val="008C7E73"/>
    <w:rsid w:val="008C7EC4"/>
    <w:rsid w:val="008D0017"/>
    <w:rsid w:val="008D0201"/>
    <w:rsid w:val="008D021F"/>
    <w:rsid w:val="008D028A"/>
    <w:rsid w:val="008D0400"/>
    <w:rsid w:val="008D0405"/>
    <w:rsid w:val="008D0559"/>
    <w:rsid w:val="008D055F"/>
    <w:rsid w:val="008D05BC"/>
    <w:rsid w:val="008D08A2"/>
    <w:rsid w:val="008D08CD"/>
    <w:rsid w:val="008D0908"/>
    <w:rsid w:val="008D09AC"/>
    <w:rsid w:val="008D0AC6"/>
    <w:rsid w:val="008D0B79"/>
    <w:rsid w:val="008D0CAA"/>
    <w:rsid w:val="008D0DA2"/>
    <w:rsid w:val="008D0E10"/>
    <w:rsid w:val="008D0EB7"/>
    <w:rsid w:val="008D0F2B"/>
    <w:rsid w:val="008D0F7D"/>
    <w:rsid w:val="008D0FE8"/>
    <w:rsid w:val="008D0FF7"/>
    <w:rsid w:val="008D1064"/>
    <w:rsid w:val="008D111C"/>
    <w:rsid w:val="008D112D"/>
    <w:rsid w:val="008D11A7"/>
    <w:rsid w:val="008D125E"/>
    <w:rsid w:val="008D1351"/>
    <w:rsid w:val="008D13CE"/>
    <w:rsid w:val="008D14C1"/>
    <w:rsid w:val="008D1506"/>
    <w:rsid w:val="008D1524"/>
    <w:rsid w:val="008D15C3"/>
    <w:rsid w:val="008D160C"/>
    <w:rsid w:val="008D166A"/>
    <w:rsid w:val="008D16FC"/>
    <w:rsid w:val="008D1773"/>
    <w:rsid w:val="008D1822"/>
    <w:rsid w:val="008D189B"/>
    <w:rsid w:val="008D191F"/>
    <w:rsid w:val="008D1978"/>
    <w:rsid w:val="008D19B1"/>
    <w:rsid w:val="008D1A4A"/>
    <w:rsid w:val="008D1A62"/>
    <w:rsid w:val="008D1A73"/>
    <w:rsid w:val="008D1A98"/>
    <w:rsid w:val="008D1ABE"/>
    <w:rsid w:val="008D1B02"/>
    <w:rsid w:val="008D1BE8"/>
    <w:rsid w:val="008D1C97"/>
    <w:rsid w:val="008D1CCE"/>
    <w:rsid w:val="008D1D23"/>
    <w:rsid w:val="008D1D24"/>
    <w:rsid w:val="008D1D53"/>
    <w:rsid w:val="008D1DB0"/>
    <w:rsid w:val="008D1ECA"/>
    <w:rsid w:val="008D20B7"/>
    <w:rsid w:val="008D210B"/>
    <w:rsid w:val="008D2155"/>
    <w:rsid w:val="008D21DF"/>
    <w:rsid w:val="008D21F3"/>
    <w:rsid w:val="008D2251"/>
    <w:rsid w:val="008D22B5"/>
    <w:rsid w:val="008D2312"/>
    <w:rsid w:val="008D2331"/>
    <w:rsid w:val="008D2426"/>
    <w:rsid w:val="008D2512"/>
    <w:rsid w:val="008D2601"/>
    <w:rsid w:val="008D2755"/>
    <w:rsid w:val="008D27C8"/>
    <w:rsid w:val="008D286B"/>
    <w:rsid w:val="008D2954"/>
    <w:rsid w:val="008D295C"/>
    <w:rsid w:val="008D29B7"/>
    <w:rsid w:val="008D29E6"/>
    <w:rsid w:val="008D29EB"/>
    <w:rsid w:val="008D2AC7"/>
    <w:rsid w:val="008D2C15"/>
    <w:rsid w:val="008D2CA8"/>
    <w:rsid w:val="008D2D89"/>
    <w:rsid w:val="008D2E0E"/>
    <w:rsid w:val="008D2E26"/>
    <w:rsid w:val="008D2E27"/>
    <w:rsid w:val="008D2E6D"/>
    <w:rsid w:val="008D2EB9"/>
    <w:rsid w:val="008D2EE0"/>
    <w:rsid w:val="008D2F5E"/>
    <w:rsid w:val="008D2F83"/>
    <w:rsid w:val="008D2FCA"/>
    <w:rsid w:val="008D3032"/>
    <w:rsid w:val="008D310D"/>
    <w:rsid w:val="008D314D"/>
    <w:rsid w:val="008D31E1"/>
    <w:rsid w:val="008D3264"/>
    <w:rsid w:val="008D3266"/>
    <w:rsid w:val="008D327D"/>
    <w:rsid w:val="008D33F5"/>
    <w:rsid w:val="008D3613"/>
    <w:rsid w:val="008D3761"/>
    <w:rsid w:val="008D37DE"/>
    <w:rsid w:val="008D38E6"/>
    <w:rsid w:val="008D392E"/>
    <w:rsid w:val="008D3983"/>
    <w:rsid w:val="008D3B5E"/>
    <w:rsid w:val="008D3B6F"/>
    <w:rsid w:val="008D3C03"/>
    <w:rsid w:val="008D3C97"/>
    <w:rsid w:val="008D3E60"/>
    <w:rsid w:val="008D407A"/>
    <w:rsid w:val="008D40B8"/>
    <w:rsid w:val="008D40DD"/>
    <w:rsid w:val="008D4194"/>
    <w:rsid w:val="008D41FD"/>
    <w:rsid w:val="008D43C1"/>
    <w:rsid w:val="008D43C6"/>
    <w:rsid w:val="008D440D"/>
    <w:rsid w:val="008D4448"/>
    <w:rsid w:val="008D4487"/>
    <w:rsid w:val="008D44C5"/>
    <w:rsid w:val="008D45B2"/>
    <w:rsid w:val="008D4607"/>
    <w:rsid w:val="008D46EE"/>
    <w:rsid w:val="008D4730"/>
    <w:rsid w:val="008D4787"/>
    <w:rsid w:val="008D47E4"/>
    <w:rsid w:val="008D4B5D"/>
    <w:rsid w:val="008D4B88"/>
    <w:rsid w:val="008D4BD5"/>
    <w:rsid w:val="008D4BFE"/>
    <w:rsid w:val="008D4C46"/>
    <w:rsid w:val="008D4D2E"/>
    <w:rsid w:val="008D4DB6"/>
    <w:rsid w:val="008D4E44"/>
    <w:rsid w:val="008D4E79"/>
    <w:rsid w:val="008D4F21"/>
    <w:rsid w:val="008D4F3D"/>
    <w:rsid w:val="008D4F86"/>
    <w:rsid w:val="008D4FC8"/>
    <w:rsid w:val="008D508D"/>
    <w:rsid w:val="008D5183"/>
    <w:rsid w:val="008D51BB"/>
    <w:rsid w:val="008D527F"/>
    <w:rsid w:val="008D5287"/>
    <w:rsid w:val="008D52EF"/>
    <w:rsid w:val="008D5376"/>
    <w:rsid w:val="008D53D0"/>
    <w:rsid w:val="008D5417"/>
    <w:rsid w:val="008D54FF"/>
    <w:rsid w:val="008D55A4"/>
    <w:rsid w:val="008D55DF"/>
    <w:rsid w:val="008D562D"/>
    <w:rsid w:val="008D56C9"/>
    <w:rsid w:val="008D5754"/>
    <w:rsid w:val="008D582E"/>
    <w:rsid w:val="008D58A4"/>
    <w:rsid w:val="008D590B"/>
    <w:rsid w:val="008D5A07"/>
    <w:rsid w:val="008D5B2A"/>
    <w:rsid w:val="008D5C09"/>
    <w:rsid w:val="008D5CC0"/>
    <w:rsid w:val="008D5E6D"/>
    <w:rsid w:val="008D5E7D"/>
    <w:rsid w:val="008D5EB5"/>
    <w:rsid w:val="008D5EF7"/>
    <w:rsid w:val="008D5F4D"/>
    <w:rsid w:val="008D5F53"/>
    <w:rsid w:val="008D6019"/>
    <w:rsid w:val="008D6082"/>
    <w:rsid w:val="008D6147"/>
    <w:rsid w:val="008D6172"/>
    <w:rsid w:val="008D620A"/>
    <w:rsid w:val="008D6245"/>
    <w:rsid w:val="008D627B"/>
    <w:rsid w:val="008D6369"/>
    <w:rsid w:val="008D63D5"/>
    <w:rsid w:val="008D63D7"/>
    <w:rsid w:val="008D6587"/>
    <w:rsid w:val="008D6619"/>
    <w:rsid w:val="008D66A6"/>
    <w:rsid w:val="008D66CB"/>
    <w:rsid w:val="008D675E"/>
    <w:rsid w:val="008D679A"/>
    <w:rsid w:val="008D67D7"/>
    <w:rsid w:val="008D6858"/>
    <w:rsid w:val="008D68F8"/>
    <w:rsid w:val="008D69A7"/>
    <w:rsid w:val="008D6AFF"/>
    <w:rsid w:val="008D6B0E"/>
    <w:rsid w:val="008D6BAA"/>
    <w:rsid w:val="008D6C75"/>
    <w:rsid w:val="008D6CF9"/>
    <w:rsid w:val="008D6D55"/>
    <w:rsid w:val="008D6F9D"/>
    <w:rsid w:val="008D71F4"/>
    <w:rsid w:val="008D7257"/>
    <w:rsid w:val="008D72A6"/>
    <w:rsid w:val="008D730B"/>
    <w:rsid w:val="008D7366"/>
    <w:rsid w:val="008D74C2"/>
    <w:rsid w:val="008D74FD"/>
    <w:rsid w:val="008D75A2"/>
    <w:rsid w:val="008D762D"/>
    <w:rsid w:val="008D763F"/>
    <w:rsid w:val="008D76AF"/>
    <w:rsid w:val="008D76CC"/>
    <w:rsid w:val="008D76EC"/>
    <w:rsid w:val="008D7713"/>
    <w:rsid w:val="008D772E"/>
    <w:rsid w:val="008D77C8"/>
    <w:rsid w:val="008D784D"/>
    <w:rsid w:val="008D7866"/>
    <w:rsid w:val="008D78B4"/>
    <w:rsid w:val="008D78D7"/>
    <w:rsid w:val="008D78F7"/>
    <w:rsid w:val="008D7931"/>
    <w:rsid w:val="008D7B08"/>
    <w:rsid w:val="008D7CBB"/>
    <w:rsid w:val="008D7D4E"/>
    <w:rsid w:val="008D7D64"/>
    <w:rsid w:val="008D7D94"/>
    <w:rsid w:val="008D7E28"/>
    <w:rsid w:val="008D7E69"/>
    <w:rsid w:val="008D7E78"/>
    <w:rsid w:val="008D7ED2"/>
    <w:rsid w:val="008D7FA9"/>
    <w:rsid w:val="008E0025"/>
    <w:rsid w:val="008E00E5"/>
    <w:rsid w:val="008E0189"/>
    <w:rsid w:val="008E040E"/>
    <w:rsid w:val="008E0410"/>
    <w:rsid w:val="008E0482"/>
    <w:rsid w:val="008E05FA"/>
    <w:rsid w:val="008E0695"/>
    <w:rsid w:val="008E07D8"/>
    <w:rsid w:val="008E0807"/>
    <w:rsid w:val="008E0811"/>
    <w:rsid w:val="008E0918"/>
    <w:rsid w:val="008E091A"/>
    <w:rsid w:val="008E09D0"/>
    <w:rsid w:val="008E0A00"/>
    <w:rsid w:val="008E0A2D"/>
    <w:rsid w:val="008E0B2D"/>
    <w:rsid w:val="008E0BB0"/>
    <w:rsid w:val="008E0BCA"/>
    <w:rsid w:val="008E0BEE"/>
    <w:rsid w:val="008E0CDC"/>
    <w:rsid w:val="008E0DEE"/>
    <w:rsid w:val="008E0EB5"/>
    <w:rsid w:val="008E0FB0"/>
    <w:rsid w:val="008E105B"/>
    <w:rsid w:val="008E1154"/>
    <w:rsid w:val="008E11C1"/>
    <w:rsid w:val="008E1260"/>
    <w:rsid w:val="008E1296"/>
    <w:rsid w:val="008E12E4"/>
    <w:rsid w:val="008E13FD"/>
    <w:rsid w:val="008E142B"/>
    <w:rsid w:val="008E146D"/>
    <w:rsid w:val="008E14AB"/>
    <w:rsid w:val="008E166F"/>
    <w:rsid w:val="008E17CF"/>
    <w:rsid w:val="008E1936"/>
    <w:rsid w:val="008E1A0B"/>
    <w:rsid w:val="008E1BBB"/>
    <w:rsid w:val="008E1C23"/>
    <w:rsid w:val="008E1C93"/>
    <w:rsid w:val="008E1D68"/>
    <w:rsid w:val="008E1D6B"/>
    <w:rsid w:val="008E1D6C"/>
    <w:rsid w:val="008E1E69"/>
    <w:rsid w:val="008E1E7C"/>
    <w:rsid w:val="008E1F10"/>
    <w:rsid w:val="008E1F49"/>
    <w:rsid w:val="008E1F4A"/>
    <w:rsid w:val="008E1FE8"/>
    <w:rsid w:val="008E2005"/>
    <w:rsid w:val="008E201D"/>
    <w:rsid w:val="008E21E3"/>
    <w:rsid w:val="008E2232"/>
    <w:rsid w:val="008E22BD"/>
    <w:rsid w:val="008E2304"/>
    <w:rsid w:val="008E231E"/>
    <w:rsid w:val="008E2330"/>
    <w:rsid w:val="008E23A2"/>
    <w:rsid w:val="008E2436"/>
    <w:rsid w:val="008E2558"/>
    <w:rsid w:val="008E2575"/>
    <w:rsid w:val="008E25AF"/>
    <w:rsid w:val="008E2608"/>
    <w:rsid w:val="008E268E"/>
    <w:rsid w:val="008E272B"/>
    <w:rsid w:val="008E27B6"/>
    <w:rsid w:val="008E27CC"/>
    <w:rsid w:val="008E2823"/>
    <w:rsid w:val="008E2862"/>
    <w:rsid w:val="008E286A"/>
    <w:rsid w:val="008E2897"/>
    <w:rsid w:val="008E289F"/>
    <w:rsid w:val="008E29A9"/>
    <w:rsid w:val="008E29E5"/>
    <w:rsid w:val="008E2A05"/>
    <w:rsid w:val="008E2A5C"/>
    <w:rsid w:val="008E2AC5"/>
    <w:rsid w:val="008E2B05"/>
    <w:rsid w:val="008E2B4B"/>
    <w:rsid w:val="008E2B5A"/>
    <w:rsid w:val="008E2C03"/>
    <w:rsid w:val="008E2C46"/>
    <w:rsid w:val="008E2C6C"/>
    <w:rsid w:val="008E2D13"/>
    <w:rsid w:val="008E2D1E"/>
    <w:rsid w:val="008E2E37"/>
    <w:rsid w:val="008E2E80"/>
    <w:rsid w:val="008E2EE9"/>
    <w:rsid w:val="008E2FC6"/>
    <w:rsid w:val="008E3046"/>
    <w:rsid w:val="008E3056"/>
    <w:rsid w:val="008E3086"/>
    <w:rsid w:val="008E3108"/>
    <w:rsid w:val="008E3202"/>
    <w:rsid w:val="008E3394"/>
    <w:rsid w:val="008E33C7"/>
    <w:rsid w:val="008E3519"/>
    <w:rsid w:val="008E3544"/>
    <w:rsid w:val="008E357E"/>
    <w:rsid w:val="008E3582"/>
    <w:rsid w:val="008E3657"/>
    <w:rsid w:val="008E36D7"/>
    <w:rsid w:val="008E370A"/>
    <w:rsid w:val="008E3830"/>
    <w:rsid w:val="008E3835"/>
    <w:rsid w:val="008E387E"/>
    <w:rsid w:val="008E38B2"/>
    <w:rsid w:val="008E398F"/>
    <w:rsid w:val="008E39C1"/>
    <w:rsid w:val="008E39EA"/>
    <w:rsid w:val="008E39F5"/>
    <w:rsid w:val="008E3BDD"/>
    <w:rsid w:val="008E3BF0"/>
    <w:rsid w:val="008E3C2F"/>
    <w:rsid w:val="008E3CC8"/>
    <w:rsid w:val="008E3CED"/>
    <w:rsid w:val="008E3CEF"/>
    <w:rsid w:val="008E3CF6"/>
    <w:rsid w:val="008E3D28"/>
    <w:rsid w:val="008E3D86"/>
    <w:rsid w:val="008E3E00"/>
    <w:rsid w:val="008E3E48"/>
    <w:rsid w:val="008E3E7A"/>
    <w:rsid w:val="008E3E86"/>
    <w:rsid w:val="008E3EDC"/>
    <w:rsid w:val="008E3F4D"/>
    <w:rsid w:val="008E3F5E"/>
    <w:rsid w:val="008E400F"/>
    <w:rsid w:val="008E40A8"/>
    <w:rsid w:val="008E40BA"/>
    <w:rsid w:val="008E40D0"/>
    <w:rsid w:val="008E40D7"/>
    <w:rsid w:val="008E40FB"/>
    <w:rsid w:val="008E4319"/>
    <w:rsid w:val="008E434B"/>
    <w:rsid w:val="008E43B7"/>
    <w:rsid w:val="008E4452"/>
    <w:rsid w:val="008E4475"/>
    <w:rsid w:val="008E4514"/>
    <w:rsid w:val="008E45E0"/>
    <w:rsid w:val="008E467F"/>
    <w:rsid w:val="008E4833"/>
    <w:rsid w:val="008E4877"/>
    <w:rsid w:val="008E48E3"/>
    <w:rsid w:val="008E4904"/>
    <w:rsid w:val="008E4978"/>
    <w:rsid w:val="008E4A3D"/>
    <w:rsid w:val="008E4A45"/>
    <w:rsid w:val="008E4AEB"/>
    <w:rsid w:val="008E4BA7"/>
    <w:rsid w:val="008E4BBA"/>
    <w:rsid w:val="008E4E12"/>
    <w:rsid w:val="008E4E49"/>
    <w:rsid w:val="008E4E9D"/>
    <w:rsid w:val="008E4F15"/>
    <w:rsid w:val="008E4F63"/>
    <w:rsid w:val="008E4FEB"/>
    <w:rsid w:val="008E5020"/>
    <w:rsid w:val="008E502D"/>
    <w:rsid w:val="008E5064"/>
    <w:rsid w:val="008E507E"/>
    <w:rsid w:val="008E51D9"/>
    <w:rsid w:val="008E5200"/>
    <w:rsid w:val="008E5273"/>
    <w:rsid w:val="008E52A6"/>
    <w:rsid w:val="008E5313"/>
    <w:rsid w:val="008E536B"/>
    <w:rsid w:val="008E53B5"/>
    <w:rsid w:val="008E54A4"/>
    <w:rsid w:val="008E5771"/>
    <w:rsid w:val="008E579E"/>
    <w:rsid w:val="008E57CC"/>
    <w:rsid w:val="008E5834"/>
    <w:rsid w:val="008E5919"/>
    <w:rsid w:val="008E5932"/>
    <w:rsid w:val="008E5994"/>
    <w:rsid w:val="008E59B2"/>
    <w:rsid w:val="008E5A91"/>
    <w:rsid w:val="008E5AE8"/>
    <w:rsid w:val="008E5B67"/>
    <w:rsid w:val="008E5C2A"/>
    <w:rsid w:val="008E5C2E"/>
    <w:rsid w:val="008E5CD6"/>
    <w:rsid w:val="008E5D76"/>
    <w:rsid w:val="008E5E4D"/>
    <w:rsid w:val="008E5EB7"/>
    <w:rsid w:val="008E5EC3"/>
    <w:rsid w:val="008E5F8D"/>
    <w:rsid w:val="008E5FDE"/>
    <w:rsid w:val="008E5FEE"/>
    <w:rsid w:val="008E5FF2"/>
    <w:rsid w:val="008E6025"/>
    <w:rsid w:val="008E630A"/>
    <w:rsid w:val="008E6435"/>
    <w:rsid w:val="008E6598"/>
    <w:rsid w:val="008E65BE"/>
    <w:rsid w:val="008E65F3"/>
    <w:rsid w:val="008E6605"/>
    <w:rsid w:val="008E66B6"/>
    <w:rsid w:val="008E6729"/>
    <w:rsid w:val="008E67D2"/>
    <w:rsid w:val="008E6858"/>
    <w:rsid w:val="008E68E6"/>
    <w:rsid w:val="008E68F6"/>
    <w:rsid w:val="008E697A"/>
    <w:rsid w:val="008E69B7"/>
    <w:rsid w:val="008E6AEB"/>
    <w:rsid w:val="008E6B85"/>
    <w:rsid w:val="008E6C39"/>
    <w:rsid w:val="008E6C8A"/>
    <w:rsid w:val="008E6D32"/>
    <w:rsid w:val="008E6DB3"/>
    <w:rsid w:val="008E6DEF"/>
    <w:rsid w:val="008E6E49"/>
    <w:rsid w:val="008E6EB3"/>
    <w:rsid w:val="008E6EB9"/>
    <w:rsid w:val="008E6F35"/>
    <w:rsid w:val="008E6F89"/>
    <w:rsid w:val="008E6FD9"/>
    <w:rsid w:val="008E7047"/>
    <w:rsid w:val="008E7084"/>
    <w:rsid w:val="008E72AE"/>
    <w:rsid w:val="008E7346"/>
    <w:rsid w:val="008E7367"/>
    <w:rsid w:val="008E73B9"/>
    <w:rsid w:val="008E73CE"/>
    <w:rsid w:val="008E7432"/>
    <w:rsid w:val="008E7492"/>
    <w:rsid w:val="008E7523"/>
    <w:rsid w:val="008E7577"/>
    <w:rsid w:val="008E757D"/>
    <w:rsid w:val="008E75D8"/>
    <w:rsid w:val="008E7637"/>
    <w:rsid w:val="008E764E"/>
    <w:rsid w:val="008E772C"/>
    <w:rsid w:val="008E77B9"/>
    <w:rsid w:val="008E77C8"/>
    <w:rsid w:val="008E7806"/>
    <w:rsid w:val="008E780D"/>
    <w:rsid w:val="008E788D"/>
    <w:rsid w:val="008E792D"/>
    <w:rsid w:val="008E793D"/>
    <w:rsid w:val="008E7A02"/>
    <w:rsid w:val="008E7A4B"/>
    <w:rsid w:val="008E7A7B"/>
    <w:rsid w:val="008E7AC0"/>
    <w:rsid w:val="008E7B4D"/>
    <w:rsid w:val="008E7C76"/>
    <w:rsid w:val="008E7F1B"/>
    <w:rsid w:val="008E7FFE"/>
    <w:rsid w:val="008F012C"/>
    <w:rsid w:val="008F014F"/>
    <w:rsid w:val="008F0168"/>
    <w:rsid w:val="008F026F"/>
    <w:rsid w:val="008F02F7"/>
    <w:rsid w:val="008F04F8"/>
    <w:rsid w:val="008F053F"/>
    <w:rsid w:val="008F068A"/>
    <w:rsid w:val="008F07B4"/>
    <w:rsid w:val="008F0823"/>
    <w:rsid w:val="008F084E"/>
    <w:rsid w:val="008F0933"/>
    <w:rsid w:val="008F0966"/>
    <w:rsid w:val="008F0968"/>
    <w:rsid w:val="008F0991"/>
    <w:rsid w:val="008F099F"/>
    <w:rsid w:val="008F09B3"/>
    <w:rsid w:val="008F0B30"/>
    <w:rsid w:val="008F0BFF"/>
    <w:rsid w:val="008F0C38"/>
    <w:rsid w:val="008F0D7D"/>
    <w:rsid w:val="008F0E55"/>
    <w:rsid w:val="008F0E79"/>
    <w:rsid w:val="008F0EAA"/>
    <w:rsid w:val="008F0EE6"/>
    <w:rsid w:val="008F0FF4"/>
    <w:rsid w:val="008F1110"/>
    <w:rsid w:val="008F111B"/>
    <w:rsid w:val="008F1204"/>
    <w:rsid w:val="008F1249"/>
    <w:rsid w:val="008F124C"/>
    <w:rsid w:val="008F12A7"/>
    <w:rsid w:val="008F133A"/>
    <w:rsid w:val="008F1351"/>
    <w:rsid w:val="008F140A"/>
    <w:rsid w:val="008F14AA"/>
    <w:rsid w:val="008F17C3"/>
    <w:rsid w:val="008F17C7"/>
    <w:rsid w:val="008F1842"/>
    <w:rsid w:val="008F1925"/>
    <w:rsid w:val="008F1B5F"/>
    <w:rsid w:val="008F1BA5"/>
    <w:rsid w:val="008F1C26"/>
    <w:rsid w:val="008F1D1A"/>
    <w:rsid w:val="008F1DA4"/>
    <w:rsid w:val="008F1E7C"/>
    <w:rsid w:val="008F1E9D"/>
    <w:rsid w:val="008F1EB8"/>
    <w:rsid w:val="008F20CF"/>
    <w:rsid w:val="008F21C4"/>
    <w:rsid w:val="008F21D9"/>
    <w:rsid w:val="008F2278"/>
    <w:rsid w:val="008F227F"/>
    <w:rsid w:val="008F2355"/>
    <w:rsid w:val="008F2415"/>
    <w:rsid w:val="008F24C6"/>
    <w:rsid w:val="008F2519"/>
    <w:rsid w:val="008F25A6"/>
    <w:rsid w:val="008F2676"/>
    <w:rsid w:val="008F26E4"/>
    <w:rsid w:val="008F26FC"/>
    <w:rsid w:val="008F2941"/>
    <w:rsid w:val="008F2964"/>
    <w:rsid w:val="008F2A98"/>
    <w:rsid w:val="008F2B1B"/>
    <w:rsid w:val="008F2C47"/>
    <w:rsid w:val="008F2C55"/>
    <w:rsid w:val="008F2CFF"/>
    <w:rsid w:val="008F2DA9"/>
    <w:rsid w:val="008F2DFE"/>
    <w:rsid w:val="008F2EBB"/>
    <w:rsid w:val="008F2F3D"/>
    <w:rsid w:val="008F2FE7"/>
    <w:rsid w:val="008F309D"/>
    <w:rsid w:val="008F311B"/>
    <w:rsid w:val="008F3128"/>
    <w:rsid w:val="008F3229"/>
    <w:rsid w:val="008F32EC"/>
    <w:rsid w:val="008F33CB"/>
    <w:rsid w:val="008F343C"/>
    <w:rsid w:val="008F3472"/>
    <w:rsid w:val="008F347C"/>
    <w:rsid w:val="008F3589"/>
    <w:rsid w:val="008F35C8"/>
    <w:rsid w:val="008F364E"/>
    <w:rsid w:val="008F3741"/>
    <w:rsid w:val="008F386F"/>
    <w:rsid w:val="008F38DF"/>
    <w:rsid w:val="008F3901"/>
    <w:rsid w:val="008F393B"/>
    <w:rsid w:val="008F399D"/>
    <w:rsid w:val="008F3A26"/>
    <w:rsid w:val="008F3AE1"/>
    <w:rsid w:val="008F3B6E"/>
    <w:rsid w:val="008F3D10"/>
    <w:rsid w:val="008F3D32"/>
    <w:rsid w:val="008F3FBE"/>
    <w:rsid w:val="008F409B"/>
    <w:rsid w:val="008F40ED"/>
    <w:rsid w:val="008F42EC"/>
    <w:rsid w:val="008F42EE"/>
    <w:rsid w:val="008F447C"/>
    <w:rsid w:val="008F44A6"/>
    <w:rsid w:val="008F455E"/>
    <w:rsid w:val="008F45A5"/>
    <w:rsid w:val="008F45D2"/>
    <w:rsid w:val="008F45F4"/>
    <w:rsid w:val="008F467D"/>
    <w:rsid w:val="008F4712"/>
    <w:rsid w:val="008F489B"/>
    <w:rsid w:val="008F48B3"/>
    <w:rsid w:val="008F48B6"/>
    <w:rsid w:val="008F48CE"/>
    <w:rsid w:val="008F48E3"/>
    <w:rsid w:val="008F4988"/>
    <w:rsid w:val="008F49B1"/>
    <w:rsid w:val="008F4A2A"/>
    <w:rsid w:val="008F4A3D"/>
    <w:rsid w:val="008F4B0F"/>
    <w:rsid w:val="008F4B6A"/>
    <w:rsid w:val="008F4CCC"/>
    <w:rsid w:val="008F4CD6"/>
    <w:rsid w:val="008F4DE5"/>
    <w:rsid w:val="008F4E93"/>
    <w:rsid w:val="008F4EC9"/>
    <w:rsid w:val="008F4EEC"/>
    <w:rsid w:val="008F4F12"/>
    <w:rsid w:val="008F51B1"/>
    <w:rsid w:val="008F5207"/>
    <w:rsid w:val="008F522F"/>
    <w:rsid w:val="008F527A"/>
    <w:rsid w:val="008F5298"/>
    <w:rsid w:val="008F529C"/>
    <w:rsid w:val="008F5392"/>
    <w:rsid w:val="008F53F6"/>
    <w:rsid w:val="008F547A"/>
    <w:rsid w:val="008F5490"/>
    <w:rsid w:val="008F54A4"/>
    <w:rsid w:val="008F5501"/>
    <w:rsid w:val="008F5532"/>
    <w:rsid w:val="008F56E7"/>
    <w:rsid w:val="008F5764"/>
    <w:rsid w:val="008F5892"/>
    <w:rsid w:val="008F5900"/>
    <w:rsid w:val="008F5912"/>
    <w:rsid w:val="008F59D3"/>
    <w:rsid w:val="008F5A07"/>
    <w:rsid w:val="008F5B78"/>
    <w:rsid w:val="008F5B92"/>
    <w:rsid w:val="008F5BF0"/>
    <w:rsid w:val="008F5C7F"/>
    <w:rsid w:val="008F5CF5"/>
    <w:rsid w:val="008F5D3A"/>
    <w:rsid w:val="008F5DAB"/>
    <w:rsid w:val="008F5DE1"/>
    <w:rsid w:val="008F5DE6"/>
    <w:rsid w:val="008F5E23"/>
    <w:rsid w:val="008F5E53"/>
    <w:rsid w:val="008F5ED1"/>
    <w:rsid w:val="008F6023"/>
    <w:rsid w:val="008F6043"/>
    <w:rsid w:val="008F607A"/>
    <w:rsid w:val="008F633A"/>
    <w:rsid w:val="008F637F"/>
    <w:rsid w:val="008F6468"/>
    <w:rsid w:val="008F650B"/>
    <w:rsid w:val="008F65AB"/>
    <w:rsid w:val="008F662A"/>
    <w:rsid w:val="008F6690"/>
    <w:rsid w:val="008F66A1"/>
    <w:rsid w:val="008F6784"/>
    <w:rsid w:val="008F67E4"/>
    <w:rsid w:val="008F687F"/>
    <w:rsid w:val="008F68E5"/>
    <w:rsid w:val="008F6915"/>
    <w:rsid w:val="008F6A52"/>
    <w:rsid w:val="008F6AB3"/>
    <w:rsid w:val="008F6C1E"/>
    <w:rsid w:val="008F6C52"/>
    <w:rsid w:val="008F6C6E"/>
    <w:rsid w:val="008F6CC0"/>
    <w:rsid w:val="008F6CC8"/>
    <w:rsid w:val="008F6D79"/>
    <w:rsid w:val="008F6F90"/>
    <w:rsid w:val="008F709B"/>
    <w:rsid w:val="008F71A0"/>
    <w:rsid w:val="008F722D"/>
    <w:rsid w:val="008F7248"/>
    <w:rsid w:val="008F72FE"/>
    <w:rsid w:val="008F73C2"/>
    <w:rsid w:val="008F73D7"/>
    <w:rsid w:val="008F7419"/>
    <w:rsid w:val="008F745D"/>
    <w:rsid w:val="008F747C"/>
    <w:rsid w:val="008F74A9"/>
    <w:rsid w:val="008F7698"/>
    <w:rsid w:val="008F7775"/>
    <w:rsid w:val="008F77C4"/>
    <w:rsid w:val="008F7810"/>
    <w:rsid w:val="008F7873"/>
    <w:rsid w:val="008F7877"/>
    <w:rsid w:val="008F789B"/>
    <w:rsid w:val="008F78C1"/>
    <w:rsid w:val="008F792E"/>
    <w:rsid w:val="008F7945"/>
    <w:rsid w:val="008F79C2"/>
    <w:rsid w:val="008F79D3"/>
    <w:rsid w:val="008F79F3"/>
    <w:rsid w:val="008F7A45"/>
    <w:rsid w:val="008F7ABD"/>
    <w:rsid w:val="008F7AE4"/>
    <w:rsid w:val="008F7B1A"/>
    <w:rsid w:val="008F7B21"/>
    <w:rsid w:val="008F7B29"/>
    <w:rsid w:val="008F7C6D"/>
    <w:rsid w:val="008F7D0B"/>
    <w:rsid w:val="008F7D2E"/>
    <w:rsid w:val="008F7F1E"/>
    <w:rsid w:val="008F7FB0"/>
    <w:rsid w:val="00900052"/>
    <w:rsid w:val="009000B2"/>
    <w:rsid w:val="009000C8"/>
    <w:rsid w:val="009000ED"/>
    <w:rsid w:val="009000F9"/>
    <w:rsid w:val="0090023E"/>
    <w:rsid w:val="009002C3"/>
    <w:rsid w:val="0090032A"/>
    <w:rsid w:val="009003AA"/>
    <w:rsid w:val="009003C9"/>
    <w:rsid w:val="00900407"/>
    <w:rsid w:val="00900888"/>
    <w:rsid w:val="00900899"/>
    <w:rsid w:val="009008DC"/>
    <w:rsid w:val="009008FF"/>
    <w:rsid w:val="00900932"/>
    <w:rsid w:val="00900956"/>
    <w:rsid w:val="00900996"/>
    <w:rsid w:val="00900AC4"/>
    <w:rsid w:val="00900BED"/>
    <w:rsid w:val="00900CC3"/>
    <w:rsid w:val="00900DEF"/>
    <w:rsid w:val="00900E13"/>
    <w:rsid w:val="00900EDE"/>
    <w:rsid w:val="00900FDA"/>
    <w:rsid w:val="0090109F"/>
    <w:rsid w:val="009010C8"/>
    <w:rsid w:val="009010FF"/>
    <w:rsid w:val="00901293"/>
    <w:rsid w:val="009012CE"/>
    <w:rsid w:val="0090131A"/>
    <w:rsid w:val="009013FC"/>
    <w:rsid w:val="0090140C"/>
    <w:rsid w:val="00901482"/>
    <w:rsid w:val="009014A0"/>
    <w:rsid w:val="009014E2"/>
    <w:rsid w:val="0090158A"/>
    <w:rsid w:val="009015AD"/>
    <w:rsid w:val="009015D1"/>
    <w:rsid w:val="00901904"/>
    <w:rsid w:val="0090197F"/>
    <w:rsid w:val="009019BB"/>
    <w:rsid w:val="00901B18"/>
    <w:rsid w:val="00901C1C"/>
    <w:rsid w:val="00901CDF"/>
    <w:rsid w:val="00901D41"/>
    <w:rsid w:val="00901D63"/>
    <w:rsid w:val="00901DB9"/>
    <w:rsid w:val="00901E8D"/>
    <w:rsid w:val="00901E96"/>
    <w:rsid w:val="00901EA3"/>
    <w:rsid w:val="00901FB3"/>
    <w:rsid w:val="00902018"/>
    <w:rsid w:val="0090209A"/>
    <w:rsid w:val="009020AB"/>
    <w:rsid w:val="00902124"/>
    <w:rsid w:val="0090216B"/>
    <w:rsid w:val="00902197"/>
    <w:rsid w:val="00902236"/>
    <w:rsid w:val="00902296"/>
    <w:rsid w:val="0090230B"/>
    <w:rsid w:val="00902331"/>
    <w:rsid w:val="00902390"/>
    <w:rsid w:val="009024F5"/>
    <w:rsid w:val="009024FC"/>
    <w:rsid w:val="00902565"/>
    <w:rsid w:val="00902589"/>
    <w:rsid w:val="009025AA"/>
    <w:rsid w:val="009025F8"/>
    <w:rsid w:val="0090267F"/>
    <w:rsid w:val="009026C3"/>
    <w:rsid w:val="00902719"/>
    <w:rsid w:val="0090279E"/>
    <w:rsid w:val="009028BF"/>
    <w:rsid w:val="009028D7"/>
    <w:rsid w:val="00902921"/>
    <w:rsid w:val="00902959"/>
    <w:rsid w:val="009029D2"/>
    <w:rsid w:val="00902ABF"/>
    <w:rsid w:val="00902CCF"/>
    <w:rsid w:val="00902CEE"/>
    <w:rsid w:val="00902D37"/>
    <w:rsid w:val="00902D62"/>
    <w:rsid w:val="00902D7B"/>
    <w:rsid w:val="00902DD5"/>
    <w:rsid w:val="00902EBF"/>
    <w:rsid w:val="00902F16"/>
    <w:rsid w:val="00903019"/>
    <w:rsid w:val="0090304F"/>
    <w:rsid w:val="00903100"/>
    <w:rsid w:val="0090318A"/>
    <w:rsid w:val="009032B5"/>
    <w:rsid w:val="009033C5"/>
    <w:rsid w:val="009035A9"/>
    <w:rsid w:val="009035AD"/>
    <w:rsid w:val="009035D6"/>
    <w:rsid w:val="00903609"/>
    <w:rsid w:val="009037BD"/>
    <w:rsid w:val="009038C0"/>
    <w:rsid w:val="0090398E"/>
    <w:rsid w:val="009039A5"/>
    <w:rsid w:val="00903A1F"/>
    <w:rsid w:val="00903ABB"/>
    <w:rsid w:val="00903B1A"/>
    <w:rsid w:val="00903BDD"/>
    <w:rsid w:val="00903C08"/>
    <w:rsid w:val="00903C41"/>
    <w:rsid w:val="00903C91"/>
    <w:rsid w:val="00903CD6"/>
    <w:rsid w:val="00903D10"/>
    <w:rsid w:val="00903DCE"/>
    <w:rsid w:val="00903E74"/>
    <w:rsid w:val="00903E87"/>
    <w:rsid w:val="00903EB9"/>
    <w:rsid w:val="00903F26"/>
    <w:rsid w:val="00903F52"/>
    <w:rsid w:val="00903FFC"/>
    <w:rsid w:val="009040B6"/>
    <w:rsid w:val="009041DD"/>
    <w:rsid w:val="00904204"/>
    <w:rsid w:val="0090423C"/>
    <w:rsid w:val="00904279"/>
    <w:rsid w:val="009042BF"/>
    <w:rsid w:val="009043F3"/>
    <w:rsid w:val="0090447E"/>
    <w:rsid w:val="009044CC"/>
    <w:rsid w:val="009045DB"/>
    <w:rsid w:val="0090465C"/>
    <w:rsid w:val="0090478A"/>
    <w:rsid w:val="00904803"/>
    <w:rsid w:val="009048A6"/>
    <w:rsid w:val="009049FA"/>
    <w:rsid w:val="00904A21"/>
    <w:rsid w:val="00904B05"/>
    <w:rsid w:val="00904B51"/>
    <w:rsid w:val="00904C0C"/>
    <w:rsid w:val="00904C3B"/>
    <w:rsid w:val="00904CE3"/>
    <w:rsid w:val="00904E31"/>
    <w:rsid w:val="00904E59"/>
    <w:rsid w:val="00904E9C"/>
    <w:rsid w:val="00904F54"/>
    <w:rsid w:val="009051DD"/>
    <w:rsid w:val="009053BE"/>
    <w:rsid w:val="0090545D"/>
    <w:rsid w:val="009054B8"/>
    <w:rsid w:val="009054CB"/>
    <w:rsid w:val="009054E8"/>
    <w:rsid w:val="0090553B"/>
    <w:rsid w:val="0090563F"/>
    <w:rsid w:val="009056B9"/>
    <w:rsid w:val="009058EB"/>
    <w:rsid w:val="009058FE"/>
    <w:rsid w:val="00905979"/>
    <w:rsid w:val="009059A8"/>
    <w:rsid w:val="00905A4C"/>
    <w:rsid w:val="00905A99"/>
    <w:rsid w:val="00905BC5"/>
    <w:rsid w:val="00905C22"/>
    <w:rsid w:val="00905C69"/>
    <w:rsid w:val="00905CBB"/>
    <w:rsid w:val="00905D48"/>
    <w:rsid w:val="00905D5C"/>
    <w:rsid w:val="00905E5B"/>
    <w:rsid w:val="00905E90"/>
    <w:rsid w:val="00905F8A"/>
    <w:rsid w:val="009060A6"/>
    <w:rsid w:val="00906141"/>
    <w:rsid w:val="00906175"/>
    <w:rsid w:val="00906297"/>
    <w:rsid w:val="009062F8"/>
    <w:rsid w:val="00906303"/>
    <w:rsid w:val="00906310"/>
    <w:rsid w:val="009064B0"/>
    <w:rsid w:val="0090652A"/>
    <w:rsid w:val="00906621"/>
    <w:rsid w:val="00906663"/>
    <w:rsid w:val="00906670"/>
    <w:rsid w:val="009066F6"/>
    <w:rsid w:val="00906704"/>
    <w:rsid w:val="00906719"/>
    <w:rsid w:val="0090674D"/>
    <w:rsid w:val="009067A6"/>
    <w:rsid w:val="009067B6"/>
    <w:rsid w:val="009067C9"/>
    <w:rsid w:val="00906892"/>
    <w:rsid w:val="00906949"/>
    <w:rsid w:val="009069AF"/>
    <w:rsid w:val="00906A10"/>
    <w:rsid w:val="00906A81"/>
    <w:rsid w:val="00906B34"/>
    <w:rsid w:val="00906B83"/>
    <w:rsid w:val="00906B91"/>
    <w:rsid w:val="00906C5E"/>
    <w:rsid w:val="00906F85"/>
    <w:rsid w:val="00906FBE"/>
    <w:rsid w:val="00906FD5"/>
    <w:rsid w:val="0090703B"/>
    <w:rsid w:val="0090722F"/>
    <w:rsid w:val="009072A4"/>
    <w:rsid w:val="009073AE"/>
    <w:rsid w:val="0090745B"/>
    <w:rsid w:val="00907471"/>
    <w:rsid w:val="00907501"/>
    <w:rsid w:val="00907506"/>
    <w:rsid w:val="00907528"/>
    <w:rsid w:val="009076EC"/>
    <w:rsid w:val="00907966"/>
    <w:rsid w:val="00907969"/>
    <w:rsid w:val="00907970"/>
    <w:rsid w:val="00907B1C"/>
    <w:rsid w:val="00907C61"/>
    <w:rsid w:val="00907E87"/>
    <w:rsid w:val="00907EE4"/>
    <w:rsid w:val="00907F17"/>
    <w:rsid w:val="00907F2B"/>
    <w:rsid w:val="00907FC4"/>
    <w:rsid w:val="0091000C"/>
    <w:rsid w:val="0091002E"/>
    <w:rsid w:val="00910164"/>
    <w:rsid w:val="009101BD"/>
    <w:rsid w:val="009101D3"/>
    <w:rsid w:val="0091021D"/>
    <w:rsid w:val="00910266"/>
    <w:rsid w:val="009102E5"/>
    <w:rsid w:val="00910308"/>
    <w:rsid w:val="0091069D"/>
    <w:rsid w:val="009106E6"/>
    <w:rsid w:val="0091075A"/>
    <w:rsid w:val="00910765"/>
    <w:rsid w:val="0091079E"/>
    <w:rsid w:val="009107AE"/>
    <w:rsid w:val="009108ED"/>
    <w:rsid w:val="009108F5"/>
    <w:rsid w:val="00910A67"/>
    <w:rsid w:val="00910AAD"/>
    <w:rsid w:val="00910AB3"/>
    <w:rsid w:val="00910B3B"/>
    <w:rsid w:val="00910B83"/>
    <w:rsid w:val="00910C79"/>
    <w:rsid w:val="00910C81"/>
    <w:rsid w:val="00910CD6"/>
    <w:rsid w:val="00910D2C"/>
    <w:rsid w:val="00910D39"/>
    <w:rsid w:val="00910DD0"/>
    <w:rsid w:val="00910DD1"/>
    <w:rsid w:val="00910EA5"/>
    <w:rsid w:val="0091117A"/>
    <w:rsid w:val="00911188"/>
    <w:rsid w:val="0091124E"/>
    <w:rsid w:val="009112EF"/>
    <w:rsid w:val="0091133A"/>
    <w:rsid w:val="00911345"/>
    <w:rsid w:val="0091134B"/>
    <w:rsid w:val="00911580"/>
    <w:rsid w:val="009115C6"/>
    <w:rsid w:val="009116A7"/>
    <w:rsid w:val="009116E7"/>
    <w:rsid w:val="009116FC"/>
    <w:rsid w:val="00911738"/>
    <w:rsid w:val="00911790"/>
    <w:rsid w:val="009117CB"/>
    <w:rsid w:val="00911819"/>
    <w:rsid w:val="00911839"/>
    <w:rsid w:val="00911A74"/>
    <w:rsid w:val="00911A8E"/>
    <w:rsid w:val="00911C0E"/>
    <w:rsid w:val="00911CE5"/>
    <w:rsid w:val="00911D16"/>
    <w:rsid w:val="00911D1D"/>
    <w:rsid w:val="00911E6A"/>
    <w:rsid w:val="00911E71"/>
    <w:rsid w:val="00911EC5"/>
    <w:rsid w:val="00911F36"/>
    <w:rsid w:val="00911F78"/>
    <w:rsid w:val="00911FB3"/>
    <w:rsid w:val="00911FC7"/>
    <w:rsid w:val="00911FDD"/>
    <w:rsid w:val="00911FE1"/>
    <w:rsid w:val="00912000"/>
    <w:rsid w:val="00912089"/>
    <w:rsid w:val="009121C4"/>
    <w:rsid w:val="009122CB"/>
    <w:rsid w:val="009122E7"/>
    <w:rsid w:val="009122F7"/>
    <w:rsid w:val="00912362"/>
    <w:rsid w:val="0091238D"/>
    <w:rsid w:val="009123BA"/>
    <w:rsid w:val="00912406"/>
    <w:rsid w:val="009124DE"/>
    <w:rsid w:val="00912509"/>
    <w:rsid w:val="0091258B"/>
    <w:rsid w:val="00912599"/>
    <w:rsid w:val="009125EA"/>
    <w:rsid w:val="00912630"/>
    <w:rsid w:val="00912853"/>
    <w:rsid w:val="00912860"/>
    <w:rsid w:val="009128F2"/>
    <w:rsid w:val="00912903"/>
    <w:rsid w:val="00912976"/>
    <w:rsid w:val="009129B4"/>
    <w:rsid w:val="00912A85"/>
    <w:rsid w:val="00912B51"/>
    <w:rsid w:val="00912BD1"/>
    <w:rsid w:val="00912C15"/>
    <w:rsid w:val="00912D51"/>
    <w:rsid w:val="00912DFC"/>
    <w:rsid w:val="00912E64"/>
    <w:rsid w:val="00912E9B"/>
    <w:rsid w:val="00913029"/>
    <w:rsid w:val="00913212"/>
    <w:rsid w:val="0091322C"/>
    <w:rsid w:val="009132FD"/>
    <w:rsid w:val="00913339"/>
    <w:rsid w:val="0091333B"/>
    <w:rsid w:val="0091348F"/>
    <w:rsid w:val="009134C2"/>
    <w:rsid w:val="0091353E"/>
    <w:rsid w:val="0091369C"/>
    <w:rsid w:val="0091372D"/>
    <w:rsid w:val="0091372E"/>
    <w:rsid w:val="00913796"/>
    <w:rsid w:val="009137E3"/>
    <w:rsid w:val="009138D6"/>
    <w:rsid w:val="00913900"/>
    <w:rsid w:val="00913B9F"/>
    <w:rsid w:val="00913BDC"/>
    <w:rsid w:val="00913C6B"/>
    <w:rsid w:val="00913C6C"/>
    <w:rsid w:val="00913CAC"/>
    <w:rsid w:val="00913CB1"/>
    <w:rsid w:val="00913CD2"/>
    <w:rsid w:val="00913D34"/>
    <w:rsid w:val="00913E19"/>
    <w:rsid w:val="00913F83"/>
    <w:rsid w:val="00913FB9"/>
    <w:rsid w:val="0091403A"/>
    <w:rsid w:val="0091418B"/>
    <w:rsid w:val="009141FF"/>
    <w:rsid w:val="00914200"/>
    <w:rsid w:val="00914207"/>
    <w:rsid w:val="0091423B"/>
    <w:rsid w:val="009142E6"/>
    <w:rsid w:val="00914308"/>
    <w:rsid w:val="00914373"/>
    <w:rsid w:val="009144FA"/>
    <w:rsid w:val="00914515"/>
    <w:rsid w:val="0091454C"/>
    <w:rsid w:val="0091461C"/>
    <w:rsid w:val="009146F3"/>
    <w:rsid w:val="00914723"/>
    <w:rsid w:val="00914759"/>
    <w:rsid w:val="009147A8"/>
    <w:rsid w:val="009147E5"/>
    <w:rsid w:val="0091487C"/>
    <w:rsid w:val="009148EE"/>
    <w:rsid w:val="00914AC0"/>
    <w:rsid w:val="00914B32"/>
    <w:rsid w:val="00914B83"/>
    <w:rsid w:val="00914C84"/>
    <w:rsid w:val="00914D79"/>
    <w:rsid w:val="00914E62"/>
    <w:rsid w:val="00914EA0"/>
    <w:rsid w:val="00914EA2"/>
    <w:rsid w:val="00914F0B"/>
    <w:rsid w:val="00914F83"/>
    <w:rsid w:val="00914FCB"/>
    <w:rsid w:val="0091510F"/>
    <w:rsid w:val="00915124"/>
    <w:rsid w:val="009151E5"/>
    <w:rsid w:val="009152CB"/>
    <w:rsid w:val="00915311"/>
    <w:rsid w:val="00915318"/>
    <w:rsid w:val="00915371"/>
    <w:rsid w:val="009153AC"/>
    <w:rsid w:val="009153B6"/>
    <w:rsid w:val="009153D5"/>
    <w:rsid w:val="00915469"/>
    <w:rsid w:val="00915524"/>
    <w:rsid w:val="00915545"/>
    <w:rsid w:val="0091554D"/>
    <w:rsid w:val="009155A7"/>
    <w:rsid w:val="0091568B"/>
    <w:rsid w:val="009156CB"/>
    <w:rsid w:val="009156EC"/>
    <w:rsid w:val="00915876"/>
    <w:rsid w:val="009158AD"/>
    <w:rsid w:val="0091590A"/>
    <w:rsid w:val="0091591A"/>
    <w:rsid w:val="009159ED"/>
    <w:rsid w:val="00915AA2"/>
    <w:rsid w:val="00915AFA"/>
    <w:rsid w:val="00915B40"/>
    <w:rsid w:val="00915B7C"/>
    <w:rsid w:val="00915C20"/>
    <w:rsid w:val="00915CCF"/>
    <w:rsid w:val="00915CD5"/>
    <w:rsid w:val="00915CE9"/>
    <w:rsid w:val="00915DF3"/>
    <w:rsid w:val="00915E3F"/>
    <w:rsid w:val="00915EAA"/>
    <w:rsid w:val="00915FC5"/>
    <w:rsid w:val="009161BC"/>
    <w:rsid w:val="009161C9"/>
    <w:rsid w:val="00916241"/>
    <w:rsid w:val="0091624C"/>
    <w:rsid w:val="009162FE"/>
    <w:rsid w:val="009163BC"/>
    <w:rsid w:val="0091643E"/>
    <w:rsid w:val="009164D7"/>
    <w:rsid w:val="009164DB"/>
    <w:rsid w:val="009164FB"/>
    <w:rsid w:val="00916585"/>
    <w:rsid w:val="009166B5"/>
    <w:rsid w:val="009166E9"/>
    <w:rsid w:val="009167AB"/>
    <w:rsid w:val="0091684A"/>
    <w:rsid w:val="00916888"/>
    <w:rsid w:val="009168A0"/>
    <w:rsid w:val="009168FA"/>
    <w:rsid w:val="00916914"/>
    <w:rsid w:val="0091697B"/>
    <w:rsid w:val="00916B60"/>
    <w:rsid w:val="00916B77"/>
    <w:rsid w:val="00916BD1"/>
    <w:rsid w:val="00916FAF"/>
    <w:rsid w:val="00916FEE"/>
    <w:rsid w:val="00917155"/>
    <w:rsid w:val="0091720F"/>
    <w:rsid w:val="009172D5"/>
    <w:rsid w:val="00917358"/>
    <w:rsid w:val="0091738A"/>
    <w:rsid w:val="009173FE"/>
    <w:rsid w:val="00917418"/>
    <w:rsid w:val="00917453"/>
    <w:rsid w:val="009174E9"/>
    <w:rsid w:val="009175B8"/>
    <w:rsid w:val="00917616"/>
    <w:rsid w:val="0091767E"/>
    <w:rsid w:val="00917786"/>
    <w:rsid w:val="009177A7"/>
    <w:rsid w:val="009177D5"/>
    <w:rsid w:val="009177F5"/>
    <w:rsid w:val="0091786C"/>
    <w:rsid w:val="009178C4"/>
    <w:rsid w:val="00917911"/>
    <w:rsid w:val="00917929"/>
    <w:rsid w:val="00917A02"/>
    <w:rsid w:val="00917A77"/>
    <w:rsid w:val="00917A8F"/>
    <w:rsid w:val="00917AB9"/>
    <w:rsid w:val="00917AE2"/>
    <w:rsid w:val="00917AE6"/>
    <w:rsid w:val="00917BB5"/>
    <w:rsid w:val="00917BC7"/>
    <w:rsid w:val="00917C4C"/>
    <w:rsid w:val="00917C99"/>
    <w:rsid w:val="00917CA6"/>
    <w:rsid w:val="00917EB6"/>
    <w:rsid w:val="00917F9B"/>
    <w:rsid w:val="00917FB5"/>
    <w:rsid w:val="00917FBA"/>
    <w:rsid w:val="0092001B"/>
    <w:rsid w:val="009200AF"/>
    <w:rsid w:val="009200B1"/>
    <w:rsid w:val="00920145"/>
    <w:rsid w:val="009203DE"/>
    <w:rsid w:val="0092042E"/>
    <w:rsid w:val="0092064C"/>
    <w:rsid w:val="009206E1"/>
    <w:rsid w:val="009206E3"/>
    <w:rsid w:val="0092099D"/>
    <w:rsid w:val="009209DD"/>
    <w:rsid w:val="009209E8"/>
    <w:rsid w:val="00920A77"/>
    <w:rsid w:val="00920B7E"/>
    <w:rsid w:val="00920BCA"/>
    <w:rsid w:val="00920C06"/>
    <w:rsid w:val="00920C15"/>
    <w:rsid w:val="00920DFB"/>
    <w:rsid w:val="00920E1D"/>
    <w:rsid w:val="00920EB5"/>
    <w:rsid w:val="00920F3A"/>
    <w:rsid w:val="00920F78"/>
    <w:rsid w:val="00921015"/>
    <w:rsid w:val="009210D2"/>
    <w:rsid w:val="00921186"/>
    <w:rsid w:val="00921259"/>
    <w:rsid w:val="00921300"/>
    <w:rsid w:val="00921304"/>
    <w:rsid w:val="00921383"/>
    <w:rsid w:val="00921436"/>
    <w:rsid w:val="00921624"/>
    <w:rsid w:val="0092165D"/>
    <w:rsid w:val="009217A2"/>
    <w:rsid w:val="009217B9"/>
    <w:rsid w:val="009217BA"/>
    <w:rsid w:val="00921884"/>
    <w:rsid w:val="009218CB"/>
    <w:rsid w:val="00921A70"/>
    <w:rsid w:val="00921ACE"/>
    <w:rsid w:val="00921BA2"/>
    <w:rsid w:val="00921BE3"/>
    <w:rsid w:val="00921D00"/>
    <w:rsid w:val="00921D71"/>
    <w:rsid w:val="00921E49"/>
    <w:rsid w:val="00921E6E"/>
    <w:rsid w:val="009220FB"/>
    <w:rsid w:val="00922126"/>
    <w:rsid w:val="00922253"/>
    <w:rsid w:val="00922283"/>
    <w:rsid w:val="009222D7"/>
    <w:rsid w:val="009224AD"/>
    <w:rsid w:val="009224D7"/>
    <w:rsid w:val="00922517"/>
    <w:rsid w:val="0092259E"/>
    <w:rsid w:val="0092268E"/>
    <w:rsid w:val="00922692"/>
    <w:rsid w:val="009226F4"/>
    <w:rsid w:val="00922801"/>
    <w:rsid w:val="00922985"/>
    <w:rsid w:val="00922B35"/>
    <w:rsid w:val="00922C23"/>
    <w:rsid w:val="00922C67"/>
    <w:rsid w:val="00922CD1"/>
    <w:rsid w:val="00922D0B"/>
    <w:rsid w:val="00922D15"/>
    <w:rsid w:val="00922D97"/>
    <w:rsid w:val="00922DA8"/>
    <w:rsid w:val="00922F4D"/>
    <w:rsid w:val="00922FA8"/>
    <w:rsid w:val="00923235"/>
    <w:rsid w:val="009232D4"/>
    <w:rsid w:val="009234F0"/>
    <w:rsid w:val="009235E7"/>
    <w:rsid w:val="0092365D"/>
    <w:rsid w:val="00923663"/>
    <w:rsid w:val="0092368B"/>
    <w:rsid w:val="009236AC"/>
    <w:rsid w:val="00923725"/>
    <w:rsid w:val="0092372F"/>
    <w:rsid w:val="009237B7"/>
    <w:rsid w:val="009237E7"/>
    <w:rsid w:val="0092380C"/>
    <w:rsid w:val="00923875"/>
    <w:rsid w:val="009239A7"/>
    <w:rsid w:val="00923A33"/>
    <w:rsid w:val="00923A9F"/>
    <w:rsid w:val="00923B1C"/>
    <w:rsid w:val="00923BAE"/>
    <w:rsid w:val="00923D10"/>
    <w:rsid w:val="00923D83"/>
    <w:rsid w:val="00923E7C"/>
    <w:rsid w:val="00923E88"/>
    <w:rsid w:val="00923E8B"/>
    <w:rsid w:val="00923F1C"/>
    <w:rsid w:val="00923F8A"/>
    <w:rsid w:val="00923F92"/>
    <w:rsid w:val="00923FA5"/>
    <w:rsid w:val="00923FAE"/>
    <w:rsid w:val="00923FC5"/>
    <w:rsid w:val="009240B2"/>
    <w:rsid w:val="0092415A"/>
    <w:rsid w:val="009241BB"/>
    <w:rsid w:val="009241D8"/>
    <w:rsid w:val="009241E7"/>
    <w:rsid w:val="00924273"/>
    <w:rsid w:val="00924374"/>
    <w:rsid w:val="00924553"/>
    <w:rsid w:val="00924577"/>
    <w:rsid w:val="009245A7"/>
    <w:rsid w:val="009246AC"/>
    <w:rsid w:val="009246C6"/>
    <w:rsid w:val="0092471F"/>
    <w:rsid w:val="00924731"/>
    <w:rsid w:val="0092473F"/>
    <w:rsid w:val="00924743"/>
    <w:rsid w:val="00924781"/>
    <w:rsid w:val="00924789"/>
    <w:rsid w:val="009247A1"/>
    <w:rsid w:val="00924833"/>
    <w:rsid w:val="0092488C"/>
    <w:rsid w:val="00924B42"/>
    <w:rsid w:val="00924BC6"/>
    <w:rsid w:val="00924C07"/>
    <w:rsid w:val="00924C6C"/>
    <w:rsid w:val="00924DCC"/>
    <w:rsid w:val="00924E84"/>
    <w:rsid w:val="00924F09"/>
    <w:rsid w:val="00924F21"/>
    <w:rsid w:val="00924FA3"/>
    <w:rsid w:val="00924FCB"/>
    <w:rsid w:val="00924FE7"/>
    <w:rsid w:val="0092503E"/>
    <w:rsid w:val="009250A2"/>
    <w:rsid w:val="00925120"/>
    <w:rsid w:val="0092515B"/>
    <w:rsid w:val="009251C4"/>
    <w:rsid w:val="00925206"/>
    <w:rsid w:val="009252A3"/>
    <w:rsid w:val="009252FD"/>
    <w:rsid w:val="0092534F"/>
    <w:rsid w:val="00925380"/>
    <w:rsid w:val="009253EE"/>
    <w:rsid w:val="0092541A"/>
    <w:rsid w:val="0092546F"/>
    <w:rsid w:val="00925539"/>
    <w:rsid w:val="009255A6"/>
    <w:rsid w:val="009255B5"/>
    <w:rsid w:val="0092560D"/>
    <w:rsid w:val="00925652"/>
    <w:rsid w:val="0092570A"/>
    <w:rsid w:val="009257F7"/>
    <w:rsid w:val="00925815"/>
    <w:rsid w:val="00925835"/>
    <w:rsid w:val="00925840"/>
    <w:rsid w:val="009258F3"/>
    <w:rsid w:val="00925A2D"/>
    <w:rsid w:val="00925A99"/>
    <w:rsid w:val="00925AD8"/>
    <w:rsid w:val="00925C4D"/>
    <w:rsid w:val="00925C5D"/>
    <w:rsid w:val="00925C75"/>
    <w:rsid w:val="00925CC0"/>
    <w:rsid w:val="00925CDA"/>
    <w:rsid w:val="00925D1D"/>
    <w:rsid w:val="00925E7F"/>
    <w:rsid w:val="00926054"/>
    <w:rsid w:val="00926096"/>
    <w:rsid w:val="00926122"/>
    <w:rsid w:val="00926144"/>
    <w:rsid w:val="00926163"/>
    <w:rsid w:val="0092629A"/>
    <w:rsid w:val="00926337"/>
    <w:rsid w:val="009263B3"/>
    <w:rsid w:val="00926486"/>
    <w:rsid w:val="0092648F"/>
    <w:rsid w:val="00926517"/>
    <w:rsid w:val="009265ED"/>
    <w:rsid w:val="00926816"/>
    <w:rsid w:val="00926896"/>
    <w:rsid w:val="0092693A"/>
    <w:rsid w:val="00926962"/>
    <w:rsid w:val="009269CD"/>
    <w:rsid w:val="009269F8"/>
    <w:rsid w:val="00926AC1"/>
    <w:rsid w:val="00926BB4"/>
    <w:rsid w:val="00926CF9"/>
    <w:rsid w:val="00926CFE"/>
    <w:rsid w:val="00926D7C"/>
    <w:rsid w:val="00926DA4"/>
    <w:rsid w:val="00926E34"/>
    <w:rsid w:val="00926E9C"/>
    <w:rsid w:val="00926F89"/>
    <w:rsid w:val="00926FDC"/>
    <w:rsid w:val="009270DB"/>
    <w:rsid w:val="0092713D"/>
    <w:rsid w:val="009271DD"/>
    <w:rsid w:val="009272C5"/>
    <w:rsid w:val="00927365"/>
    <w:rsid w:val="00927410"/>
    <w:rsid w:val="00927566"/>
    <w:rsid w:val="00927573"/>
    <w:rsid w:val="0092759E"/>
    <w:rsid w:val="009275E9"/>
    <w:rsid w:val="00927633"/>
    <w:rsid w:val="009276D4"/>
    <w:rsid w:val="00927708"/>
    <w:rsid w:val="009277F2"/>
    <w:rsid w:val="00927882"/>
    <w:rsid w:val="00927A66"/>
    <w:rsid w:val="00927A8E"/>
    <w:rsid w:val="00927B0D"/>
    <w:rsid w:val="00927B87"/>
    <w:rsid w:val="00927BD4"/>
    <w:rsid w:val="00927C72"/>
    <w:rsid w:val="00927C97"/>
    <w:rsid w:val="00927D1F"/>
    <w:rsid w:val="00927D4E"/>
    <w:rsid w:val="00927D5D"/>
    <w:rsid w:val="00927D9F"/>
    <w:rsid w:val="00927DC2"/>
    <w:rsid w:val="00927E9C"/>
    <w:rsid w:val="00927F02"/>
    <w:rsid w:val="00927F4C"/>
    <w:rsid w:val="00927F5C"/>
    <w:rsid w:val="00927FCF"/>
    <w:rsid w:val="0093016C"/>
    <w:rsid w:val="00930177"/>
    <w:rsid w:val="00930210"/>
    <w:rsid w:val="009302C9"/>
    <w:rsid w:val="00930363"/>
    <w:rsid w:val="0093047E"/>
    <w:rsid w:val="00930482"/>
    <w:rsid w:val="009304E2"/>
    <w:rsid w:val="0093063D"/>
    <w:rsid w:val="00930748"/>
    <w:rsid w:val="009307B3"/>
    <w:rsid w:val="009307E7"/>
    <w:rsid w:val="0093095E"/>
    <w:rsid w:val="009309B3"/>
    <w:rsid w:val="009309DF"/>
    <w:rsid w:val="00930B6B"/>
    <w:rsid w:val="00930B6F"/>
    <w:rsid w:val="00930BF0"/>
    <w:rsid w:val="00930C0A"/>
    <w:rsid w:val="00930D0C"/>
    <w:rsid w:val="00930D2D"/>
    <w:rsid w:val="00930D8B"/>
    <w:rsid w:val="00930EA6"/>
    <w:rsid w:val="00930F71"/>
    <w:rsid w:val="00930FC8"/>
    <w:rsid w:val="00930FF5"/>
    <w:rsid w:val="00931084"/>
    <w:rsid w:val="009310AD"/>
    <w:rsid w:val="0093110E"/>
    <w:rsid w:val="0093114B"/>
    <w:rsid w:val="009311CD"/>
    <w:rsid w:val="00931208"/>
    <w:rsid w:val="00931247"/>
    <w:rsid w:val="00931286"/>
    <w:rsid w:val="00931389"/>
    <w:rsid w:val="009313FE"/>
    <w:rsid w:val="009314E0"/>
    <w:rsid w:val="0093154C"/>
    <w:rsid w:val="00931555"/>
    <w:rsid w:val="009316F0"/>
    <w:rsid w:val="00931863"/>
    <w:rsid w:val="009318CE"/>
    <w:rsid w:val="0093196B"/>
    <w:rsid w:val="009319B1"/>
    <w:rsid w:val="00931D2F"/>
    <w:rsid w:val="00931E08"/>
    <w:rsid w:val="00931E30"/>
    <w:rsid w:val="00931F03"/>
    <w:rsid w:val="0093217D"/>
    <w:rsid w:val="009321F3"/>
    <w:rsid w:val="00932218"/>
    <w:rsid w:val="009322F0"/>
    <w:rsid w:val="009323BF"/>
    <w:rsid w:val="0093244E"/>
    <w:rsid w:val="009324B8"/>
    <w:rsid w:val="009324F0"/>
    <w:rsid w:val="009325F5"/>
    <w:rsid w:val="009326F0"/>
    <w:rsid w:val="009326FB"/>
    <w:rsid w:val="00932793"/>
    <w:rsid w:val="0093285F"/>
    <w:rsid w:val="009328A0"/>
    <w:rsid w:val="009328B4"/>
    <w:rsid w:val="009328C8"/>
    <w:rsid w:val="00932A35"/>
    <w:rsid w:val="00932AEF"/>
    <w:rsid w:val="00932B5D"/>
    <w:rsid w:val="00932B6C"/>
    <w:rsid w:val="00932BD1"/>
    <w:rsid w:val="00932C73"/>
    <w:rsid w:val="00932C77"/>
    <w:rsid w:val="00932CA4"/>
    <w:rsid w:val="00932DF6"/>
    <w:rsid w:val="00932E0B"/>
    <w:rsid w:val="00932E8A"/>
    <w:rsid w:val="00932F95"/>
    <w:rsid w:val="00932F99"/>
    <w:rsid w:val="0093301B"/>
    <w:rsid w:val="00933069"/>
    <w:rsid w:val="0093308F"/>
    <w:rsid w:val="0093315A"/>
    <w:rsid w:val="00933204"/>
    <w:rsid w:val="009332DE"/>
    <w:rsid w:val="0093330A"/>
    <w:rsid w:val="0093334D"/>
    <w:rsid w:val="009333F7"/>
    <w:rsid w:val="00933408"/>
    <w:rsid w:val="00933493"/>
    <w:rsid w:val="009335C3"/>
    <w:rsid w:val="00933625"/>
    <w:rsid w:val="0093363F"/>
    <w:rsid w:val="00933640"/>
    <w:rsid w:val="00933669"/>
    <w:rsid w:val="0093368E"/>
    <w:rsid w:val="00933690"/>
    <w:rsid w:val="009336E2"/>
    <w:rsid w:val="0093381D"/>
    <w:rsid w:val="0093385A"/>
    <w:rsid w:val="00933884"/>
    <w:rsid w:val="009338AE"/>
    <w:rsid w:val="009338B9"/>
    <w:rsid w:val="009338BC"/>
    <w:rsid w:val="00933974"/>
    <w:rsid w:val="00933996"/>
    <w:rsid w:val="009339E2"/>
    <w:rsid w:val="00933A29"/>
    <w:rsid w:val="00933A45"/>
    <w:rsid w:val="00933AF0"/>
    <w:rsid w:val="00933B26"/>
    <w:rsid w:val="00933C2A"/>
    <w:rsid w:val="00933EA0"/>
    <w:rsid w:val="00933F17"/>
    <w:rsid w:val="00933FB0"/>
    <w:rsid w:val="00934179"/>
    <w:rsid w:val="009341F0"/>
    <w:rsid w:val="00934244"/>
    <w:rsid w:val="00934246"/>
    <w:rsid w:val="00934292"/>
    <w:rsid w:val="009342B3"/>
    <w:rsid w:val="009342BA"/>
    <w:rsid w:val="0093430B"/>
    <w:rsid w:val="00934398"/>
    <w:rsid w:val="0093444A"/>
    <w:rsid w:val="00934560"/>
    <w:rsid w:val="009345D1"/>
    <w:rsid w:val="0093463A"/>
    <w:rsid w:val="00934670"/>
    <w:rsid w:val="009346FF"/>
    <w:rsid w:val="009347BB"/>
    <w:rsid w:val="009347DE"/>
    <w:rsid w:val="00934876"/>
    <w:rsid w:val="00934885"/>
    <w:rsid w:val="009348ED"/>
    <w:rsid w:val="009348FC"/>
    <w:rsid w:val="00934967"/>
    <w:rsid w:val="009349A3"/>
    <w:rsid w:val="00934A1F"/>
    <w:rsid w:val="00934A61"/>
    <w:rsid w:val="00934A8E"/>
    <w:rsid w:val="00934A96"/>
    <w:rsid w:val="00934AB9"/>
    <w:rsid w:val="00934B37"/>
    <w:rsid w:val="00934B52"/>
    <w:rsid w:val="00934BC6"/>
    <w:rsid w:val="00934CC7"/>
    <w:rsid w:val="00934D3D"/>
    <w:rsid w:val="00934D4C"/>
    <w:rsid w:val="00934E46"/>
    <w:rsid w:val="00934E61"/>
    <w:rsid w:val="00934EAB"/>
    <w:rsid w:val="00934FC8"/>
    <w:rsid w:val="00935052"/>
    <w:rsid w:val="009350F2"/>
    <w:rsid w:val="0093517B"/>
    <w:rsid w:val="00935237"/>
    <w:rsid w:val="0093524A"/>
    <w:rsid w:val="00935265"/>
    <w:rsid w:val="00935358"/>
    <w:rsid w:val="00935375"/>
    <w:rsid w:val="00935389"/>
    <w:rsid w:val="00935463"/>
    <w:rsid w:val="009354C2"/>
    <w:rsid w:val="00935546"/>
    <w:rsid w:val="009355D0"/>
    <w:rsid w:val="009355FB"/>
    <w:rsid w:val="0093560F"/>
    <w:rsid w:val="00935649"/>
    <w:rsid w:val="00935703"/>
    <w:rsid w:val="00935788"/>
    <w:rsid w:val="0093580B"/>
    <w:rsid w:val="009358A5"/>
    <w:rsid w:val="00935BE5"/>
    <w:rsid w:val="00935BE9"/>
    <w:rsid w:val="00935C35"/>
    <w:rsid w:val="00935C46"/>
    <w:rsid w:val="00935C4B"/>
    <w:rsid w:val="00935C70"/>
    <w:rsid w:val="00935D81"/>
    <w:rsid w:val="00935DB6"/>
    <w:rsid w:val="00935F2C"/>
    <w:rsid w:val="00935FD8"/>
    <w:rsid w:val="00936001"/>
    <w:rsid w:val="0093601A"/>
    <w:rsid w:val="00936086"/>
    <w:rsid w:val="00936109"/>
    <w:rsid w:val="0093610E"/>
    <w:rsid w:val="0093613A"/>
    <w:rsid w:val="00936254"/>
    <w:rsid w:val="0093631D"/>
    <w:rsid w:val="0093634C"/>
    <w:rsid w:val="009363FC"/>
    <w:rsid w:val="00936407"/>
    <w:rsid w:val="0093640E"/>
    <w:rsid w:val="0093642C"/>
    <w:rsid w:val="009364A3"/>
    <w:rsid w:val="00936607"/>
    <w:rsid w:val="00936672"/>
    <w:rsid w:val="009366ED"/>
    <w:rsid w:val="0093672F"/>
    <w:rsid w:val="009367D0"/>
    <w:rsid w:val="0093680C"/>
    <w:rsid w:val="00936879"/>
    <w:rsid w:val="00936939"/>
    <w:rsid w:val="0093695A"/>
    <w:rsid w:val="009369FA"/>
    <w:rsid w:val="00936B6A"/>
    <w:rsid w:val="00936BCD"/>
    <w:rsid w:val="00936BEB"/>
    <w:rsid w:val="00936C0D"/>
    <w:rsid w:val="00936CF0"/>
    <w:rsid w:val="00936E31"/>
    <w:rsid w:val="00936E50"/>
    <w:rsid w:val="00936EBC"/>
    <w:rsid w:val="00936ECA"/>
    <w:rsid w:val="00936F43"/>
    <w:rsid w:val="00936F9C"/>
    <w:rsid w:val="00937024"/>
    <w:rsid w:val="009371BF"/>
    <w:rsid w:val="00937215"/>
    <w:rsid w:val="0093722A"/>
    <w:rsid w:val="009372D5"/>
    <w:rsid w:val="00937302"/>
    <w:rsid w:val="0093740A"/>
    <w:rsid w:val="0093740F"/>
    <w:rsid w:val="0093760E"/>
    <w:rsid w:val="00937684"/>
    <w:rsid w:val="0093772E"/>
    <w:rsid w:val="009377EC"/>
    <w:rsid w:val="0093780B"/>
    <w:rsid w:val="009378B3"/>
    <w:rsid w:val="009378CC"/>
    <w:rsid w:val="00937905"/>
    <w:rsid w:val="0093790E"/>
    <w:rsid w:val="009379A2"/>
    <w:rsid w:val="009379E7"/>
    <w:rsid w:val="00937A66"/>
    <w:rsid w:val="00937ACB"/>
    <w:rsid w:val="00937AEF"/>
    <w:rsid w:val="00937BA2"/>
    <w:rsid w:val="00937BC0"/>
    <w:rsid w:val="00937BE9"/>
    <w:rsid w:val="00937C1A"/>
    <w:rsid w:val="00937C4A"/>
    <w:rsid w:val="00937D3E"/>
    <w:rsid w:val="00937EF6"/>
    <w:rsid w:val="009400AF"/>
    <w:rsid w:val="00940166"/>
    <w:rsid w:val="009401B6"/>
    <w:rsid w:val="0094022F"/>
    <w:rsid w:val="00940279"/>
    <w:rsid w:val="0094027E"/>
    <w:rsid w:val="009402C0"/>
    <w:rsid w:val="009402CD"/>
    <w:rsid w:val="009404E0"/>
    <w:rsid w:val="0094051F"/>
    <w:rsid w:val="0094062E"/>
    <w:rsid w:val="00940717"/>
    <w:rsid w:val="009408E2"/>
    <w:rsid w:val="0094090D"/>
    <w:rsid w:val="0094098A"/>
    <w:rsid w:val="009409AD"/>
    <w:rsid w:val="00940AD2"/>
    <w:rsid w:val="00940BEA"/>
    <w:rsid w:val="00940BF0"/>
    <w:rsid w:val="00940BF6"/>
    <w:rsid w:val="00940CBE"/>
    <w:rsid w:val="00940E3E"/>
    <w:rsid w:val="00941057"/>
    <w:rsid w:val="009410D3"/>
    <w:rsid w:val="0094112D"/>
    <w:rsid w:val="0094123A"/>
    <w:rsid w:val="009412D5"/>
    <w:rsid w:val="0094132B"/>
    <w:rsid w:val="00941344"/>
    <w:rsid w:val="0094140E"/>
    <w:rsid w:val="00941560"/>
    <w:rsid w:val="0094165E"/>
    <w:rsid w:val="00941679"/>
    <w:rsid w:val="009416E1"/>
    <w:rsid w:val="00941747"/>
    <w:rsid w:val="009417EC"/>
    <w:rsid w:val="009417FF"/>
    <w:rsid w:val="00941864"/>
    <w:rsid w:val="00941932"/>
    <w:rsid w:val="00941959"/>
    <w:rsid w:val="00941A1C"/>
    <w:rsid w:val="00941AA3"/>
    <w:rsid w:val="00941AA9"/>
    <w:rsid w:val="00941B14"/>
    <w:rsid w:val="00941B27"/>
    <w:rsid w:val="00941BB6"/>
    <w:rsid w:val="00941BED"/>
    <w:rsid w:val="00941C34"/>
    <w:rsid w:val="00941CF7"/>
    <w:rsid w:val="00941D1D"/>
    <w:rsid w:val="00941D65"/>
    <w:rsid w:val="00941E0E"/>
    <w:rsid w:val="00941E58"/>
    <w:rsid w:val="00941E62"/>
    <w:rsid w:val="00941E95"/>
    <w:rsid w:val="00941FB3"/>
    <w:rsid w:val="009420E0"/>
    <w:rsid w:val="00942143"/>
    <w:rsid w:val="009421FB"/>
    <w:rsid w:val="0094226C"/>
    <w:rsid w:val="009422D0"/>
    <w:rsid w:val="0094231D"/>
    <w:rsid w:val="00942399"/>
    <w:rsid w:val="009423D1"/>
    <w:rsid w:val="009424A2"/>
    <w:rsid w:val="009424E4"/>
    <w:rsid w:val="00942689"/>
    <w:rsid w:val="009426E3"/>
    <w:rsid w:val="0094277F"/>
    <w:rsid w:val="00942963"/>
    <w:rsid w:val="009429AF"/>
    <w:rsid w:val="009429E3"/>
    <w:rsid w:val="009429F9"/>
    <w:rsid w:val="00942AE4"/>
    <w:rsid w:val="00942AF8"/>
    <w:rsid w:val="00942B81"/>
    <w:rsid w:val="00942B8C"/>
    <w:rsid w:val="00942BD2"/>
    <w:rsid w:val="00942C26"/>
    <w:rsid w:val="00942C99"/>
    <w:rsid w:val="00942CEE"/>
    <w:rsid w:val="00942D23"/>
    <w:rsid w:val="00942DA7"/>
    <w:rsid w:val="00942E63"/>
    <w:rsid w:val="00942E9A"/>
    <w:rsid w:val="00942F48"/>
    <w:rsid w:val="00942FD4"/>
    <w:rsid w:val="0094304C"/>
    <w:rsid w:val="00943083"/>
    <w:rsid w:val="0094313E"/>
    <w:rsid w:val="009431AE"/>
    <w:rsid w:val="0094320E"/>
    <w:rsid w:val="00943211"/>
    <w:rsid w:val="00943243"/>
    <w:rsid w:val="00943381"/>
    <w:rsid w:val="009433C9"/>
    <w:rsid w:val="0094342C"/>
    <w:rsid w:val="00943473"/>
    <w:rsid w:val="00943536"/>
    <w:rsid w:val="00943632"/>
    <w:rsid w:val="00943763"/>
    <w:rsid w:val="009437A0"/>
    <w:rsid w:val="00943884"/>
    <w:rsid w:val="0094388F"/>
    <w:rsid w:val="009439F8"/>
    <w:rsid w:val="00943AFB"/>
    <w:rsid w:val="00943B13"/>
    <w:rsid w:val="00943B95"/>
    <w:rsid w:val="00943BD2"/>
    <w:rsid w:val="00943BE2"/>
    <w:rsid w:val="00943BF2"/>
    <w:rsid w:val="00943C59"/>
    <w:rsid w:val="00943C6C"/>
    <w:rsid w:val="00943CD7"/>
    <w:rsid w:val="00943CE4"/>
    <w:rsid w:val="00943D8B"/>
    <w:rsid w:val="00943E3B"/>
    <w:rsid w:val="00943F03"/>
    <w:rsid w:val="00943F73"/>
    <w:rsid w:val="00943FE0"/>
    <w:rsid w:val="00944123"/>
    <w:rsid w:val="00944195"/>
    <w:rsid w:val="009441B7"/>
    <w:rsid w:val="009442C4"/>
    <w:rsid w:val="0094430F"/>
    <w:rsid w:val="00944320"/>
    <w:rsid w:val="009443A1"/>
    <w:rsid w:val="009443F6"/>
    <w:rsid w:val="00944424"/>
    <w:rsid w:val="0094446E"/>
    <w:rsid w:val="009444E1"/>
    <w:rsid w:val="009445BD"/>
    <w:rsid w:val="00944609"/>
    <w:rsid w:val="00944623"/>
    <w:rsid w:val="00944885"/>
    <w:rsid w:val="00944901"/>
    <w:rsid w:val="00944941"/>
    <w:rsid w:val="00944A0A"/>
    <w:rsid w:val="00944A61"/>
    <w:rsid w:val="00944A8E"/>
    <w:rsid w:val="00944ADA"/>
    <w:rsid w:val="00944B0B"/>
    <w:rsid w:val="00944B54"/>
    <w:rsid w:val="00944C58"/>
    <w:rsid w:val="00944D3D"/>
    <w:rsid w:val="00944E6A"/>
    <w:rsid w:val="009450C8"/>
    <w:rsid w:val="009451B1"/>
    <w:rsid w:val="00945275"/>
    <w:rsid w:val="00945305"/>
    <w:rsid w:val="00945509"/>
    <w:rsid w:val="0094557F"/>
    <w:rsid w:val="00945697"/>
    <w:rsid w:val="009456E4"/>
    <w:rsid w:val="009457B1"/>
    <w:rsid w:val="009457C8"/>
    <w:rsid w:val="009457E7"/>
    <w:rsid w:val="009457E9"/>
    <w:rsid w:val="009458F4"/>
    <w:rsid w:val="00945980"/>
    <w:rsid w:val="009459CC"/>
    <w:rsid w:val="00945B09"/>
    <w:rsid w:val="00945BD6"/>
    <w:rsid w:val="00945C45"/>
    <w:rsid w:val="00945C6B"/>
    <w:rsid w:val="00945CAC"/>
    <w:rsid w:val="00945D3E"/>
    <w:rsid w:val="00945DC9"/>
    <w:rsid w:val="00945DCA"/>
    <w:rsid w:val="00945DE6"/>
    <w:rsid w:val="00945E42"/>
    <w:rsid w:val="00945E49"/>
    <w:rsid w:val="00945E6B"/>
    <w:rsid w:val="00945E7C"/>
    <w:rsid w:val="00945EC0"/>
    <w:rsid w:val="00945F72"/>
    <w:rsid w:val="00945F90"/>
    <w:rsid w:val="00945FA6"/>
    <w:rsid w:val="00945FCB"/>
    <w:rsid w:val="00945FE8"/>
    <w:rsid w:val="00945FEC"/>
    <w:rsid w:val="0094600C"/>
    <w:rsid w:val="0094600E"/>
    <w:rsid w:val="0094603E"/>
    <w:rsid w:val="009460F5"/>
    <w:rsid w:val="009460F8"/>
    <w:rsid w:val="00946146"/>
    <w:rsid w:val="00946272"/>
    <w:rsid w:val="0094629B"/>
    <w:rsid w:val="009463BF"/>
    <w:rsid w:val="009464BC"/>
    <w:rsid w:val="009464CD"/>
    <w:rsid w:val="0094655A"/>
    <w:rsid w:val="0094655D"/>
    <w:rsid w:val="00946568"/>
    <w:rsid w:val="009465CD"/>
    <w:rsid w:val="009466B1"/>
    <w:rsid w:val="009467C3"/>
    <w:rsid w:val="009468A7"/>
    <w:rsid w:val="00946917"/>
    <w:rsid w:val="0094691E"/>
    <w:rsid w:val="0094696C"/>
    <w:rsid w:val="00946974"/>
    <w:rsid w:val="009469A3"/>
    <w:rsid w:val="00946ADA"/>
    <w:rsid w:val="00946CEF"/>
    <w:rsid w:val="00946F32"/>
    <w:rsid w:val="00946F7D"/>
    <w:rsid w:val="00947089"/>
    <w:rsid w:val="009470D3"/>
    <w:rsid w:val="00947149"/>
    <w:rsid w:val="009471FF"/>
    <w:rsid w:val="0094721A"/>
    <w:rsid w:val="00947236"/>
    <w:rsid w:val="009472FD"/>
    <w:rsid w:val="0094739E"/>
    <w:rsid w:val="00947453"/>
    <w:rsid w:val="00947481"/>
    <w:rsid w:val="009474A5"/>
    <w:rsid w:val="009475E0"/>
    <w:rsid w:val="00947618"/>
    <w:rsid w:val="0094765B"/>
    <w:rsid w:val="00947697"/>
    <w:rsid w:val="009476C5"/>
    <w:rsid w:val="00947751"/>
    <w:rsid w:val="0094788C"/>
    <w:rsid w:val="009479CD"/>
    <w:rsid w:val="00947A49"/>
    <w:rsid w:val="00947A9A"/>
    <w:rsid w:val="00947B34"/>
    <w:rsid w:val="00947B3D"/>
    <w:rsid w:val="00947CC3"/>
    <w:rsid w:val="00947CCA"/>
    <w:rsid w:val="00947D07"/>
    <w:rsid w:val="00947D74"/>
    <w:rsid w:val="00947DB7"/>
    <w:rsid w:val="00947EAE"/>
    <w:rsid w:val="00947F0B"/>
    <w:rsid w:val="00947F82"/>
    <w:rsid w:val="0095003F"/>
    <w:rsid w:val="00950040"/>
    <w:rsid w:val="00950166"/>
    <w:rsid w:val="00950181"/>
    <w:rsid w:val="009501CF"/>
    <w:rsid w:val="00950212"/>
    <w:rsid w:val="00950243"/>
    <w:rsid w:val="00950537"/>
    <w:rsid w:val="00950705"/>
    <w:rsid w:val="009507A2"/>
    <w:rsid w:val="009507E4"/>
    <w:rsid w:val="00950847"/>
    <w:rsid w:val="0095089F"/>
    <w:rsid w:val="009508B9"/>
    <w:rsid w:val="009508E3"/>
    <w:rsid w:val="009508E7"/>
    <w:rsid w:val="0095091A"/>
    <w:rsid w:val="00950931"/>
    <w:rsid w:val="0095093C"/>
    <w:rsid w:val="00950AFB"/>
    <w:rsid w:val="00950BEA"/>
    <w:rsid w:val="00950C0E"/>
    <w:rsid w:val="00950C89"/>
    <w:rsid w:val="00950CA8"/>
    <w:rsid w:val="00950D04"/>
    <w:rsid w:val="00950D75"/>
    <w:rsid w:val="00950D7F"/>
    <w:rsid w:val="00950DBB"/>
    <w:rsid w:val="00950DF5"/>
    <w:rsid w:val="00950FB1"/>
    <w:rsid w:val="00951056"/>
    <w:rsid w:val="00951167"/>
    <w:rsid w:val="009512AC"/>
    <w:rsid w:val="00951327"/>
    <w:rsid w:val="00951379"/>
    <w:rsid w:val="0095140A"/>
    <w:rsid w:val="0095146F"/>
    <w:rsid w:val="009514A9"/>
    <w:rsid w:val="00951515"/>
    <w:rsid w:val="00951581"/>
    <w:rsid w:val="00951582"/>
    <w:rsid w:val="00951631"/>
    <w:rsid w:val="0095163D"/>
    <w:rsid w:val="0095169E"/>
    <w:rsid w:val="009516E8"/>
    <w:rsid w:val="00951C3D"/>
    <w:rsid w:val="00951CA9"/>
    <w:rsid w:val="00951D59"/>
    <w:rsid w:val="00951E57"/>
    <w:rsid w:val="00952046"/>
    <w:rsid w:val="0095206F"/>
    <w:rsid w:val="00952093"/>
    <w:rsid w:val="00952094"/>
    <w:rsid w:val="0095214E"/>
    <w:rsid w:val="009521EC"/>
    <w:rsid w:val="00952322"/>
    <w:rsid w:val="009524AF"/>
    <w:rsid w:val="0095269F"/>
    <w:rsid w:val="009526F4"/>
    <w:rsid w:val="00952772"/>
    <w:rsid w:val="00952805"/>
    <w:rsid w:val="0095288C"/>
    <w:rsid w:val="009528A1"/>
    <w:rsid w:val="009528AE"/>
    <w:rsid w:val="00952B05"/>
    <w:rsid w:val="00952B2F"/>
    <w:rsid w:val="00952B97"/>
    <w:rsid w:val="00952C17"/>
    <w:rsid w:val="00952D2D"/>
    <w:rsid w:val="00952DBD"/>
    <w:rsid w:val="00952EDA"/>
    <w:rsid w:val="00952F0E"/>
    <w:rsid w:val="00952FBC"/>
    <w:rsid w:val="00952FDE"/>
    <w:rsid w:val="00953061"/>
    <w:rsid w:val="0095306F"/>
    <w:rsid w:val="009531F2"/>
    <w:rsid w:val="009531FA"/>
    <w:rsid w:val="0095321B"/>
    <w:rsid w:val="009532DB"/>
    <w:rsid w:val="00953313"/>
    <w:rsid w:val="0095332E"/>
    <w:rsid w:val="00953346"/>
    <w:rsid w:val="00953380"/>
    <w:rsid w:val="009533A7"/>
    <w:rsid w:val="00953426"/>
    <w:rsid w:val="0095352B"/>
    <w:rsid w:val="00953549"/>
    <w:rsid w:val="0095355A"/>
    <w:rsid w:val="009535D4"/>
    <w:rsid w:val="0095368A"/>
    <w:rsid w:val="009536A9"/>
    <w:rsid w:val="009536C8"/>
    <w:rsid w:val="009537E7"/>
    <w:rsid w:val="0095380E"/>
    <w:rsid w:val="00953834"/>
    <w:rsid w:val="009538E1"/>
    <w:rsid w:val="00953A16"/>
    <w:rsid w:val="00953A41"/>
    <w:rsid w:val="00953AB6"/>
    <w:rsid w:val="00953B0D"/>
    <w:rsid w:val="00953B61"/>
    <w:rsid w:val="00953B8A"/>
    <w:rsid w:val="00953C6D"/>
    <w:rsid w:val="00953CA9"/>
    <w:rsid w:val="00953CCE"/>
    <w:rsid w:val="00953CDF"/>
    <w:rsid w:val="00953EA8"/>
    <w:rsid w:val="00953F3A"/>
    <w:rsid w:val="00953F4C"/>
    <w:rsid w:val="00953F70"/>
    <w:rsid w:val="00953FA8"/>
    <w:rsid w:val="00953FAE"/>
    <w:rsid w:val="00953FC9"/>
    <w:rsid w:val="00954041"/>
    <w:rsid w:val="009541D0"/>
    <w:rsid w:val="009541D4"/>
    <w:rsid w:val="009542FD"/>
    <w:rsid w:val="0095436F"/>
    <w:rsid w:val="00954371"/>
    <w:rsid w:val="0095438C"/>
    <w:rsid w:val="00954407"/>
    <w:rsid w:val="00954462"/>
    <w:rsid w:val="009544A3"/>
    <w:rsid w:val="00954526"/>
    <w:rsid w:val="009545C4"/>
    <w:rsid w:val="00954661"/>
    <w:rsid w:val="009546A7"/>
    <w:rsid w:val="00954790"/>
    <w:rsid w:val="009548A8"/>
    <w:rsid w:val="00954A30"/>
    <w:rsid w:val="00954A7C"/>
    <w:rsid w:val="00954B73"/>
    <w:rsid w:val="00954CB9"/>
    <w:rsid w:val="00954D39"/>
    <w:rsid w:val="00954D4E"/>
    <w:rsid w:val="00954D8B"/>
    <w:rsid w:val="00954E8E"/>
    <w:rsid w:val="00954EC9"/>
    <w:rsid w:val="00954F0D"/>
    <w:rsid w:val="00954F53"/>
    <w:rsid w:val="00954FA3"/>
    <w:rsid w:val="00954FEC"/>
    <w:rsid w:val="009550BA"/>
    <w:rsid w:val="009550E3"/>
    <w:rsid w:val="00955113"/>
    <w:rsid w:val="0095511D"/>
    <w:rsid w:val="00955159"/>
    <w:rsid w:val="0095527D"/>
    <w:rsid w:val="009552B4"/>
    <w:rsid w:val="00955344"/>
    <w:rsid w:val="009553A4"/>
    <w:rsid w:val="009553AA"/>
    <w:rsid w:val="00955496"/>
    <w:rsid w:val="009554D3"/>
    <w:rsid w:val="009554E3"/>
    <w:rsid w:val="00955527"/>
    <w:rsid w:val="0095557A"/>
    <w:rsid w:val="009555CE"/>
    <w:rsid w:val="009555ED"/>
    <w:rsid w:val="00955723"/>
    <w:rsid w:val="00955766"/>
    <w:rsid w:val="0095576A"/>
    <w:rsid w:val="009557C4"/>
    <w:rsid w:val="0095580D"/>
    <w:rsid w:val="009558B9"/>
    <w:rsid w:val="009558C8"/>
    <w:rsid w:val="009558CC"/>
    <w:rsid w:val="00955A56"/>
    <w:rsid w:val="00955B20"/>
    <w:rsid w:val="00955B66"/>
    <w:rsid w:val="00955B86"/>
    <w:rsid w:val="00955BC0"/>
    <w:rsid w:val="00955DC3"/>
    <w:rsid w:val="00955DDE"/>
    <w:rsid w:val="00955E19"/>
    <w:rsid w:val="00955E29"/>
    <w:rsid w:val="00955E2D"/>
    <w:rsid w:val="00956012"/>
    <w:rsid w:val="00956093"/>
    <w:rsid w:val="00956127"/>
    <w:rsid w:val="00956140"/>
    <w:rsid w:val="0095620F"/>
    <w:rsid w:val="009563C1"/>
    <w:rsid w:val="00956477"/>
    <w:rsid w:val="0095657B"/>
    <w:rsid w:val="0095664A"/>
    <w:rsid w:val="0095672C"/>
    <w:rsid w:val="009567B3"/>
    <w:rsid w:val="009567BB"/>
    <w:rsid w:val="009567FB"/>
    <w:rsid w:val="009568F4"/>
    <w:rsid w:val="00956A2C"/>
    <w:rsid w:val="00956A39"/>
    <w:rsid w:val="00956A8B"/>
    <w:rsid w:val="00956A99"/>
    <w:rsid w:val="00956AE0"/>
    <w:rsid w:val="00956B28"/>
    <w:rsid w:val="00956D0B"/>
    <w:rsid w:val="00956D58"/>
    <w:rsid w:val="00956D5C"/>
    <w:rsid w:val="00956DA8"/>
    <w:rsid w:val="00956E81"/>
    <w:rsid w:val="009570E0"/>
    <w:rsid w:val="009570E5"/>
    <w:rsid w:val="00957112"/>
    <w:rsid w:val="009571E3"/>
    <w:rsid w:val="0095727D"/>
    <w:rsid w:val="0095729B"/>
    <w:rsid w:val="009572DE"/>
    <w:rsid w:val="00957339"/>
    <w:rsid w:val="00957355"/>
    <w:rsid w:val="00957366"/>
    <w:rsid w:val="009573FC"/>
    <w:rsid w:val="0095744F"/>
    <w:rsid w:val="009574C6"/>
    <w:rsid w:val="00957637"/>
    <w:rsid w:val="00957700"/>
    <w:rsid w:val="00957830"/>
    <w:rsid w:val="009578C9"/>
    <w:rsid w:val="009578E8"/>
    <w:rsid w:val="00957926"/>
    <w:rsid w:val="0095794B"/>
    <w:rsid w:val="0095799F"/>
    <w:rsid w:val="009579BC"/>
    <w:rsid w:val="00957A09"/>
    <w:rsid w:val="00957A68"/>
    <w:rsid w:val="00957AE9"/>
    <w:rsid w:val="00957AF1"/>
    <w:rsid w:val="00957B4E"/>
    <w:rsid w:val="00957B91"/>
    <w:rsid w:val="00957C0B"/>
    <w:rsid w:val="00957DAA"/>
    <w:rsid w:val="00957DAE"/>
    <w:rsid w:val="00957DB7"/>
    <w:rsid w:val="00957E19"/>
    <w:rsid w:val="00957E4D"/>
    <w:rsid w:val="00957F09"/>
    <w:rsid w:val="00957F7E"/>
    <w:rsid w:val="0096012F"/>
    <w:rsid w:val="00960169"/>
    <w:rsid w:val="00960352"/>
    <w:rsid w:val="0096043A"/>
    <w:rsid w:val="009604A9"/>
    <w:rsid w:val="009604B6"/>
    <w:rsid w:val="009604E4"/>
    <w:rsid w:val="009605C8"/>
    <w:rsid w:val="009605CD"/>
    <w:rsid w:val="0096062A"/>
    <w:rsid w:val="00960630"/>
    <w:rsid w:val="00960694"/>
    <w:rsid w:val="009607F3"/>
    <w:rsid w:val="00960813"/>
    <w:rsid w:val="00960A43"/>
    <w:rsid w:val="00960A9D"/>
    <w:rsid w:val="00960AA9"/>
    <w:rsid w:val="00960BF7"/>
    <w:rsid w:val="00960C83"/>
    <w:rsid w:val="00960CC0"/>
    <w:rsid w:val="00960CFD"/>
    <w:rsid w:val="00960F37"/>
    <w:rsid w:val="0096108A"/>
    <w:rsid w:val="009610AB"/>
    <w:rsid w:val="0096112A"/>
    <w:rsid w:val="00961274"/>
    <w:rsid w:val="009612C4"/>
    <w:rsid w:val="009612C6"/>
    <w:rsid w:val="00961305"/>
    <w:rsid w:val="00961425"/>
    <w:rsid w:val="0096149C"/>
    <w:rsid w:val="009614A8"/>
    <w:rsid w:val="009614DA"/>
    <w:rsid w:val="00961559"/>
    <w:rsid w:val="009615B8"/>
    <w:rsid w:val="00961687"/>
    <w:rsid w:val="009616DE"/>
    <w:rsid w:val="009616E9"/>
    <w:rsid w:val="00961708"/>
    <w:rsid w:val="00961722"/>
    <w:rsid w:val="00961724"/>
    <w:rsid w:val="009617B8"/>
    <w:rsid w:val="009617E7"/>
    <w:rsid w:val="00961861"/>
    <w:rsid w:val="0096189D"/>
    <w:rsid w:val="009618FB"/>
    <w:rsid w:val="0096199D"/>
    <w:rsid w:val="009619EB"/>
    <w:rsid w:val="00961A19"/>
    <w:rsid w:val="00961A3F"/>
    <w:rsid w:val="00961AD8"/>
    <w:rsid w:val="00961C1B"/>
    <w:rsid w:val="00961E4C"/>
    <w:rsid w:val="00961E4E"/>
    <w:rsid w:val="00961EB4"/>
    <w:rsid w:val="00961EC1"/>
    <w:rsid w:val="009620E7"/>
    <w:rsid w:val="00962103"/>
    <w:rsid w:val="00962107"/>
    <w:rsid w:val="00962166"/>
    <w:rsid w:val="009621B1"/>
    <w:rsid w:val="009621C4"/>
    <w:rsid w:val="009621F7"/>
    <w:rsid w:val="00962284"/>
    <w:rsid w:val="009622DF"/>
    <w:rsid w:val="00962318"/>
    <w:rsid w:val="0096231A"/>
    <w:rsid w:val="009623EE"/>
    <w:rsid w:val="0096246D"/>
    <w:rsid w:val="009624A3"/>
    <w:rsid w:val="009626E4"/>
    <w:rsid w:val="0096286D"/>
    <w:rsid w:val="0096289D"/>
    <w:rsid w:val="00962950"/>
    <w:rsid w:val="009629B0"/>
    <w:rsid w:val="009629D6"/>
    <w:rsid w:val="00962A02"/>
    <w:rsid w:val="00962A14"/>
    <w:rsid w:val="00962A6F"/>
    <w:rsid w:val="00962A9A"/>
    <w:rsid w:val="00962AB7"/>
    <w:rsid w:val="00962ABE"/>
    <w:rsid w:val="00962B3B"/>
    <w:rsid w:val="00962B45"/>
    <w:rsid w:val="00962BCE"/>
    <w:rsid w:val="00962C77"/>
    <w:rsid w:val="00962D39"/>
    <w:rsid w:val="00962D3A"/>
    <w:rsid w:val="00962D73"/>
    <w:rsid w:val="00962D7E"/>
    <w:rsid w:val="00962F4B"/>
    <w:rsid w:val="00962F88"/>
    <w:rsid w:val="00963025"/>
    <w:rsid w:val="0096302F"/>
    <w:rsid w:val="00963051"/>
    <w:rsid w:val="00963082"/>
    <w:rsid w:val="009630A0"/>
    <w:rsid w:val="009630F5"/>
    <w:rsid w:val="00963133"/>
    <w:rsid w:val="009631E4"/>
    <w:rsid w:val="009632BB"/>
    <w:rsid w:val="009632E1"/>
    <w:rsid w:val="00963392"/>
    <w:rsid w:val="009633B9"/>
    <w:rsid w:val="00963494"/>
    <w:rsid w:val="009634FD"/>
    <w:rsid w:val="00963589"/>
    <w:rsid w:val="009637F6"/>
    <w:rsid w:val="0096382C"/>
    <w:rsid w:val="0096388E"/>
    <w:rsid w:val="009638CF"/>
    <w:rsid w:val="0096392C"/>
    <w:rsid w:val="0096395D"/>
    <w:rsid w:val="00963A7D"/>
    <w:rsid w:val="00963AA5"/>
    <w:rsid w:val="00963AFF"/>
    <w:rsid w:val="00963B3B"/>
    <w:rsid w:val="00963BAD"/>
    <w:rsid w:val="00963D3D"/>
    <w:rsid w:val="00963DCB"/>
    <w:rsid w:val="0096400A"/>
    <w:rsid w:val="00964025"/>
    <w:rsid w:val="0096412F"/>
    <w:rsid w:val="0096424D"/>
    <w:rsid w:val="009642CF"/>
    <w:rsid w:val="009643F7"/>
    <w:rsid w:val="009643F9"/>
    <w:rsid w:val="00964427"/>
    <w:rsid w:val="00964452"/>
    <w:rsid w:val="009644CC"/>
    <w:rsid w:val="0096452F"/>
    <w:rsid w:val="009645C6"/>
    <w:rsid w:val="009646DF"/>
    <w:rsid w:val="009648F2"/>
    <w:rsid w:val="0096496D"/>
    <w:rsid w:val="009649B4"/>
    <w:rsid w:val="00964A28"/>
    <w:rsid w:val="00964A3B"/>
    <w:rsid w:val="00964A5D"/>
    <w:rsid w:val="00964AC3"/>
    <w:rsid w:val="00964AD4"/>
    <w:rsid w:val="00964CBA"/>
    <w:rsid w:val="00964D8F"/>
    <w:rsid w:val="00964DC3"/>
    <w:rsid w:val="00964E3C"/>
    <w:rsid w:val="00964EAC"/>
    <w:rsid w:val="00964F74"/>
    <w:rsid w:val="00964F8A"/>
    <w:rsid w:val="00964FFE"/>
    <w:rsid w:val="0096500C"/>
    <w:rsid w:val="0096507C"/>
    <w:rsid w:val="009650A7"/>
    <w:rsid w:val="009650C6"/>
    <w:rsid w:val="00965136"/>
    <w:rsid w:val="0096514A"/>
    <w:rsid w:val="00965159"/>
    <w:rsid w:val="00965180"/>
    <w:rsid w:val="00965294"/>
    <w:rsid w:val="009652DA"/>
    <w:rsid w:val="0096540E"/>
    <w:rsid w:val="009655C1"/>
    <w:rsid w:val="0096563A"/>
    <w:rsid w:val="0096570E"/>
    <w:rsid w:val="00965732"/>
    <w:rsid w:val="00965802"/>
    <w:rsid w:val="009658B1"/>
    <w:rsid w:val="009658F7"/>
    <w:rsid w:val="0096597C"/>
    <w:rsid w:val="009659B6"/>
    <w:rsid w:val="00965A62"/>
    <w:rsid w:val="00965BD0"/>
    <w:rsid w:val="00965C77"/>
    <w:rsid w:val="00965E81"/>
    <w:rsid w:val="00965EF2"/>
    <w:rsid w:val="00965F48"/>
    <w:rsid w:val="00965FAE"/>
    <w:rsid w:val="009660EF"/>
    <w:rsid w:val="009660FE"/>
    <w:rsid w:val="00966326"/>
    <w:rsid w:val="00966372"/>
    <w:rsid w:val="00966488"/>
    <w:rsid w:val="00966856"/>
    <w:rsid w:val="00966892"/>
    <w:rsid w:val="009668F9"/>
    <w:rsid w:val="009669A5"/>
    <w:rsid w:val="00966B92"/>
    <w:rsid w:val="00966DD8"/>
    <w:rsid w:val="00966E31"/>
    <w:rsid w:val="00966F14"/>
    <w:rsid w:val="00966F4C"/>
    <w:rsid w:val="0096701F"/>
    <w:rsid w:val="009670BB"/>
    <w:rsid w:val="0096716D"/>
    <w:rsid w:val="009671A7"/>
    <w:rsid w:val="00967211"/>
    <w:rsid w:val="009672D9"/>
    <w:rsid w:val="00967382"/>
    <w:rsid w:val="00967439"/>
    <w:rsid w:val="00967467"/>
    <w:rsid w:val="00967501"/>
    <w:rsid w:val="009675A1"/>
    <w:rsid w:val="009675EA"/>
    <w:rsid w:val="009675FF"/>
    <w:rsid w:val="00967661"/>
    <w:rsid w:val="009677F2"/>
    <w:rsid w:val="00967888"/>
    <w:rsid w:val="009678A0"/>
    <w:rsid w:val="0096793E"/>
    <w:rsid w:val="00967946"/>
    <w:rsid w:val="00967964"/>
    <w:rsid w:val="00967993"/>
    <w:rsid w:val="0096799A"/>
    <w:rsid w:val="00967A0B"/>
    <w:rsid w:val="00967A15"/>
    <w:rsid w:val="00967A81"/>
    <w:rsid w:val="00967AAF"/>
    <w:rsid w:val="00967B75"/>
    <w:rsid w:val="00967C0C"/>
    <w:rsid w:val="00967C8D"/>
    <w:rsid w:val="00967C93"/>
    <w:rsid w:val="00967CD7"/>
    <w:rsid w:val="00967D4C"/>
    <w:rsid w:val="00967DBD"/>
    <w:rsid w:val="00967DFA"/>
    <w:rsid w:val="00967E9A"/>
    <w:rsid w:val="00967F2C"/>
    <w:rsid w:val="00967F34"/>
    <w:rsid w:val="00967F98"/>
    <w:rsid w:val="00967FCC"/>
    <w:rsid w:val="009700EC"/>
    <w:rsid w:val="009702C3"/>
    <w:rsid w:val="00970340"/>
    <w:rsid w:val="00970463"/>
    <w:rsid w:val="009704B5"/>
    <w:rsid w:val="00970538"/>
    <w:rsid w:val="00970556"/>
    <w:rsid w:val="009706AD"/>
    <w:rsid w:val="00970769"/>
    <w:rsid w:val="0097081C"/>
    <w:rsid w:val="0097092D"/>
    <w:rsid w:val="009709B8"/>
    <w:rsid w:val="009709C5"/>
    <w:rsid w:val="009709F7"/>
    <w:rsid w:val="00970A3E"/>
    <w:rsid w:val="00970A56"/>
    <w:rsid w:val="00970BEE"/>
    <w:rsid w:val="00970C3F"/>
    <w:rsid w:val="00970C44"/>
    <w:rsid w:val="00970CC0"/>
    <w:rsid w:val="00970D37"/>
    <w:rsid w:val="00970E48"/>
    <w:rsid w:val="00970EE9"/>
    <w:rsid w:val="00970F03"/>
    <w:rsid w:val="00970FDF"/>
    <w:rsid w:val="00971009"/>
    <w:rsid w:val="009710E3"/>
    <w:rsid w:val="00971110"/>
    <w:rsid w:val="00971168"/>
    <w:rsid w:val="009711CB"/>
    <w:rsid w:val="00971244"/>
    <w:rsid w:val="0097147E"/>
    <w:rsid w:val="00971567"/>
    <w:rsid w:val="00971579"/>
    <w:rsid w:val="00971588"/>
    <w:rsid w:val="009715D1"/>
    <w:rsid w:val="009715D2"/>
    <w:rsid w:val="009716CA"/>
    <w:rsid w:val="0097178C"/>
    <w:rsid w:val="00971908"/>
    <w:rsid w:val="009719D7"/>
    <w:rsid w:val="00971A1B"/>
    <w:rsid w:val="00971B28"/>
    <w:rsid w:val="00971C22"/>
    <w:rsid w:val="00971C2C"/>
    <w:rsid w:val="00971D6D"/>
    <w:rsid w:val="00971D8A"/>
    <w:rsid w:val="00971D90"/>
    <w:rsid w:val="00971DF4"/>
    <w:rsid w:val="00971E01"/>
    <w:rsid w:val="00971ECA"/>
    <w:rsid w:val="00971F0E"/>
    <w:rsid w:val="00971F43"/>
    <w:rsid w:val="0097200C"/>
    <w:rsid w:val="009720AE"/>
    <w:rsid w:val="009720E2"/>
    <w:rsid w:val="009720EC"/>
    <w:rsid w:val="009720FE"/>
    <w:rsid w:val="009721AD"/>
    <w:rsid w:val="00972303"/>
    <w:rsid w:val="00972398"/>
    <w:rsid w:val="009723FC"/>
    <w:rsid w:val="0097247B"/>
    <w:rsid w:val="00972493"/>
    <w:rsid w:val="009725C2"/>
    <w:rsid w:val="009725E0"/>
    <w:rsid w:val="00972664"/>
    <w:rsid w:val="00972784"/>
    <w:rsid w:val="00972792"/>
    <w:rsid w:val="009728B3"/>
    <w:rsid w:val="0097294D"/>
    <w:rsid w:val="00972A10"/>
    <w:rsid w:val="00972A19"/>
    <w:rsid w:val="00972B16"/>
    <w:rsid w:val="00972C67"/>
    <w:rsid w:val="00972D16"/>
    <w:rsid w:val="00972D2A"/>
    <w:rsid w:val="00972D8C"/>
    <w:rsid w:val="00972E00"/>
    <w:rsid w:val="00972F00"/>
    <w:rsid w:val="00972F24"/>
    <w:rsid w:val="00973004"/>
    <w:rsid w:val="00973046"/>
    <w:rsid w:val="0097324F"/>
    <w:rsid w:val="0097326E"/>
    <w:rsid w:val="00973289"/>
    <w:rsid w:val="00973318"/>
    <w:rsid w:val="0097338C"/>
    <w:rsid w:val="00973512"/>
    <w:rsid w:val="00973574"/>
    <w:rsid w:val="0097366A"/>
    <w:rsid w:val="00973746"/>
    <w:rsid w:val="009737AE"/>
    <w:rsid w:val="009738A4"/>
    <w:rsid w:val="009738BC"/>
    <w:rsid w:val="009738F1"/>
    <w:rsid w:val="009739B1"/>
    <w:rsid w:val="00973A3F"/>
    <w:rsid w:val="00973AC9"/>
    <w:rsid w:val="00973BD5"/>
    <w:rsid w:val="00973C93"/>
    <w:rsid w:val="00973CD2"/>
    <w:rsid w:val="00973D1E"/>
    <w:rsid w:val="00973D50"/>
    <w:rsid w:val="00973D70"/>
    <w:rsid w:val="00973DB9"/>
    <w:rsid w:val="00973DCE"/>
    <w:rsid w:val="00973FC3"/>
    <w:rsid w:val="00973FCE"/>
    <w:rsid w:val="00974000"/>
    <w:rsid w:val="0097400F"/>
    <w:rsid w:val="00974056"/>
    <w:rsid w:val="00974073"/>
    <w:rsid w:val="009740AD"/>
    <w:rsid w:val="00974160"/>
    <w:rsid w:val="009741F9"/>
    <w:rsid w:val="0097424E"/>
    <w:rsid w:val="00974330"/>
    <w:rsid w:val="00974393"/>
    <w:rsid w:val="00974395"/>
    <w:rsid w:val="009743E0"/>
    <w:rsid w:val="00974441"/>
    <w:rsid w:val="0097449F"/>
    <w:rsid w:val="009744B5"/>
    <w:rsid w:val="00974511"/>
    <w:rsid w:val="00974525"/>
    <w:rsid w:val="0097477A"/>
    <w:rsid w:val="00974795"/>
    <w:rsid w:val="009747B5"/>
    <w:rsid w:val="009747DA"/>
    <w:rsid w:val="0097482D"/>
    <w:rsid w:val="0097482E"/>
    <w:rsid w:val="00974911"/>
    <w:rsid w:val="0097492E"/>
    <w:rsid w:val="00974C35"/>
    <w:rsid w:val="00974CC6"/>
    <w:rsid w:val="00974F64"/>
    <w:rsid w:val="00974F6E"/>
    <w:rsid w:val="0097508E"/>
    <w:rsid w:val="009750FB"/>
    <w:rsid w:val="0097516E"/>
    <w:rsid w:val="0097518F"/>
    <w:rsid w:val="009751D2"/>
    <w:rsid w:val="00975207"/>
    <w:rsid w:val="009752D9"/>
    <w:rsid w:val="0097536B"/>
    <w:rsid w:val="00975466"/>
    <w:rsid w:val="009754B0"/>
    <w:rsid w:val="009754B9"/>
    <w:rsid w:val="009754F0"/>
    <w:rsid w:val="0097552E"/>
    <w:rsid w:val="0097560C"/>
    <w:rsid w:val="0097581D"/>
    <w:rsid w:val="00975843"/>
    <w:rsid w:val="00975869"/>
    <w:rsid w:val="009758B5"/>
    <w:rsid w:val="00975927"/>
    <w:rsid w:val="00975946"/>
    <w:rsid w:val="009759EC"/>
    <w:rsid w:val="00975B84"/>
    <w:rsid w:val="00975C4F"/>
    <w:rsid w:val="00975C5E"/>
    <w:rsid w:val="00975D28"/>
    <w:rsid w:val="00975DCE"/>
    <w:rsid w:val="00975E81"/>
    <w:rsid w:val="00975E99"/>
    <w:rsid w:val="00975F58"/>
    <w:rsid w:val="00976008"/>
    <w:rsid w:val="00976056"/>
    <w:rsid w:val="0097617C"/>
    <w:rsid w:val="009761B7"/>
    <w:rsid w:val="00976390"/>
    <w:rsid w:val="00976424"/>
    <w:rsid w:val="009764EA"/>
    <w:rsid w:val="00976599"/>
    <w:rsid w:val="00976663"/>
    <w:rsid w:val="00976700"/>
    <w:rsid w:val="0097671E"/>
    <w:rsid w:val="009767F9"/>
    <w:rsid w:val="00976809"/>
    <w:rsid w:val="009768E2"/>
    <w:rsid w:val="00976A47"/>
    <w:rsid w:val="00976C55"/>
    <w:rsid w:val="00976D1F"/>
    <w:rsid w:val="00976D61"/>
    <w:rsid w:val="00976E4C"/>
    <w:rsid w:val="00976EA2"/>
    <w:rsid w:val="00976EB9"/>
    <w:rsid w:val="00976F69"/>
    <w:rsid w:val="00976F88"/>
    <w:rsid w:val="00977167"/>
    <w:rsid w:val="009771DB"/>
    <w:rsid w:val="009772A1"/>
    <w:rsid w:val="0097730D"/>
    <w:rsid w:val="009773F0"/>
    <w:rsid w:val="00977409"/>
    <w:rsid w:val="0097741F"/>
    <w:rsid w:val="00977467"/>
    <w:rsid w:val="00977471"/>
    <w:rsid w:val="00977516"/>
    <w:rsid w:val="0097752F"/>
    <w:rsid w:val="00977571"/>
    <w:rsid w:val="009775DC"/>
    <w:rsid w:val="0097766C"/>
    <w:rsid w:val="0097767A"/>
    <w:rsid w:val="0097773A"/>
    <w:rsid w:val="00977865"/>
    <w:rsid w:val="009778F4"/>
    <w:rsid w:val="00977971"/>
    <w:rsid w:val="00977979"/>
    <w:rsid w:val="00977992"/>
    <w:rsid w:val="009779D3"/>
    <w:rsid w:val="009779E3"/>
    <w:rsid w:val="00977A5D"/>
    <w:rsid w:val="00977A60"/>
    <w:rsid w:val="00977A89"/>
    <w:rsid w:val="00977A99"/>
    <w:rsid w:val="00977AEA"/>
    <w:rsid w:val="00977BD6"/>
    <w:rsid w:val="00977C20"/>
    <w:rsid w:val="00977C4E"/>
    <w:rsid w:val="00977C7C"/>
    <w:rsid w:val="00977D2A"/>
    <w:rsid w:val="00977D35"/>
    <w:rsid w:val="00977D94"/>
    <w:rsid w:val="00977E6F"/>
    <w:rsid w:val="00977E7B"/>
    <w:rsid w:val="00977EAA"/>
    <w:rsid w:val="00977F31"/>
    <w:rsid w:val="0098005A"/>
    <w:rsid w:val="009801AD"/>
    <w:rsid w:val="009801BC"/>
    <w:rsid w:val="009802D3"/>
    <w:rsid w:val="00980364"/>
    <w:rsid w:val="009803D2"/>
    <w:rsid w:val="009803F7"/>
    <w:rsid w:val="0098040B"/>
    <w:rsid w:val="00980540"/>
    <w:rsid w:val="00980671"/>
    <w:rsid w:val="00980836"/>
    <w:rsid w:val="0098086A"/>
    <w:rsid w:val="0098086E"/>
    <w:rsid w:val="009808D7"/>
    <w:rsid w:val="009809C3"/>
    <w:rsid w:val="00980A6E"/>
    <w:rsid w:val="00980BD5"/>
    <w:rsid w:val="00980D39"/>
    <w:rsid w:val="00980D5B"/>
    <w:rsid w:val="00980FA3"/>
    <w:rsid w:val="0098104A"/>
    <w:rsid w:val="0098104D"/>
    <w:rsid w:val="009810AB"/>
    <w:rsid w:val="009811DB"/>
    <w:rsid w:val="0098131D"/>
    <w:rsid w:val="009813B5"/>
    <w:rsid w:val="00981551"/>
    <w:rsid w:val="00981572"/>
    <w:rsid w:val="009815FC"/>
    <w:rsid w:val="00981660"/>
    <w:rsid w:val="009816BB"/>
    <w:rsid w:val="009817E1"/>
    <w:rsid w:val="00981805"/>
    <w:rsid w:val="0098184C"/>
    <w:rsid w:val="00981911"/>
    <w:rsid w:val="00981948"/>
    <w:rsid w:val="00981A70"/>
    <w:rsid w:val="00981B10"/>
    <w:rsid w:val="00981B36"/>
    <w:rsid w:val="00981B37"/>
    <w:rsid w:val="00981B8C"/>
    <w:rsid w:val="00981C2B"/>
    <w:rsid w:val="00981C56"/>
    <w:rsid w:val="00981D6E"/>
    <w:rsid w:val="00981EED"/>
    <w:rsid w:val="00981F21"/>
    <w:rsid w:val="00982017"/>
    <w:rsid w:val="009821A2"/>
    <w:rsid w:val="009821CB"/>
    <w:rsid w:val="009822A7"/>
    <w:rsid w:val="00982348"/>
    <w:rsid w:val="00982352"/>
    <w:rsid w:val="009824EC"/>
    <w:rsid w:val="009825CA"/>
    <w:rsid w:val="009828D6"/>
    <w:rsid w:val="009828F3"/>
    <w:rsid w:val="009828F5"/>
    <w:rsid w:val="009828FB"/>
    <w:rsid w:val="00982967"/>
    <w:rsid w:val="00982B14"/>
    <w:rsid w:val="00982BC1"/>
    <w:rsid w:val="00982E53"/>
    <w:rsid w:val="00982E8C"/>
    <w:rsid w:val="00982EA5"/>
    <w:rsid w:val="00982F42"/>
    <w:rsid w:val="00982F4E"/>
    <w:rsid w:val="00982FF1"/>
    <w:rsid w:val="00983020"/>
    <w:rsid w:val="00983070"/>
    <w:rsid w:val="0098310D"/>
    <w:rsid w:val="00983132"/>
    <w:rsid w:val="0098317F"/>
    <w:rsid w:val="009831B0"/>
    <w:rsid w:val="009832CF"/>
    <w:rsid w:val="009832FA"/>
    <w:rsid w:val="0098339C"/>
    <w:rsid w:val="0098345F"/>
    <w:rsid w:val="009834C5"/>
    <w:rsid w:val="00983513"/>
    <w:rsid w:val="009835B5"/>
    <w:rsid w:val="00983676"/>
    <w:rsid w:val="00983684"/>
    <w:rsid w:val="009836B0"/>
    <w:rsid w:val="009836DB"/>
    <w:rsid w:val="009836E2"/>
    <w:rsid w:val="00983824"/>
    <w:rsid w:val="00983839"/>
    <w:rsid w:val="00983842"/>
    <w:rsid w:val="009838B7"/>
    <w:rsid w:val="00983930"/>
    <w:rsid w:val="0098393E"/>
    <w:rsid w:val="00983959"/>
    <w:rsid w:val="009839A6"/>
    <w:rsid w:val="009839B3"/>
    <w:rsid w:val="009839CF"/>
    <w:rsid w:val="00983A46"/>
    <w:rsid w:val="00983A69"/>
    <w:rsid w:val="00983A8C"/>
    <w:rsid w:val="00983AD1"/>
    <w:rsid w:val="00983B08"/>
    <w:rsid w:val="00983B19"/>
    <w:rsid w:val="00983B51"/>
    <w:rsid w:val="00983BA9"/>
    <w:rsid w:val="00983D4B"/>
    <w:rsid w:val="00983D5B"/>
    <w:rsid w:val="00983D8E"/>
    <w:rsid w:val="00983E0D"/>
    <w:rsid w:val="00983E3C"/>
    <w:rsid w:val="00983E8E"/>
    <w:rsid w:val="00983EB1"/>
    <w:rsid w:val="00983F2F"/>
    <w:rsid w:val="00983F9F"/>
    <w:rsid w:val="009840EE"/>
    <w:rsid w:val="00984133"/>
    <w:rsid w:val="0098430D"/>
    <w:rsid w:val="00984346"/>
    <w:rsid w:val="009843D6"/>
    <w:rsid w:val="00984430"/>
    <w:rsid w:val="0098452B"/>
    <w:rsid w:val="00984541"/>
    <w:rsid w:val="00984589"/>
    <w:rsid w:val="009845EC"/>
    <w:rsid w:val="0098471B"/>
    <w:rsid w:val="0098471F"/>
    <w:rsid w:val="00984785"/>
    <w:rsid w:val="0098479B"/>
    <w:rsid w:val="00984846"/>
    <w:rsid w:val="00984881"/>
    <w:rsid w:val="009848A2"/>
    <w:rsid w:val="009848C5"/>
    <w:rsid w:val="009848C8"/>
    <w:rsid w:val="009849FC"/>
    <w:rsid w:val="00984A5A"/>
    <w:rsid w:val="00984A6A"/>
    <w:rsid w:val="00984BE1"/>
    <w:rsid w:val="00984D23"/>
    <w:rsid w:val="00984D77"/>
    <w:rsid w:val="00984F51"/>
    <w:rsid w:val="00984F60"/>
    <w:rsid w:val="00984FFE"/>
    <w:rsid w:val="00985012"/>
    <w:rsid w:val="0098505E"/>
    <w:rsid w:val="009850B8"/>
    <w:rsid w:val="009850BF"/>
    <w:rsid w:val="009850FC"/>
    <w:rsid w:val="00985179"/>
    <w:rsid w:val="0098517F"/>
    <w:rsid w:val="00985192"/>
    <w:rsid w:val="009851B3"/>
    <w:rsid w:val="009851D0"/>
    <w:rsid w:val="009852FC"/>
    <w:rsid w:val="00985370"/>
    <w:rsid w:val="00985500"/>
    <w:rsid w:val="00985810"/>
    <w:rsid w:val="009858B7"/>
    <w:rsid w:val="0098590D"/>
    <w:rsid w:val="0098594F"/>
    <w:rsid w:val="00985A1E"/>
    <w:rsid w:val="00985A79"/>
    <w:rsid w:val="00985B1A"/>
    <w:rsid w:val="00985B35"/>
    <w:rsid w:val="00985B89"/>
    <w:rsid w:val="00985B8E"/>
    <w:rsid w:val="00985B99"/>
    <w:rsid w:val="00985C25"/>
    <w:rsid w:val="00985C9F"/>
    <w:rsid w:val="00985D1B"/>
    <w:rsid w:val="00985D24"/>
    <w:rsid w:val="00985D9B"/>
    <w:rsid w:val="00985E84"/>
    <w:rsid w:val="00986056"/>
    <w:rsid w:val="0098609E"/>
    <w:rsid w:val="00986129"/>
    <w:rsid w:val="009861C0"/>
    <w:rsid w:val="00986214"/>
    <w:rsid w:val="00986283"/>
    <w:rsid w:val="009862A5"/>
    <w:rsid w:val="00986425"/>
    <w:rsid w:val="009864F5"/>
    <w:rsid w:val="00986555"/>
    <w:rsid w:val="00986577"/>
    <w:rsid w:val="009865DA"/>
    <w:rsid w:val="00986605"/>
    <w:rsid w:val="0098662F"/>
    <w:rsid w:val="00986668"/>
    <w:rsid w:val="00986688"/>
    <w:rsid w:val="00986695"/>
    <w:rsid w:val="00986703"/>
    <w:rsid w:val="00986707"/>
    <w:rsid w:val="00986867"/>
    <w:rsid w:val="0098694E"/>
    <w:rsid w:val="00986A59"/>
    <w:rsid w:val="00986A7F"/>
    <w:rsid w:val="00986ACD"/>
    <w:rsid w:val="00986B4A"/>
    <w:rsid w:val="00986D4E"/>
    <w:rsid w:val="00986DD4"/>
    <w:rsid w:val="00986DF3"/>
    <w:rsid w:val="00986DFA"/>
    <w:rsid w:val="00986ED7"/>
    <w:rsid w:val="00986EE9"/>
    <w:rsid w:val="00986F6A"/>
    <w:rsid w:val="00986F9C"/>
    <w:rsid w:val="00986FEC"/>
    <w:rsid w:val="0098702F"/>
    <w:rsid w:val="009870FA"/>
    <w:rsid w:val="00987177"/>
    <w:rsid w:val="00987215"/>
    <w:rsid w:val="009872CF"/>
    <w:rsid w:val="0098732A"/>
    <w:rsid w:val="0098733C"/>
    <w:rsid w:val="00987347"/>
    <w:rsid w:val="00987371"/>
    <w:rsid w:val="009873F0"/>
    <w:rsid w:val="00987439"/>
    <w:rsid w:val="0098743E"/>
    <w:rsid w:val="00987565"/>
    <w:rsid w:val="009877A7"/>
    <w:rsid w:val="00987898"/>
    <w:rsid w:val="009878EA"/>
    <w:rsid w:val="00987994"/>
    <w:rsid w:val="009879D3"/>
    <w:rsid w:val="00987A92"/>
    <w:rsid w:val="00987B38"/>
    <w:rsid w:val="00987B6B"/>
    <w:rsid w:val="00987BB2"/>
    <w:rsid w:val="00987CEE"/>
    <w:rsid w:val="00987D03"/>
    <w:rsid w:val="00987D0B"/>
    <w:rsid w:val="00987D41"/>
    <w:rsid w:val="00987E09"/>
    <w:rsid w:val="00987E78"/>
    <w:rsid w:val="00987ED0"/>
    <w:rsid w:val="00987F00"/>
    <w:rsid w:val="00987F10"/>
    <w:rsid w:val="00987F6E"/>
    <w:rsid w:val="00987FDB"/>
    <w:rsid w:val="0099018E"/>
    <w:rsid w:val="00990195"/>
    <w:rsid w:val="0099019D"/>
    <w:rsid w:val="009901CC"/>
    <w:rsid w:val="0099023C"/>
    <w:rsid w:val="009902F5"/>
    <w:rsid w:val="0099030C"/>
    <w:rsid w:val="0099037B"/>
    <w:rsid w:val="00990469"/>
    <w:rsid w:val="00990473"/>
    <w:rsid w:val="00990563"/>
    <w:rsid w:val="009905C0"/>
    <w:rsid w:val="00990650"/>
    <w:rsid w:val="0099076A"/>
    <w:rsid w:val="009907C8"/>
    <w:rsid w:val="0099080C"/>
    <w:rsid w:val="0099081D"/>
    <w:rsid w:val="00990824"/>
    <w:rsid w:val="00990865"/>
    <w:rsid w:val="00990A04"/>
    <w:rsid w:val="00990A4E"/>
    <w:rsid w:val="00990AAD"/>
    <w:rsid w:val="00990BC7"/>
    <w:rsid w:val="00990BD7"/>
    <w:rsid w:val="00990CCF"/>
    <w:rsid w:val="00990D9B"/>
    <w:rsid w:val="00990E33"/>
    <w:rsid w:val="00990EC2"/>
    <w:rsid w:val="00991099"/>
    <w:rsid w:val="009910EF"/>
    <w:rsid w:val="0099123A"/>
    <w:rsid w:val="009912D3"/>
    <w:rsid w:val="00991399"/>
    <w:rsid w:val="009913EF"/>
    <w:rsid w:val="009914AF"/>
    <w:rsid w:val="00991643"/>
    <w:rsid w:val="00991649"/>
    <w:rsid w:val="00991902"/>
    <w:rsid w:val="0099195B"/>
    <w:rsid w:val="009919A7"/>
    <w:rsid w:val="00991A23"/>
    <w:rsid w:val="00991ADE"/>
    <w:rsid w:val="00991B3C"/>
    <w:rsid w:val="00991B6C"/>
    <w:rsid w:val="00991BD1"/>
    <w:rsid w:val="00991C38"/>
    <w:rsid w:val="00991CF2"/>
    <w:rsid w:val="00991CFC"/>
    <w:rsid w:val="00991D47"/>
    <w:rsid w:val="00991DEF"/>
    <w:rsid w:val="00991E03"/>
    <w:rsid w:val="00991F14"/>
    <w:rsid w:val="00992085"/>
    <w:rsid w:val="0099213A"/>
    <w:rsid w:val="0099216D"/>
    <w:rsid w:val="009921AE"/>
    <w:rsid w:val="00992229"/>
    <w:rsid w:val="00992259"/>
    <w:rsid w:val="009923D6"/>
    <w:rsid w:val="009923F2"/>
    <w:rsid w:val="00992431"/>
    <w:rsid w:val="00992609"/>
    <w:rsid w:val="00992628"/>
    <w:rsid w:val="00992672"/>
    <w:rsid w:val="009926CC"/>
    <w:rsid w:val="009926E0"/>
    <w:rsid w:val="009926FD"/>
    <w:rsid w:val="00992882"/>
    <w:rsid w:val="009928EE"/>
    <w:rsid w:val="00992A27"/>
    <w:rsid w:val="00992ABF"/>
    <w:rsid w:val="00992B05"/>
    <w:rsid w:val="00992B08"/>
    <w:rsid w:val="00992BA1"/>
    <w:rsid w:val="00992D8E"/>
    <w:rsid w:val="00992DB8"/>
    <w:rsid w:val="00992E86"/>
    <w:rsid w:val="00992F05"/>
    <w:rsid w:val="009930BF"/>
    <w:rsid w:val="009930E9"/>
    <w:rsid w:val="0099318E"/>
    <w:rsid w:val="009931CE"/>
    <w:rsid w:val="00993217"/>
    <w:rsid w:val="009932DF"/>
    <w:rsid w:val="00993377"/>
    <w:rsid w:val="009933B1"/>
    <w:rsid w:val="009933F9"/>
    <w:rsid w:val="00993537"/>
    <w:rsid w:val="0099353A"/>
    <w:rsid w:val="00993552"/>
    <w:rsid w:val="00993561"/>
    <w:rsid w:val="009935C8"/>
    <w:rsid w:val="0099360A"/>
    <w:rsid w:val="009936C9"/>
    <w:rsid w:val="009936F3"/>
    <w:rsid w:val="00993707"/>
    <w:rsid w:val="00993898"/>
    <w:rsid w:val="0099389F"/>
    <w:rsid w:val="009938D1"/>
    <w:rsid w:val="0099392B"/>
    <w:rsid w:val="00993AB9"/>
    <w:rsid w:val="00993AE1"/>
    <w:rsid w:val="00993CA1"/>
    <w:rsid w:val="00993CEA"/>
    <w:rsid w:val="00993D74"/>
    <w:rsid w:val="00993DB5"/>
    <w:rsid w:val="00993E5E"/>
    <w:rsid w:val="00993F36"/>
    <w:rsid w:val="00994034"/>
    <w:rsid w:val="009940C6"/>
    <w:rsid w:val="0099414A"/>
    <w:rsid w:val="00994234"/>
    <w:rsid w:val="00994237"/>
    <w:rsid w:val="00994288"/>
    <w:rsid w:val="0099428B"/>
    <w:rsid w:val="009942BE"/>
    <w:rsid w:val="009942C9"/>
    <w:rsid w:val="00994314"/>
    <w:rsid w:val="00994328"/>
    <w:rsid w:val="00994398"/>
    <w:rsid w:val="009943DB"/>
    <w:rsid w:val="00994497"/>
    <w:rsid w:val="009944DC"/>
    <w:rsid w:val="009944EE"/>
    <w:rsid w:val="00994548"/>
    <w:rsid w:val="009946A6"/>
    <w:rsid w:val="009946E0"/>
    <w:rsid w:val="00994711"/>
    <w:rsid w:val="00994846"/>
    <w:rsid w:val="009948E7"/>
    <w:rsid w:val="009948F7"/>
    <w:rsid w:val="009948FF"/>
    <w:rsid w:val="00994920"/>
    <w:rsid w:val="009949CE"/>
    <w:rsid w:val="00994A6F"/>
    <w:rsid w:val="00994AA7"/>
    <w:rsid w:val="00994C8A"/>
    <w:rsid w:val="00994CA2"/>
    <w:rsid w:val="00994CB7"/>
    <w:rsid w:val="00994CD1"/>
    <w:rsid w:val="00994D69"/>
    <w:rsid w:val="00994D8B"/>
    <w:rsid w:val="00994E5C"/>
    <w:rsid w:val="00994E6D"/>
    <w:rsid w:val="00994EB7"/>
    <w:rsid w:val="00994F41"/>
    <w:rsid w:val="00994F93"/>
    <w:rsid w:val="00994FBC"/>
    <w:rsid w:val="00994FF4"/>
    <w:rsid w:val="00994FFF"/>
    <w:rsid w:val="0099501D"/>
    <w:rsid w:val="00995023"/>
    <w:rsid w:val="00995066"/>
    <w:rsid w:val="00995096"/>
    <w:rsid w:val="009950B1"/>
    <w:rsid w:val="00995152"/>
    <w:rsid w:val="0099516E"/>
    <w:rsid w:val="0099523A"/>
    <w:rsid w:val="00995251"/>
    <w:rsid w:val="0099528E"/>
    <w:rsid w:val="00995319"/>
    <w:rsid w:val="0099542E"/>
    <w:rsid w:val="00995510"/>
    <w:rsid w:val="009955BD"/>
    <w:rsid w:val="00995633"/>
    <w:rsid w:val="00995714"/>
    <w:rsid w:val="0099578E"/>
    <w:rsid w:val="009957B9"/>
    <w:rsid w:val="00995836"/>
    <w:rsid w:val="00995876"/>
    <w:rsid w:val="00995960"/>
    <w:rsid w:val="0099598D"/>
    <w:rsid w:val="0099598F"/>
    <w:rsid w:val="00995990"/>
    <w:rsid w:val="00995999"/>
    <w:rsid w:val="00995A36"/>
    <w:rsid w:val="00995A9E"/>
    <w:rsid w:val="00995BC9"/>
    <w:rsid w:val="00995C12"/>
    <w:rsid w:val="00995C89"/>
    <w:rsid w:val="00995C9E"/>
    <w:rsid w:val="00995CAC"/>
    <w:rsid w:val="00995CB1"/>
    <w:rsid w:val="00995CF2"/>
    <w:rsid w:val="00995D77"/>
    <w:rsid w:val="00995D93"/>
    <w:rsid w:val="00995DD5"/>
    <w:rsid w:val="00995E76"/>
    <w:rsid w:val="00995E8F"/>
    <w:rsid w:val="00995E99"/>
    <w:rsid w:val="00995ED6"/>
    <w:rsid w:val="00995FE7"/>
    <w:rsid w:val="0099607D"/>
    <w:rsid w:val="009960E6"/>
    <w:rsid w:val="009961D7"/>
    <w:rsid w:val="00996210"/>
    <w:rsid w:val="0099622D"/>
    <w:rsid w:val="00996387"/>
    <w:rsid w:val="009963C7"/>
    <w:rsid w:val="009964E8"/>
    <w:rsid w:val="009965D9"/>
    <w:rsid w:val="00996623"/>
    <w:rsid w:val="00996679"/>
    <w:rsid w:val="009966CF"/>
    <w:rsid w:val="009966DD"/>
    <w:rsid w:val="009966F8"/>
    <w:rsid w:val="009966FC"/>
    <w:rsid w:val="00996744"/>
    <w:rsid w:val="009967D6"/>
    <w:rsid w:val="0099680E"/>
    <w:rsid w:val="009968CF"/>
    <w:rsid w:val="009968D7"/>
    <w:rsid w:val="0099690F"/>
    <w:rsid w:val="00996A26"/>
    <w:rsid w:val="00996A29"/>
    <w:rsid w:val="00996A87"/>
    <w:rsid w:val="00996AA1"/>
    <w:rsid w:val="00996BE3"/>
    <w:rsid w:val="00996C11"/>
    <w:rsid w:val="00996C29"/>
    <w:rsid w:val="00996F39"/>
    <w:rsid w:val="00997097"/>
    <w:rsid w:val="00997132"/>
    <w:rsid w:val="009971E7"/>
    <w:rsid w:val="00997266"/>
    <w:rsid w:val="00997310"/>
    <w:rsid w:val="00997377"/>
    <w:rsid w:val="009973C5"/>
    <w:rsid w:val="009973DC"/>
    <w:rsid w:val="009973E9"/>
    <w:rsid w:val="00997502"/>
    <w:rsid w:val="0099750C"/>
    <w:rsid w:val="00997522"/>
    <w:rsid w:val="0099759F"/>
    <w:rsid w:val="00997672"/>
    <w:rsid w:val="00997692"/>
    <w:rsid w:val="009976B1"/>
    <w:rsid w:val="00997700"/>
    <w:rsid w:val="00997755"/>
    <w:rsid w:val="0099781B"/>
    <w:rsid w:val="00997904"/>
    <w:rsid w:val="009979C9"/>
    <w:rsid w:val="00997A94"/>
    <w:rsid w:val="00997AB2"/>
    <w:rsid w:val="00997AC1"/>
    <w:rsid w:val="00997AC9"/>
    <w:rsid w:val="00997C0F"/>
    <w:rsid w:val="00997CC6"/>
    <w:rsid w:val="00997D93"/>
    <w:rsid w:val="00997DB2"/>
    <w:rsid w:val="00997DBE"/>
    <w:rsid w:val="00997E5B"/>
    <w:rsid w:val="00997EA1"/>
    <w:rsid w:val="00997F06"/>
    <w:rsid w:val="00997FC5"/>
    <w:rsid w:val="009A0064"/>
    <w:rsid w:val="009A0093"/>
    <w:rsid w:val="009A00DE"/>
    <w:rsid w:val="009A00EB"/>
    <w:rsid w:val="009A0160"/>
    <w:rsid w:val="009A0478"/>
    <w:rsid w:val="009A04E4"/>
    <w:rsid w:val="009A05BD"/>
    <w:rsid w:val="009A05D6"/>
    <w:rsid w:val="009A05FD"/>
    <w:rsid w:val="009A064F"/>
    <w:rsid w:val="009A0829"/>
    <w:rsid w:val="009A0928"/>
    <w:rsid w:val="009A0ABF"/>
    <w:rsid w:val="009A0B24"/>
    <w:rsid w:val="009A0B2B"/>
    <w:rsid w:val="009A0B84"/>
    <w:rsid w:val="009A0BA4"/>
    <w:rsid w:val="009A0BAA"/>
    <w:rsid w:val="009A0BF4"/>
    <w:rsid w:val="009A0E6C"/>
    <w:rsid w:val="009A0FBA"/>
    <w:rsid w:val="009A121F"/>
    <w:rsid w:val="009A1291"/>
    <w:rsid w:val="009A133E"/>
    <w:rsid w:val="009A1344"/>
    <w:rsid w:val="009A1347"/>
    <w:rsid w:val="009A1355"/>
    <w:rsid w:val="009A1380"/>
    <w:rsid w:val="009A1703"/>
    <w:rsid w:val="009A18ED"/>
    <w:rsid w:val="009A191A"/>
    <w:rsid w:val="009A192E"/>
    <w:rsid w:val="009A194B"/>
    <w:rsid w:val="009A1A6F"/>
    <w:rsid w:val="009A1A85"/>
    <w:rsid w:val="009A1A87"/>
    <w:rsid w:val="009A1B20"/>
    <w:rsid w:val="009A1B85"/>
    <w:rsid w:val="009A1CB7"/>
    <w:rsid w:val="009A1D44"/>
    <w:rsid w:val="009A1D48"/>
    <w:rsid w:val="009A1D86"/>
    <w:rsid w:val="009A1DDB"/>
    <w:rsid w:val="009A207D"/>
    <w:rsid w:val="009A208C"/>
    <w:rsid w:val="009A20ED"/>
    <w:rsid w:val="009A210B"/>
    <w:rsid w:val="009A213F"/>
    <w:rsid w:val="009A21EA"/>
    <w:rsid w:val="009A21F1"/>
    <w:rsid w:val="009A223E"/>
    <w:rsid w:val="009A22A2"/>
    <w:rsid w:val="009A22C5"/>
    <w:rsid w:val="009A22F5"/>
    <w:rsid w:val="009A2337"/>
    <w:rsid w:val="009A2360"/>
    <w:rsid w:val="009A23D0"/>
    <w:rsid w:val="009A244E"/>
    <w:rsid w:val="009A25B2"/>
    <w:rsid w:val="009A2602"/>
    <w:rsid w:val="009A266F"/>
    <w:rsid w:val="009A27BD"/>
    <w:rsid w:val="009A27FC"/>
    <w:rsid w:val="009A28BB"/>
    <w:rsid w:val="009A2A89"/>
    <w:rsid w:val="009A2ABC"/>
    <w:rsid w:val="009A2B18"/>
    <w:rsid w:val="009A2B1F"/>
    <w:rsid w:val="009A2BBB"/>
    <w:rsid w:val="009A2C16"/>
    <w:rsid w:val="009A2C34"/>
    <w:rsid w:val="009A2C54"/>
    <w:rsid w:val="009A2C61"/>
    <w:rsid w:val="009A2C8C"/>
    <w:rsid w:val="009A2D1B"/>
    <w:rsid w:val="009A2DA9"/>
    <w:rsid w:val="009A2E88"/>
    <w:rsid w:val="009A2E97"/>
    <w:rsid w:val="009A2EA6"/>
    <w:rsid w:val="009A2F17"/>
    <w:rsid w:val="009A308D"/>
    <w:rsid w:val="009A30B8"/>
    <w:rsid w:val="009A3404"/>
    <w:rsid w:val="009A342B"/>
    <w:rsid w:val="009A3433"/>
    <w:rsid w:val="009A3442"/>
    <w:rsid w:val="009A348D"/>
    <w:rsid w:val="009A35FA"/>
    <w:rsid w:val="009A3648"/>
    <w:rsid w:val="009A369D"/>
    <w:rsid w:val="009A37A6"/>
    <w:rsid w:val="009A388F"/>
    <w:rsid w:val="009A38B0"/>
    <w:rsid w:val="009A3A10"/>
    <w:rsid w:val="009A3A55"/>
    <w:rsid w:val="009A3A5D"/>
    <w:rsid w:val="009A3BE7"/>
    <w:rsid w:val="009A3BFC"/>
    <w:rsid w:val="009A3CE3"/>
    <w:rsid w:val="009A3D57"/>
    <w:rsid w:val="009A3DBE"/>
    <w:rsid w:val="009A3DD9"/>
    <w:rsid w:val="009A3DFB"/>
    <w:rsid w:val="009A3E28"/>
    <w:rsid w:val="009A3F78"/>
    <w:rsid w:val="009A3FF9"/>
    <w:rsid w:val="009A4043"/>
    <w:rsid w:val="009A41E1"/>
    <w:rsid w:val="009A41F6"/>
    <w:rsid w:val="009A42A7"/>
    <w:rsid w:val="009A43A3"/>
    <w:rsid w:val="009A43BD"/>
    <w:rsid w:val="009A44A1"/>
    <w:rsid w:val="009A45B8"/>
    <w:rsid w:val="009A45B9"/>
    <w:rsid w:val="009A4663"/>
    <w:rsid w:val="009A467E"/>
    <w:rsid w:val="009A46FD"/>
    <w:rsid w:val="009A4725"/>
    <w:rsid w:val="009A4731"/>
    <w:rsid w:val="009A4768"/>
    <w:rsid w:val="009A4794"/>
    <w:rsid w:val="009A484C"/>
    <w:rsid w:val="009A4918"/>
    <w:rsid w:val="009A49E4"/>
    <w:rsid w:val="009A4A46"/>
    <w:rsid w:val="009A4B35"/>
    <w:rsid w:val="009A4C11"/>
    <w:rsid w:val="009A4C95"/>
    <w:rsid w:val="009A4D35"/>
    <w:rsid w:val="009A4DA0"/>
    <w:rsid w:val="009A4DE6"/>
    <w:rsid w:val="009A4FCB"/>
    <w:rsid w:val="009A5052"/>
    <w:rsid w:val="009A518B"/>
    <w:rsid w:val="009A526F"/>
    <w:rsid w:val="009A52FA"/>
    <w:rsid w:val="009A5336"/>
    <w:rsid w:val="009A53B1"/>
    <w:rsid w:val="009A53FE"/>
    <w:rsid w:val="009A54A5"/>
    <w:rsid w:val="009A54C4"/>
    <w:rsid w:val="009A56FE"/>
    <w:rsid w:val="009A5777"/>
    <w:rsid w:val="009A57FE"/>
    <w:rsid w:val="009A5812"/>
    <w:rsid w:val="009A5829"/>
    <w:rsid w:val="009A5929"/>
    <w:rsid w:val="009A593A"/>
    <w:rsid w:val="009A5A94"/>
    <w:rsid w:val="009A5AEA"/>
    <w:rsid w:val="009A5E2C"/>
    <w:rsid w:val="009A5E3D"/>
    <w:rsid w:val="009A5FEB"/>
    <w:rsid w:val="009A600A"/>
    <w:rsid w:val="009A6076"/>
    <w:rsid w:val="009A644C"/>
    <w:rsid w:val="009A64FC"/>
    <w:rsid w:val="009A65BE"/>
    <w:rsid w:val="009A6656"/>
    <w:rsid w:val="009A66B6"/>
    <w:rsid w:val="009A67DC"/>
    <w:rsid w:val="009A69EE"/>
    <w:rsid w:val="009A6A22"/>
    <w:rsid w:val="009A6A5B"/>
    <w:rsid w:val="009A6AB7"/>
    <w:rsid w:val="009A6AC6"/>
    <w:rsid w:val="009A6AE8"/>
    <w:rsid w:val="009A6B32"/>
    <w:rsid w:val="009A6C4B"/>
    <w:rsid w:val="009A6D3D"/>
    <w:rsid w:val="009A6DD2"/>
    <w:rsid w:val="009A6E04"/>
    <w:rsid w:val="009A6E75"/>
    <w:rsid w:val="009A6FC4"/>
    <w:rsid w:val="009A706D"/>
    <w:rsid w:val="009A70FB"/>
    <w:rsid w:val="009A7151"/>
    <w:rsid w:val="009A716A"/>
    <w:rsid w:val="009A7264"/>
    <w:rsid w:val="009A7293"/>
    <w:rsid w:val="009A7307"/>
    <w:rsid w:val="009A733E"/>
    <w:rsid w:val="009A7682"/>
    <w:rsid w:val="009A769A"/>
    <w:rsid w:val="009A7743"/>
    <w:rsid w:val="009A77E1"/>
    <w:rsid w:val="009A786B"/>
    <w:rsid w:val="009A7886"/>
    <w:rsid w:val="009A788B"/>
    <w:rsid w:val="009A78B6"/>
    <w:rsid w:val="009A7955"/>
    <w:rsid w:val="009A7992"/>
    <w:rsid w:val="009A79A1"/>
    <w:rsid w:val="009A7AF4"/>
    <w:rsid w:val="009A7B9B"/>
    <w:rsid w:val="009A7BD9"/>
    <w:rsid w:val="009A7BEA"/>
    <w:rsid w:val="009A7CA3"/>
    <w:rsid w:val="009A7CD2"/>
    <w:rsid w:val="009A7EAE"/>
    <w:rsid w:val="009A7F10"/>
    <w:rsid w:val="009B00E5"/>
    <w:rsid w:val="009B0142"/>
    <w:rsid w:val="009B018B"/>
    <w:rsid w:val="009B029B"/>
    <w:rsid w:val="009B0376"/>
    <w:rsid w:val="009B0380"/>
    <w:rsid w:val="009B0384"/>
    <w:rsid w:val="009B0399"/>
    <w:rsid w:val="009B03D8"/>
    <w:rsid w:val="009B0506"/>
    <w:rsid w:val="009B0507"/>
    <w:rsid w:val="009B056E"/>
    <w:rsid w:val="009B063E"/>
    <w:rsid w:val="009B0670"/>
    <w:rsid w:val="009B0674"/>
    <w:rsid w:val="009B06F6"/>
    <w:rsid w:val="009B070A"/>
    <w:rsid w:val="009B0769"/>
    <w:rsid w:val="009B0845"/>
    <w:rsid w:val="009B086F"/>
    <w:rsid w:val="009B0889"/>
    <w:rsid w:val="009B089D"/>
    <w:rsid w:val="009B08D7"/>
    <w:rsid w:val="009B0966"/>
    <w:rsid w:val="009B09B7"/>
    <w:rsid w:val="009B0A66"/>
    <w:rsid w:val="009B0C25"/>
    <w:rsid w:val="009B0C30"/>
    <w:rsid w:val="009B0C46"/>
    <w:rsid w:val="009B0C5B"/>
    <w:rsid w:val="009B0C7A"/>
    <w:rsid w:val="009B0D9C"/>
    <w:rsid w:val="009B0DC2"/>
    <w:rsid w:val="009B1044"/>
    <w:rsid w:val="009B1114"/>
    <w:rsid w:val="009B1185"/>
    <w:rsid w:val="009B11C1"/>
    <w:rsid w:val="009B1246"/>
    <w:rsid w:val="009B124D"/>
    <w:rsid w:val="009B133A"/>
    <w:rsid w:val="009B139B"/>
    <w:rsid w:val="009B1450"/>
    <w:rsid w:val="009B14CC"/>
    <w:rsid w:val="009B14EE"/>
    <w:rsid w:val="009B158A"/>
    <w:rsid w:val="009B160B"/>
    <w:rsid w:val="009B16C2"/>
    <w:rsid w:val="009B172F"/>
    <w:rsid w:val="009B177E"/>
    <w:rsid w:val="009B1801"/>
    <w:rsid w:val="009B183C"/>
    <w:rsid w:val="009B18A5"/>
    <w:rsid w:val="009B19A2"/>
    <w:rsid w:val="009B1A44"/>
    <w:rsid w:val="009B1A83"/>
    <w:rsid w:val="009B1AEC"/>
    <w:rsid w:val="009B1B19"/>
    <w:rsid w:val="009B1B41"/>
    <w:rsid w:val="009B1B75"/>
    <w:rsid w:val="009B1CD5"/>
    <w:rsid w:val="009B1CE4"/>
    <w:rsid w:val="009B1D72"/>
    <w:rsid w:val="009B1DE2"/>
    <w:rsid w:val="009B1DEA"/>
    <w:rsid w:val="009B1E14"/>
    <w:rsid w:val="009B1EE3"/>
    <w:rsid w:val="009B1EEA"/>
    <w:rsid w:val="009B1EFD"/>
    <w:rsid w:val="009B1F5E"/>
    <w:rsid w:val="009B1FB3"/>
    <w:rsid w:val="009B2015"/>
    <w:rsid w:val="009B2065"/>
    <w:rsid w:val="009B20F0"/>
    <w:rsid w:val="009B216E"/>
    <w:rsid w:val="009B2240"/>
    <w:rsid w:val="009B22DA"/>
    <w:rsid w:val="009B234C"/>
    <w:rsid w:val="009B2413"/>
    <w:rsid w:val="009B2447"/>
    <w:rsid w:val="009B245A"/>
    <w:rsid w:val="009B2501"/>
    <w:rsid w:val="009B251E"/>
    <w:rsid w:val="009B25AF"/>
    <w:rsid w:val="009B2756"/>
    <w:rsid w:val="009B2789"/>
    <w:rsid w:val="009B27CE"/>
    <w:rsid w:val="009B27CF"/>
    <w:rsid w:val="009B2822"/>
    <w:rsid w:val="009B283B"/>
    <w:rsid w:val="009B28D4"/>
    <w:rsid w:val="009B28F5"/>
    <w:rsid w:val="009B29B0"/>
    <w:rsid w:val="009B2AB6"/>
    <w:rsid w:val="009B2ADA"/>
    <w:rsid w:val="009B2C07"/>
    <w:rsid w:val="009B2D0D"/>
    <w:rsid w:val="009B2D7F"/>
    <w:rsid w:val="009B2DA1"/>
    <w:rsid w:val="009B2EA6"/>
    <w:rsid w:val="009B2EB0"/>
    <w:rsid w:val="009B2F4D"/>
    <w:rsid w:val="009B2F6E"/>
    <w:rsid w:val="009B2FA7"/>
    <w:rsid w:val="009B303F"/>
    <w:rsid w:val="009B3084"/>
    <w:rsid w:val="009B3243"/>
    <w:rsid w:val="009B3289"/>
    <w:rsid w:val="009B3317"/>
    <w:rsid w:val="009B3343"/>
    <w:rsid w:val="009B33C1"/>
    <w:rsid w:val="009B33EB"/>
    <w:rsid w:val="009B3503"/>
    <w:rsid w:val="009B3557"/>
    <w:rsid w:val="009B360C"/>
    <w:rsid w:val="009B3686"/>
    <w:rsid w:val="009B376F"/>
    <w:rsid w:val="009B37BE"/>
    <w:rsid w:val="009B38EA"/>
    <w:rsid w:val="009B3933"/>
    <w:rsid w:val="009B39CE"/>
    <w:rsid w:val="009B3A57"/>
    <w:rsid w:val="009B3AB5"/>
    <w:rsid w:val="009B3AF9"/>
    <w:rsid w:val="009B3B74"/>
    <w:rsid w:val="009B3C2B"/>
    <w:rsid w:val="009B3DB4"/>
    <w:rsid w:val="009B3EDA"/>
    <w:rsid w:val="009B3EE0"/>
    <w:rsid w:val="009B4002"/>
    <w:rsid w:val="009B4085"/>
    <w:rsid w:val="009B4145"/>
    <w:rsid w:val="009B4162"/>
    <w:rsid w:val="009B416E"/>
    <w:rsid w:val="009B42C3"/>
    <w:rsid w:val="009B42FC"/>
    <w:rsid w:val="009B430D"/>
    <w:rsid w:val="009B433B"/>
    <w:rsid w:val="009B436E"/>
    <w:rsid w:val="009B4378"/>
    <w:rsid w:val="009B43A3"/>
    <w:rsid w:val="009B44B4"/>
    <w:rsid w:val="009B44B6"/>
    <w:rsid w:val="009B44F4"/>
    <w:rsid w:val="009B4554"/>
    <w:rsid w:val="009B4673"/>
    <w:rsid w:val="009B46BC"/>
    <w:rsid w:val="009B46D4"/>
    <w:rsid w:val="009B46FF"/>
    <w:rsid w:val="009B49D5"/>
    <w:rsid w:val="009B4B47"/>
    <w:rsid w:val="009B4C25"/>
    <w:rsid w:val="009B4C6E"/>
    <w:rsid w:val="009B4D23"/>
    <w:rsid w:val="009B4D38"/>
    <w:rsid w:val="009B4EB7"/>
    <w:rsid w:val="009B4EF6"/>
    <w:rsid w:val="009B4F1E"/>
    <w:rsid w:val="009B4F8A"/>
    <w:rsid w:val="009B4FAD"/>
    <w:rsid w:val="009B50E8"/>
    <w:rsid w:val="009B51E5"/>
    <w:rsid w:val="009B5218"/>
    <w:rsid w:val="009B5282"/>
    <w:rsid w:val="009B531A"/>
    <w:rsid w:val="009B5383"/>
    <w:rsid w:val="009B5427"/>
    <w:rsid w:val="009B543C"/>
    <w:rsid w:val="009B550C"/>
    <w:rsid w:val="009B5519"/>
    <w:rsid w:val="009B5648"/>
    <w:rsid w:val="009B56C0"/>
    <w:rsid w:val="009B5762"/>
    <w:rsid w:val="009B5847"/>
    <w:rsid w:val="009B59A7"/>
    <w:rsid w:val="009B5AF5"/>
    <w:rsid w:val="009B5B22"/>
    <w:rsid w:val="009B5B4C"/>
    <w:rsid w:val="009B5D45"/>
    <w:rsid w:val="009B5E49"/>
    <w:rsid w:val="009B5EB1"/>
    <w:rsid w:val="009B5F1C"/>
    <w:rsid w:val="009B5F3F"/>
    <w:rsid w:val="009B6047"/>
    <w:rsid w:val="009B604F"/>
    <w:rsid w:val="009B6056"/>
    <w:rsid w:val="009B6208"/>
    <w:rsid w:val="009B6322"/>
    <w:rsid w:val="009B642B"/>
    <w:rsid w:val="009B651B"/>
    <w:rsid w:val="009B6542"/>
    <w:rsid w:val="009B6565"/>
    <w:rsid w:val="009B65B6"/>
    <w:rsid w:val="009B65C4"/>
    <w:rsid w:val="009B687F"/>
    <w:rsid w:val="009B68E6"/>
    <w:rsid w:val="009B699A"/>
    <w:rsid w:val="009B6B92"/>
    <w:rsid w:val="009B6BF8"/>
    <w:rsid w:val="009B6C2D"/>
    <w:rsid w:val="009B6C43"/>
    <w:rsid w:val="009B6CD1"/>
    <w:rsid w:val="009B6D34"/>
    <w:rsid w:val="009B6F00"/>
    <w:rsid w:val="009B703E"/>
    <w:rsid w:val="009B70FA"/>
    <w:rsid w:val="009B7220"/>
    <w:rsid w:val="009B73AA"/>
    <w:rsid w:val="009B7408"/>
    <w:rsid w:val="009B7537"/>
    <w:rsid w:val="009B7597"/>
    <w:rsid w:val="009B75A8"/>
    <w:rsid w:val="009B7679"/>
    <w:rsid w:val="009B76E3"/>
    <w:rsid w:val="009B7704"/>
    <w:rsid w:val="009B7756"/>
    <w:rsid w:val="009B775B"/>
    <w:rsid w:val="009B77ED"/>
    <w:rsid w:val="009B78D3"/>
    <w:rsid w:val="009B7917"/>
    <w:rsid w:val="009B7935"/>
    <w:rsid w:val="009B79E5"/>
    <w:rsid w:val="009B7A05"/>
    <w:rsid w:val="009B7A07"/>
    <w:rsid w:val="009B7A54"/>
    <w:rsid w:val="009B7ACB"/>
    <w:rsid w:val="009B7B16"/>
    <w:rsid w:val="009B7C3E"/>
    <w:rsid w:val="009B7C7D"/>
    <w:rsid w:val="009B7CC8"/>
    <w:rsid w:val="009B7CDF"/>
    <w:rsid w:val="009B7D5E"/>
    <w:rsid w:val="009B7E53"/>
    <w:rsid w:val="009B7EFA"/>
    <w:rsid w:val="009B7FA8"/>
    <w:rsid w:val="009C00B1"/>
    <w:rsid w:val="009C030D"/>
    <w:rsid w:val="009C0318"/>
    <w:rsid w:val="009C0355"/>
    <w:rsid w:val="009C04D2"/>
    <w:rsid w:val="009C0512"/>
    <w:rsid w:val="009C05CF"/>
    <w:rsid w:val="009C061B"/>
    <w:rsid w:val="009C06AC"/>
    <w:rsid w:val="009C0701"/>
    <w:rsid w:val="009C07FC"/>
    <w:rsid w:val="009C0892"/>
    <w:rsid w:val="009C0B2F"/>
    <w:rsid w:val="009C0B70"/>
    <w:rsid w:val="009C0C17"/>
    <w:rsid w:val="009C0CDB"/>
    <w:rsid w:val="009C0CDC"/>
    <w:rsid w:val="009C0F13"/>
    <w:rsid w:val="009C1032"/>
    <w:rsid w:val="009C12A6"/>
    <w:rsid w:val="009C12D2"/>
    <w:rsid w:val="009C12E4"/>
    <w:rsid w:val="009C1307"/>
    <w:rsid w:val="009C1329"/>
    <w:rsid w:val="009C145E"/>
    <w:rsid w:val="009C14D4"/>
    <w:rsid w:val="009C153E"/>
    <w:rsid w:val="009C1625"/>
    <w:rsid w:val="009C1675"/>
    <w:rsid w:val="009C16CA"/>
    <w:rsid w:val="009C1780"/>
    <w:rsid w:val="009C190D"/>
    <w:rsid w:val="009C19A6"/>
    <w:rsid w:val="009C1A14"/>
    <w:rsid w:val="009C1B72"/>
    <w:rsid w:val="009C1C15"/>
    <w:rsid w:val="009C1D04"/>
    <w:rsid w:val="009C1DA7"/>
    <w:rsid w:val="009C1DE6"/>
    <w:rsid w:val="009C1EA3"/>
    <w:rsid w:val="009C1FBC"/>
    <w:rsid w:val="009C202E"/>
    <w:rsid w:val="009C21ED"/>
    <w:rsid w:val="009C22B7"/>
    <w:rsid w:val="009C22D6"/>
    <w:rsid w:val="009C22EA"/>
    <w:rsid w:val="009C23B5"/>
    <w:rsid w:val="009C2532"/>
    <w:rsid w:val="009C25AD"/>
    <w:rsid w:val="009C25DD"/>
    <w:rsid w:val="009C26E4"/>
    <w:rsid w:val="009C2832"/>
    <w:rsid w:val="009C28B9"/>
    <w:rsid w:val="009C298F"/>
    <w:rsid w:val="009C29C1"/>
    <w:rsid w:val="009C2A57"/>
    <w:rsid w:val="009C2A69"/>
    <w:rsid w:val="009C2A74"/>
    <w:rsid w:val="009C2A81"/>
    <w:rsid w:val="009C2BE6"/>
    <w:rsid w:val="009C2C09"/>
    <w:rsid w:val="009C2C72"/>
    <w:rsid w:val="009C2C83"/>
    <w:rsid w:val="009C2CA8"/>
    <w:rsid w:val="009C2D1B"/>
    <w:rsid w:val="009C2D89"/>
    <w:rsid w:val="009C2E1E"/>
    <w:rsid w:val="009C2F25"/>
    <w:rsid w:val="009C2FA5"/>
    <w:rsid w:val="009C31B4"/>
    <w:rsid w:val="009C31D9"/>
    <w:rsid w:val="009C3238"/>
    <w:rsid w:val="009C3342"/>
    <w:rsid w:val="009C33C8"/>
    <w:rsid w:val="009C3466"/>
    <w:rsid w:val="009C34A3"/>
    <w:rsid w:val="009C34CD"/>
    <w:rsid w:val="009C3541"/>
    <w:rsid w:val="009C358B"/>
    <w:rsid w:val="009C360C"/>
    <w:rsid w:val="009C3688"/>
    <w:rsid w:val="009C37D5"/>
    <w:rsid w:val="009C3814"/>
    <w:rsid w:val="009C38EC"/>
    <w:rsid w:val="009C3981"/>
    <w:rsid w:val="009C39DE"/>
    <w:rsid w:val="009C3BD1"/>
    <w:rsid w:val="009C3CC1"/>
    <w:rsid w:val="009C3E00"/>
    <w:rsid w:val="009C3EFC"/>
    <w:rsid w:val="009C3F6E"/>
    <w:rsid w:val="009C3FA8"/>
    <w:rsid w:val="009C3FAF"/>
    <w:rsid w:val="009C4048"/>
    <w:rsid w:val="009C4091"/>
    <w:rsid w:val="009C418A"/>
    <w:rsid w:val="009C41EF"/>
    <w:rsid w:val="009C4287"/>
    <w:rsid w:val="009C42BF"/>
    <w:rsid w:val="009C42C7"/>
    <w:rsid w:val="009C4359"/>
    <w:rsid w:val="009C43DF"/>
    <w:rsid w:val="009C4489"/>
    <w:rsid w:val="009C4511"/>
    <w:rsid w:val="009C4539"/>
    <w:rsid w:val="009C45C8"/>
    <w:rsid w:val="009C46C9"/>
    <w:rsid w:val="009C46CA"/>
    <w:rsid w:val="009C47DA"/>
    <w:rsid w:val="009C4869"/>
    <w:rsid w:val="009C48F3"/>
    <w:rsid w:val="009C49BF"/>
    <w:rsid w:val="009C4B1E"/>
    <w:rsid w:val="009C4B63"/>
    <w:rsid w:val="009C4B9F"/>
    <w:rsid w:val="009C4BC8"/>
    <w:rsid w:val="009C4C9C"/>
    <w:rsid w:val="009C4CFA"/>
    <w:rsid w:val="009C4D30"/>
    <w:rsid w:val="009C4E40"/>
    <w:rsid w:val="009C4E4F"/>
    <w:rsid w:val="009C4E97"/>
    <w:rsid w:val="009C5018"/>
    <w:rsid w:val="009C510A"/>
    <w:rsid w:val="009C51A8"/>
    <w:rsid w:val="009C527E"/>
    <w:rsid w:val="009C52E3"/>
    <w:rsid w:val="009C52FB"/>
    <w:rsid w:val="009C5307"/>
    <w:rsid w:val="009C5515"/>
    <w:rsid w:val="009C551E"/>
    <w:rsid w:val="009C5659"/>
    <w:rsid w:val="009C5685"/>
    <w:rsid w:val="009C5719"/>
    <w:rsid w:val="009C5752"/>
    <w:rsid w:val="009C5768"/>
    <w:rsid w:val="009C58E4"/>
    <w:rsid w:val="009C590C"/>
    <w:rsid w:val="009C5934"/>
    <w:rsid w:val="009C5A18"/>
    <w:rsid w:val="009C5A32"/>
    <w:rsid w:val="009C5A7A"/>
    <w:rsid w:val="009C5AA0"/>
    <w:rsid w:val="009C5AA2"/>
    <w:rsid w:val="009C5AFF"/>
    <w:rsid w:val="009C5BAA"/>
    <w:rsid w:val="009C5C47"/>
    <w:rsid w:val="009C5C64"/>
    <w:rsid w:val="009C5C68"/>
    <w:rsid w:val="009C5CA4"/>
    <w:rsid w:val="009C5CEE"/>
    <w:rsid w:val="009C5D73"/>
    <w:rsid w:val="009C5D79"/>
    <w:rsid w:val="009C5DFB"/>
    <w:rsid w:val="009C5E1A"/>
    <w:rsid w:val="009C5FCC"/>
    <w:rsid w:val="009C5FD0"/>
    <w:rsid w:val="009C600F"/>
    <w:rsid w:val="009C6085"/>
    <w:rsid w:val="009C619B"/>
    <w:rsid w:val="009C61DD"/>
    <w:rsid w:val="009C61F3"/>
    <w:rsid w:val="009C62D2"/>
    <w:rsid w:val="009C62DC"/>
    <w:rsid w:val="009C6321"/>
    <w:rsid w:val="009C6361"/>
    <w:rsid w:val="009C6462"/>
    <w:rsid w:val="009C650E"/>
    <w:rsid w:val="009C6537"/>
    <w:rsid w:val="009C65BE"/>
    <w:rsid w:val="009C66B6"/>
    <w:rsid w:val="009C66D3"/>
    <w:rsid w:val="009C6773"/>
    <w:rsid w:val="009C67D8"/>
    <w:rsid w:val="009C67FF"/>
    <w:rsid w:val="009C68E1"/>
    <w:rsid w:val="009C6909"/>
    <w:rsid w:val="009C697D"/>
    <w:rsid w:val="009C6A41"/>
    <w:rsid w:val="009C6B41"/>
    <w:rsid w:val="009C6C1C"/>
    <w:rsid w:val="009C6C8F"/>
    <w:rsid w:val="009C6DD6"/>
    <w:rsid w:val="009C6EB2"/>
    <w:rsid w:val="009C7170"/>
    <w:rsid w:val="009C7237"/>
    <w:rsid w:val="009C72D4"/>
    <w:rsid w:val="009C72E7"/>
    <w:rsid w:val="009C731C"/>
    <w:rsid w:val="009C733E"/>
    <w:rsid w:val="009C735F"/>
    <w:rsid w:val="009C73B9"/>
    <w:rsid w:val="009C750E"/>
    <w:rsid w:val="009C75EC"/>
    <w:rsid w:val="009C7606"/>
    <w:rsid w:val="009C761C"/>
    <w:rsid w:val="009C765A"/>
    <w:rsid w:val="009C7661"/>
    <w:rsid w:val="009C76C5"/>
    <w:rsid w:val="009C76E3"/>
    <w:rsid w:val="009C772F"/>
    <w:rsid w:val="009C7740"/>
    <w:rsid w:val="009C77AA"/>
    <w:rsid w:val="009C7816"/>
    <w:rsid w:val="009C7819"/>
    <w:rsid w:val="009C7A1E"/>
    <w:rsid w:val="009C7ABD"/>
    <w:rsid w:val="009C7AF3"/>
    <w:rsid w:val="009C7B24"/>
    <w:rsid w:val="009C7BCD"/>
    <w:rsid w:val="009C7C08"/>
    <w:rsid w:val="009C7C93"/>
    <w:rsid w:val="009C7D13"/>
    <w:rsid w:val="009C7DCA"/>
    <w:rsid w:val="009C7E7B"/>
    <w:rsid w:val="009C7EF6"/>
    <w:rsid w:val="009C7F7F"/>
    <w:rsid w:val="009C7F86"/>
    <w:rsid w:val="009D0102"/>
    <w:rsid w:val="009D01B5"/>
    <w:rsid w:val="009D0208"/>
    <w:rsid w:val="009D0209"/>
    <w:rsid w:val="009D022F"/>
    <w:rsid w:val="009D025B"/>
    <w:rsid w:val="009D02F2"/>
    <w:rsid w:val="009D0383"/>
    <w:rsid w:val="009D03A4"/>
    <w:rsid w:val="009D04DC"/>
    <w:rsid w:val="009D050D"/>
    <w:rsid w:val="009D05D3"/>
    <w:rsid w:val="009D061C"/>
    <w:rsid w:val="009D0938"/>
    <w:rsid w:val="009D095D"/>
    <w:rsid w:val="009D097C"/>
    <w:rsid w:val="009D0996"/>
    <w:rsid w:val="009D09BB"/>
    <w:rsid w:val="009D0A6C"/>
    <w:rsid w:val="009D0A9C"/>
    <w:rsid w:val="009D0AAB"/>
    <w:rsid w:val="009D0B23"/>
    <w:rsid w:val="009D0B2C"/>
    <w:rsid w:val="009D0BF7"/>
    <w:rsid w:val="009D0C11"/>
    <w:rsid w:val="009D0C14"/>
    <w:rsid w:val="009D0C64"/>
    <w:rsid w:val="009D0D6B"/>
    <w:rsid w:val="009D0D7E"/>
    <w:rsid w:val="009D0DE0"/>
    <w:rsid w:val="009D0EA2"/>
    <w:rsid w:val="009D0EC8"/>
    <w:rsid w:val="009D1051"/>
    <w:rsid w:val="009D106A"/>
    <w:rsid w:val="009D10B0"/>
    <w:rsid w:val="009D1100"/>
    <w:rsid w:val="009D11A1"/>
    <w:rsid w:val="009D137E"/>
    <w:rsid w:val="009D14A4"/>
    <w:rsid w:val="009D152C"/>
    <w:rsid w:val="009D16C1"/>
    <w:rsid w:val="009D17A2"/>
    <w:rsid w:val="009D180F"/>
    <w:rsid w:val="009D1896"/>
    <w:rsid w:val="009D18E9"/>
    <w:rsid w:val="009D19EE"/>
    <w:rsid w:val="009D1A4B"/>
    <w:rsid w:val="009D1AAA"/>
    <w:rsid w:val="009D1B5E"/>
    <w:rsid w:val="009D1BA2"/>
    <w:rsid w:val="009D1C01"/>
    <w:rsid w:val="009D1C2B"/>
    <w:rsid w:val="009D1CBA"/>
    <w:rsid w:val="009D1E00"/>
    <w:rsid w:val="009D20D8"/>
    <w:rsid w:val="009D2198"/>
    <w:rsid w:val="009D21AB"/>
    <w:rsid w:val="009D2243"/>
    <w:rsid w:val="009D23C4"/>
    <w:rsid w:val="009D23D9"/>
    <w:rsid w:val="009D24E9"/>
    <w:rsid w:val="009D25ED"/>
    <w:rsid w:val="009D260F"/>
    <w:rsid w:val="009D2684"/>
    <w:rsid w:val="009D270B"/>
    <w:rsid w:val="009D2864"/>
    <w:rsid w:val="009D29D3"/>
    <w:rsid w:val="009D2AF2"/>
    <w:rsid w:val="009D2B11"/>
    <w:rsid w:val="009D2CAC"/>
    <w:rsid w:val="009D2D28"/>
    <w:rsid w:val="009D2D67"/>
    <w:rsid w:val="009D2DDE"/>
    <w:rsid w:val="009D2E28"/>
    <w:rsid w:val="009D2E68"/>
    <w:rsid w:val="009D2EAA"/>
    <w:rsid w:val="009D2F67"/>
    <w:rsid w:val="009D2FA9"/>
    <w:rsid w:val="009D2FB0"/>
    <w:rsid w:val="009D2FDC"/>
    <w:rsid w:val="009D2FFE"/>
    <w:rsid w:val="009D300E"/>
    <w:rsid w:val="009D3141"/>
    <w:rsid w:val="009D316D"/>
    <w:rsid w:val="009D319B"/>
    <w:rsid w:val="009D31A6"/>
    <w:rsid w:val="009D31B7"/>
    <w:rsid w:val="009D31E2"/>
    <w:rsid w:val="009D3215"/>
    <w:rsid w:val="009D322D"/>
    <w:rsid w:val="009D32C7"/>
    <w:rsid w:val="009D32E0"/>
    <w:rsid w:val="009D3325"/>
    <w:rsid w:val="009D351F"/>
    <w:rsid w:val="009D35D0"/>
    <w:rsid w:val="009D371C"/>
    <w:rsid w:val="009D3763"/>
    <w:rsid w:val="009D3773"/>
    <w:rsid w:val="009D37FA"/>
    <w:rsid w:val="009D3821"/>
    <w:rsid w:val="009D392E"/>
    <w:rsid w:val="009D3959"/>
    <w:rsid w:val="009D399C"/>
    <w:rsid w:val="009D39D7"/>
    <w:rsid w:val="009D39EA"/>
    <w:rsid w:val="009D3BD5"/>
    <w:rsid w:val="009D3C21"/>
    <w:rsid w:val="009D3D06"/>
    <w:rsid w:val="009D3DDD"/>
    <w:rsid w:val="009D3E83"/>
    <w:rsid w:val="009D3F28"/>
    <w:rsid w:val="009D40CE"/>
    <w:rsid w:val="009D4101"/>
    <w:rsid w:val="009D413E"/>
    <w:rsid w:val="009D4158"/>
    <w:rsid w:val="009D423B"/>
    <w:rsid w:val="009D4285"/>
    <w:rsid w:val="009D42D3"/>
    <w:rsid w:val="009D430D"/>
    <w:rsid w:val="009D452C"/>
    <w:rsid w:val="009D453E"/>
    <w:rsid w:val="009D4571"/>
    <w:rsid w:val="009D45DC"/>
    <w:rsid w:val="009D4639"/>
    <w:rsid w:val="009D46F9"/>
    <w:rsid w:val="009D47DB"/>
    <w:rsid w:val="009D47F1"/>
    <w:rsid w:val="009D47FE"/>
    <w:rsid w:val="009D4888"/>
    <w:rsid w:val="009D48B8"/>
    <w:rsid w:val="009D493E"/>
    <w:rsid w:val="009D49CC"/>
    <w:rsid w:val="009D4A26"/>
    <w:rsid w:val="009D4A9F"/>
    <w:rsid w:val="009D4B32"/>
    <w:rsid w:val="009D4BE4"/>
    <w:rsid w:val="009D4BEF"/>
    <w:rsid w:val="009D4C56"/>
    <w:rsid w:val="009D4C6C"/>
    <w:rsid w:val="009D4CCA"/>
    <w:rsid w:val="009D4E73"/>
    <w:rsid w:val="009D4EC0"/>
    <w:rsid w:val="009D4EEF"/>
    <w:rsid w:val="009D4F50"/>
    <w:rsid w:val="009D4F66"/>
    <w:rsid w:val="009D4FC2"/>
    <w:rsid w:val="009D4FD4"/>
    <w:rsid w:val="009D5025"/>
    <w:rsid w:val="009D50CD"/>
    <w:rsid w:val="009D518B"/>
    <w:rsid w:val="009D52D1"/>
    <w:rsid w:val="009D548B"/>
    <w:rsid w:val="009D549A"/>
    <w:rsid w:val="009D5516"/>
    <w:rsid w:val="009D5531"/>
    <w:rsid w:val="009D5599"/>
    <w:rsid w:val="009D55C5"/>
    <w:rsid w:val="009D5684"/>
    <w:rsid w:val="009D56CA"/>
    <w:rsid w:val="009D5712"/>
    <w:rsid w:val="009D57F6"/>
    <w:rsid w:val="009D58F3"/>
    <w:rsid w:val="009D5933"/>
    <w:rsid w:val="009D5979"/>
    <w:rsid w:val="009D5994"/>
    <w:rsid w:val="009D5A7C"/>
    <w:rsid w:val="009D5B8D"/>
    <w:rsid w:val="009D5BAC"/>
    <w:rsid w:val="009D5C33"/>
    <w:rsid w:val="009D5C3E"/>
    <w:rsid w:val="009D5D18"/>
    <w:rsid w:val="009D5D31"/>
    <w:rsid w:val="009D5E3D"/>
    <w:rsid w:val="009D5E44"/>
    <w:rsid w:val="009D5E86"/>
    <w:rsid w:val="009D5FF2"/>
    <w:rsid w:val="009D6044"/>
    <w:rsid w:val="009D608A"/>
    <w:rsid w:val="009D60D0"/>
    <w:rsid w:val="009D6143"/>
    <w:rsid w:val="009D61E5"/>
    <w:rsid w:val="009D6225"/>
    <w:rsid w:val="009D6258"/>
    <w:rsid w:val="009D626A"/>
    <w:rsid w:val="009D632C"/>
    <w:rsid w:val="009D638A"/>
    <w:rsid w:val="009D63D7"/>
    <w:rsid w:val="009D6478"/>
    <w:rsid w:val="009D64B7"/>
    <w:rsid w:val="009D6611"/>
    <w:rsid w:val="009D6765"/>
    <w:rsid w:val="009D677F"/>
    <w:rsid w:val="009D690C"/>
    <w:rsid w:val="009D6A30"/>
    <w:rsid w:val="009D6A43"/>
    <w:rsid w:val="009D6A6B"/>
    <w:rsid w:val="009D6B1A"/>
    <w:rsid w:val="009D6BBD"/>
    <w:rsid w:val="009D6C02"/>
    <w:rsid w:val="009D6C90"/>
    <w:rsid w:val="009D6CCC"/>
    <w:rsid w:val="009D6D54"/>
    <w:rsid w:val="009D6D87"/>
    <w:rsid w:val="009D6E16"/>
    <w:rsid w:val="009D6E67"/>
    <w:rsid w:val="009D6EA3"/>
    <w:rsid w:val="009D6EB5"/>
    <w:rsid w:val="009D6EBA"/>
    <w:rsid w:val="009D6F44"/>
    <w:rsid w:val="009D6FE4"/>
    <w:rsid w:val="009D709C"/>
    <w:rsid w:val="009D70A1"/>
    <w:rsid w:val="009D70F4"/>
    <w:rsid w:val="009D716E"/>
    <w:rsid w:val="009D719C"/>
    <w:rsid w:val="009D7268"/>
    <w:rsid w:val="009D72B3"/>
    <w:rsid w:val="009D7362"/>
    <w:rsid w:val="009D73DC"/>
    <w:rsid w:val="009D7402"/>
    <w:rsid w:val="009D752B"/>
    <w:rsid w:val="009D7557"/>
    <w:rsid w:val="009D7602"/>
    <w:rsid w:val="009D765F"/>
    <w:rsid w:val="009D769D"/>
    <w:rsid w:val="009D7848"/>
    <w:rsid w:val="009D784E"/>
    <w:rsid w:val="009D7859"/>
    <w:rsid w:val="009D793C"/>
    <w:rsid w:val="009D7945"/>
    <w:rsid w:val="009D7976"/>
    <w:rsid w:val="009D7AEF"/>
    <w:rsid w:val="009D7B54"/>
    <w:rsid w:val="009D7B5C"/>
    <w:rsid w:val="009D7BAA"/>
    <w:rsid w:val="009D7C42"/>
    <w:rsid w:val="009D7C80"/>
    <w:rsid w:val="009D7C95"/>
    <w:rsid w:val="009D7D4D"/>
    <w:rsid w:val="009D7E07"/>
    <w:rsid w:val="009D7F11"/>
    <w:rsid w:val="009D7FB9"/>
    <w:rsid w:val="009D7FFD"/>
    <w:rsid w:val="009E00B3"/>
    <w:rsid w:val="009E017C"/>
    <w:rsid w:val="009E019C"/>
    <w:rsid w:val="009E01DD"/>
    <w:rsid w:val="009E027A"/>
    <w:rsid w:val="009E02EE"/>
    <w:rsid w:val="009E030B"/>
    <w:rsid w:val="009E04D5"/>
    <w:rsid w:val="009E04E6"/>
    <w:rsid w:val="009E0549"/>
    <w:rsid w:val="009E05EE"/>
    <w:rsid w:val="009E07D8"/>
    <w:rsid w:val="009E085A"/>
    <w:rsid w:val="009E08C0"/>
    <w:rsid w:val="009E09AF"/>
    <w:rsid w:val="009E09C5"/>
    <w:rsid w:val="009E0AAE"/>
    <w:rsid w:val="009E0B2A"/>
    <w:rsid w:val="009E0B2B"/>
    <w:rsid w:val="009E0BC5"/>
    <w:rsid w:val="009E0D17"/>
    <w:rsid w:val="009E0D42"/>
    <w:rsid w:val="009E0D69"/>
    <w:rsid w:val="009E0DB8"/>
    <w:rsid w:val="009E0DD0"/>
    <w:rsid w:val="009E0E33"/>
    <w:rsid w:val="009E0E55"/>
    <w:rsid w:val="009E0FC8"/>
    <w:rsid w:val="009E0FCB"/>
    <w:rsid w:val="009E1102"/>
    <w:rsid w:val="009E1201"/>
    <w:rsid w:val="009E123A"/>
    <w:rsid w:val="009E123C"/>
    <w:rsid w:val="009E13EC"/>
    <w:rsid w:val="009E1495"/>
    <w:rsid w:val="009E14EF"/>
    <w:rsid w:val="009E1533"/>
    <w:rsid w:val="009E17A1"/>
    <w:rsid w:val="009E17F3"/>
    <w:rsid w:val="009E1891"/>
    <w:rsid w:val="009E18A7"/>
    <w:rsid w:val="009E1967"/>
    <w:rsid w:val="009E19AD"/>
    <w:rsid w:val="009E1A13"/>
    <w:rsid w:val="009E1A53"/>
    <w:rsid w:val="009E1B94"/>
    <w:rsid w:val="009E1C37"/>
    <w:rsid w:val="009E1D0D"/>
    <w:rsid w:val="009E1E60"/>
    <w:rsid w:val="009E1EDE"/>
    <w:rsid w:val="009E208C"/>
    <w:rsid w:val="009E232E"/>
    <w:rsid w:val="009E2365"/>
    <w:rsid w:val="009E2416"/>
    <w:rsid w:val="009E2467"/>
    <w:rsid w:val="009E25A5"/>
    <w:rsid w:val="009E2693"/>
    <w:rsid w:val="009E2722"/>
    <w:rsid w:val="009E2766"/>
    <w:rsid w:val="009E27F5"/>
    <w:rsid w:val="009E28AB"/>
    <w:rsid w:val="009E2928"/>
    <w:rsid w:val="009E2953"/>
    <w:rsid w:val="009E297C"/>
    <w:rsid w:val="009E2A71"/>
    <w:rsid w:val="009E2A76"/>
    <w:rsid w:val="009E2A77"/>
    <w:rsid w:val="009E2B9D"/>
    <w:rsid w:val="009E2BB3"/>
    <w:rsid w:val="009E2C57"/>
    <w:rsid w:val="009E2CA9"/>
    <w:rsid w:val="009E2CB6"/>
    <w:rsid w:val="009E2D16"/>
    <w:rsid w:val="009E2E0E"/>
    <w:rsid w:val="009E2EEC"/>
    <w:rsid w:val="009E3054"/>
    <w:rsid w:val="009E3071"/>
    <w:rsid w:val="009E32D8"/>
    <w:rsid w:val="009E333C"/>
    <w:rsid w:val="009E33CA"/>
    <w:rsid w:val="009E3433"/>
    <w:rsid w:val="009E3443"/>
    <w:rsid w:val="009E3480"/>
    <w:rsid w:val="009E34C1"/>
    <w:rsid w:val="009E3537"/>
    <w:rsid w:val="009E3648"/>
    <w:rsid w:val="009E364A"/>
    <w:rsid w:val="009E36AC"/>
    <w:rsid w:val="009E375B"/>
    <w:rsid w:val="009E377C"/>
    <w:rsid w:val="009E37F0"/>
    <w:rsid w:val="009E38DF"/>
    <w:rsid w:val="009E38ED"/>
    <w:rsid w:val="009E3913"/>
    <w:rsid w:val="009E3A92"/>
    <w:rsid w:val="009E3AC0"/>
    <w:rsid w:val="009E3AED"/>
    <w:rsid w:val="009E3B27"/>
    <w:rsid w:val="009E3BCC"/>
    <w:rsid w:val="009E3C3C"/>
    <w:rsid w:val="009E3DAD"/>
    <w:rsid w:val="009E3DDF"/>
    <w:rsid w:val="009E3E01"/>
    <w:rsid w:val="009E3E23"/>
    <w:rsid w:val="009E3E7F"/>
    <w:rsid w:val="009E3E95"/>
    <w:rsid w:val="009E3F0B"/>
    <w:rsid w:val="009E3F63"/>
    <w:rsid w:val="009E4003"/>
    <w:rsid w:val="009E403E"/>
    <w:rsid w:val="009E40A5"/>
    <w:rsid w:val="009E4158"/>
    <w:rsid w:val="009E41A2"/>
    <w:rsid w:val="009E41A5"/>
    <w:rsid w:val="009E424A"/>
    <w:rsid w:val="009E42C6"/>
    <w:rsid w:val="009E433B"/>
    <w:rsid w:val="009E452E"/>
    <w:rsid w:val="009E45B9"/>
    <w:rsid w:val="009E4641"/>
    <w:rsid w:val="009E474A"/>
    <w:rsid w:val="009E4783"/>
    <w:rsid w:val="009E4787"/>
    <w:rsid w:val="009E4892"/>
    <w:rsid w:val="009E4894"/>
    <w:rsid w:val="009E48EF"/>
    <w:rsid w:val="009E492A"/>
    <w:rsid w:val="009E4A07"/>
    <w:rsid w:val="009E4A92"/>
    <w:rsid w:val="009E4AA0"/>
    <w:rsid w:val="009E4B17"/>
    <w:rsid w:val="009E4B55"/>
    <w:rsid w:val="009E4BA4"/>
    <w:rsid w:val="009E4C1A"/>
    <w:rsid w:val="009E4DF1"/>
    <w:rsid w:val="009E4E61"/>
    <w:rsid w:val="009E4E6C"/>
    <w:rsid w:val="009E4F78"/>
    <w:rsid w:val="009E4FE6"/>
    <w:rsid w:val="009E509E"/>
    <w:rsid w:val="009E50E3"/>
    <w:rsid w:val="009E52EC"/>
    <w:rsid w:val="009E52FC"/>
    <w:rsid w:val="009E53D2"/>
    <w:rsid w:val="009E5411"/>
    <w:rsid w:val="009E54C9"/>
    <w:rsid w:val="009E54E3"/>
    <w:rsid w:val="009E557C"/>
    <w:rsid w:val="009E5582"/>
    <w:rsid w:val="009E5648"/>
    <w:rsid w:val="009E56C7"/>
    <w:rsid w:val="009E56CC"/>
    <w:rsid w:val="009E56F3"/>
    <w:rsid w:val="009E571E"/>
    <w:rsid w:val="009E584D"/>
    <w:rsid w:val="009E588D"/>
    <w:rsid w:val="009E590A"/>
    <w:rsid w:val="009E590D"/>
    <w:rsid w:val="009E592A"/>
    <w:rsid w:val="009E597E"/>
    <w:rsid w:val="009E59F9"/>
    <w:rsid w:val="009E5A2B"/>
    <w:rsid w:val="009E5A38"/>
    <w:rsid w:val="009E5AC4"/>
    <w:rsid w:val="009E5AE3"/>
    <w:rsid w:val="009E5AF5"/>
    <w:rsid w:val="009E5B38"/>
    <w:rsid w:val="009E5C0C"/>
    <w:rsid w:val="009E5C0D"/>
    <w:rsid w:val="009E5C94"/>
    <w:rsid w:val="009E5D0A"/>
    <w:rsid w:val="009E5D76"/>
    <w:rsid w:val="009E5DF6"/>
    <w:rsid w:val="009E5F67"/>
    <w:rsid w:val="009E60B8"/>
    <w:rsid w:val="009E614E"/>
    <w:rsid w:val="009E61BE"/>
    <w:rsid w:val="009E61DF"/>
    <w:rsid w:val="009E6221"/>
    <w:rsid w:val="009E62F7"/>
    <w:rsid w:val="009E632D"/>
    <w:rsid w:val="009E633F"/>
    <w:rsid w:val="009E63A2"/>
    <w:rsid w:val="009E6406"/>
    <w:rsid w:val="009E658F"/>
    <w:rsid w:val="009E6647"/>
    <w:rsid w:val="009E66C7"/>
    <w:rsid w:val="009E6756"/>
    <w:rsid w:val="009E6782"/>
    <w:rsid w:val="009E67FB"/>
    <w:rsid w:val="009E6966"/>
    <w:rsid w:val="009E6A7C"/>
    <w:rsid w:val="009E6BA6"/>
    <w:rsid w:val="009E6CD3"/>
    <w:rsid w:val="009E6CF0"/>
    <w:rsid w:val="009E6D18"/>
    <w:rsid w:val="009E6D34"/>
    <w:rsid w:val="009E6D9C"/>
    <w:rsid w:val="009E6DC2"/>
    <w:rsid w:val="009E6DC5"/>
    <w:rsid w:val="009E6E25"/>
    <w:rsid w:val="009E6E83"/>
    <w:rsid w:val="009E6FBA"/>
    <w:rsid w:val="009E7012"/>
    <w:rsid w:val="009E7056"/>
    <w:rsid w:val="009E7070"/>
    <w:rsid w:val="009E70CF"/>
    <w:rsid w:val="009E7107"/>
    <w:rsid w:val="009E7115"/>
    <w:rsid w:val="009E7172"/>
    <w:rsid w:val="009E7213"/>
    <w:rsid w:val="009E72A9"/>
    <w:rsid w:val="009E73CC"/>
    <w:rsid w:val="009E7471"/>
    <w:rsid w:val="009E7494"/>
    <w:rsid w:val="009E74B4"/>
    <w:rsid w:val="009E74F6"/>
    <w:rsid w:val="009E760E"/>
    <w:rsid w:val="009E7614"/>
    <w:rsid w:val="009E770B"/>
    <w:rsid w:val="009E77F8"/>
    <w:rsid w:val="009E7808"/>
    <w:rsid w:val="009E7862"/>
    <w:rsid w:val="009E7905"/>
    <w:rsid w:val="009E795A"/>
    <w:rsid w:val="009E7A02"/>
    <w:rsid w:val="009E7B25"/>
    <w:rsid w:val="009E7B6C"/>
    <w:rsid w:val="009E7BA8"/>
    <w:rsid w:val="009E7BAD"/>
    <w:rsid w:val="009E7CD6"/>
    <w:rsid w:val="009E7D93"/>
    <w:rsid w:val="009E7DF2"/>
    <w:rsid w:val="009E7EF7"/>
    <w:rsid w:val="009E7F9D"/>
    <w:rsid w:val="009E7FA7"/>
    <w:rsid w:val="009F00A0"/>
    <w:rsid w:val="009F00D2"/>
    <w:rsid w:val="009F0118"/>
    <w:rsid w:val="009F01BB"/>
    <w:rsid w:val="009F026A"/>
    <w:rsid w:val="009F02CE"/>
    <w:rsid w:val="009F0335"/>
    <w:rsid w:val="009F0458"/>
    <w:rsid w:val="009F04D6"/>
    <w:rsid w:val="009F0590"/>
    <w:rsid w:val="009F062D"/>
    <w:rsid w:val="009F083A"/>
    <w:rsid w:val="009F08A6"/>
    <w:rsid w:val="009F08C0"/>
    <w:rsid w:val="009F08D2"/>
    <w:rsid w:val="009F08ED"/>
    <w:rsid w:val="009F0923"/>
    <w:rsid w:val="009F0A42"/>
    <w:rsid w:val="009F0A71"/>
    <w:rsid w:val="009F0AA0"/>
    <w:rsid w:val="009F0ABD"/>
    <w:rsid w:val="009F0AC7"/>
    <w:rsid w:val="009F0AEE"/>
    <w:rsid w:val="009F0BCA"/>
    <w:rsid w:val="009F0C46"/>
    <w:rsid w:val="009F0C91"/>
    <w:rsid w:val="009F0CAB"/>
    <w:rsid w:val="009F0CD7"/>
    <w:rsid w:val="009F0D5A"/>
    <w:rsid w:val="009F0E44"/>
    <w:rsid w:val="009F0E62"/>
    <w:rsid w:val="009F0F69"/>
    <w:rsid w:val="009F1069"/>
    <w:rsid w:val="009F10EC"/>
    <w:rsid w:val="009F1117"/>
    <w:rsid w:val="009F133B"/>
    <w:rsid w:val="009F148A"/>
    <w:rsid w:val="009F151B"/>
    <w:rsid w:val="009F16A7"/>
    <w:rsid w:val="009F1720"/>
    <w:rsid w:val="009F1774"/>
    <w:rsid w:val="009F1827"/>
    <w:rsid w:val="009F18F9"/>
    <w:rsid w:val="009F190C"/>
    <w:rsid w:val="009F191E"/>
    <w:rsid w:val="009F1955"/>
    <w:rsid w:val="009F198A"/>
    <w:rsid w:val="009F198C"/>
    <w:rsid w:val="009F1A3F"/>
    <w:rsid w:val="009F1ADB"/>
    <w:rsid w:val="009F1B35"/>
    <w:rsid w:val="009F1BA6"/>
    <w:rsid w:val="009F1BCB"/>
    <w:rsid w:val="009F1C21"/>
    <w:rsid w:val="009F1E12"/>
    <w:rsid w:val="009F1EB7"/>
    <w:rsid w:val="009F1F01"/>
    <w:rsid w:val="009F1F15"/>
    <w:rsid w:val="009F1F28"/>
    <w:rsid w:val="009F1F9E"/>
    <w:rsid w:val="009F1FD2"/>
    <w:rsid w:val="009F1FFD"/>
    <w:rsid w:val="009F2022"/>
    <w:rsid w:val="009F2040"/>
    <w:rsid w:val="009F2077"/>
    <w:rsid w:val="009F20A0"/>
    <w:rsid w:val="009F20AC"/>
    <w:rsid w:val="009F2197"/>
    <w:rsid w:val="009F21D1"/>
    <w:rsid w:val="009F2279"/>
    <w:rsid w:val="009F227D"/>
    <w:rsid w:val="009F2284"/>
    <w:rsid w:val="009F23D3"/>
    <w:rsid w:val="009F23DB"/>
    <w:rsid w:val="009F2459"/>
    <w:rsid w:val="009F246A"/>
    <w:rsid w:val="009F2511"/>
    <w:rsid w:val="009F25A1"/>
    <w:rsid w:val="009F2619"/>
    <w:rsid w:val="009F266B"/>
    <w:rsid w:val="009F268E"/>
    <w:rsid w:val="009F269E"/>
    <w:rsid w:val="009F26AD"/>
    <w:rsid w:val="009F2728"/>
    <w:rsid w:val="009F27BD"/>
    <w:rsid w:val="009F28C7"/>
    <w:rsid w:val="009F2A0F"/>
    <w:rsid w:val="009F2A66"/>
    <w:rsid w:val="009F2AE2"/>
    <w:rsid w:val="009F2BB3"/>
    <w:rsid w:val="009F2BCC"/>
    <w:rsid w:val="009F2BD4"/>
    <w:rsid w:val="009F2BE4"/>
    <w:rsid w:val="009F2C16"/>
    <w:rsid w:val="009F2CEE"/>
    <w:rsid w:val="009F2D1C"/>
    <w:rsid w:val="009F2D2F"/>
    <w:rsid w:val="009F2D62"/>
    <w:rsid w:val="009F2DCA"/>
    <w:rsid w:val="009F2E26"/>
    <w:rsid w:val="009F2E5D"/>
    <w:rsid w:val="009F2E97"/>
    <w:rsid w:val="009F2E9A"/>
    <w:rsid w:val="009F2EEA"/>
    <w:rsid w:val="009F2F14"/>
    <w:rsid w:val="009F2FAF"/>
    <w:rsid w:val="009F3037"/>
    <w:rsid w:val="009F307B"/>
    <w:rsid w:val="009F30C3"/>
    <w:rsid w:val="009F318E"/>
    <w:rsid w:val="009F321A"/>
    <w:rsid w:val="009F3294"/>
    <w:rsid w:val="009F33B8"/>
    <w:rsid w:val="009F3403"/>
    <w:rsid w:val="009F370A"/>
    <w:rsid w:val="009F37A6"/>
    <w:rsid w:val="009F384D"/>
    <w:rsid w:val="009F396A"/>
    <w:rsid w:val="009F399C"/>
    <w:rsid w:val="009F3A16"/>
    <w:rsid w:val="009F3A2D"/>
    <w:rsid w:val="009F3B78"/>
    <w:rsid w:val="009F3D21"/>
    <w:rsid w:val="009F3D5C"/>
    <w:rsid w:val="009F3D66"/>
    <w:rsid w:val="009F3DF1"/>
    <w:rsid w:val="009F3F90"/>
    <w:rsid w:val="009F405B"/>
    <w:rsid w:val="009F413B"/>
    <w:rsid w:val="009F413C"/>
    <w:rsid w:val="009F428E"/>
    <w:rsid w:val="009F445F"/>
    <w:rsid w:val="009F44C7"/>
    <w:rsid w:val="009F453A"/>
    <w:rsid w:val="009F455A"/>
    <w:rsid w:val="009F46E9"/>
    <w:rsid w:val="009F4709"/>
    <w:rsid w:val="009F4710"/>
    <w:rsid w:val="009F4729"/>
    <w:rsid w:val="009F472F"/>
    <w:rsid w:val="009F4829"/>
    <w:rsid w:val="009F4868"/>
    <w:rsid w:val="009F4878"/>
    <w:rsid w:val="009F498A"/>
    <w:rsid w:val="009F4ADE"/>
    <w:rsid w:val="009F4AEF"/>
    <w:rsid w:val="009F4AF2"/>
    <w:rsid w:val="009F4B60"/>
    <w:rsid w:val="009F4BB5"/>
    <w:rsid w:val="009F4BF7"/>
    <w:rsid w:val="009F4C47"/>
    <w:rsid w:val="009F4C91"/>
    <w:rsid w:val="009F4C9A"/>
    <w:rsid w:val="009F4D2F"/>
    <w:rsid w:val="009F4D85"/>
    <w:rsid w:val="009F4DDB"/>
    <w:rsid w:val="009F4EBC"/>
    <w:rsid w:val="009F4EE6"/>
    <w:rsid w:val="009F4F54"/>
    <w:rsid w:val="009F4FE1"/>
    <w:rsid w:val="009F5063"/>
    <w:rsid w:val="009F50BD"/>
    <w:rsid w:val="009F50F8"/>
    <w:rsid w:val="009F51E7"/>
    <w:rsid w:val="009F5251"/>
    <w:rsid w:val="009F525A"/>
    <w:rsid w:val="009F5351"/>
    <w:rsid w:val="009F5359"/>
    <w:rsid w:val="009F5412"/>
    <w:rsid w:val="009F5477"/>
    <w:rsid w:val="009F54F6"/>
    <w:rsid w:val="009F55B7"/>
    <w:rsid w:val="009F55E1"/>
    <w:rsid w:val="009F568E"/>
    <w:rsid w:val="009F5749"/>
    <w:rsid w:val="009F5769"/>
    <w:rsid w:val="009F5781"/>
    <w:rsid w:val="009F5893"/>
    <w:rsid w:val="009F599E"/>
    <w:rsid w:val="009F59FE"/>
    <w:rsid w:val="009F5A54"/>
    <w:rsid w:val="009F5AEF"/>
    <w:rsid w:val="009F5AF4"/>
    <w:rsid w:val="009F5BEA"/>
    <w:rsid w:val="009F5C47"/>
    <w:rsid w:val="009F5C85"/>
    <w:rsid w:val="009F5D13"/>
    <w:rsid w:val="009F5D6E"/>
    <w:rsid w:val="009F5DC3"/>
    <w:rsid w:val="009F5DD8"/>
    <w:rsid w:val="009F5DE4"/>
    <w:rsid w:val="009F5E48"/>
    <w:rsid w:val="009F5E78"/>
    <w:rsid w:val="009F5F57"/>
    <w:rsid w:val="009F5FDE"/>
    <w:rsid w:val="009F6055"/>
    <w:rsid w:val="009F6091"/>
    <w:rsid w:val="009F60E0"/>
    <w:rsid w:val="009F614C"/>
    <w:rsid w:val="009F619E"/>
    <w:rsid w:val="009F61FE"/>
    <w:rsid w:val="009F62A5"/>
    <w:rsid w:val="009F6377"/>
    <w:rsid w:val="009F639B"/>
    <w:rsid w:val="009F63C3"/>
    <w:rsid w:val="009F63F8"/>
    <w:rsid w:val="009F63FC"/>
    <w:rsid w:val="009F6449"/>
    <w:rsid w:val="009F6450"/>
    <w:rsid w:val="009F6532"/>
    <w:rsid w:val="009F653D"/>
    <w:rsid w:val="009F65A5"/>
    <w:rsid w:val="009F65EF"/>
    <w:rsid w:val="009F661D"/>
    <w:rsid w:val="009F6660"/>
    <w:rsid w:val="009F6739"/>
    <w:rsid w:val="009F6783"/>
    <w:rsid w:val="009F6800"/>
    <w:rsid w:val="009F681E"/>
    <w:rsid w:val="009F6822"/>
    <w:rsid w:val="009F6920"/>
    <w:rsid w:val="009F69A0"/>
    <w:rsid w:val="009F6A49"/>
    <w:rsid w:val="009F6AAB"/>
    <w:rsid w:val="009F6ACF"/>
    <w:rsid w:val="009F6BBD"/>
    <w:rsid w:val="009F6C2F"/>
    <w:rsid w:val="009F6C39"/>
    <w:rsid w:val="009F6C52"/>
    <w:rsid w:val="009F6D05"/>
    <w:rsid w:val="009F6D54"/>
    <w:rsid w:val="009F6D8C"/>
    <w:rsid w:val="009F6EB8"/>
    <w:rsid w:val="009F6F4D"/>
    <w:rsid w:val="009F6F67"/>
    <w:rsid w:val="009F70DE"/>
    <w:rsid w:val="009F7130"/>
    <w:rsid w:val="009F7188"/>
    <w:rsid w:val="009F7217"/>
    <w:rsid w:val="009F722E"/>
    <w:rsid w:val="009F7240"/>
    <w:rsid w:val="009F72B7"/>
    <w:rsid w:val="009F731A"/>
    <w:rsid w:val="009F742E"/>
    <w:rsid w:val="009F744E"/>
    <w:rsid w:val="009F74FE"/>
    <w:rsid w:val="009F7510"/>
    <w:rsid w:val="009F7578"/>
    <w:rsid w:val="009F760E"/>
    <w:rsid w:val="009F76AA"/>
    <w:rsid w:val="009F76B1"/>
    <w:rsid w:val="009F7711"/>
    <w:rsid w:val="009F7765"/>
    <w:rsid w:val="009F7835"/>
    <w:rsid w:val="009F7853"/>
    <w:rsid w:val="009F7901"/>
    <w:rsid w:val="009F7A2C"/>
    <w:rsid w:val="009F7B44"/>
    <w:rsid w:val="009F7D4C"/>
    <w:rsid w:val="009F7DC6"/>
    <w:rsid w:val="009F7DDB"/>
    <w:rsid w:val="009F7E7B"/>
    <w:rsid w:val="00A000BE"/>
    <w:rsid w:val="00A000C6"/>
    <w:rsid w:val="00A000CB"/>
    <w:rsid w:val="00A00100"/>
    <w:rsid w:val="00A0013D"/>
    <w:rsid w:val="00A00187"/>
    <w:rsid w:val="00A001AA"/>
    <w:rsid w:val="00A00284"/>
    <w:rsid w:val="00A002D7"/>
    <w:rsid w:val="00A00382"/>
    <w:rsid w:val="00A003A4"/>
    <w:rsid w:val="00A003CE"/>
    <w:rsid w:val="00A0048A"/>
    <w:rsid w:val="00A004E3"/>
    <w:rsid w:val="00A00593"/>
    <w:rsid w:val="00A005C8"/>
    <w:rsid w:val="00A005DC"/>
    <w:rsid w:val="00A005F9"/>
    <w:rsid w:val="00A00763"/>
    <w:rsid w:val="00A007A6"/>
    <w:rsid w:val="00A007DD"/>
    <w:rsid w:val="00A00834"/>
    <w:rsid w:val="00A008D8"/>
    <w:rsid w:val="00A0092C"/>
    <w:rsid w:val="00A009BF"/>
    <w:rsid w:val="00A00A53"/>
    <w:rsid w:val="00A00A57"/>
    <w:rsid w:val="00A00AB0"/>
    <w:rsid w:val="00A00BA2"/>
    <w:rsid w:val="00A00CA0"/>
    <w:rsid w:val="00A00D2C"/>
    <w:rsid w:val="00A00D47"/>
    <w:rsid w:val="00A00EF3"/>
    <w:rsid w:val="00A00F02"/>
    <w:rsid w:val="00A00F1D"/>
    <w:rsid w:val="00A00FD4"/>
    <w:rsid w:val="00A00FFB"/>
    <w:rsid w:val="00A0129B"/>
    <w:rsid w:val="00A012B0"/>
    <w:rsid w:val="00A012EB"/>
    <w:rsid w:val="00A012FD"/>
    <w:rsid w:val="00A01334"/>
    <w:rsid w:val="00A014EB"/>
    <w:rsid w:val="00A01640"/>
    <w:rsid w:val="00A0174F"/>
    <w:rsid w:val="00A017C1"/>
    <w:rsid w:val="00A01849"/>
    <w:rsid w:val="00A01924"/>
    <w:rsid w:val="00A019BB"/>
    <w:rsid w:val="00A01A22"/>
    <w:rsid w:val="00A01A84"/>
    <w:rsid w:val="00A01ACE"/>
    <w:rsid w:val="00A01B84"/>
    <w:rsid w:val="00A01BA4"/>
    <w:rsid w:val="00A01BFE"/>
    <w:rsid w:val="00A01C1B"/>
    <w:rsid w:val="00A01C27"/>
    <w:rsid w:val="00A01E7C"/>
    <w:rsid w:val="00A01F95"/>
    <w:rsid w:val="00A01FC8"/>
    <w:rsid w:val="00A01FFE"/>
    <w:rsid w:val="00A020B9"/>
    <w:rsid w:val="00A0237B"/>
    <w:rsid w:val="00A0242A"/>
    <w:rsid w:val="00A0243B"/>
    <w:rsid w:val="00A02502"/>
    <w:rsid w:val="00A02539"/>
    <w:rsid w:val="00A025A7"/>
    <w:rsid w:val="00A025E1"/>
    <w:rsid w:val="00A02689"/>
    <w:rsid w:val="00A026D2"/>
    <w:rsid w:val="00A02786"/>
    <w:rsid w:val="00A027AC"/>
    <w:rsid w:val="00A0282C"/>
    <w:rsid w:val="00A0295A"/>
    <w:rsid w:val="00A02976"/>
    <w:rsid w:val="00A02A13"/>
    <w:rsid w:val="00A02AF6"/>
    <w:rsid w:val="00A02B81"/>
    <w:rsid w:val="00A02BF5"/>
    <w:rsid w:val="00A02CD4"/>
    <w:rsid w:val="00A02EAC"/>
    <w:rsid w:val="00A02EE0"/>
    <w:rsid w:val="00A02F49"/>
    <w:rsid w:val="00A02F52"/>
    <w:rsid w:val="00A02F6E"/>
    <w:rsid w:val="00A02F84"/>
    <w:rsid w:val="00A02FB6"/>
    <w:rsid w:val="00A02FFB"/>
    <w:rsid w:val="00A030FD"/>
    <w:rsid w:val="00A0315E"/>
    <w:rsid w:val="00A03177"/>
    <w:rsid w:val="00A031E9"/>
    <w:rsid w:val="00A03274"/>
    <w:rsid w:val="00A0331A"/>
    <w:rsid w:val="00A033A1"/>
    <w:rsid w:val="00A03493"/>
    <w:rsid w:val="00A0353B"/>
    <w:rsid w:val="00A03547"/>
    <w:rsid w:val="00A03571"/>
    <w:rsid w:val="00A03579"/>
    <w:rsid w:val="00A03641"/>
    <w:rsid w:val="00A0377F"/>
    <w:rsid w:val="00A037D5"/>
    <w:rsid w:val="00A0386A"/>
    <w:rsid w:val="00A038C0"/>
    <w:rsid w:val="00A03B65"/>
    <w:rsid w:val="00A03BD1"/>
    <w:rsid w:val="00A03BE3"/>
    <w:rsid w:val="00A03BE5"/>
    <w:rsid w:val="00A03D57"/>
    <w:rsid w:val="00A03D92"/>
    <w:rsid w:val="00A03DD2"/>
    <w:rsid w:val="00A03E21"/>
    <w:rsid w:val="00A03E7A"/>
    <w:rsid w:val="00A04146"/>
    <w:rsid w:val="00A0415C"/>
    <w:rsid w:val="00A04175"/>
    <w:rsid w:val="00A041DC"/>
    <w:rsid w:val="00A042F9"/>
    <w:rsid w:val="00A0430A"/>
    <w:rsid w:val="00A04392"/>
    <w:rsid w:val="00A043D1"/>
    <w:rsid w:val="00A0441E"/>
    <w:rsid w:val="00A0446B"/>
    <w:rsid w:val="00A044C6"/>
    <w:rsid w:val="00A045C4"/>
    <w:rsid w:val="00A04634"/>
    <w:rsid w:val="00A0468E"/>
    <w:rsid w:val="00A046F6"/>
    <w:rsid w:val="00A047CF"/>
    <w:rsid w:val="00A048B2"/>
    <w:rsid w:val="00A0495C"/>
    <w:rsid w:val="00A04999"/>
    <w:rsid w:val="00A049D2"/>
    <w:rsid w:val="00A049E9"/>
    <w:rsid w:val="00A04A4E"/>
    <w:rsid w:val="00A04AB1"/>
    <w:rsid w:val="00A04AFC"/>
    <w:rsid w:val="00A04BEA"/>
    <w:rsid w:val="00A04D56"/>
    <w:rsid w:val="00A04DE0"/>
    <w:rsid w:val="00A04E75"/>
    <w:rsid w:val="00A04EDC"/>
    <w:rsid w:val="00A04EFA"/>
    <w:rsid w:val="00A04F09"/>
    <w:rsid w:val="00A04F83"/>
    <w:rsid w:val="00A0506A"/>
    <w:rsid w:val="00A0510D"/>
    <w:rsid w:val="00A052E1"/>
    <w:rsid w:val="00A05417"/>
    <w:rsid w:val="00A05446"/>
    <w:rsid w:val="00A05478"/>
    <w:rsid w:val="00A05495"/>
    <w:rsid w:val="00A05564"/>
    <w:rsid w:val="00A05644"/>
    <w:rsid w:val="00A0567B"/>
    <w:rsid w:val="00A05837"/>
    <w:rsid w:val="00A0587A"/>
    <w:rsid w:val="00A058B0"/>
    <w:rsid w:val="00A058DD"/>
    <w:rsid w:val="00A059BA"/>
    <w:rsid w:val="00A05A18"/>
    <w:rsid w:val="00A05BCC"/>
    <w:rsid w:val="00A05BDC"/>
    <w:rsid w:val="00A05C28"/>
    <w:rsid w:val="00A05C55"/>
    <w:rsid w:val="00A05C5B"/>
    <w:rsid w:val="00A05C62"/>
    <w:rsid w:val="00A05CE3"/>
    <w:rsid w:val="00A05E30"/>
    <w:rsid w:val="00A05E38"/>
    <w:rsid w:val="00A05E65"/>
    <w:rsid w:val="00A05EEA"/>
    <w:rsid w:val="00A06029"/>
    <w:rsid w:val="00A0602F"/>
    <w:rsid w:val="00A060AB"/>
    <w:rsid w:val="00A06101"/>
    <w:rsid w:val="00A061B3"/>
    <w:rsid w:val="00A0626C"/>
    <w:rsid w:val="00A062A9"/>
    <w:rsid w:val="00A062B9"/>
    <w:rsid w:val="00A06377"/>
    <w:rsid w:val="00A063E5"/>
    <w:rsid w:val="00A0646B"/>
    <w:rsid w:val="00A06474"/>
    <w:rsid w:val="00A064E9"/>
    <w:rsid w:val="00A06594"/>
    <w:rsid w:val="00A065FB"/>
    <w:rsid w:val="00A06681"/>
    <w:rsid w:val="00A06709"/>
    <w:rsid w:val="00A06746"/>
    <w:rsid w:val="00A06820"/>
    <w:rsid w:val="00A0686D"/>
    <w:rsid w:val="00A06932"/>
    <w:rsid w:val="00A06954"/>
    <w:rsid w:val="00A06A74"/>
    <w:rsid w:val="00A06BDB"/>
    <w:rsid w:val="00A06C7C"/>
    <w:rsid w:val="00A06E4A"/>
    <w:rsid w:val="00A06F85"/>
    <w:rsid w:val="00A06FA8"/>
    <w:rsid w:val="00A071E5"/>
    <w:rsid w:val="00A07243"/>
    <w:rsid w:val="00A0727E"/>
    <w:rsid w:val="00A072FC"/>
    <w:rsid w:val="00A0739C"/>
    <w:rsid w:val="00A073EF"/>
    <w:rsid w:val="00A07497"/>
    <w:rsid w:val="00A0752F"/>
    <w:rsid w:val="00A0759F"/>
    <w:rsid w:val="00A075A9"/>
    <w:rsid w:val="00A07639"/>
    <w:rsid w:val="00A0768B"/>
    <w:rsid w:val="00A0770B"/>
    <w:rsid w:val="00A0784F"/>
    <w:rsid w:val="00A07907"/>
    <w:rsid w:val="00A07AE9"/>
    <w:rsid w:val="00A07BAD"/>
    <w:rsid w:val="00A07C5C"/>
    <w:rsid w:val="00A07D3B"/>
    <w:rsid w:val="00A07D88"/>
    <w:rsid w:val="00A07DD8"/>
    <w:rsid w:val="00A07E0B"/>
    <w:rsid w:val="00A07EF4"/>
    <w:rsid w:val="00A07F98"/>
    <w:rsid w:val="00A07FB2"/>
    <w:rsid w:val="00A10007"/>
    <w:rsid w:val="00A10087"/>
    <w:rsid w:val="00A10174"/>
    <w:rsid w:val="00A101D4"/>
    <w:rsid w:val="00A10238"/>
    <w:rsid w:val="00A1026D"/>
    <w:rsid w:val="00A10271"/>
    <w:rsid w:val="00A10297"/>
    <w:rsid w:val="00A102E6"/>
    <w:rsid w:val="00A10309"/>
    <w:rsid w:val="00A10383"/>
    <w:rsid w:val="00A103AF"/>
    <w:rsid w:val="00A10563"/>
    <w:rsid w:val="00A105E7"/>
    <w:rsid w:val="00A10623"/>
    <w:rsid w:val="00A10717"/>
    <w:rsid w:val="00A10729"/>
    <w:rsid w:val="00A107E9"/>
    <w:rsid w:val="00A10851"/>
    <w:rsid w:val="00A1090C"/>
    <w:rsid w:val="00A10A3C"/>
    <w:rsid w:val="00A10A47"/>
    <w:rsid w:val="00A10B25"/>
    <w:rsid w:val="00A10B2B"/>
    <w:rsid w:val="00A10B71"/>
    <w:rsid w:val="00A10BFB"/>
    <w:rsid w:val="00A10DFC"/>
    <w:rsid w:val="00A10E03"/>
    <w:rsid w:val="00A10E81"/>
    <w:rsid w:val="00A10F08"/>
    <w:rsid w:val="00A111D1"/>
    <w:rsid w:val="00A1122D"/>
    <w:rsid w:val="00A1125E"/>
    <w:rsid w:val="00A11360"/>
    <w:rsid w:val="00A11447"/>
    <w:rsid w:val="00A1144E"/>
    <w:rsid w:val="00A11592"/>
    <w:rsid w:val="00A11659"/>
    <w:rsid w:val="00A11800"/>
    <w:rsid w:val="00A118BB"/>
    <w:rsid w:val="00A11984"/>
    <w:rsid w:val="00A119C5"/>
    <w:rsid w:val="00A119F9"/>
    <w:rsid w:val="00A11A16"/>
    <w:rsid w:val="00A11B84"/>
    <w:rsid w:val="00A11B97"/>
    <w:rsid w:val="00A11D94"/>
    <w:rsid w:val="00A11DEA"/>
    <w:rsid w:val="00A11E36"/>
    <w:rsid w:val="00A11EFB"/>
    <w:rsid w:val="00A11F7C"/>
    <w:rsid w:val="00A1200D"/>
    <w:rsid w:val="00A12046"/>
    <w:rsid w:val="00A1206B"/>
    <w:rsid w:val="00A121E9"/>
    <w:rsid w:val="00A123C3"/>
    <w:rsid w:val="00A12408"/>
    <w:rsid w:val="00A124ED"/>
    <w:rsid w:val="00A1254B"/>
    <w:rsid w:val="00A125C3"/>
    <w:rsid w:val="00A125EE"/>
    <w:rsid w:val="00A12604"/>
    <w:rsid w:val="00A1263E"/>
    <w:rsid w:val="00A12731"/>
    <w:rsid w:val="00A12789"/>
    <w:rsid w:val="00A1280B"/>
    <w:rsid w:val="00A128AB"/>
    <w:rsid w:val="00A128D5"/>
    <w:rsid w:val="00A128F8"/>
    <w:rsid w:val="00A12901"/>
    <w:rsid w:val="00A129C7"/>
    <w:rsid w:val="00A12CA1"/>
    <w:rsid w:val="00A12CAD"/>
    <w:rsid w:val="00A12D30"/>
    <w:rsid w:val="00A12D8C"/>
    <w:rsid w:val="00A12DC3"/>
    <w:rsid w:val="00A12DE9"/>
    <w:rsid w:val="00A12E03"/>
    <w:rsid w:val="00A12ECB"/>
    <w:rsid w:val="00A12EF6"/>
    <w:rsid w:val="00A12F14"/>
    <w:rsid w:val="00A12FCC"/>
    <w:rsid w:val="00A12FE2"/>
    <w:rsid w:val="00A13003"/>
    <w:rsid w:val="00A13054"/>
    <w:rsid w:val="00A1312C"/>
    <w:rsid w:val="00A131C6"/>
    <w:rsid w:val="00A132AE"/>
    <w:rsid w:val="00A132FD"/>
    <w:rsid w:val="00A13365"/>
    <w:rsid w:val="00A133AB"/>
    <w:rsid w:val="00A133D3"/>
    <w:rsid w:val="00A133F9"/>
    <w:rsid w:val="00A13478"/>
    <w:rsid w:val="00A134C2"/>
    <w:rsid w:val="00A13502"/>
    <w:rsid w:val="00A1359C"/>
    <w:rsid w:val="00A135D6"/>
    <w:rsid w:val="00A1361F"/>
    <w:rsid w:val="00A13699"/>
    <w:rsid w:val="00A13719"/>
    <w:rsid w:val="00A13747"/>
    <w:rsid w:val="00A13788"/>
    <w:rsid w:val="00A1390C"/>
    <w:rsid w:val="00A13915"/>
    <w:rsid w:val="00A13967"/>
    <w:rsid w:val="00A13989"/>
    <w:rsid w:val="00A13AB0"/>
    <w:rsid w:val="00A13B8E"/>
    <w:rsid w:val="00A13C39"/>
    <w:rsid w:val="00A13D4C"/>
    <w:rsid w:val="00A13EEF"/>
    <w:rsid w:val="00A1407F"/>
    <w:rsid w:val="00A140DD"/>
    <w:rsid w:val="00A1418B"/>
    <w:rsid w:val="00A141CD"/>
    <w:rsid w:val="00A1421D"/>
    <w:rsid w:val="00A1422B"/>
    <w:rsid w:val="00A1430E"/>
    <w:rsid w:val="00A144C1"/>
    <w:rsid w:val="00A144CD"/>
    <w:rsid w:val="00A144F6"/>
    <w:rsid w:val="00A145AF"/>
    <w:rsid w:val="00A14636"/>
    <w:rsid w:val="00A1466F"/>
    <w:rsid w:val="00A14710"/>
    <w:rsid w:val="00A14939"/>
    <w:rsid w:val="00A1496A"/>
    <w:rsid w:val="00A14A0B"/>
    <w:rsid w:val="00A14ACA"/>
    <w:rsid w:val="00A14AEC"/>
    <w:rsid w:val="00A14BA7"/>
    <w:rsid w:val="00A14EB3"/>
    <w:rsid w:val="00A14ED1"/>
    <w:rsid w:val="00A14EE7"/>
    <w:rsid w:val="00A14F0F"/>
    <w:rsid w:val="00A14F4A"/>
    <w:rsid w:val="00A14FD6"/>
    <w:rsid w:val="00A14FF9"/>
    <w:rsid w:val="00A1507E"/>
    <w:rsid w:val="00A1508B"/>
    <w:rsid w:val="00A150D3"/>
    <w:rsid w:val="00A150DB"/>
    <w:rsid w:val="00A150E9"/>
    <w:rsid w:val="00A15111"/>
    <w:rsid w:val="00A151FC"/>
    <w:rsid w:val="00A15301"/>
    <w:rsid w:val="00A15336"/>
    <w:rsid w:val="00A15356"/>
    <w:rsid w:val="00A15375"/>
    <w:rsid w:val="00A15415"/>
    <w:rsid w:val="00A1545C"/>
    <w:rsid w:val="00A15463"/>
    <w:rsid w:val="00A15479"/>
    <w:rsid w:val="00A1550F"/>
    <w:rsid w:val="00A1560D"/>
    <w:rsid w:val="00A156AA"/>
    <w:rsid w:val="00A15884"/>
    <w:rsid w:val="00A1588A"/>
    <w:rsid w:val="00A1588D"/>
    <w:rsid w:val="00A158DA"/>
    <w:rsid w:val="00A15A46"/>
    <w:rsid w:val="00A15A8A"/>
    <w:rsid w:val="00A15AAA"/>
    <w:rsid w:val="00A15B59"/>
    <w:rsid w:val="00A15BFA"/>
    <w:rsid w:val="00A15C4F"/>
    <w:rsid w:val="00A15CD8"/>
    <w:rsid w:val="00A15DBD"/>
    <w:rsid w:val="00A15DEB"/>
    <w:rsid w:val="00A15E34"/>
    <w:rsid w:val="00A15EAD"/>
    <w:rsid w:val="00A15EB7"/>
    <w:rsid w:val="00A15EBC"/>
    <w:rsid w:val="00A15F84"/>
    <w:rsid w:val="00A15FD4"/>
    <w:rsid w:val="00A1615E"/>
    <w:rsid w:val="00A16192"/>
    <w:rsid w:val="00A161EE"/>
    <w:rsid w:val="00A16273"/>
    <w:rsid w:val="00A162A0"/>
    <w:rsid w:val="00A16354"/>
    <w:rsid w:val="00A164A3"/>
    <w:rsid w:val="00A1657F"/>
    <w:rsid w:val="00A1664E"/>
    <w:rsid w:val="00A166EC"/>
    <w:rsid w:val="00A16722"/>
    <w:rsid w:val="00A16773"/>
    <w:rsid w:val="00A16928"/>
    <w:rsid w:val="00A16974"/>
    <w:rsid w:val="00A16991"/>
    <w:rsid w:val="00A169A7"/>
    <w:rsid w:val="00A16A39"/>
    <w:rsid w:val="00A16A55"/>
    <w:rsid w:val="00A16A69"/>
    <w:rsid w:val="00A16B14"/>
    <w:rsid w:val="00A16B45"/>
    <w:rsid w:val="00A16B70"/>
    <w:rsid w:val="00A16C01"/>
    <w:rsid w:val="00A16E57"/>
    <w:rsid w:val="00A1714B"/>
    <w:rsid w:val="00A1717C"/>
    <w:rsid w:val="00A1724B"/>
    <w:rsid w:val="00A17257"/>
    <w:rsid w:val="00A17273"/>
    <w:rsid w:val="00A1728A"/>
    <w:rsid w:val="00A17295"/>
    <w:rsid w:val="00A172C0"/>
    <w:rsid w:val="00A17366"/>
    <w:rsid w:val="00A17437"/>
    <w:rsid w:val="00A17474"/>
    <w:rsid w:val="00A174DD"/>
    <w:rsid w:val="00A1765C"/>
    <w:rsid w:val="00A17689"/>
    <w:rsid w:val="00A176F2"/>
    <w:rsid w:val="00A1777B"/>
    <w:rsid w:val="00A1781E"/>
    <w:rsid w:val="00A17837"/>
    <w:rsid w:val="00A178F8"/>
    <w:rsid w:val="00A17933"/>
    <w:rsid w:val="00A17A6E"/>
    <w:rsid w:val="00A17B0A"/>
    <w:rsid w:val="00A17BA6"/>
    <w:rsid w:val="00A17BD5"/>
    <w:rsid w:val="00A17CCD"/>
    <w:rsid w:val="00A17D39"/>
    <w:rsid w:val="00A17D77"/>
    <w:rsid w:val="00A17EBA"/>
    <w:rsid w:val="00A17EBE"/>
    <w:rsid w:val="00A17EE9"/>
    <w:rsid w:val="00A17EFC"/>
    <w:rsid w:val="00A17FB4"/>
    <w:rsid w:val="00A17FE4"/>
    <w:rsid w:val="00A20025"/>
    <w:rsid w:val="00A201CB"/>
    <w:rsid w:val="00A201D6"/>
    <w:rsid w:val="00A20219"/>
    <w:rsid w:val="00A202E3"/>
    <w:rsid w:val="00A20307"/>
    <w:rsid w:val="00A20359"/>
    <w:rsid w:val="00A204A7"/>
    <w:rsid w:val="00A204CF"/>
    <w:rsid w:val="00A20599"/>
    <w:rsid w:val="00A205C6"/>
    <w:rsid w:val="00A2067D"/>
    <w:rsid w:val="00A206C2"/>
    <w:rsid w:val="00A206DB"/>
    <w:rsid w:val="00A2076E"/>
    <w:rsid w:val="00A207C7"/>
    <w:rsid w:val="00A207FB"/>
    <w:rsid w:val="00A2086B"/>
    <w:rsid w:val="00A208A3"/>
    <w:rsid w:val="00A20AA5"/>
    <w:rsid w:val="00A20B77"/>
    <w:rsid w:val="00A20BD2"/>
    <w:rsid w:val="00A20BEA"/>
    <w:rsid w:val="00A20C75"/>
    <w:rsid w:val="00A20D06"/>
    <w:rsid w:val="00A20D20"/>
    <w:rsid w:val="00A20D55"/>
    <w:rsid w:val="00A20DC7"/>
    <w:rsid w:val="00A20E99"/>
    <w:rsid w:val="00A21059"/>
    <w:rsid w:val="00A2117A"/>
    <w:rsid w:val="00A21189"/>
    <w:rsid w:val="00A21222"/>
    <w:rsid w:val="00A21395"/>
    <w:rsid w:val="00A213EF"/>
    <w:rsid w:val="00A2140B"/>
    <w:rsid w:val="00A214FD"/>
    <w:rsid w:val="00A21551"/>
    <w:rsid w:val="00A2157F"/>
    <w:rsid w:val="00A215B8"/>
    <w:rsid w:val="00A215E0"/>
    <w:rsid w:val="00A2166E"/>
    <w:rsid w:val="00A21772"/>
    <w:rsid w:val="00A2198E"/>
    <w:rsid w:val="00A21B67"/>
    <w:rsid w:val="00A21CC0"/>
    <w:rsid w:val="00A21CC6"/>
    <w:rsid w:val="00A21CD6"/>
    <w:rsid w:val="00A21CDB"/>
    <w:rsid w:val="00A21D16"/>
    <w:rsid w:val="00A21E51"/>
    <w:rsid w:val="00A21EAF"/>
    <w:rsid w:val="00A21F0D"/>
    <w:rsid w:val="00A21F9B"/>
    <w:rsid w:val="00A22052"/>
    <w:rsid w:val="00A2205F"/>
    <w:rsid w:val="00A220F9"/>
    <w:rsid w:val="00A22137"/>
    <w:rsid w:val="00A22161"/>
    <w:rsid w:val="00A22193"/>
    <w:rsid w:val="00A221AB"/>
    <w:rsid w:val="00A221F3"/>
    <w:rsid w:val="00A2224B"/>
    <w:rsid w:val="00A2228C"/>
    <w:rsid w:val="00A22304"/>
    <w:rsid w:val="00A223C0"/>
    <w:rsid w:val="00A223C8"/>
    <w:rsid w:val="00A2240C"/>
    <w:rsid w:val="00A22420"/>
    <w:rsid w:val="00A22430"/>
    <w:rsid w:val="00A22437"/>
    <w:rsid w:val="00A22456"/>
    <w:rsid w:val="00A2252F"/>
    <w:rsid w:val="00A225C6"/>
    <w:rsid w:val="00A22692"/>
    <w:rsid w:val="00A2280D"/>
    <w:rsid w:val="00A2287A"/>
    <w:rsid w:val="00A22AC0"/>
    <w:rsid w:val="00A22B69"/>
    <w:rsid w:val="00A22BA4"/>
    <w:rsid w:val="00A22C22"/>
    <w:rsid w:val="00A22D23"/>
    <w:rsid w:val="00A22D46"/>
    <w:rsid w:val="00A22D96"/>
    <w:rsid w:val="00A22DB5"/>
    <w:rsid w:val="00A22F2F"/>
    <w:rsid w:val="00A22F48"/>
    <w:rsid w:val="00A22F8B"/>
    <w:rsid w:val="00A22FA3"/>
    <w:rsid w:val="00A23113"/>
    <w:rsid w:val="00A231C5"/>
    <w:rsid w:val="00A231E9"/>
    <w:rsid w:val="00A23211"/>
    <w:rsid w:val="00A2326C"/>
    <w:rsid w:val="00A23270"/>
    <w:rsid w:val="00A232BD"/>
    <w:rsid w:val="00A232C2"/>
    <w:rsid w:val="00A232CC"/>
    <w:rsid w:val="00A23337"/>
    <w:rsid w:val="00A23364"/>
    <w:rsid w:val="00A23394"/>
    <w:rsid w:val="00A234B7"/>
    <w:rsid w:val="00A235B1"/>
    <w:rsid w:val="00A2372F"/>
    <w:rsid w:val="00A23899"/>
    <w:rsid w:val="00A23959"/>
    <w:rsid w:val="00A23A7A"/>
    <w:rsid w:val="00A23AE5"/>
    <w:rsid w:val="00A23AED"/>
    <w:rsid w:val="00A23B68"/>
    <w:rsid w:val="00A23B7A"/>
    <w:rsid w:val="00A23C45"/>
    <w:rsid w:val="00A23CD9"/>
    <w:rsid w:val="00A23CF7"/>
    <w:rsid w:val="00A23D37"/>
    <w:rsid w:val="00A23D4F"/>
    <w:rsid w:val="00A23E2D"/>
    <w:rsid w:val="00A23ED2"/>
    <w:rsid w:val="00A23F59"/>
    <w:rsid w:val="00A23FEA"/>
    <w:rsid w:val="00A24049"/>
    <w:rsid w:val="00A24077"/>
    <w:rsid w:val="00A240BE"/>
    <w:rsid w:val="00A240E5"/>
    <w:rsid w:val="00A24162"/>
    <w:rsid w:val="00A24196"/>
    <w:rsid w:val="00A2423C"/>
    <w:rsid w:val="00A24437"/>
    <w:rsid w:val="00A2445D"/>
    <w:rsid w:val="00A244D8"/>
    <w:rsid w:val="00A244E6"/>
    <w:rsid w:val="00A24512"/>
    <w:rsid w:val="00A24660"/>
    <w:rsid w:val="00A2473E"/>
    <w:rsid w:val="00A248C1"/>
    <w:rsid w:val="00A24A29"/>
    <w:rsid w:val="00A24A8D"/>
    <w:rsid w:val="00A24BFC"/>
    <w:rsid w:val="00A24C19"/>
    <w:rsid w:val="00A24C6B"/>
    <w:rsid w:val="00A24D6D"/>
    <w:rsid w:val="00A24E27"/>
    <w:rsid w:val="00A24E51"/>
    <w:rsid w:val="00A24E83"/>
    <w:rsid w:val="00A24E85"/>
    <w:rsid w:val="00A24EAD"/>
    <w:rsid w:val="00A24F09"/>
    <w:rsid w:val="00A24F65"/>
    <w:rsid w:val="00A24FDA"/>
    <w:rsid w:val="00A2503D"/>
    <w:rsid w:val="00A25062"/>
    <w:rsid w:val="00A250E1"/>
    <w:rsid w:val="00A250FB"/>
    <w:rsid w:val="00A250FC"/>
    <w:rsid w:val="00A2513F"/>
    <w:rsid w:val="00A25177"/>
    <w:rsid w:val="00A25186"/>
    <w:rsid w:val="00A2518E"/>
    <w:rsid w:val="00A251CE"/>
    <w:rsid w:val="00A251EA"/>
    <w:rsid w:val="00A25241"/>
    <w:rsid w:val="00A2525E"/>
    <w:rsid w:val="00A252BB"/>
    <w:rsid w:val="00A25358"/>
    <w:rsid w:val="00A253E4"/>
    <w:rsid w:val="00A2551A"/>
    <w:rsid w:val="00A2551E"/>
    <w:rsid w:val="00A2554B"/>
    <w:rsid w:val="00A256E3"/>
    <w:rsid w:val="00A256EC"/>
    <w:rsid w:val="00A256FF"/>
    <w:rsid w:val="00A25864"/>
    <w:rsid w:val="00A2590A"/>
    <w:rsid w:val="00A2590E"/>
    <w:rsid w:val="00A25937"/>
    <w:rsid w:val="00A259BD"/>
    <w:rsid w:val="00A25AA1"/>
    <w:rsid w:val="00A25B4D"/>
    <w:rsid w:val="00A25C69"/>
    <w:rsid w:val="00A25D1A"/>
    <w:rsid w:val="00A25DA4"/>
    <w:rsid w:val="00A25DF6"/>
    <w:rsid w:val="00A25FC4"/>
    <w:rsid w:val="00A25FC6"/>
    <w:rsid w:val="00A2602C"/>
    <w:rsid w:val="00A26082"/>
    <w:rsid w:val="00A26172"/>
    <w:rsid w:val="00A261CF"/>
    <w:rsid w:val="00A261F9"/>
    <w:rsid w:val="00A2625D"/>
    <w:rsid w:val="00A2627E"/>
    <w:rsid w:val="00A26294"/>
    <w:rsid w:val="00A263B2"/>
    <w:rsid w:val="00A263C1"/>
    <w:rsid w:val="00A26537"/>
    <w:rsid w:val="00A266C9"/>
    <w:rsid w:val="00A2671F"/>
    <w:rsid w:val="00A26778"/>
    <w:rsid w:val="00A26785"/>
    <w:rsid w:val="00A267E3"/>
    <w:rsid w:val="00A2682D"/>
    <w:rsid w:val="00A2694F"/>
    <w:rsid w:val="00A26AA7"/>
    <w:rsid w:val="00A26B0F"/>
    <w:rsid w:val="00A26B7E"/>
    <w:rsid w:val="00A26BDA"/>
    <w:rsid w:val="00A26C11"/>
    <w:rsid w:val="00A26C29"/>
    <w:rsid w:val="00A26C5A"/>
    <w:rsid w:val="00A26C77"/>
    <w:rsid w:val="00A26CAB"/>
    <w:rsid w:val="00A26D53"/>
    <w:rsid w:val="00A26DA4"/>
    <w:rsid w:val="00A26E52"/>
    <w:rsid w:val="00A26F96"/>
    <w:rsid w:val="00A26FD1"/>
    <w:rsid w:val="00A27049"/>
    <w:rsid w:val="00A27098"/>
    <w:rsid w:val="00A2722D"/>
    <w:rsid w:val="00A272B8"/>
    <w:rsid w:val="00A272E2"/>
    <w:rsid w:val="00A274A9"/>
    <w:rsid w:val="00A2757D"/>
    <w:rsid w:val="00A27598"/>
    <w:rsid w:val="00A27639"/>
    <w:rsid w:val="00A2763A"/>
    <w:rsid w:val="00A2765D"/>
    <w:rsid w:val="00A276A7"/>
    <w:rsid w:val="00A27797"/>
    <w:rsid w:val="00A277E9"/>
    <w:rsid w:val="00A27813"/>
    <w:rsid w:val="00A27849"/>
    <w:rsid w:val="00A278BF"/>
    <w:rsid w:val="00A278FD"/>
    <w:rsid w:val="00A2793D"/>
    <w:rsid w:val="00A27948"/>
    <w:rsid w:val="00A27963"/>
    <w:rsid w:val="00A2798F"/>
    <w:rsid w:val="00A279F5"/>
    <w:rsid w:val="00A279FB"/>
    <w:rsid w:val="00A27A2D"/>
    <w:rsid w:val="00A27AB3"/>
    <w:rsid w:val="00A27B01"/>
    <w:rsid w:val="00A27BBC"/>
    <w:rsid w:val="00A27DCA"/>
    <w:rsid w:val="00A27EC6"/>
    <w:rsid w:val="00A27EEE"/>
    <w:rsid w:val="00A27F1E"/>
    <w:rsid w:val="00A27F2D"/>
    <w:rsid w:val="00A27FA1"/>
    <w:rsid w:val="00A27FE4"/>
    <w:rsid w:val="00A3014E"/>
    <w:rsid w:val="00A30186"/>
    <w:rsid w:val="00A302C0"/>
    <w:rsid w:val="00A3035E"/>
    <w:rsid w:val="00A30375"/>
    <w:rsid w:val="00A3038E"/>
    <w:rsid w:val="00A303C9"/>
    <w:rsid w:val="00A303CB"/>
    <w:rsid w:val="00A303EC"/>
    <w:rsid w:val="00A303F6"/>
    <w:rsid w:val="00A3044D"/>
    <w:rsid w:val="00A30546"/>
    <w:rsid w:val="00A3068F"/>
    <w:rsid w:val="00A3071C"/>
    <w:rsid w:val="00A3077B"/>
    <w:rsid w:val="00A30934"/>
    <w:rsid w:val="00A30936"/>
    <w:rsid w:val="00A309DD"/>
    <w:rsid w:val="00A309E0"/>
    <w:rsid w:val="00A30B25"/>
    <w:rsid w:val="00A30B4E"/>
    <w:rsid w:val="00A30BC2"/>
    <w:rsid w:val="00A30C41"/>
    <w:rsid w:val="00A30E04"/>
    <w:rsid w:val="00A30E3E"/>
    <w:rsid w:val="00A30E46"/>
    <w:rsid w:val="00A3119D"/>
    <w:rsid w:val="00A311B8"/>
    <w:rsid w:val="00A3121F"/>
    <w:rsid w:val="00A31442"/>
    <w:rsid w:val="00A31571"/>
    <w:rsid w:val="00A315CC"/>
    <w:rsid w:val="00A3164D"/>
    <w:rsid w:val="00A3166A"/>
    <w:rsid w:val="00A31724"/>
    <w:rsid w:val="00A31783"/>
    <w:rsid w:val="00A3178C"/>
    <w:rsid w:val="00A317D3"/>
    <w:rsid w:val="00A317D8"/>
    <w:rsid w:val="00A317E1"/>
    <w:rsid w:val="00A317E6"/>
    <w:rsid w:val="00A317F3"/>
    <w:rsid w:val="00A31859"/>
    <w:rsid w:val="00A31874"/>
    <w:rsid w:val="00A31877"/>
    <w:rsid w:val="00A3187F"/>
    <w:rsid w:val="00A318F5"/>
    <w:rsid w:val="00A319AC"/>
    <w:rsid w:val="00A31AFE"/>
    <w:rsid w:val="00A31B08"/>
    <w:rsid w:val="00A31B58"/>
    <w:rsid w:val="00A31B88"/>
    <w:rsid w:val="00A31BB1"/>
    <w:rsid w:val="00A31C69"/>
    <w:rsid w:val="00A31CEB"/>
    <w:rsid w:val="00A31CFB"/>
    <w:rsid w:val="00A31DD7"/>
    <w:rsid w:val="00A31E0E"/>
    <w:rsid w:val="00A31F73"/>
    <w:rsid w:val="00A31FCE"/>
    <w:rsid w:val="00A320B2"/>
    <w:rsid w:val="00A321BC"/>
    <w:rsid w:val="00A32208"/>
    <w:rsid w:val="00A32267"/>
    <w:rsid w:val="00A322DB"/>
    <w:rsid w:val="00A3231C"/>
    <w:rsid w:val="00A32325"/>
    <w:rsid w:val="00A3232F"/>
    <w:rsid w:val="00A323AB"/>
    <w:rsid w:val="00A323D6"/>
    <w:rsid w:val="00A323DD"/>
    <w:rsid w:val="00A323FF"/>
    <w:rsid w:val="00A32434"/>
    <w:rsid w:val="00A32467"/>
    <w:rsid w:val="00A3251E"/>
    <w:rsid w:val="00A325E6"/>
    <w:rsid w:val="00A32636"/>
    <w:rsid w:val="00A3266E"/>
    <w:rsid w:val="00A32764"/>
    <w:rsid w:val="00A3277C"/>
    <w:rsid w:val="00A327B4"/>
    <w:rsid w:val="00A327DC"/>
    <w:rsid w:val="00A32949"/>
    <w:rsid w:val="00A32A55"/>
    <w:rsid w:val="00A32AD1"/>
    <w:rsid w:val="00A32AF2"/>
    <w:rsid w:val="00A32B96"/>
    <w:rsid w:val="00A32C32"/>
    <w:rsid w:val="00A32C53"/>
    <w:rsid w:val="00A32CA4"/>
    <w:rsid w:val="00A32D33"/>
    <w:rsid w:val="00A32DE9"/>
    <w:rsid w:val="00A32E07"/>
    <w:rsid w:val="00A32E37"/>
    <w:rsid w:val="00A32E59"/>
    <w:rsid w:val="00A32E80"/>
    <w:rsid w:val="00A32F7B"/>
    <w:rsid w:val="00A32F85"/>
    <w:rsid w:val="00A3321B"/>
    <w:rsid w:val="00A3324C"/>
    <w:rsid w:val="00A3325D"/>
    <w:rsid w:val="00A33323"/>
    <w:rsid w:val="00A33371"/>
    <w:rsid w:val="00A333E2"/>
    <w:rsid w:val="00A334E7"/>
    <w:rsid w:val="00A3350C"/>
    <w:rsid w:val="00A33511"/>
    <w:rsid w:val="00A3352C"/>
    <w:rsid w:val="00A33798"/>
    <w:rsid w:val="00A3379C"/>
    <w:rsid w:val="00A33949"/>
    <w:rsid w:val="00A339E2"/>
    <w:rsid w:val="00A33ABB"/>
    <w:rsid w:val="00A33AF7"/>
    <w:rsid w:val="00A33B07"/>
    <w:rsid w:val="00A33BAE"/>
    <w:rsid w:val="00A33C1A"/>
    <w:rsid w:val="00A33C70"/>
    <w:rsid w:val="00A33E11"/>
    <w:rsid w:val="00A33E1E"/>
    <w:rsid w:val="00A33E7E"/>
    <w:rsid w:val="00A34046"/>
    <w:rsid w:val="00A3404E"/>
    <w:rsid w:val="00A3412C"/>
    <w:rsid w:val="00A34215"/>
    <w:rsid w:val="00A34280"/>
    <w:rsid w:val="00A342F6"/>
    <w:rsid w:val="00A34313"/>
    <w:rsid w:val="00A34431"/>
    <w:rsid w:val="00A34457"/>
    <w:rsid w:val="00A344C4"/>
    <w:rsid w:val="00A346FE"/>
    <w:rsid w:val="00A34766"/>
    <w:rsid w:val="00A347D8"/>
    <w:rsid w:val="00A349B1"/>
    <w:rsid w:val="00A34A67"/>
    <w:rsid w:val="00A34AB3"/>
    <w:rsid w:val="00A34AD0"/>
    <w:rsid w:val="00A34B22"/>
    <w:rsid w:val="00A34C94"/>
    <w:rsid w:val="00A34C9B"/>
    <w:rsid w:val="00A34CBF"/>
    <w:rsid w:val="00A34E01"/>
    <w:rsid w:val="00A34E0B"/>
    <w:rsid w:val="00A34E93"/>
    <w:rsid w:val="00A34FF7"/>
    <w:rsid w:val="00A3503C"/>
    <w:rsid w:val="00A35117"/>
    <w:rsid w:val="00A351B4"/>
    <w:rsid w:val="00A351C2"/>
    <w:rsid w:val="00A351FA"/>
    <w:rsid w:val="00A35277"/>
    <w:rsid w:val="00A3530B"/>
    <w:rsid w:val="00A35373"/>
    <w:rsid w:val="00A3539B"/>
    <w:rsid w:val="00A35637"/>
    <w:rsid w:val="00A3569F"/>
    <w:rsid w:val="00A35707"/>
    <w:rsid w:val="00A35740"/>
    <w:rsid w:val="00A35776"/>
    <w:rsid w:val="00A357AB"/>
    <w:rsid w:val="00A357C5"/>
    <w:rsid w:val="00A358D1"/>
    <w:rsid w:val="00A3591B"/>
    <w:rsid w:val="00A35930"/>
    <w:rsid w:val="00A3596D"/>
    <w:rsid w:val="00A35977"/>
    <w:rsid w:val="00A35A33"/>
    <w:rsid w:val="00A35A46"/>
    <w:rsid w:val="00A35B2E"/>
    <w:rsid w:val="00A35B4A"/>
    <w:rsid w:val="00A35BAA"/>
    <w:rsid w:val="00A35D32"/>
    <w:rsid w:val="00A35D9D"/>
    <w:rsid w:val="00A35E4F"/>
    <w:rsid w:val="00A35EC6"/>
    <w:rsid w:val="00A35EF5"/>
    <w:rsid w:val="00A35F39"/>
    <w:rsid w:val="00A35F68"/>
    <w:rsid w:val="00A35FD5"/>
    <w:rsid w:val="00A36048"/>
    <w:rsid w:val="00A3604A"/>
    <w:rsid w:val="00A360BF"/>
    <w:rsid w:val="00A36124"/>
    <w:rsid w:val="00A36187"/>
    <w:rsid w:val="00A361A2"/>
    <w:rsid w:val="00A361E7"/>
    <w:rsid w:val="00A36219"/>
    <w:rsid w:val="00A3624C"/>
    <w:rsid w:val="00A3625F"/>
    <w:rsid w:val="00A36294"/>
    <w:rsid w:val="00A363CC"/>
    <w:rsid w:val="00A36451"/>
    <w:rsid w:val="00A365C5"/>
    <w:rsid w:val="00A36612"/>
    <w:rsid w:val="00A3666F"/>
    <w:rsid w:val="00A36672"/>
    <w:rsid w:val="00A367D6"/>
    <w:rsid w:val="00A367F4"/>
    <w:rsid w:val="00A368B9"/>
    <w:rsid w:val="00A368C4"/>
    <w:rsid w:val="00A368D3"/>
    <w:rsid w:val="00A3690B"/>
    <w:rsid w:val="00A36959"/>
    <w:rsid w:val="00A36D3F"/>
    <w:rsid w:val="00A36D57"/>
    <w:rsid w:val="00A36F42"/>
    <w:rsid w:val="00A36F7E"/>
    <w:rsid w:val="00A36FCD"/>
    <w:rsid w:val="00A3701B"/>
    <w:rsid w:val="00A3707C"/>
    <w:rsid w:val="00A371C6"/>
    <w:rsid w:val="00A3720A"/>
    <w:rsid w:val="00A372BD"/>
    <w:rsid w:val="00A372E4"/>
    <w:rsid w:val="00A37369"/>
    <w:rsid w:val="00A373CC"/>
    <w:rsid w:val="00A37435"/>
    <w:rsid w:val="00A374AD"/>
    <w:rsid w:val="00A37523"/>
    <w:rsid w:val="00A3757B"/>
    <w:rsid w:val="00A37598"/>
    <w:rsid w:val="00A375F4"/>
    <w:rsid w:val="00A3766D"/>
    <w:rsid w:val="00A37809"/>
    <w:rsid w:val="00A37980"/>
    <w:rsid w:val="00A37987"/>
    <w:rsid w:val="00A379A4"/>
    <w:rsid w:val="00A37B7E"/>
    <w:rsid w:val="00A37B82"/>
    <w:rsid w:val="00A37BBA"/>
    <w:rsid w:val="00A37BC8"/>
    <w:rsid w:val="00A37C16"/>
    <w:rsid w:val="00A37CD9"/>
    <w:rsid w:val="00A37DC6"/>
    <w:rsid w:val="00A37DC7"/>
    <w:rsid w:val="00A37DD7"/>
    <w:rsid w:val="00A37E78"/>
    <w:rsid w:val="00A37E9D"/>
    <w:rsid w:val="00A37F42"/>
    <w:rsid w:val="00A37FED"/>
    <w:rsid w:val="00A37FF1"/>
    <w:rsid w:val="00A40026"/>
    <w:rsid w:val="00A40045"/>
    <w:rsid w:val="00A400A5"/>
    <w:rsid w:val="00A400F2"/>
    <w:rsid w:val="00A40148"/>
    <w:rsid w:val="00A401A3"/>
    <w:rsid w:val="00A40210"/>
    <w:rsid w:val="00A40221"/>
    <w:rsid w:val="00A4026B"/>
    <w:rsid w:val="00A402FF"/>
    <w:rsid w:val="00A404CC"/>
    <w:rsid w:val="00A40524"/>
    <w:rsid w:val="00A4058A"/>
    <w:rsid w:val="00A40631"/>
    <w:rsid w:val="00A4067A"/>
    <w:rsid w:val="00A40693"/>
    <w:rsid w:val="00A406F5"/>
    <w:rsid w:val="00A40713"/>
    <w:rsid w:val="00A407F8"/>
    <w:rsid w:val="00A407FA"/>
    <w:rsid w:val="00A40823"/>
    <w:rsid w:val="00A4085E"/>
    <w:rsid w:val="00A4096B"/>
    <w:rsid w:val="00A4096C"/>
    <w:rsid w:val="00A409A8"/>
    <w:rsid w:val="00A40A81"/>
    <w:rsid w:val="00A40A88"/>
    <w:rsid w:val="00A40A8F"/>
    <w:rsid w:val="00A40ADD"/>
    <w:rsid w:val="00A40AF2"/>
    <w:rsid w:val="00A40B31"/>
    <w:rsid w:val="00A40B3B"/>
    <w:rsid w:val="00A40C39"/>
    <w:rsid w:val="00A40CC5"/>
    <w:rsid w:val="00A40CFB"/>
    <w:rsid w:val="00A40D4C"/>
    <w:rsid w:val="00A40DA5"/>
    <w:rsid w:val="00A40DAC"/>
    <w:rsid w:val="00A40E39"/>
    <w:rsid w:val="00A40E45"/>
    <w:rsid w:val="00A40E76"/>
    <w:rsid w:val="00A40F75"/>
    <w:rsid w:val="00A40FA8"/>
    <w:rsid w:val="00A41007"/>
    <w:rsid w:val="00A4100D"/>
    <w:rsid w:val="00A41084"/>
    <w:rsid w:val="00A4109D"/>
    <w:rsid w:val="00A41186"/>
    <w:rsid w:val="00A41276"/>
    <w:rsid w:val="00A412DD"/>
    <w:rsid w:val="00A412E1"/>
    <w:rsid w:val="00A414DD"/>
    <w:rsid w:val="00A4152B"/>
    <w:rsid w:val="00A41558"/>
    <w:rsid w:val="00A41572"/>
    <w:rsid w:val="00A4161A"/>
    <w:rsid w:val="00A4166A"/>
    <w:rsid w:val="00A416D7"/>
    <w:rsid w:val="00A417A2"/>
    <w:rsid w:val="00A417BE"/>
    <w:rsid w:val="00A419B9"/>
    <w:rsid w:val="00A419DD"/>
    <w:rsid w:val="00A41BC2"/>
    <w:rsid w:val="00A41D58"/>
    <w:rsid w:val="00A41DD1"/>
    <w:rsid w:val="00A41DD6"/>
    <w:rsid w:val="00A41DD7"/>
    <w:rsid w:val="00A41E15"/>
    <w:rsid w:val="00A41E56"/>
    <w:rsid w:val="00A41E7C"/>
    <w:rsid w:val="00A41ED7"/>
    <w:rsid w:val="00A41EF9"/>
    <w:rsid w:val="00A420B2"/>
    <w:rsid w:val="00A4210C"/>
    <w:rsid w:val="00A42139"/>
    <w:rsid w:val="00A421BD"/>
    <w:rsid w:val="00A421C5"/>
    <w:rsid w:val="00A42392"/>
    <w:rsid w:val="00A423CA"/>
    <w:rsid w:val="00A423D5"/>
    <w:rsid w:val="00A423F2"/>
    <w:rsid w:val="00A4247E"/>
    <w:rsid w:val="00A42496"/>
    <w:rsid w:val="00A424E8"/>
    <w:rsid w:val="00A42514"/>
    <w:rsid w:val="00A42522"/>
    <w:rsid w:val="00A4257A"/>
    <w:rsid w:val="00A42593"/>
    <w:rsid w:val="00A426AB"/>
    <w:rsid w:val="00A426BD"/>
    <w:rsid w:val="00A42791"/>
    <w:rsid w:val="00A4283B"/>
    <w:rsid w:val="00A4285A"/>
    <w:rsid w:val="00A42868"/>
    <w:rsid w:val="00A42877"/>
    <w:rsid w:val="00A42968"/>
    <w:rsid w:val="00A4298C"/>
    <w:rsid w:val="00A42A3D"/>
    <w:rsid w:val="00A42ACA"/>
    <w:rsid w:val="00A42B7B"/>
    <w:rsid w:val="00A42B8A"/>
    <w:rsid w:val="00A42E36"/>
    <w:rsid w:val="00A42EDB"/>
    <w:rsid w:val="00A42EDE"/>
    <w:rsid w:val="00A4301E"/>
    <w:rsid w:val="00A4303A"/>
    <w:rsid w:val="00A430F4"/>
    <w:rsid w:val="00A43194"/>
    <w:rsid w:val="00A431B5"/>
    <w:rsid w:val="00A4327C"/>
    <w:rsid w:val="00A432E3"/>
    <w:rsid w:val="00A43352"/>
    <w:rsid w:val="00A4336B"/>
    <w:rsid w:val="00A43433"/>
    <w:rsid w:val="00A434EC"/>
    <w:rsid w:val="00A43546"/>
    <w:rsid w:val="00A43624"/>
    <w:rsid w:val="00A437AE"/>
    <w:rsid w:val="00A437D3"/>
    <w:rsid w:val="00A43908"/>
    <w:rsid w:val="00A43923"/>
    <w:rsid w:val="00A43967"/>
    <w:rsid w:val="00A439B8"/>
    <w:rsid w:val="00A439C8"/>
    <w:rsid w:val="00A43A00"/>
    <w:rsid w:val="00A43A4C"/>
    <w:rsid w:val="00A43C30"/>
    <w:rsid w:val="00A43C64"/>
    <w:rsid w:val="00A43D48"/>
    <w:rsid w:val="00A43D74"/>
    <w:rsid w:val="00A43D7C"/>
    <w:rsid w:val="00A43E2C"/>
    <w:rsid w:val="00A43F47"/>
    <w:rsid w:val="00A43FEC"/>
    <w:rsid w:val="00A44188"/>
    <w:rsid w:val="00A44279"/>
    <w:rsid w:val="00A442D4"/>
    <w:rsid w:val="00A442DB"/>
    <w:rsid w:val="00A442EF"/>
    <w:rsid w:val="00A4431D"/>
    <w:rsid w:val="00A44448"/>
    <w:rsid w:val="00A444ED"/>
    <w:rsid w:val="00A4452F"/>
    <w:rsid w:val="00A44560"/>
    <w:rsid w:val="00A44577"/>
    <w:rsid w:val="00A44586"/>
    <w:rsid w:val="00A44588"/>
    <w:rsid w:val="00A44657"/>
    <w:rsid w:val="00A446A4"/>
    <w:rsid w:val="00A446E2"/>
    <w:rsid w:val="00A4473F"/>
    <w:rsid w:val="00A4479F"/>
    <w:rsid w:val="00A4482E"/>
    <w:rsid w:val="00A44837"/>
    <w:rsid w:val="00A44843"/>
    <w:rsid w:val="00A44890"/>
    <w:rsid w:val="00A44976"/>
    <w:rsid w:val="00A449AB"/>
    <w:rsid w:val="00A44A42"/>
    <w:rsid w:val="00A44A5B"/>
    <w:rsid w:val="00A44B6E"/>
    <w:rsid w:val="00A44B7B"/>
    <w:rsid w:val="00A44BE3"/>
    <w:rsid w:val="00A44C64"/>
    <w:rsid w:val="00A44CBC"/>
    <w:rsid w:val="00A44D4F"/>
    <w:rsid w:val="00A44D8C"/>
    <w:rsid w:val="00A44E9E"/>
    <w:rsid w:val="00A44EE8"/>
    <w:rsid w:val="00A44F30"/>
    <w:rsid w:val="00A45042"/>
    <w:rsid w:val="00A45103"/>
    <w:rsid w:val="00A45163"/>
    <w:rsid w:val="00A45164"/>
    <w:rsid w:val="00A45185"/>
    <w:rsid w:val="00A4518A"/>
    <w:rsid w:val="00A45194"/>
    <w:rsid w:val="00A45196"/>
    <w:rsid w:val="00A45253"/>
    <w:rsid w:val="00A45256"/>
    <w:rsid w:val="00A45307"/>
    <w:rsid w:val="00A4533A"/>
    <w:rsid w:val="00A4536B"/>
    <w:rsid w:val="00A4536E"/>
    <w:rsid w:val="00A45396"/>
    <w:rsid w:val="00A4540B"/>
    <w:rsid w:val="00A45475"/>
    <w:rsid w:val="00A455F1"/>
    <w:rsid w:val="00A45607"/>
    <w:rsid w:val="00A456CA"/>
    <w:rsid w:val="00A4573C"/>
    <w:rsid w:val="00A457B6"/>
    <w:rsid w:val="00A45848"/>
    <w:rsid w:val="00A45889"/>
    <w:rsid w:val="00A45966"/>
    <w:rsid w:val="00A45A13"/>
    <w:rsid w:val="00A45A65"/>
    <w:rsid w:val="00A45A67"/>
    <w:rsid w:val="00A45AD2"/>
    <w:rsid w:val="00A45B83"/>
    <w:rsid w:val="00A45BD3"/>
    <w:rsid w:val="00A46133"/>
    <w:rsid w:val="00A4621E"/>
    <w:rsid w:val="00A46349"/>
    <w:rsid w:val="00A4634A"/>
    <w:rsid w:val="00A4639A"/>
    <w:rsid w:val="00A4651C"/>
    <w:rsid w:val="00A46537"/>
    <w:rsid w:val="00A465B5"/>
    <w:rsid w:val="00A46641"/>
    <w:rsid w:val="00A4665E"/>
    <w:rsid w:val="00A466EA"/>
    <w:rsid w:val="00A466FC"/>
    <w:rsid w:val="00A468C6"/>
    <w:rsid w:val="00A468F9"/>
    <w:rsid w:val="00A468FB"/>
    <w:rsid w:val="00A46980"/>
    <w:rsid w:val="00A46982"/>
    <w:rsid w:val="00A469AC"/>
    <w:rsid w:val="00A469FA"/>
    <w:rsid w:val="00A46ADA"/>
    <w:rsid w:val="00A46B50"/>
    <w:rsid w:val="00A46C23"/>
    <w:rsid w:val="00A46C28"/>
    <w:rsid w:val="00A46C54"/>
    <w:rsid w:val="00A46DF6"/>
    <w:rsid w:val="00A46E95"/>
    <w:rsid w:val="00A46EC1"/>
    <w:rsid w:val="00A46EDC"/>
    <w:rsid w:val="00A470BB"/>
    <w:rsid w:val="00A47136"/>
    <w:rsid w:val="00A47168"/>
    <w:rsid w:val="00A471C5"/>
    <w:rsid w:val="00A4720D"/>
    <w:rsid w:val="00A473A9"/>
    <w:rsid w:val="00A47453"/>
    <w:rsid w:val="00A47460"/>
    <w:rsid w:val="00A4751F"/>
    <w:rsid w:val="00A47532"/>
    <w:rsid w:val="00A475FB"/>
    <w:rsid w:val="00A4762F"/>
    <w:rsid w:val="00A4768F"/>
    <w:rsid w:val="00A476CF"/>
    <w:rsid w:val="00A478EE"/>
    <w:rsid w:val="00A47A1A"/>
    <w:rsid w:val="00A47B5E"/>
    <w:rsid w:val="00A47C50"/>
    <w:rsid w:val="00A47C54"/>
    <w:rsid w:val="00A47C6F"/>
    <w:rsid w:val="00A47CC2"/>
    <w:rsid w:val="00A47D88"/>
    <w:rsid w:val="00A47DD6"/>
    <w:rsid w:val="00A47F13"/>
    <w:rsid w:val="00A47FEE"/>
    <w:rsid w:val="00A501DA"/>
    <w:rsid w:val="00A50211"/>
    <w:rsid w:val="00A50293"/>
    <w:rsid w:val="00A502A1"/>
    <w:rsid w:val="00A502E0"/>
    <w:rsid w:val="00A502F8"/>
    <w:rsid w:val="00A50391"/>
    <w:rsid w:val="00A503A9"/>
    <w:rsid w:val="00A503DF"/>
    <w:rsid w:val="00A5052D"/>
    <w:rsid w:val="00A505B3"/>
    <w:rsid w:val="00A5065A"/>
    <w:rsid w:val="00A50669"/>
    <w:rsid w:val="00A5068C"/>
    <w:rsid w:val="00A506AB"/>
    <w:rsid w:val="00A506F8"/>
    <w:rsid w:val="00A50707"/>
    <w:rsid w:val="00A5071D"/>
    <w:rsid w:val="00A50742"/>
    <w:rsid w:val="00A50773"/>
    <w:rsid w:val="00A50838"/>
    <w:rsid w:val="00A50864"/>
    <w:rsid w:val="00A50929"/>
    <w:rsid w:val="00A50A2E"/>
    <w:rsid w:val="00A50A39"/>
    <w:rsid w:val="00A50A45"/>
    <w:rsid w:val="00A50AF5"/>
    <w:rsid w:val="00A50B29"/>
    <w:rsid w:val="00A50B90"/>
    <w:rsid w:val="00A50BAA"/>
    <w:rsid w:val="00A50BAD"/>
    <w:rsid w:val="00A50BB2"/>
    <w:rsid w:val="00A50BEC"/>
    <w:rsid w:val="00A50CDF"/>
    <w:rsid w:val="00A50D17"/>
    <w:rsid w:val="00A50DF3"/>
    <w:rsid w:val="00A50DFF"/>
    <w:rsid w:val="00A50F79"/>
    <w:rsid w:val="00A50FAF"/>
    <w:rsid w:val="00A51183"/>
    <w:rsid w:val="00A5121F"/>
    <w:rsid w:val="00A51278"/>
    <w:rsid w:val="00A512AC"/>
    <w:rsid w:val="00A513CA"/>
    <w:rsid w:val="00A513F0"/>
    <w:rsid w:val="00A51600"/>
    <w:rsid w:val="00A5168D"/>
    <w:rsid w:val="00A517F0"/>
    <w:rsid w:val="00A51825"/>
    <w:rsid w:val="00A5182B"/>
    <w:rsid w:val="00A518A6"/>
    <w:rsid w:val="00A518B8"/>
    <w:rsid w:val="00A51913"/>
    <w:rsid w:val="00A5191A"/>
    <w:rsid w:val="00A5191B"/>
    <w:rsid w:val="00A51935"/>
    <w:rsid w:val="00A51A19"/>
    <w:rsid w:val="00A51BEE"/>
    <w:rsid w:val="00A51CAB"/>
    <w:rsid w:val="00A51D26"/>
    <w:rsid w:val="00A51E38"/>
    <w:rsid w:val="00A51E47"/>
    <w:rsid w:val="00A51E8D"/>
    <w:rsid w:val="00A51E9C"/>
    <w:rsid w:val="00A51EC5"/>
    <w:rsid w:val="00A52048"/>
    <w:rsid w:val="00A520C1"/>
    <w:rsid w:val="00A520FC"/>
    <w:rsid w:val="00A52144"/>
    <w:rsid w:val="00A5217A"/>
    <w:rsid w:val="00A52196"/>
    <w:rsid w:val="00A522E0"/>
    <w:rsid w:val="00A5231B"/>
    <w:rsid w:val="00A5239D"/>
    <w:rsid w:val="00A523CA"/>
    <w:rsid w:val="00A523DC"/>
    <w:rsid w:val="00A52460"/>
    <w:rsid w:val="00A5249E"/>
    <w:rsid w:val="00A524CC"/>
    <w:rsid w:val="00A5254B"/>
    <w:rsid w:val="00A52620"/>
    <w:rsid w:val="00A52640"/>
    <w:rsid w:val="00A52673"/>
    <w:rsid w:val="00A52686"/>
    <w:rsid w:val="00A5269B"/>
    <w:rsid w:val="00A526C1"/>
    <w:rsid w:val="00A5286A"/>
    <w:rsid w:val="00A5286E"/>
    <w:rsid w:val="00A528CF"/>
    <w:rsid w:val="00A52955"/>
    <w:rsid w:val="00A529B5"/>
    <w:rsid w:val="00A529B6"/>
    <w:rsid w:val="00A529C0"/>
    <w:rsid w:val="00A52A6D"/>
    <w:rsid w:val="00A52A77"/>
    <w:rsid w:val="00A52A79"/>
    <w:rsid w:val="00A52A9C"/>
    <w:rsid w:val="00A52AAA"/>
    <w:rsid w:val="00A52B81"/>
    <w:rsid w:val="00A52BC1"/>
    <w:rsid w:val="00A52CEB"/>
    <w:rsid w:val="00A52E12"/>
    <w:rsid w:val="00A52EF2"/>
    <w:rsid w:val="00A53062"/>
    <w:rsid w:val="00A530A7"/>
    <w:rsid w:val="00A5315B"/>
    <w:rsid w:val="00A53191"/>
    <w:rsid w:val="00A53260"/>
    <w:rsid w:val="00A5340B"/>
    <w:rsid w:val="00A534C2"/>
    <w:rsid w:val="00A534D3"/>
    <w:rsid w:val="00A5352E"/>
    <w:rsid w:val="00A5355E"/>
    <w:rsid w:val="00A53595"/>
    <w:rsid w:val="00A5360C"/>
    <w:rsid w:val="00A536B7"/>
    <w:rsid w:val="00A53976"/>
    <w:rsid w:val="00A5399A"/>
    <w:rsid w:val="00A53A1F"/>
    <w:rsid w:val="00A53B90"/>
    <w:rsid w:val="00A53BCF"/>
    <w:rsid w:val="00A53C9F"/>
    <w:rsid w:val="00A53D98"/>
    <w:rsid w:val="00A53F14"/>
    <w:rsid w:val="00A53F49"/>
    <w:rsid w:val="00A53F92"/>
    <w:rsid w:val="00A53FA2"/>
    <w:rsid w:val="00A53FE9"/>
    <w:rsid w:val="00A54021"/>
    <w:rsid w:val="00A540A3"/>
    <w:rsid w:val="00A540D0"/>
    <w:rsid w:val="00A540F7"/>
    <w:rsid w:val="00A540FC"/>
    <w:rsid w:val="00A54113"/>
    <w:rsid w:val="00A54150"/>
    <w:rsid w:val="00A54164"/>
    <w:rsid w:val="00A54183"/>
    <w:rsid w:val="00A541B4"/>
    <w:rsid w:val="00A5420D"/>
    <w:rsid w:val="00A54220"/>
    <w:rsid w:val="00A5425D"/>
    <w:rsid w:val="00A54268"/>
    <w:rsid w:val="00A5427F"/>
    <w:rsid w:val="00A542A6"/>
    <w:rsid w:val="00A542F4"/>
    <w:rsid w:val="00A5433D"/>
    <w:rsid w:val="00A5434D"/>
    <w:rsid w:val="00A543D7"/>
    <w:rsid w:val="00A54414"/>
    <w:rsid w:val="00A54548"/>
    <w:rsid w:val="00A545DB"/>
    <w:rsid w:val="00A546B7"/>
    <w:rsid w:val="00A546CE"/>
    <w:rsid w:val="00A5473E"/>
    <w:rsid w:val="00A547B7"/>
    <w:rsid w:val="00A547F5"/>
    <w:rsid w:val="00A54897"/>
    <w:rsid w:val="00A548CA"/>
    <w:rsid w:val="00A54985"/>
    <w:rsid w:val="00A54A09"/>
    <w:rsid w:val="00A54A41"/>
    <w:rsid w:val="00A54A43"/>
    <w:rsid w:val="00A54A92"/>
    <w:rsid w:val="00A54ADD"/>
    <w:rsid w:val="00A54B5A"/>
    <w:rsid w:val="00A54C08"/>
    <w:rsid w:val="00A54C85"/>
    <w:rsid w:val="00A54C86"/>
    <w:rsid w:val="00A54C8F"/>
    <w:rsid w:val="00A54C9A"/>
    <w:rsid w:val="00A54D5B"/>
    <w:rsid w:val="00A54D5E"/>
    <w:rsid w:val="00A54DF8"/>
    <w:rsid w:val="00A54E7F"/>
    <w:rsid w:val="00A54F31"/>
    <w:rsid w:val="00A54F4F"/>
    <w:rsid w:val="00A54F8A"/>
    <w:rsid w:val="00A550C2"/>
    <w:rsid w:val="00A5522F"/>
    <w:rsid w:val="00A55253"/>
    <w:rsid w:val="00A55255"/>
    <w:rsid w:val="00A5536D"/>
    <w:rsid w:val="00A55383"/>
    <w:rsid w:val="00A55410"/>
    <w:rsid w:val="00A55486"/>
    <w:rsid w:val="00A554CC"/>
    <w:rsid w:val="00A554DD"/>
    <w:rsid w:val="00A554F5"/>
    <w:rsid w:val="00A55500"/>
    <w:rsid w:val="00A5559A"/>
    <w:rsid w:val="00A555E7"/>
    <w:rsid w:val="00A55641"/>
    <w:rsid w:val="00A55658"/>
    <w:rsid w:val="00A55659"/>
    <w:rsid w:val="00A556C8"/>
    <w:rsid w:val="00A55777"/>
    <w:rsid w:val="00A55828"/>
    <w:rsid w:val="00A55859"/>
    <w:rsid w:val="00A5585E"/>
    <w:rsid w:val="00A55995"/>
    <w:rsid w:val="00A55A50"/>
    <w:rsid w:val="00A55A9A"/>
    <w:rsid w:val="00A55AD4"/>
    <w:rsid w:val="00A55B4F"/>
    <w:rsid w:val="00A55C55"/>
    <w:rsid w:val="00A55D48"/>
    <w:rsid w:val="00A55D6A"/>
    <w:rsid w:val="00A55D86"/>
    <w:rsid w:val="00A55D88"/>
    <w:rsid w:val="00A55DDA"/>
    <w:rsid w:val="00A55E37"/>
    <w:rsid w:val="00A55F80"/>
    <w:rsid w:val="00A55FD9"/>
    <w:rsid w:val="00A56089"/>
    <w:rsid w:val="00A56145"/>
    <w:rsid w:val="00A56205"/>
    <w:rsid w:val="00A56239"/>
    <w:rsid w:val="00A56251"/>
    <w:rsid w:val="00A5626C"/>
    <w:rsid w:val="00A562AE"/>
    <w:rsid w:val="00A5630C"/>
    <w:rsid w:val="00A56545"/>
    <w:rsid w:val="00A565BE"/>
    <w:rsid w:val="00A56617"/>
    <w:rsid w:val="00A566EC"/>
    <w:rsid w:val="00A566F8"/>
    <w:rsid w:val="00A567A4"/>
    <w:rsid w:val="00A567F8"/>
    <w:rsid w:val="00A56845"/>
    <w:rsid w:val="00A56894"/>
    <w:rsid w:val="00A5689B"/>
    <w:rsid w:val="00A5691C"/>
    <w:rsid w:val="00A569F3"/>
    <w:rsid w:val="00A56A14"/>
    <w:rsid w:val="00A56A78"/>
    <w:rsid w:val="00A56AEE"/>
    <w:rsid w:val="00A56BB9"/>
    <w:rsid w:val="00A56BE4"/>
    <w:rsid w:val="00A56C9F"/>
    <w:rsid w:val="00A56D51"/>
    <w:rsid w:val="00A56D71"/>
    <w:rsid w:val="00A56D80"/>
    <w:rsid w:val="00A570AE"/>
    <w:rsid w:val="00A570FA"/>
    <w:rsid w:val="00A5711F"/>
    <w:rsid w:val="00A5719C"/>
    <w:rsid w:val="00A571A1"/>
    <w:rsid w:val="00A571B7"/>
    <w:rsid w:val="00A571D8"/>
    <w:rsid w:val="00A57252"/>
    <w:rsid w:val="00A572C6"/>
    <w:rsid w:val="00A572E8"/>
    <w:rsid w:val="00A57387"/>
    <w:rsid w:val="00A573A3"/>
    <w:rsid w:val="00A57407"/>
    <w:rsid w:val="00A57434"/>
    <w:rsid w:val="00A5746C"/>
    <w:rsid w:val="00A574B8"/>
    <w:rsid w:val="00A57603"/>
    <w:rsid w:val="00A5774E"/>
    <w:rsid w:val="00A57789"/>
    <w:rsid w:val="00A5786D"/>
    <w:rsid w:val="00A57A08"/>
    <w:rsid w:val="00A57A0D"/>
    <w:rsid w:val="00A57C14"/>
    <w:rsid w:val="00A57CA7"/>
    <w:rsid w:val="00A57CC7"/>
    <w:rsid w:val="00A57EAD"/>
    <w:rsid w:val="00A57EE1"/>
    <w:rsid w:val="00A57EE5"/>
    <w:rsid w:val="00A57F0E"/>
    <w:rsid w:val="00A57F10"/>
    <w:rsid w:val="00A60074"/>
    <w:rsid w:val="00A60106"/>
    <w:rsid w:val="00A60166"/>
    <w:rsid w:val="00A6029E"/>
    <w:rsid w:val="00A602DD"/>
    <w:rsid w:val="00A602E3"/>
    <w:rsid w:val="00A60306"/>
    <w:rsid w:val="00A60348"/>
    <w:rsid w:val="00A603F6"/>
    <w:rsid w:val="00A60454"/>
    <w:rsid w:val="00A6056D"/>
    <w:rsid w:val="00A605A9"/>
    <w:rsid w:val="00A60611"/>
    <w:rsid w:val="00A60624"/>
    <w:rsid w:val="00A60704"/>
    <w:rsid w:val="00A60763"/>
    <w:rsid w:val="00A607C1"/>
    <w:rsid w:val="00A607ED"/>
    <w:rsid w:val="00A60903"/>
    <w:rsid w:val="00A60935"/>
    <w:rsid w:val="00A60AE9"/>
    <w:rsid w:val="00A60C9A"/>
    <w:rsid w:val="00A60D02"/>
    <w:rsid w:val="00A60D4D"/>
    <w:rsid w:val="00A60D88"/>
    <w:rsid w:val="00A60DA3"/>
    <w:rsid w:val="00A60DAF"/>
    <w:rsid w:val="00A60E06"/>
    <w:rsid w:val="00A60EFC"/>
    <w:rsid w:val="00A60FBB"/>
    <w:rsid w:val="00A60FE0"/>
    <w:rsid w:val="00A610FA"/>
    <w:rsid w:val="00A61153"/>
    <w:rsid w:val="00A613F8"/>
    <w:rsid w:val="00A614CD"/>
    <w:rsid w:val="00A61513"/>
    <w:rsid w:val="00A61518"/>
    <w:rsid w:val="00A6154D"/>
    <w:rsid w:val="00A61621"/>
    <w:rsid w:val="00A61648"/>
    <w:rsid w:val="00A61859"/>
    <w:rsid w:val="00A619EB"/>
    <w:rsid w:val="00A61A1B"/>
    <w:rsid w:val="00A61A97"/>
    <w:rsid w:val="00A61AB9"/>
    <w:rsid w:val="00A61BA4"/>
    <w:rsid w:val="00A61BDB"/>
    <w:rsid w:val="00A61CD2"/>
    <w:rsid w:val="00A61D0F"/>
    <w:rsid w:val="00A61D33"/>
    <w:rsid w:val="00A61D44"/>
    <w:rsid w:val="00A61EA4"/>
    <w:rsid w:val="00A61EDA"/>
    <w:rsid w:val="00A61EFD"/>
    <w:rsid w:val="00A61F18"/>
    <w:rsid w:val="00A61F54"/>
    <w:rsid w:val="00A61F7B"/>
    <w:rsid w:val="00A6209D"/>
    <w:rsid w:val="00A620A1"/>
    <w:rsid w:val="00A621A6"/>
    <w:rsid w:val="00A622D3"/>
    <w:rsid w:val="00A62302"/>
    <w:rsid w:val="00A623FB"/>
    <w:rsid w:val="00A625CF"/>
    <w:rsid w:val="00A62639"/>
    <w:rsid w:val="00A62683"/>
    <w:rsid w:val="00A62906"/>
    <w:rsid w:val="00A6292F"/>
    <w:rsid w:val="00A62955"/>
    <w:rsid w:val="00A629BF"/>
    <w:rsid w:val="00A62A77"/>
    <w:rsid w:val="00A62AB7"/>
    <w:rsid w:val="00A62AFB"/>
    <w:rsid w:val="00A62B27"/>
    <w:rsid w:val="00A62BA4"/>
    <w:rsid w:val="00A62BBD"/>
    <w:rsid w:val="00A62BFA"/>
    <w:rsid w:val="00A62C20"/>
    <w:rsid w:val="00A62D2F"/>
    <w:rsid w:val="00A62D34"/>
    <w:rsid w:val="00A62D68"/>
    <w:rsid w:val="00A62EDD"/>
    <w:rsid w:val="00A62F0E"/>
    <w:rsid w:val="00A63007"/>
    <w:rsid w:val="00A63015"/>
    <w:rsid w:val="00A63047"/>
    <w:rsid w:val="00A63057"/>
    <w:rsid w:val="00A63271"/>
    <w:rsid w:val="00A63330"/>
    <w:rsid w:val="00A63345"/>
    <w:rsid w:val="00A63386"/>
    <w:rsid w:val="00A6339C"/>
    <w:rsid w:val="00A633D6"/>
    <w:rsid w:val="00A633F8"/>
    <w:rsid w:val="00A634EA"/>
    <w:rsid w:val="00A6351E"/>
    <w:rsid w:val="00A6352D"/>
    <w:rsid w:val="00A63548"/>
    <w:rsid w:val="00A6355B"/>
    <w:rsid w:val="00A63655"/>
    <w:rsid w:val="00A6365E"/>
    <w:rsid w:val="00A63695"/>
    <w:rsid w:val="00A636EF"/>
    <w:rsid w:val="00A6370A"/>
    <w:rsid w:val="00A63737"/>
    <w:rsid w:val="00A6387D"/>
    <w:rsid w:val="00A638DB"/>
    <w:rsid w:val="00A6390F"/>
    <w:rsid w:val="00A6395E"/>
    <w:rsid w:val="00A63ACB"/>
    <w:rsid w:val="00A63ADA"/>
    <w:rsid w:val="00A63BB8"/>
    <w:rsid w:val="00A63BC6"/>
    <w:rsid w:val="00A63CA0"/>
    <w:rsid w:val="00A63CCA"/>
    <w:rsid w:val="00A63D08"/>
    <w:rsid w:val="00A63EC2"/>
    <w:rsid w:val="00A63ECF"/>
    <w:rsid w:val="00A63F37"/>
    <w:rsid w:val="00A63F7D"/>
    <w:rsid w:val="00A63F88"/>
    <w:rsid w:val="00A63F96"/>
    <w:rsid w:val="00A63FAD"/>
    <w:rsid w:val="00A640DE"/>
    <w:rsid w:val="00A640FD"/>
    <w:rsid w:val="00A64268"/>
    <w:rsid w:val="00A64303"/>
    <w:rsid w:val="00A64399"/>
    <w:rsid w:val="00A643B4"/>
    <w:rsid w:val="00A643C2"/>
    <w:rsid w:val="00A64406"/>
    <w:rsid w:val="00A64495"/>
    <w:rsid w:val="00A6451D"/>
    <w:rsid w:val="00A6460E"/>
    <w:rsid w:val="00A646A8"/>
    <w:rsid w:val="00A646B8"/>
    <w:rsid w:val="00A646DE"/>
    <w:rsid w:val="00A64727"/>
    <w:rsid w:val="00A64754"/>
    <w:rsid w:val="00A64833"/>
    <w:rsid w:val="00A6484D"/>
    <w:rsid w:val="00A648A2"/>
    <w:rsid w:val="00A648CC"/>
    <w:rsid w:val="00A6494C"/>
    <w:rsid w:val="00A64A57"/>
    <w:rsid w:val="00A64B10"/>
    <w:rsid w:val="00A64B62"/>
    <w:rsid w:val="00A64B7B"/>
    <w:rsid w:val="00A64B8D"/>
    <w:rsid w:val="00A64C30"/>
    <w:rsid w:val="00A64CF0"/>
    <w:rsid w:val="00A64CF6"/>
    <w:rsid w:val="00A64CFE"/>
    <w:rsid w:val="00A64DF8"/>
    <w:rsid w:val="00A64E2A"/>
    <w:rsid w:val="00A64F4D"/>
    <w:rsid w:val="00A6502C"/>
    <w:rsid w:val="00A650D7"/>
    <w:rsid w:val="00A650F4"/>
    <w:rsid w:val="00A6510C"/>
    <w:rsid w:val="00A65192"/>
    <w:rsid w:val="00A651C3"/>
    <w:rsid w:val="00A651E7"/>
    <w:rsid w:val="00A6520A"/>
    <w:rsid w:val="00A653A7"/>
    <w:rsid w:val="00A65486"/>
    <w:rsid w:val="00A654C8"/>
    <w:rsid w:val="00A65502"/>
    <w:rsid w:val="00A65526"/>
    <w:rsid w:val="00A65530"/>
    <w:rsid w:val="00A65842"/>
    <w:rsid w:val="00A65B50"/>
    <w:rsid w:val="00A65B7D"/>
    <w:rsid w:val="00A65BBA"/>
    <w:rsid w:val="00A65BE8"/>
    <w:rsid w:val="00A65D38"/>
    <w:rsid w:val="00A65DBB"/>
    <w:rsid w:val="00A65EDD"/>
    <w:rsid w:val="00A65F39"/>
    <w:rsid w:val="00A65F6A"/>
    <w:rsid w:val="00A65F7C"/>
    <w:rsid w:val="00A65FD6"/>
    <w:rsid w:val="00A6608B"/>
    <w:rsid w:val="00A661B8"/>
    <w:rsid w:val="00A661D2"/>
    <w:rsid w:val="00A6628B"/>
    <w:rsid w:val="00A66303"/>
    <w:rsid w:val="00A6636F"/>
    <w:rsid w:val="00A66383"/>
    <w:rsid w:val="00A66406"/>
    <w:rsid w:val="00A664FB"/>
    <w:rsid w:val="00A66549"/>
    <w:rsid w:val="00A66588"/>
    <w:rsid w:val="00A66592"/>
    <w:rsid w:val="00A66692"/>
    <w:rsid w:val="00A666B7"/>
    <w:rsid w:val="00A667D1"/>
    <w:rsid w:val="00A667FB"/>
    <w:rsid w:val="00A667FD"/>
    <w:rsid w:val="00A66808"/>
    <w:rsid w:val="00A66886"/>
    <w:rsid w:val="00A66892"/>
    <w:rsid w:val="00A669AC"/>
    <w:rsid w:val="00A66A28"/>
    <w:rsid w:val="00A66A4B"/>
    <w:rsid w:val="00A66A94"/>
    <w:rsid w:val="00A66CBE"/>
    <w:rsid w:val="00A66D1F"/>
    <w:rsid w:val="00A66DD2"/>
    <w:rsid w:val="00A66F61"/>
    <w:rsid w:val="00A66FF5"/>
    <w:rsid w:val="00A67071"/>
    <w:rsid w:val="00A670C8"/>
    <w:rsid w:val="00A6716F"/>
    <w:rsid w:val="00A671CC"/>
    <w:rsid w:val="00A6721E"/>
    <w:rsid w:val="00A6724A"/>
    <w:rsid w:val="00A67383"/>
    <w:rsid w:val="00A673FE"/>
    <w:rsid w:val="00A67407"/>
    <w:rsid w:val="00A67440"/>
    <w:rsid w:val="00A67458"/>
    <w:rsid w:val="00A674BB"/>
    <w:rsid w:val="00A6750A"/>
    <w:rsid w:val="00A6760A"/>
    <w:rsid w:val="00A6764C"/>
    <w:rsid w:val="00A67693"/>
    <w:rsid w:val="00A676AB"/>
    <w:rsid w:val="00A676B1"/>
    <w:rsid w:val="00A676D2"/>
    <w:rsid w:val="00A6775D"/>
    <w:rsid w:val="00A67870"/>
    <w:rsid w:val="00A6787C"/>
    <w:rsid w:val="00A67921"/>
    <w:rsid w:val="00A67937"/>
    <w:rsid w:val="00A6797F"/>
    <w:rsid w:val="00A67A38"/>
    <w:rsid w:val="00A67AA9"/>
    <w:rsid w:val="00A67ADF"/>
    <w:rsid w:val="00A67B28"/>
    <w:rsid w:val="00A67C7B"/>
    <w:rsid w:val="00A67CA5"/>
    <w:rsid w:val="00A67D95"/>
    <w:rsid w:val="00A67D9D"/>
    <w:rsid w:val="00A67DD3"/>
    <w:rsid w:val="00A67FCB"/>
    <w:rsid w:val="00A701EE"/>
    <w:rsid w:val="00A70389"/>
    <w:rsid w:val="00A7039A"/>
    <w:rsid w:val="00A7041C"/>
    <w:rsid w:val="00A704E1"/>
    <w:rsid w:val="00A705BE"/>
    <w:rsid w:val="00A70747"/>
    <w:rsid w:val="00A707B7"/>
    <w:rsid w:val="00A70977"/>
    <w:rsid w:val="00A70C28"/>
    <w:rsid w:val="00A70C81"/>
    <w:rsid w:val="00A70CBA"/>
    <w:rsid w:val="00A70D02"/>
    <w:rsid w:val="00A70D83"/>
    <w:rsid w:val="00A70DF7"/>
    <w:rsid w:val="00A70E5B"/>
    <w:rsid w:val="00A70E75"/>
    <w:rsid w:val="00A70FF9"/>
    <w:rsid w:val="00A7106C"/>
    <w:rsid w:val="00A71119"/>
    <w:rsid w:val="00A71223"/>
    <w:rsid w:val="00A712B7"/>
    <w:rsid w:val="00A712E0"/>
    <w:rsid w:val="00A7133D"/>
    <w:rsid w:val="00A7137A"/>
    <w:rsid w:val="00A713BC"/>
    <w:rsid w:val="00A713F4"/>
    <w:rsid w:val="00A7148E"/>
    <w:rsid w:val="00A71496"/>
    <w:rsid w:val="00A714BD"/>
    <w:rsid w:val="00A7153B"/>
    <w:rsid w:val="00A715A4"/>
    <w:rsid w:val="00A715DF"/>
    <w:rsid w:val="00A71658"/>
    <w:rsid w:val="00A716A4"/>
    <w:rsid w:val="00A716BE"/>
    <w:rsid w:val="00A7175E"/>
    <w:rsid w:val="00A718EF"/>
    <w:rsid w:val="00A71937"/>
    <w:rsid w:val="00A719D9"/>
    <w:rsid w:val="00A719E9"/>
    <w:rsid w:val="00A71A07"/>
    <w:rsid w:val="00A71A2E"/>
    <w:rsid w:val="00A71ACC"/>
    <w:rsid w:val="00A71AF0"/>
    <w:rsid w:val="00A71C0D"/>
    <w:rsid w:val="00A71D4E"/>
    <w:rsid w:val="00A71DA8"/>
    <w:rsid w:val="00A71DC4"/>
    <w:rsid w:val="00A71E11"/>
    <w:rsid w:val="00A71E53"/>
    <w:rsid w:val="00A71E72"/>
    <w:rsid w:val="00A71F17"/>
    <w:rsid w:val="00A71F5D"/>
    <w:rsid w:val="00A71F9F"/>
    <w:rsid w:val="00A720C5"/>
    <w:rsid w:val="00A720F9"/>
    <w:rsid w:val="00A72180"/>
    <w:rsid w:val="00A72181"/>
    <w:rsid w:val="00A721F4"/>
    <w:rsid w:val="00A722D3"/>
    <w:rsid w:val="00A722F5"/>
    <w:rsid w:val="00A7252C"/>
    <w:rsid w:val="00A725CF"/>
    <w:rsid w:val="00A726AC"/>
    <w:rsid w:val="00A727BB"/>
    <w:rsid w:val="00A72979"/>
    <w:rsid w:val="00A729C0"/>
    <w:rsid w:val="00A729D9"/>
    <w:rsid w:val="00A72AC8"/>
    <w:rsid w:val="00A72AFE"/>
    <w:rsid w:val="00A72BC0"/>
    <w:rsid w:val="00A72C0C"/>
    <w:rsid w:val="00A72CA8"/>
    <w:rsid w:val="00A72D14"/>
    <w:rsid w:val="00A72D71"/>
    <w:rsid w:val="00A72D9E"/>
    <w:rsid w:val="00A72DD9"/>
    <w:rsid w:val="00A72DED"/>
    <w:rsid w:val="00A72E43"/>
    <w:rsid w:val="00A72E4C"/>
    <w:rsid w:val="00A72E92"/>
    <w:rsid w:val="00A72EF6"/>
    <w:rsid w:val="00A72F21"/>
    <w:rsid w:val="00A72F8A"/>
    <w:rsid w:val="00A73063"/>
    <w:rsid w:val="00A730CB"/>
    <w:rsid w:val="00A73127"/>
    <w:rsid w:val="00A7317B"/>
    <w:rsid w:val="00A731F0"/>
    <w:rsid w:val="00A7324B"/>
    <w:rsid w:val="00A73254"/>
    <w:rsid w:val="00A7328F"/>
    <w:rsid w:val="00A733AE"/>
    <w:rsid w:val="00A73516"/>
    <w:rsid w:val="00A735D0"/>
    <w:rsid w:val="00A735F0"/>
    <w:rsid w:val="00A7370C"/>
    <w:rsid w:val="00A73793"/>
    <w:rsid w:val="00A73877"/>
    <w:rsid w:val="00A7392D"/>
    <w:rsid w:val="00A73961"/>
    <w:rsid w:val="00A739A1"/>
    <w:rsid w:val="00A73A06"/>
    <w:rsid w:val="00A73A8D"/>
    <w:rsid w:val="00A73AEC"/>
    <w:rsid w:val="00A73B65"/>
    <w:rsid w:val="00A73C63"/>
    <w:rsid w:val="00A73C9E"/>
    <w:rsid w:val="00A73CA9"/>
    <w:rsid w:val="00A73CE3"/>
    <w:rsid w:val="00A73DBB"/>
    <w:rsid w:val="00A73DCC"/>
    <w:rsid w:val="00A73DFE"/>
    <w:rsid w:val="00A73E1F"/>
    <w:rsid w:val="00A73E3A"/>
    <w:rsid w:val="00A73EA0"/>
    <w:rsid w:val="00A73EB9"/>
    <w:rsid w:val="00A73EBD"/>
    <w:rsid w:val="00A73F27"/>
    <w:rsid w:val="00A7408B"/>
    <w:rsid w:val="00A740B7"/>
    <w:rsid w:val="00A740BD"/>
    <w:rsid w:val="00A740F3"/>
    <w:rsid w:val="00A741D3"/>
    <w:rsid w:val="00A741F8"/>
    <w:rsid w:val="00A7433E"/>
    <w:rsid w:val="00A74372"/>
    <w:rsid w:val="00A743C4"/>
    <w:rsid w:val="00A744AE"/>
    <w:rsid w:val="00A7453F"/>
    <w:rsid w:val="00A74616"/>
    <w:rsid w:val="00A74678"/>
    <w:rsid w:val="00A746B1"/>
    <w:rsid w:val="00A74754"/>
    <w:rsid w:val="00A749E3"/>
    <w:rsid w:val="00A749E7"/>
    <w:rsid w:val="00A74A5E"/>
    <w:rsid w:val="00A74A6F"/>
    <w:rsid w:val="00A74A77"/>
    <w:rsid w:val="00A74AE1"/>
    <w:rsid w:val="00A74BDF"/>
    <w:rsid w:val="00A74CCA"/>
    <w:rsid w:val="00A74DF8"/>
    <w:rsid w:val="00A74E16"/>
    <w:rsid w:val="00A74E2C"/>
    <w:rsid w:val="00A74E3B"/>
    <w:rsid w:val="00A74F9F"/>
    <w:rsid w:val="00A75064"/>
    <w:rsid w:val="00A7507B"/>
    <w:rsid w:val="00A7512D"/>
    <w:rsid w:val="00A7521F"/>
    <w:rsid w:val="00A752C6"/>
    <w:rsid w:val="00A752C9"/>
    <w:rsid w:val="00A752DE"/>
    <w:rsid w:val="00A75461"/>
    <w:rsid w:val="00A7548A"/>
    <w:rsid w:val="00A75547"/>
    <w:rsid w:val="00A756C9"/>
    <w:rsid w:val="00A756E1"/>
    <w:rsid w:val="00A756FD"/>
    <w:rsid w:val="00A7571E"/>
    <w:rsid w:val="00A7576B"/>
    <w:rsid w:val="00A75840"/>
    <w:rsid w:val="00A75886"/>
    <w:rsid w:val="00A75901"/>
    <w:rsid w:val="00A7597B"/>
    <w:rsid w:val="00A75A50"/>
    <w:rsid w:val="00A75C07"/>
    <w:rsid w:val="00A75C29"/>
    <w:rsid w:val="00A75EA9"/>
    <w:rsid w:val="00A75F8F"/>
    <w:rsid w:val="00A75FA4"/>
    <w:rsid w:val="00A75FE1"/>
    <w:rsid w:val="00A7602E"/>
    <w:rsid w:val="00A76073"/>
    <w:rsid w:val="00A760E8"/>
    <w:rsid w:val="00A76132"/>
    <w:rsid w:val="00A761AB"/>
    <w:rsid w:val="00A761FF"/>
    <w:rsid w:val="00A76282"/>
    <w:rsid w:val="00A763CF"/>
    <w:rsid w:val="00A763E9"/>
    <w:rsid w:val="00A76410"/>
    <w:rsid w:val="00A7642D"/>
    <w:rsid w:val="00A7655F"/>
    <w:rsid w:val="00A765BA"/>
    <w:rsid w:val="00A76697"/>
    <w:rsid w:val="00A76710"/>
    <w:rsid w:val="00A76720"/>
    <w:rsid w:val="00A76A80"/>
    <w:rsid w:val="00A76A8C"/>
    <w:rsid w:val="00A76B98"/>
    <w:rsid w:val="00A76C16"/>
    <w:rsid w:val="00A76C42"/>
    <w:rsid w:val="00A76CB1"/>
    <w:rsid w:val="00A76CB5"/>
    <w:rsid w:val="00A76D2C"/>
    <w:rsid w:val="00A76E7A"/>
    <w:rsid w:val="00A76EA5"/>
    <w:rsid w:val="00A76F82"/>
    <w:rsid w:val="00A77035"/>
    <w:rsid w:val="00A770A8"/>
    <w:rsid w:val="00A77189"/>
    <w:rsid w:val="00A771A0"/>
    <w:rsid w:val="00A771E3"/>
    <w:rsid w:val="00A77286"/>
    <w:rsid w:val="00A77386"/>
    <w:rsid w:val="00A77390"/>
    <w:rsid w:val="00A7742A"/>
    <w:rsid w:val="00A774A1"/>
    <w:rsid w:val="00A7753C"/>
    <w:rsid w:val="00A7756A"/>
    <w:rsid w:val="00A775E7"/>
    <w:rsid w:val="00A77682"/>
    <w:rsid w:val="00A7779C"/>
    <w:rsid w:val="00A777C0"/>
    <w:rsid w:val="00A77872"/>
    <w:rsid w:val="00A77A43"/>
    <w:rsid w:val="00A77C0D"/>
    <w:rsid w:val="00A77C72"/>
    <w:rsid w:val="00A77CB5"/>
    <w:rsid w:val="00A8019D"/>
    <w:rsid w:val="00A801B6"/>
    <w:rsid w:val="00A801E1"/>
    <w:rsid w:val="00A8020B"/>
    <w:rsid w:val="00A803A2"/>
    <w:rsid w:val="00A803B2"/>
    <w:rsid w:val="00A80408"/>
    <w:rsid w:val="00A80421"/>
    <w:rsid w:val="00A8043F"/>
    <w:rsid w:val="00A80529"/>
    <w:rsid w:val="00A8054F"/>
    <w:rsid w:val="00A80596"/>
    <w:rsid w:val="00A80633"/>
    <w:rsid w:val="00A806D8"/>
    <w:rsid w:val="00A806FD"/>
    <w:rsid w:val="00A80709"/>
    <w:rsid w:val="00A807C4"/>
    <w:rsid w:val="00A807D5"/>
    <w:rsid w:val="00A80937"/>
    <w:rsid w:val="00A80A7B"/>
    <w:rsid w:val="00A80A9F"/>
    <w:rsid w:val="00A80ABC"/>
    <w:rsid w:val="00A80B1A"/>
    <w:rsid w:val="00A80B1B"/>
    <w:rsid w:val="00A80BC0"/>
    <w:rsid w:val="00A80BDF"/>
    <w:rsid w:val="00A80C09"/>
    <w:rsid w:val="00A80CE3"/>
    <w:rsid w:val="00A80D9A"/>
    <w:rsid w:val="00A80E2C"/>
    <w:rsid w:val="00A80E50"/>
    <w:rsid w:val="00A80F30"/>
    <w:rsid w:val="00A80FC3"/>
    <w:rsid w:val="00A81014"/>
    <w:rsid w:val="00A81027"/>
    <w:rsid w:val="00A8103D"/>
    <w:rsid w:val="00A8104B"/>
    <w:rsid w:val="00A81244"/>
    <w:rsid w:val="00A81268"/>
    <w:rsid w:val="00A81343"/>
    <w:rsid w:val="00A8151C"/>
    <w:rsid w:val="00A81697"/>
    <w:rsid w:val="00A816B8"/>
    <w:rsid w:val="00A81751"/>
    <w:rsid w:val="00A81761"/>
    <w:rsid w:val="00A817CD"/>
    <w:rsid w:val="00A81813"/>
    <w:rsid w:val="00A81A39"/>
    <w:rsid w:val="00A81A88"/>
    <w:rsid w:val="00A81AAE"/>
    <w:rsid w:val="00A81C22"/>
    <w:rsid w:val="00A81D07"/>
    <w:rsid w:val="00A81E3C"/>
    <w:rsid w:val="00A81E71"/>
    <w:rsid w:val="00A81EB2"/>
    <w:rsid w:val="00A81EFA"/>
    <w:rsid w:val="00A81F1C"/>
    <w:rsid w:val="00A8203E"/>
    <w:rsid w:val="00A820A9"/>
    <w:rsid w:val="00A82101"/>
    <w:rsid w:val="00A82116"/>
    <w:rsid w:val="00A821A5"/>
    <w:rsid w:val="00A821E9"/>
    <w:rsid w:val="00A82229"/>
    <w:rsid w:val="00A82302"/>
    <w:rsid w:val="00A8231D"/>
    <w:rsid w:val="00A82329"/>
    <w:rsid w:val="00A823C6"/>
    <w:rsid w:val="00A82513"/>
    <w:rsid w:val="00A82557"/>
    <w:rsid w:val="00A826B0"/>
    <w:rsid w:val="00A8276A"/>
    <w:rsid w:val="00A8276B"/>
    <w:rsid w:val="00A82849"/>
    <w:rsid w:val="00A8285B"/>
    <w:rsid w:val="00A828B8"/>
    <w:rsid w:val="00A828BD"/>
    <w:rsid w:val="00A828F0"/>
    <w:rsid w:val="00A82959"/>
    <w:rsid w:val="00A8298A"/>
    <w:rsid w:val="00A829F7"/>
    <w:rsid w:val="00A82A8B"/>
    <w:rsid w:val="00A82AE1"/>
    <w:rsid w:val="00A82B29"/>
    <w:rsid w:val="00A82C46"/>
    <w:rsid w:val="00A82D7F"/>
    <w:rsid w:val="00A82DDD"/>
    <w:rsid w:val="00A82DF6"/>
    <w:rsid w:val="00A82E47"/>
    <w:rsid w:val="00A82F00"/>
    <w:rsid w:val="00A82F18"/>
    <w:rsid w:val="00A82F42"/>
    <w:rsid w:val="00A830B7"/>
    <w:rsid w:val="00A83129"/>
    <w:rsid w:val="00A83144"/>
    <w:rsid w:val="00A83169"/>
    <w:rsid w:val="00A831D3"/>
    <w:rsid w:val="00A832B2"/>
    <w:rsid w:val="00A8330B"/>
    <w:rsid w:val="00A83332"/>
    <w:rsid w:val="00A83363"/>
    <w:rsid w:val="00A83438"/>
    <w:rsid w:val="00A834AD"/>
    <w:rsid w:val="00A8351A"/>
    <w:rsid w:val="00A83534"/>
    <w:rsid w:val="00A83573"/>
    <w:rsid w:val="00A8359B"/>
    <w:rsid w:val="00A835A6"/>
    <w:rsid w:val="00A835D5"/>
    <w:rsid w:val="00A8361D"/>
    <w:rsid w:val="00A83681"/>
    <w:rsid w:val="00A836F9"/>
    <w:rsid w:val="00A83736"/>
    <w:rsid w:val="00A83737"/>
    <w:rsid w:val="00A83781"/>
    <w:rsid w:val="00A83891"/>
    <w:rsid w:val="00A8395D"/>
    <w:rsid w:val="00A83968"/>
    <w:rsid w:val="00A83A72"/>
    <w:rsid w:val="00A83AB5"/>
    <w:rsid w:val="00A83B8F"/>
    <w:rsid w:val="00A83C30"/>
    <w:rsid w:val="00A83C3B"/>
    <w:rsid w:val="00A83CB5"/>
    <w:rsid w:val="00A83CEE"/>
    <w:rsid w:val="00A83D04"/>
    <w:rsid w:val="00A8404F"/>
    <w:rsid w:val="00A840AC"/>
    <w:rsid w:val="00A840B3"/>
    <w:rsid w:val="00A840E7"/>
    <w:rsid w:val="00A84106"/>
    <w:rsid w:val="00A841C8"/>
    <w:rsid w:val="00A84285"/>
    <w:rsid w:val="00A8430D"/>
    <w:rsid w:val="00A84325"/>
    <w:rsid w:val="00A8437B"/>
    <w:rsid w:val="00A8438A"/>
    <w:rsid w:val="00A843EC"/>
    <w:rsid w:val="00A84492"/>
    <w:rsid w:val="00A844ED"/>
    <w:rsid w:val="00A84516"/>
    <w:rsid w:val="00A84575"/>
    <w:rsid w:val="00A845F1"/>
    <w:rsid w:val="00A84622"/>
    <w:rsid w:val="00A846E2"/>
    <w:rsid w:val="00A846EA"/>
    <w:rsid w:val="00A84727"/>
    <w:rsid w:val="00A84755"/>
    <w:rsid w:val="00A84780"/>
    <w:rsid w:val="00A8486B"/>
    <w:rsid w:val="00A84A3A"/>
    <w:rsid w:val="00A84B2C"/>
    <w:rsid w:val="00A84B6B"/>
    <w:rsid w:val="00A84B87"/>
    <w:rsid w:val="00A84C5A"/>
    <w:rsid w:val="00A84CB7"/>
    <w:rsid w:val="00A84CFE"/>
    <w:rsid w:val="00A84EDB"/>
    <w:rsid w:val="00A84EE4"/>
    <w:rsid w:val="00A84F39"/>
    <w:rsid w:val="00A84F3A"/>
    <w:rsid w:val="00A84F44"/>
    <w:rsid w:val="00A84F88"/>
    <w:rsid w:val="00A84FDE"/>
    <w:rsid w:val="00A8502A"/>
    <w:rsid w:val="00A85177"/>
    <w:rsid w:val="00A851D9"/>
    <w:rsid w:val="00A8528B"/>
    <w:rsid w:val="00A852D4"/>
    <w:rsid w:val="00A85335"/>
    <w:rsid w:val="00A854DD"/>
    <w:rsid w:val="00A854E4"/>
    <w:rsid w:val="00A85595"/>
    <w:rsid w:val="00A856D4"/>
    <w:rsid w:val="00A8590E"/>
    <w:rsid w:val="00A85950"/>
    <w:rsid w:val="00A859AB"/>
    <w:rsid w:val="00A859D5"/>
    <w:rsid w:val="00A85C19"/>
    <w:rsid w:val="00A85C66"/>
    <w:rsid w:val="00A85C79"/>
    <w:rsid w:val="00A85D03"/>
    <w:rsid w:val="00A85D2C"/>
    <w:rsid w:val="00A85DE0"/>
    <w:rsid w:val="00A85DFA"/>
    <w:rsid w:val="00A85E6E"/>
    <w:rsid w:val="00A85E8A"/>
    <w:rsid w:val="00A85EF3"/>
    <w:rsid w:val="00A85F94"/>
    <w:rsid w:val="00A85F9A"/>
    <w:rsid w:val="00A85FE1"/>
    <w:rsid w:val="00A86120"/>
    <w:rsid w:val="00A86153"/>
    <w:rsid w:val="00A86154"/>
    <w:rsid w:val="00A8619B"/>
    <w:rsid w:val="00A862A5"/>
    <w:rsid w:val="00A862D1"/>
    <w:rsid w:val="00A862E3"/>
    <w:rsid w:val="00A86386"/>
    <w:rsid w:val="00A8642A"/>
    <w:rsid w:val="00A864C4"/>
    <w:rsid w:val="00A864DF"/>
    <w:rsid w:val="00A86642"/>
    <w:rsid w:val="00A86660"/>
    <w:rsid w:val="00A866F1"/>
    <w:rsid w:val="00A867F7"/>
    <w:rsid w:val="00A86831"/>
    <w:rsid w:val="00A86857"/>
    <w:rsid w:val="00A86916"/>
    <w:rsid w:val="00A8692D"/>
    <w:rsid w:val="00A86986"/>
    <w:rsid w:val="00A86A94"/>
    <w:rsid w:val="00A86B23"/>
    <w:rsid w:val="00A86C41"/>
    <w:rsid w:val="00A86C62"/>
    <w:rsid w:val="00A86CBE"/>
    <w:rsid w:val="00A86DC4"/>
    <w:rsid w:val="00A86ED5"/>
    <w:rsid w:val="00A87051"/>
    <w:rsid w:val="00A87058"/>
    <w:rsid w:val="00A871B8"/>
    <w:rsid w:val="00A872A1"/>
    <w:rsid w:val="00A873E1"/>
    <w:rsid w:val="00A87427"/>
    <w:rsid w:val="00A8749A"/>
    <w:rsid w:val="00A87503"/>
    <w:rsid w:val="00A87596"/>
    <w:rsid w:val="00A875EA"/>
    <w:rsid w:val="00A8768F"/>
    <w:rsid w:val="00A876B0"/>
    <w:rsid w:val="00A878B0"/>
    <w:rsid w:val="00A87929"/>
    <w:rsid w:val="00A8793B"/>
    <w:rsid w:val="00A8798A"/>
    <w:rsid w:val="00A87996"/>
    <w:rsid w:val="00A87A6B"/>
    <w:rsid w:val="00A87AD9"/>
    <w:rsid w:val="00A87B7F"/>
    <w:rsid w:val="00A87C37"/>
    <w:rsid w:val="00A87C6B"/>
    <w:rsid w:val="00A87CB4"/>
    <w:rsid w:val="00A87D00"/>
    <w:rsid w:val="00A87D11"/>
    <w:rsid w:val="00A87D43"/>
    <w:rsid w:val="00A87D81"/>
    <w:rsid w:val="00A87DA3"/>
    <w:rsid w:val="00A87DCE"/>
    <w:rsid w:val="00A87DEF"/>
    <w:rsid w:val="00A87F23"/>
    <w:rsid w:val="00A87F7E"/>
    <w:rsid w:val="00A9007E"/>
    <w:rsid w:val="00A90091"/>
    <w:rsid w:val="00A90095"/>
    <w:rsid w:val="00A90112"/>
    <w:rsid w:val="00A901EF"/>
    <w:rsid w:val="00A903C9"/>
    <w:rsid w:val="00A903CC"/>
    <w:rsid w:val="00A9057F"/>
    <w:rsid w:val="00A90636"/>
    <w:rsid w:val="00A9063C"/>
    <w:rsid w:val="00A90683"/>
    <w:rsid w:val="00A906D3"/>
    <w:rsid w:val="00A90743"/>
    <w:rsid w:val="00A9078A"/>
    <w:rsid w:val="00A9081E"/>
    <w:rsid w:val="00A90833"/>
    <w:rsid w:val="00A90917"/>
    <w:rsid w:val="00A90962"/>
    <w:rsid w:val="00A90A3F"/>
    <w:rsid w:val="00A90B0C"/>
    <w:rsid w:val="00A90B81"/>
    <w:rsid w:val="00A90BAF"/>
    <w:rsid w:val="00A90C32"/>
    <w:rsid w:val="00A90C70"/>
    <w:rsid w:val="00A90E49"/>
    <w:rsid w:val="00A90EBE"/>
    <w:rsid w:val="00A90F52"/>
    <w:rsid w:val="00A91017"/>
    <w:rsid w:val="00A91136"/>
    <w:rsid w:val="00A91173"/>
    <w:rsid w:val="00A91184"/>
    <w:rsid w:val="00A9124A"/>
    <w:rsid w:val="00A91259"/>
    <w:rsid w:val="00A912C8"/>
    <w:rsid w:val="00A912CB"/>
    <w:rsid w:val="00A912CD"/>
    <w:rsid w:val="00A91357"/>
    <w:rsid w:val="00A9135F"/>
    <w:rsid w:val="00A91483"/>
    <w:rsid w:val="00A91597"/>
    <w:rsid w:val="00A91656"/>
    <w:rsid w:val="00A9165E"/>
    <w:rsid w:val="00A916BB"/>
    <w:rsid w:val="00A916D5"/>
    <w:rsid w:val="00A916F0"/>
    <w:rsid w:val="00A91763"/>
    <w:rsid w:val="00A91783"/>
    <w:rsid w:val="00A917AD"/>
    <w:rsid w:val="00A9187F"/>
    <w:rsid w:val="00A918E9"/>
    <w:rsid w:val="00A91A05"/>
    <w:rsid w:val="00A91B09"/>
    <w:rsid w:val="00A91B6C"/>
    <w:rsid w:val="00A91C68"/>
    <w:rsid w:val="00A91CBC"/>
    <w:rsid w:val="00A91D0C"/>
    <w:rsid w:val="00A91D22"/>
    <w:rsid w:val="00A91D65"/>
    <w:rsid w:val="00A91D7B"/>
    <w:rsid w:val="00A91DD0"/>
    <w:rsid w:val="00A91E14"/>
    <w:rsid w:val="00A91E3F"/>
    <w:rsid w:val="00A91E63"/>
    <w:rsid w:val="00A91E89"/>
    <w:rsid w:val="00A91F43"/>
    <w:rsid w:val="00A91FC9"/>
    <w:rsid w:val="00A91FFE"/>
    <w:rsid w:val="00A92028"/>
    <w:rsid w:val="00A92031"/>
    <w:rsid w:val="00A9220B"/>
    <w:rsid w:val="00A9228E"/>
    <w:rsid w:val="00A9230F"/>
    <w:rsid w:val="00A9235F"/>
    <w:rsid w:val="00A9242D"/>
    <w:rsid w:val="00A92487"/>
    <w:rsid w:val="00A92610"/>
    <w:rsid w:val="00A926D1"/>
    <w:rsid w:val="00A928B8"/>
    <w:rsid w:val="00A92963"/>
    <w:rsid w:val="00A9298D"/>
    <w:rsid w:val="00A92B04"/>
    <w:rsid w:val="00A92B22"/>
    <w:rsid w:val="00A92B8C"/>
    <w:rsid w:val="00A92CB6"/>
    <w:rsid w:val="00A92CCC"/>
    <w:rsid w:val="00A92DE2"/>
    <w:rsid w:val="00A92E40"/>
    <w:rsid w:val="00A92F43"/>
    <w:rsid w:val="00A92F6A"/>
    <w:rsid w:val="00A93052"/>
    <w:rsid w:val="00A93131"/>
    <w:rsid w:val="00A93137"/>
    <w:rsid w:val="00A93143"/>
    <w:rsid w:val="00A93181"/>
    <w:rsid w:val="00A9333D"/>
    <w:rsid w:val="00A93357"/>
    <w:rsid w:val="00A93358"/>
    <w:rsid w:val="00A933A1"/>
    <w:rsid w:val="00A935CD"/>
    <w:rsid w:val="00A93692"/>
    <w:rsid w:val="00A937B6"/>
    <w:rsid w:val="00A937FC"/>
    <w:rsid w:val="00A9390E"/>
    <w:rsid w:val="00A93B3F"/>
    <w:rsid w:val="00A93B93"/>
    <w:rsid w:val="00A93BD8"/>
    <w:rsid w:val="00A93C90"/>
    <w:rsid w:val="00A93CDD"/>
    <w:rsid w:val="00A93D1C"/>
    <w:rsid w:val="00A93D7F"/>
    <w:rsid w:val="00A93DB5"/>
    <w:rsid w:val="00A93DC2"/>
    <w:rsid w:val="00A93E02"/>
    <w:rsid w:val="00A93EAD"/>
    <w:rsid w:val="00A93EAF"/>
    <w:rsid w:val="00A93EBF"/>
    <w:rsid w:val="00A93ED3"/>
    <w:rsid w:val="00A93F2D"/>
    <w:rsid w:val="00A93F78"/>
    <w:rsid w:val="00A940B9"/>
    <w:rsid w:val="00A9415B"/>
    <w:rsid w:val="00A941D3"/>
    <w:rsid w:val="00A9421C"/>
    <w:rsid w:val="00A942EC"/>
    <w:rsid w:val="00A9437C"/>
    <w:rsid w:val="00A9439D"/>
    <w:rsid w:val="00A943FA"/>
    <w:rsid w:val="00A9453C"/>
    <w:rsid w:val="00A94566"/>
    <w:rsid w:val="00A9467C"/>
    <w:rsid w:val="00A946A2"/>
    <w:rsid w:val="00A946EA"/>
    <w:rsid w:val="00A94708"/>
    <w:rsid w:val="00A94769"/>
    <w:rsid w:val="00A947A4"/>
    <w:rsid w:val="00A947D1"/>
    <w:rsid w:val="00A9487E"/>
    <w:rsid w:val="00A94930"/>
    <w:rsid w:val="00A94934"/>
    <w:rsid w:val="00A94A1B"/>
    <w:rsid w:val="00A94A43"/>
    <w:rsid w:val="00A94A71"/>
    <w:rsid w:val="00A94A9D"/>
    <w:rsid w:val="00A94B3B"/>
    <w:rsid w:val="00A94B50"/>
    <w:rsid w:val="00A94BA2"/>
    <w:rsid w:val="00A94BED"/>
    <w:rsid w:val="00A94CBF"/>
    <w:rsid w:val="00A94D0D"/>
    <w:rsid w:val="00A94D42"/>
    <w:rsid w:val="00A94E3E"/>
    <w:rsid w:val="00A94E3F"/>
    <w:rsid w:val="00A94E55"/>
    <w:rsid w:val="00A94EDF"/>
    <w:rsid w:val="00A94FA0"/>
    <w:rsid w:val="00A94FE8"/>
    <w:rsid w:val="00A95025"/>
    <w:rsid w:val="00A95039"/>
    <w:rsid w:val="00A95148"/>
    <w:rsid w:val="00A951A6"/>
    <w:rsid w:val="00A951CE"/>
    <w:rsid w:val="00A952A2"/>
    <w:rsid w:val="00A952F4"/>
    <w:rsid w:val="00A95397"/>
    <w:rsid w:val="00A95398"/>
    <w:rsid w:val="00A953A2"/>
    <w:rsid w:val="00A953E4"/>
    <w:rsid w:val="00A954B1"/>
    <w:rsid w:val="00A95606"/>
    <w:rsid w:val="00A95621"/>
    <w:rsid w:val="00A956BF"/>
    <w:rsid w:val="00A956DF"/>
    <w:rsid w:val="00A95798"/>
    <w:rsid w:val="00A95891"/>
    <w:rsid w:val="00A959B8"/>
    <w:rsid w:val="00A959BA"/>
    <w:rsid w:val="00A95A84"/>
    <w:rsid w:val="00A95AB5"/>
    <w:rsid w:val="00A95ACE"/>
    <w:rsid w:val="00A95B05"/>
    <w:rsid w:val="00A95B61"/>
    <w:rsid w:val="00A95B80"/>
    <w:rsid w:val="00A95C52"/>
    <w:rsid w:val="00A95C8D"/>
    <w:rsid w:val="00A95CAF"/>
    <w:rsid w:val="00A95CDC"/>
    <w:rsid w:val="00A95D3E"/>
    <w:rsid w:val="00A95D77"/>
    <w:rsid w:val="00A95E0A"/>
    <w:rsid w:val="00A95E6D"/>
    <w:rsid w:val="00A95EAF"/>
    <w:rsid w:val="00A95EBB"/>
    <w:rsid w:val="00A95EC8"/>
    <w:rsid w:val="00A95EEE"/>
    <w:rsid w:val="00A95F82"/>
    <w:rsid w:val="00A95FE3"/>
    <w:rsid w:val="00A96003"/>
    <w:rsid w:val="00A96215"/>
    <w:rsid w:val="00A9628C"/>
    <w:rsid w:val="00A9655D"/>
    <w:rsid w:val="00A965B7"/>
    <w:rsid w:val="00A966AE"/>
    <w:rsid w:val="00A966BB"/>
    <w:rsid w:val="00A967E9"/>
    <w:rsid w:val="00A9683B"/>
    <w:rsid w:val="00A9689D"/>
    <w:rsid w:val="00A96932"/>
    <w:rsid w:val="00A969AA"/>
    <w:rsid w:val="00A96B05"/>
    <w:rsid w:val="00A96B52"/>
    <w:rsid w:val="00A96B88"/>
    <w:rsid w:val="00A96C2D"/>
    <w:rsid w:val="00A96C37"/>
    <w:rsid w:val="00A96C6E"/>
    <w:rsid w:val="00A96CFE"/>
    <w:rsid w:val="00A96DFC"/>
    <w:rsid w:val="00A96F61"/>
    <w:rsid w:val="00A96F96"/>
    <w:rsid w:val="00A96FEA"/>
    <w:rsid w:val="00A97067"/>
    <w:rsid w:val="00A9711E"/>
    <w:rsid w:val="00A9724F"/>
    <w:rsid w:val="00A9725B"/>
    <w:rsid w:val="00A972CC"/>
    <w:rsid w:val="00A972D8"/>
    <w:rsid w:val="00A97345"/>
    <w:rsid w:val="00A973B7"/>
    <w:rsid w:val="00A9740A"/>
    <w:rsid w:val="00A97430"/>
    <w:rsid w:val="00A9745A"/>
    <w:rsid w:val="00A974EE"/>
    <w:rsid w:val="00A977E5"/>
    <w:rsid w:val="00A97880"/>
    <w:rsid w:val="00A979EB"/>
    <w:rsid w:val="00A979F8"/>
    <w:rsid w:val="00A97A57"/>
    <w:rsid w:val="00A97A62"/>
    <w:rsid w:val="00A97A95"/>
    <w:rsid w:val="00A97AE1"/>
    <w:rsid w:val="00A97B34"/>
    <w:rsid w:val="00A97B55"/>
    <w:rsid w:val="00A97B8A"/>
    <w:rsid w:val="00A97BF6"/>
    <w:rsid w:val="00A97C95"/>
    <w:rsid w:val="00A97C9B"/>
    <w:rsid w:val="00A97D1C"/>
    <w:rsid w:val="00A97D37"/>
    <w:rsid w:val="00A97DE9"/>
    <w:rsid w:val="00AA002F"/>
    <w:rsid w:val="00AA0047"/>
    <w:rsid w:val="00AA00B2"/>
    <w:rsid w:val="00AA0159"/>
    <w:rsid w:val="00AA01B9"/>
    <w:rsid w:val="00AA023F"/>
    <w:rsid w:val="00AA0253"/>
    <w:rsid w:val="00AA02F9"/>
    <w:rsid w:val="00AA038E"/>
    <w:rsid w:val="00AA047A"/>
    <w:rsid w:val="00AA047D"/>
    <w:rsid w:val="00AA0507"/>
    <w:rsid w:val="00AA056C"/>
    <w:rsid w:val="00AA05FB"/>
    <w:rsid w:val="00AA0675"/>
    <w:rsid w:val="00AA0743"/>
    <w:rsid w:val="00AA0774"/>
    <w:rsid w:val="00AA08A3"/>
    <w:rsid w:val="00AA08B2"/>
    <w:rsid w:val="00AA0907"/>
    <w:rsid w:val="00AA095E"/>
    <w:rsid w:val="00AA0A53"/>
    <w:rsid w:val="00AA0A5C"/>
    <w:rsid w:val="00AA0A67"/>
    <w:rsid w:val="00AA0BD6"/>
    <w:rsid w:val="00AA0C0F"/>
    <w:rsid w:val="00AA0E9F"/>
    <w:rsid w:val="00AA0EB5"/>
    <w:rsid w:val="00AA0FE9"/>
    <w:rsid w:val="00AA1271"/>
    <w:rsid w:val="00AA12B6"/>
    <w:rsid w:val="00AA12F3"/>
    <w:rsid w:val="00AA1332"/>
    <w:rsid w:val="00AA13CC"/>
    <w:rsid w:val="00AA13E9"/>
    <w:rsid w:val="00AA1425"/>
    <w:rsid w:val="00AA1497"/>
    <w:rsid w:val="00AA14E2"/>
    <w:rsid w:val="00AA14E4"/>
    <w:rsid w:val="00AA1537"/>
    <w:rsid w:val="00AA171F"/>
    <w:rsid w:val="00AA17A7"/>
    <w:rsid w:val="00AA17A9"/>
    <w:rsid w:val="00AA17AF"/>
    <w:rsid w:val="00AA183E"/>
    <w:rsid w:val="00AA188D"/>
    <w:rsid w:val="00AA18C1"/>
    <w:rsid w:val="00AA18D0"/>
    <w:rsid w:val="00AA18F1"/>
    <w:rsid w:val="00AA191F"/>
    <w:rsid w:val="00AA19A7"/>
    <w:rsid w:val="00AA19AC"/>
    <w:rsid w:val="00AA1A90"/>
    <w:rsid w:val="00AA1B62"/>
    <w:rsid w:val="00AA1BA9"/>
    <w:rsid w:val="00AA1C1D"/>
    <w:rsid w:val="00AA1C2E"/>
    <w:rsid w:val="00AA1CB4"/>
    <w:rsid w:val="00AA1D46"/>
    <w:rsid w:val="00AA1DA9"/>
    <w:rsid w:val="00AA1DC0"/>
    <w:rsid w:val="00AA1DCE"/>
    <w:rsid w:val="00AA1E04"/>
    <w:rsid w:val="00AA1E39"/>
    <w:rsid w:val="00AA1EDC"/>
    <w:rsid w:val="00AA1F46"/>
    <w:rsid w:val="00AA1F74"/>
    <w:rsid w:val="00AA1FE5"/>
    <w:rsid w:val="00AA2115"/>
    <w:rsid w:val="00AA213B"/>
    <w:rsid w:val="00AA2170"/>
    <w:rsid w:val="00AA21BB"/>
    <w:rsid w:val="00AA22B1"/>
    <w:rsid w:val="00AA22DD"/>
    <w:rsid w:val="00AA2392"/>
    <w:rsid w:val="00AA2501"/>
    <w:rsid w:val="00AA27AB"/>
    <w:rsid w:val="00AA27F1"/>
    <w:rsid w:val="00AA28EC"/>
    <w:rsid w:val="00AA2930"/>
    <w:rsid w:val="00AA2971"/>
    <w:rsid w:val="00AA2A0C"/>
    <w:rsid w:val="00AA2A44"/>
    <w:rsid w:val="00AA2A4C"/>
    <w:rsid w:val="00AA2BA8"/>
    <w:rsid w:val="00AA2C6B"/>
    <w:rsid w:val="00AA2C96"/>
    <w:rsid w:val="00AA2CD4"/>
    <w:rsid w:val="00AA2D71"/>
    <w:rsid w:val="00AA2D86"/>
    <w:rsid w:val="00AA2E14"/>
    <w:rsid w:val="00AA2E33"/>
    <w:rsid w:val="00AA2F55"/>
    <w:rsid w:val="00AA2F95"/>
    <w:rsid w:val="00AA3142"/>
    <w:rsid w:val="00AA3267"/>
    <w:rsid w:val="00AA3273"/>
    <w:rsid w:val="00AA32CB"/>
    <w:rsid w:val="00AA3303"/>
    <w:rsid w:val="00AA3334"/>
    <w:rsid w:val="00AA335F"/>
    <w:rsid w:val="00AA3361"/>
    <w:rsid w:val="00AA3449"/>
    <w:rsid w:val="00AA3540"/>
    <w:rsid w:val="00AA362D"/>
    <w:rsid w:val="00AA3633"/>
    <w:rsid w:val="00AA3638"/>
    <w:rsid w:val="00AA3644"/>
    <w:rsid w:val="00AA3730"/>
    <w:rsid w:val="00AA3737"/>
    <w:rsid w:val="00AA37BF"/>
    <w:rsid w:val="00AA37DB"/>
    <w:rsid w:val="00AA3847"/>
    <w:rsid w:val="00AA38BC"/>
    <w:rsid w:val="00AA38C4"/>
    <w:rsid w:val="00AA3903"/>
    <w:rsid w:val="00AA390B"/>
    <w:rsid w:val="00AA39FA"/>
    <w:rsid w:val="00AA3AC6"/>
    <w:rsid w:val="00AA3BFB"/>
    <w:rsid w:val="00AA3CEF"/>
    <w:rsid w:val="00AA3D34"/>
    <w:rsid w:val="00AA3DF7"/>
    <w:rsid w:val="00AA3E67"/>
    <w:rsid w:val="00AA3E94"/>
    <w:rsid w:val="00AA3EE2"/>
    <w:rsid w:val="00AA3F00"/>
    <w:rsid w:val="00AA3FF1"/>
    <w:rsid w:val="00AA4083"/>
    <w:rsid w:val="00AA4145"/>
    <w:rsid w:val="00AA41A8"/>
    <w:rsid w:val="00AA4271"/>
    <w:rsid w:val="00AA42FC"/>
    <w:rsid w:val="00AA4380"/>
    <w:rsid w:val="00AA43CF"/>
    <w:rsid w:val="00AA4408"/>
    <w:rsid w:val="00AA440E"/>
    <w:rsid w:val="00AA4454"/>
    <w:rsid w:val="00AA4512"/>
    <w:rsid w:val="00AA451C"/>
    <w:rsid w:val="00AA458C"/>
    <w:rsid w:val="00AA45CE"/>
    <w:rsid w:val="00AA45DD"/>
    <w:rsid w:val="00AA4601"/>
    <w:rsid w:val="00AA4630"/>
    <w:rsid w:val="00AA4660"/>
    <w:rsid w:val="00AA46F2"/>
    <w:rsid w:val="00AA47B4"/>
    <w:rsid w:val="00AA4938"/>
    <w:rsid w:val="00AA4AB5"/>
    <w:rsid w:val="00AA4B29"/>
    <w:rsid w:val="00AA4B83"/>
    <w:rsid w:val="00AA4C6D"/>
    <w:rsid w:val="00AA4D71"/>
    <w:rsid w:val="00AA4DC9"/>
    <w:rsid w:val="00AA4E03"/>
    <w:rsid w:val="00AA4E61"/>
    <w:rsid w:val="00AA4E8D"/>
    <w:rsid w:val="00AA4EFE"/>
    <w:rsid w:val="00AA4F64"/>
    <w:rsid w:val="00AA4F73"/>
    <w:rsid w:val="00AA5057"/>
    <w:rsid w:val="00AA5059"/>
    <w:rsid w:val="00AA506E"/>
    <w:rsid w:val="00AA5091"/>
    <w:rsid w:val="00AA5189"/>
    <w:rsid w:val="00AA51BE"/>
    <w:rsid w:val="00AA522E"/>
    <w:rsid w:val="00AA52B4"/>
    <w:rsid w:val="00AA5392"/>
    <w:rsid w:val="00AA5477"/>
    <w:rsid w:val="00AA5781"/>
    <w:rsid w:val="00AA5830"/>
    <w:rsid w:val="00AA5835"/>
    <w:rsid w:val="00AA59ED"/>
    <w:rsid w:val="00AA5A0C"/>
    <w:rsid w:val="00AA5A62"/>
    <w:rsid w:val="00AA5AB0"/>
    <w:rsid w:val="00AA5B68"/>
    <w:rsid w:val="00AA5BE9"/>
    <w:rsid w:val="00AA5CA7"/>
    <w:rsid w:val="00AA5CA9"/>
    <w:rsid w:val="00AA5CBF"/>
    <w:rsid w:val="00AA5DC0"/>
    <w:rsid w:val="00AA5DF2"/>
    <w:rsid w:val="00AA5DFD"/>
    <w:rsid w:val="00AA5E53"/>
    <w:rsid w:val="00AA5E93"/>
    <w:rsid w:val="00AA5F56"/>
    <w:rsid w:val="00AA6021"/>
    <w:rsid w:val="00AA60D1"/>
    <w:rsid w:val="00AA60FB"/>
    <w:rsid w:val="00AA6320"/>
    <w:rsid w:val="00AA63E2"/>
    <w:rsid w:val="00AA63F3"/>
    <w:rsid w:val="00AA655C"/>
    <w:rsid w:val="00AA6576"/>
    <w:rsid w:val="00AA659B"/>
    <w:rsid w:val="00AA662B"/>
    <w:rsid w:val="00AA663A"/>
    <w:rsid w:val="00AA6681"/>
    <w:rsid w:val="00AA669C"/>
    <w:rsid w:val="00AA66F3"/>
    <w:rsid w:val="00AA6731"/>
    <w:rsid w:val="00AA67AB"/>
    <w:rsid w:val="00AA68A4"/>
    <w:rsid w:val="00AA68E8"/>
    <w:rsid w:val="00AA6913"/>
    <w:rsid w:val="00AA6921"/>
    <w:rsid w:val="00AA6992"/>
    <w:rsid w:val="00AA69B0"/>
    <w:rsid w:val="00AA69C5"/>
    <w:rsid w:val="00AA6A58"/>
    <w:rsid w:val="00AA6ABA"/>
    <w:rsid w:val="00AA6B35"/>
    <w:rsid w:val="00AA6B3E"/>
    <w:rsid w:val="00AA6C3D"/>
    <w:rsid w:val="00AA6C50"/>
    <w:rsid w:val="00AA6D20"/>
    <w:rsid w:val="00AA6DA2"/>
    <w:rsid w:val="00AA6DAA"/>
    <w:rsid w:val="00AA6E56"/>
    <w:rsid w:val="00AA6EF5"/>
    <w:rsid w:val="00AA6F7B"/>
    <w:rsid w:val="00AA70AD"/>
    <w:rsid w:val="00AA70B1"/>
    <w:rsid w:val="00AA7128"/>
    <w:rsid w:val="00AA72EF"/>
    <w:rsid w:val="00AA735D"/>
    <w:rsid w:val="00AA743D"/>
    <w:rsid w:val="00AA7494"/>
    <w:rsid w:val="00AA74A3"/>
    <w:rsid w:val="00AA75EC"/>
    <w:rsid w:val="00AA76A1"/>
    <w:rsid w:val="00AA76A2"/>
    <w:rsid w:val="00AA77CE"/>
    <w:rsid w:val="00AA77DF"/>
    <w:rsid w:val="00AA7899"/>
    <w:rsid w:val="00AA78C9"/>
    <w:rsid w:val="00AA7916"/>
    <w:rsid w:val="00AA792C"/>
    <w:rsid w:val="00AA796E"/>
    <w:rsid w:val="00AA7A06"/>
    <w:rsid w:val="00AA7A92"/>
    <w:rsid w:val="00AA7AAB"/>
    <w:rsid w:val="00AA7B65"/>
    <w:rsid w:val="00AA7C48"/>
    <w:rsid w:val="00AA7CEA"/>
    <w:rsid w:val="00AA7E07"/>
    <w:rsid w:val="00AA7E7B"/>
    <w:rsid w:val="00AA7FC0"/>
    <w:rsid w:val="00AA7FCB"/>
    <w:rsid w:val="00AB00D8"/>
    <w:rsid w:val="00AB00F3"/>
    <w:rsid w:val="00AB0156"/>
    <w:rsid w:val="00AB0179"/>
    <w:rsid w:val="00AB01E8"/>
    <w:rsid w:val="00AB028A"/>
    <w:rsid w:val="00AB02EB"/>
    <w:rsid w:val="00AB02FB"/>
    <w:rsid w:val="00AB030C"/>
    <w:rsid w:val="00AB04A4"/>
    <w:rsid w:val="00AB04D0"/>
    <w:rsid w:val="00AB054B"/>
    <w:rsid w:val="00AB058F"/>
    <w:rsid w:val="00AB05A3"/>
    <w:rsid w:val="00AB05DC"/>
    <w:rsid w:val="00AB05FB"/>
    <w:rsid w:val="00AB0641"/>
    <w:rsid w:val="00AB066B"/>
    <w:rsid w:val="00AB0696"/>
    <w:rsid w:val="00AB06F7"/>
    <w:rsid w:val="00AB070D"/>
    <w:rsid w:val="00AB0719"/>
    <w:rsid w:val="00AB07EA"/>
    <w:rsid w:val="00AB08D4"/>
    <w:rsid w:val="00AB0A20"/>
    <w:rsid w:val="00AB0A22"/>
    <w:rsid w:val="00AB0AD0"/>
    <w:rsid w:val="00AB0AF2"/>
    <w:rsid w:val="00AB0B3E"/>
    <w:rsid w:val="00AB0B48"/>
    <w:rsid w:val="00AB0C4E"/>
    <w:rsid w:val="00AB0CB9"/>
    <w:rsid w:val="00AB0D06"/>
    <w:rsid w:val="00AB0D41"/>
    <w:rsid w:val="00AB0DA7"/>
    <w:rsid w:val="00AB0EDF"/>
    <w:rsid w:val="00AB10AB"/>
    <w:rsid w:val="00AB10D6"/>
    <w:rsid w:val="00AB12A2"/>
    <w:rsid w:val="00AB13C5"/>
    <w:rsid w:val="00AB13DB"/>
    <w:rsid w:val="00AB1400"/>
    <w:rsid w:val="00AB1453"/>
    <w:rsid w:val="00AB14D2"/>
    <w:rsid w:val="00AB14DE"/>
    <w:rsid w:val="00AB14E2"/>
    <w:rsid w:val="00AB15ED"/>
    <w:rsid w:val="00AB15FD"/>
    <w:rsid w:val="00AB160D"/>
    <w:rsid w:val="00AB17D4"/>
    <w:rsid w:val="00AB1805"/>
    <w:rsid w:val="00AB18E6"/>
    <w:rsid w:val="00AB190B"/>
    <w:rsid w:val="00AB1966"/>
    <w:rsid w:val="00AB1A10"/>
    <w:rsid w:val="00AB1AD2"/>
    <w:rsid w:val="00AB1B38"/>
    <w:rsid w:val="00AB1B39"/>
    <w:rsid w:val="00AB1B3E"/>
    <w:rsid w:val="00AB1B9E"/>
    <w:rsid w:val="00AB1BBE"/>
    <w:rsid w:val="00AB1BEB"/>
    <w:rsid w:val="00AB1C0C"/>
    <w:rsid w:val="00AB1C26"/>
    <w:rsid w:val="00AB1F4E"/>
    <w:rsid w:val="00AB1FFD"/>
    <w:rsid w:val="00AB2084"/>
    <w:rsid w:val="00AB2175"/>
    <w:rsid w:val="00AB21E1"/>
    <w:rsid w:val="00AB2210"/>
    <w:rsid w:val="00AB23B2"/>
    <w:rsid w:val="00AB23D2"/>
    <w:rsid w:val="00AB23DC"/>
    <w:rsid w:val="00AB240E"/>
    <w:rsid w:val="00AB24B2"/>
    <w:rsid w:val="00AB2578"/>
    <w:rsid w:val="00AB2791"/>
    <w:rsid w:val="00AB27AD"/>
    <w:rsid w:val="00AB284D"/>
    <w:rsid w:val="00AB2885"/>
    <w:rsid w:val="00AB28A7"/>
    <w:rsid w:val="00AB2925"/>
    <w:rsid w:val="00AB299D"/>
    <w:rsid w:val="00AB2AAA"/>
    <w:rsid w:val="00AB2C25"/>
    <w:rsid w:val="00AB2CF0"/>
    <w:rsid w:val="00AB2D67"/>
    <w:rsid w:val="00AB2D9A"/>
    <w:rsid w:val="00AB2E69"/>
    <w:rsid w:val="00AB2EE0"/>
    <w:rsid w:val="00AB2F68"/>
    <w:rsid w:val="00AB301A"/>
    <w:rsid w:val="00AB3049"/>
    <w:rsid w:val="00AB305E"/>
    <w:rsid w:val="00AB3113"/>
    <w:rsid w:val="00AB31EC"/>
    <w:rsid w:val="00AB31F5"/>
    <w:rsid w:val="00AB32F2"/>
    <w:rsid w:val="00AB3307"/>
    <w:rsid w:val="00AB332C"/>
    <w:rsid w:val="00AB3374"/>
    <w:rsid w:val="00AB3541"/>
    <w:rsid w:val="00AB355F"/>
    <w:rsid w:val="00AB35CB"/>
    <w:rsid w:val="00AB36DD"/>
    <w:rsid w:val="00AB378B"/>
    <w:rsid w:val="00AB399D"/>
    <w:rsid w:val="00AB3BA8"/>
    <w:rsid w:val="00AB3BB9"/>
    <w:rsid w:val="00AB3BCA"/>
    <w:rsid w:val="00AB3C0F"/>
    <w:rsid w:val="00AB3C7E"/>
    <w:rsid w:val="00AB3C7F"/>
    <w:rsid w:val="00AB3C98"/>
    <w:rsid w:val="00AB3CA1"/>
    <w:rsid w:val="00AB3D63"/>
    <w:rsid w:val="00AB3D89"/>
    <w:rsid w:val="00AB3DEA"/>
    <w:rsid w:val="00AB3E5A"/>
    <w:rsid w:val="00AB3ECE"/>
    <w:rsid w:val="00AB3F02"/>
    <w:rsid w:val="00AB3F89"/>
    <w:rsid w:val="00AB400D"/>
    <w:rsid w:val="00AB4047"/>
    <w:rsid w:val="00AB411A"/>
    <w:rsid w:val="00AB416A"/>
    <w:rsid w:val="00AB43D6"/>
    <w:rsid w:val="00AB43F3"/>
    <w:rsid w:val="00AB4434"/>
    <w:rsid w:val="00AB457C"/>
    <w:rsid w:val="00AB45E7"/>
    <w:rsid w:val="00AB46EF"/>
    <w:rsid w:val="00AB4754"/>
    <w:rsid w:val="00AB4863"/>
    <w:rsid w:val="00AB486A"/>
    <w:rsid w:val="00AB4928"/>
    <w:rsid w:val="00AB4936"/>
    <w:rsid w:val="00AB495F"/>
    <w:rsid w:val="00AB49C9"/>
    <w:rsid w:val="00AB49EF"/>
    <w:rsid w:val="00AB4A12"/>
    <w:rsid w:val="00AB4A1E"/>
    <w:rsid w:val="00AB4A8E"/>
    <w:rsid w:val="00AB4B95"/>
    <w:rsid w:val="00AB4BB2"/>
    <w:rsid w:val="00AB4BCA"/>
    <w:rsid w:val="00AB4C17"/>
    <w:rsid w:val="00AB4C1B"/>
    <w:rsid w:val="00AB4D7D"/>
    <w:rsid w:val="00AB4DE3"/>
    <w:rsid w:val="00AB4E2C"/>
    <w:rsid w:val="00AB4F5C"/>
    <w:rsid w:val="00AB5072"/>
    <w:rsid w:val="00AB5080"/>
    <w:rsid w:val="00AB50FB"/>
    <w:rsid w:val="00AB50FE"/>
    <w:rsid w:val="00AB5181"/>
    <w:rsid w:val="00AB524F"/>
    <w:rsid w:val="00AB5430"/>
    <w:rsid w:val="00AB5437"/>
    <w:rsid w:val="00AB554B"/>
    <w:rsid w:val="00AB5558"/>
    <w:rsid w:val="00AB569E"/>
    <w:rsid w:val="00AB56C4"/>
    <w:rsid w:val="00AB5759"/>
    <w:rsid w:val="00AB5783"/>
    <w:rsid w:val="00AB580D"/>
    <w:rsid w:val="00AB5849"/>
    <w:rsid w:val="00AB5861"/>
    <w:rsid w:val="00AB592C"/>
    <w:rsid w:val="00AB5A02"/>
    <w:rsid w:val="00AB5B51"/>
    <w:rsid w:val="00AB5CA3"/>
    <w:rsid w:val="00AB5D81"/>
    <w:rsid w:val="00AB5E5D"/>
    <w:rsid w:val="00AB5EAA"/>
    <w:rsid w:val="00AB5EFC"/>
    <w:rsid w:val="00AB5F15"/>
    <w:rsid w:val="00AB5F19"/>
    <w:rsid w:val="00AB5F32"/>
    <w:rsid w:val="00AB5FF1"/>
    <w:rsid w:val="00AB6035"/>
    <w:rsid w:val="00AB60AB"/>
    <w:rsid w:val="00AB621A"/>
    <w:rsid w:val="00AB62E0"/>
    <w:rsid w:val="00AB6394"/>
    <w:rsid w:val="00AB63BA"/>
    <w:rsid w:val="00AB63DB"/>
    <w:rsid w:val="00AB647A"/>
    <w:rsid w:val="00AB64CE"/>
    <w:rsid w:val="00AB653B"/>
    <w:rsid w:val="00AB669C"/>
    <w:rsid w:val="00AB66AA"/>
    <w:rsid w:val="00AB66CC"/>
    <w:rsid w:val="00AB6720"/>
    <w:rsid w:val="00AB676F"/>
    <w:rsid w:val="00AB69F0"/>
    <w:rsid w:val="00AB6CB5"/>
    <w:rsid w:val="00AB6DC6"/>
    <w:rsid w:val="00AB6DE8"/>
    <w:rsid w:val="00AB6DF0"/>
    <w:rsid w:val="00AB6E04"/>
    <w:rsid w:val="00AB6EBA"/>
    <w:rsid w:val="00AB6ED9"/>
    <w:rsid w:val="00AB6F0F"/>
    <w:rsid w:val="00AB6F7D"/>
    <w:rsid w:val="00AB721A"/>
    <w:rsid w:val="00AB732B"/>
    <w:rsid w:val="00AB734D"/>
    <w:rsid w:val="00AB743D"/>
    <w:rsid w:val="00AB74CC"/>
    <w:rsid w:val="00AB74FA"/>
    <w:rsid w:val="00AB7520"/>
    <w:rsid w:val="00AB760A"/>
    <w:rsid w:val="00AB7613"/>
    <w:rsid w:val="00AB769B"/>
    <w:rsid w:val="00AB769F"/>
    <w:rsid w:val="00AB7892"/>
    <w:rsid w:val="00AB790C"/>
    <w:rsid w:val="00AB7A0B"/>
    <w:rsid w:val="00AB7A1D"/>
    <w:rsid w:val="00AB7A45"/>
    <w:rsid w:val="00AB7A87"/>
    <w:rsid w:val="00AB7B69"/>
    <w:rsid w:val="00AB7B80"/>
    <w:rsid w:val="00AB7CC6"/>
    <w:rsid w:val="00AB7D89"/>
    <w:rsid w:val="00AB7DA4"/>
    <w:rsid w:val="00AB7DE3"/>
    <w:rsid w:val="00AB7DFA"/>
    <w:rsid w:val="00AB7E1A"/>
    <w:rsid w:val="00AB7E73"/>
    <w:rsid w:val="00AB7E9A"/>
    <w:rsid w:val="00AB7EAD"/>
    <w:rsid w:val="00AB7EDB"/>
    <w:rsid w:val="00AB7EEB"/>
    <w:rsid w:val="00AB7F07"/>
    <w:rsid w:val="00AC00AB"/>
    <w:rsid w:val="00AC00D9"/>
    <w:rsid w:val="00AC0135"/>
    <w:rsid w:val="00AC02C3"/>
    <w:rsid w:val="00AC02E5"/>
    <w:rsid w:val="00AC0362"/>
    <w:rsid w:val="00AC0392"/>
    <w:rsid w:val="00AC041C"/>
    <w:rsid w:val="00AC041E"/>
    <w:rsid w:val="00AC052E"/>
    <w:rsid w:val="00AC0610"/>
    <w:rsid w:val="00AC0803"/>
    <w:rsid w:val="00AC0860"/>
    <w:rsid w:val="00AC08D6"/>
    <w:rsid w:val="00AC08DB"/>
    <w:rsid w:val="00AC0941"/>
    <w:rsid w:val="00AC0973"/>
    <w:rsid w:val="00AC0B3B"/>
    <w:rsid w:val="00AC0BD4"/>
    <w:rsid w:val="00AC0D36"/>
    <w:rsid w:val="00AC0D70"/>
    <w:rsid w:val="00AC0DCB"/>
    <w:rsid w:val="00AC0DD5"/>
    <w:rsid w:val="00AC0E37"/>
    <w:rsid w:val="00AC0E38"/>
    <w:rsid w:val="00AC0E92"/>
    <w:rsid w:val="00AC0EF9"/>
    <w:rsid w:val="00AC0F83"/>
    <w:rsid w:val="00AC102E"/>
    <w:rsid w:val="00AC1075"/>
    <w:rsid w:val="00AC10A0"/>
    <w:rsid w:val="00AC10A4"/>
    <w:rsid w:val="00AC10B2"/>
    <w:rsid w:val="00AC1107"/>
    <w:rsid w:val="00AC1158"/>
    <w:rsid w:val="00AC11D1"/>
    <w:rsid w:val="00AC1209"/>
    <w:rsid w:val="00AC133B"/>
    <w:rsid w:val="00AC1385"/>
    <w:rsid w:val="00AC1434"/>
    <w:rsid w:val="00AC14ED"/>
    <w:rsid w:val="00AC166B"/>
    <w:rsid w:val="00AC16BE"/>
    <w:rsid w:val="00AC1722"/>
    <w:rsid w:val="00AC1725"/>
    <w:rsid w:val="00AC17A3"/>
    <w:rsid w:val="00AC17D5"/>
    <w:rsid w:val="00AC1844"/>
    <w:rsid w:val="00AC1988"/>
    <w:rsid w:val="00AC1996"/>
    <w:rsid w:val="00AC1A12"/>
    <w:rsid w:val="00AC1A33"/>
    <w:rsid w:val="00AC1A7A"/>
    <w:rsid w:val="00AC1B48"/>
    <w:rsid w:val="00AC1BE2"/>
    <w:rsid w:val="00AC1BEF"/>
    <w:rsid w:val="00AC1D12"/>
    <w:rsid w:val="00AC1F4A"/>
    <w:rsid w:val="00AC1F74"/>
    <w:rsid w:val="00AC1FCD"/>
    <w:rsid w:val="00AC211A"/>
    <w:rsid w:val="00AC2232"/>
    <w:rsid w:val="00AC223A"/>
    <w:rsid w:val="00AC22CB"/>
    <w:rsid w:val="00AC2333"/>
    <w:rsid w:val="00AC2338"/>
    <w:rsid w:val="00AC236C"/>
    <w:rsid w:val="00AC2385"/>
    <w:rsid w:val="00AC23D9"/>
    <w:rsid w:val="00AC23F9"/>
    <w:rsid w:val="00AC245A"/>
    <w:rsid w:val="00AC24D4"/>
    <w:rsid w:val="00AC250E"/>
    <w:rsid w:val="00AC2548"/>
    <w:rsid w:val="00AC25E0"/>
    <w:rsid w:val="00AC2607"/>
    <w:rsid w:val="00AC2693"/>
    <w:rsid w:val="00AC2835"/>
    <w:rsid w:val="00AC28A0"/>
    <w:rsid w:val="00AC28F7"/>
    <w:rsid w:val="00AC2901"/>
    <w:rsid w:val="00AC291A"/>
    <w:rsid w:val="00AC2A27"/>
    <w:rsid w:val="00AC2AA8"/>
    <w:rsid w:val="00AC2B46"/>
    <w:rsid w:val="00AC2C34"/>
    <w:rsid w:val="00AC2CAF"/>
    <w:rsid w:val="00AC2CF8"/>
    <w:rsid w:val="00AC2D33"/>
    <w:rsid w:val="00AC2D64"/>
    <w:rsid w:val="00AC2DA1"/>
    <w:rsid w:val="00AC2E77"/>
    <w:rsid w:val="00AC2F0A"/>
    <w:rsid w:val="00AC2F0F"/>
    <w:rsid w:val="00AC2F17"/>
    <w:rsid w:val="00AC2F32"/>
    <w:rsid w:val="00AC2F5B"/>
    <w:rsid w:val="00AC2FBF"/>
    <w:rsid w:val="00AC2FF6"/>
    <w:rsid w:val="00AC311E"/>
    <w:rsid w:val="00AC315C"/>
    <w:rsid w:val="00AC3170"/>
    <w:rsid w:val="00AC32E0"/>
    <w:rsid w:val="00AC3321"/>
    <w:rsid w:val="00AC337E"/>
    <w:rsid w:val="00AC3395"/>
    <w:rsid w:val="00AC33ED"/>
    <w:rsid w:val="00AC3441"/>
    <w:rsid w:val="00AC3562"/>
    <w:rsid w:val="00AC3571"/>
    <w:rsid w:val="00AC3584"/>
    <w:rsid w:val="00AC3587"/>
    <w:rsid w:val="00AC361D"/>
    <w:rsid w:val="00AC3760"/>
    <w:rsid w:val="00AC3774"/>
    <w:rsid w:val="00AC3778"/>
    <w:rsid w:val="00AC37FF"/>
    <w:rsid w:val="00AC382C"/>
    <w:rsid w:val="00AC3959"/>
    <w:rsid w:val="00AC3999"/>
    <w:rsid w:val="00AC3A07"/>
    <w:rsid w:val="00AC3A66"/>
    <w:rsid w:val="00AC3A73"/>
    <w:rsid w:val="00AC3AD8"/>
    <w:rsid w:val="00AC3ADA"/>
    <w:rsid w:val="00AC3AFB"/>
    <w:rsid w:val="00AC3B9E"/>
    <w:rsid w:val="00AC3BBE"/>
    <w:rsid w:val="00AC3C31"/>
    <w:rsid w:val="00AC3CC5"/>
    <w:rsid w:val="00AC3D1F"/>
    <w:rsid w:val="00AC3DC2"/>
    <w:rsid w:val="00AC3DE5"/>
    <w:rsid w:val="00AC400D"/>
    <w:rsid w:val="00AC4062"/>
    <w:rsid w:val="00AC410A"/>
    <w:rsid w:val="00AC41A8"/>
    <w:rsid w:val="00AC4227"/>
    <w:rsid w:val="00AC4272"/>
    <w:rsid w:val="00AC42C0"/>
    <w:rsid w:val="00AC4392"/>
    <w:rsid w:val="00AC441F"/>
    <w:rsid w:val="00AC4440"/>
    <w:rsid w:val="00AC4475"/>
    <w:rsid w:val="00AC457D"/>
    <w:rsid w:val="00AC47E6"/>
    <w:rsid w:val="00AC4827"/>
    <w:rsid w:val="00AC489B"/>
    <w:rsid w:val="00AC48C1"/>
    <w:rsid w:val="00AC48CC"/>
    <w:rsid w:val="00AC4918"/>
    <w:rsid w:val="00AC493E"/>
    <w:rsid w:val="00AC4963"/>
    <w:rsid w:val="00AC4A7A"/>
    <w:rsid w:val="00AC4AF9"/>
    <w:rsid w:val="00AC4B2D"/>
    <w:rsid w:val="00AC4BC4"/>
    <w:rsid w:val="00AC4BD7"/>
    <w:rsid w:val="00AC4C24"/>
    <w:rsid w:val="00AC4C72"/>
    <w:rsid w:val="00AC4DEE"/>
    <w:rsid w:val="00AC4DFC"/>
    <w:rsid w:val="00AC4ED3"/>
    <w:rsid w:val="00AC4F7A"/>
    <w:rsid w:val="00AC4FC0"/>
    <w:rsid w:val="00AC5035"/>
    <w:rsid w:val="00AC50A0"/>
    <w:rsid w:val="00AC50C5"/>
    <w:rsid w:val="00AC50CB"/>
    <w:rsid w:val="00AC50FB"/>
    <w:rsid w:val="00AC52C3"/>
    <w:rsid w:val="00AC53E2"/>
    <w:rsid w:val="00AC5403"/>
    <w:rsid w:val="00AC554E"/>
    <w:rsid w:val="00AC55DF"/>
    <w:rsid w:val="00AC5688"/>
    <w:rsid w:val="00AC5880"/>
    <w:rsid w:val="00AC5917"/>
    <w:rsid w:val="00AC5930"/>
    <w:rsid w:val="00AC594A"/>
    <w:rsid w:val="00AC5993"/>
    <w:rsid w:val="00AC5A27"/>
    <w:rsid w:val="00AC5AB7"/>
    <w:rsid w:val="00AC5ACD"/>
    <w:rsid w:val="00AC5AD0"/>
    <w:rsid w:val="00AC5AD6"/>
    <w:rsid w:val="00AC5B5D"/>
    <w:rsid w:val="00AC5CC2"/>
    <w:rsid w:val="00AC5D44"/>
    <w:rsid w:val="00AC5DC0"/>
    <w:rsid w:val="00AC5DD6"/>
    <w:rsid w:val="00AC5E06"/>
    <w:rsid w:val="00AC5E38"/>
    <w:rsid w:val="00AC5E52"/>
    <w:rsid w:val="00AC5E55"/>
    <w:rsid w:val="00AC5FD6"/>
    <w:rsid w:val="00AC6022"/>
    <w:rsid w:val="00AC606D"/>
    <w:rsid w:val="00AC6178"/>
    <w:rsid w:val="00AC61AA"/>
    <w:rsid w:val="00AC61C8"/>
    <w:rsid w:val="00AC624D"/>
    <w:rsid w:val="00AC625D"/>
    <w:rsid w:val="00AC627C"/>
    <w:rsid w:val="00AC6290"/>
    <w:rsid w:val="00AC631D"/>
    <w:rsid w:val="00AC640A"/>
    <w:rsid w:val="00AC6562"/>
    <w:rsid w:val="00AC666C"/>
    <w:rsid w:val="00AC6684"/>
    <w:rsid w:val="00AC679B"/>
    <w:rsid w:val="00AC68C9"/>
    <w:rsid w:val="00AC69B8"/>
    <w:rsid w:val="00AC6B0C"/>
    <w:rsid w:val="00AC6B2E"/>
    <w:rsid w:val="00AC6B9D"/>
    <w:rsid w:val="00AC6C2C"/>
    <w:rsid w:val="00AC6CAD"/>
    <w:rsid w:val="00AC6CAF"/>
    <w:rsid w:val="00AC6D1C"/>
    <w:rsid w:val="00AC6D47"/>
    <w:rsid w:val="00AC6D93"/>
    <w:rsid w:val="00AC6E25"/>
    <w:rsid w:val="00AC6F15"/>
    <w:rsid w:val="00AC6FA9"/>
    <w:rsid w:val="00AC6FCE"/>
    <w:rsid w:val="00AC702F"/>
    <w:rsid w:val="00AC70C0"/>
    <w:rsid w:val="00AC70ED"/>
    <w:rsid w:val="00AC716C"/>
    <w:rsid w:val="00AC7223"/>
    <w:rsid w:val="00AC72FE"/>
    <w:rsid w:val="00AC73BB"/>
    <w:rsid w:val="00AC73C9"/>
    <w:rsid w:val="00AC742A"/>
    <w:rsid w:val="00AC7447"/>
    <w:rsid w:val="00AC7643"/>
    <w:rsid w:val="00AC766E"/>
    <w:rsid w:val="00AC76E2"/>
    <w:rsid w:val="00AC76F9"/>
    <w:rsid w:val="00AC7757"/>
    <w:rsid w:val="00AC77FA"/>
    <w:rsid w:val="00AC781D"/>
    <w:rsid w:val="00AC7883"/>
    <w:rsid w:val="00AC794D"/>
    <w:rsid w:val="00AC7A8A"/>
    <w:rsid w:val="00AC7AFC"/>
    <w:rsid w:val="00AC7C2C"/>
    <w:rsid w:val="00AC7C2E"/>
    <w:rsid w:val="00AC7C5E"/>
    <w:rsid w:val="00AC7C9B"/>
    <w:rsid w:val="00AC7CA7"/>
    <w:rsid w:val="00AC7CBC"/>
    <w:rsid w:val="00AC7D19"/>
    <w:rsid w:val="00AC7DB4"/>
    <w:rsid w:val="00AC7F5D"/>
    <w:rsid w:val="00AC7F89"/>
    <w:rsid w:val="00AD015E"/>
    <w:rsid w:val="00AD01CA"/>
    <w:rsid w:val="00AD03B4"/>
    <w:rsid w:val="00AD0439"/>
    <w:rsid w:val="00AD04F2"/>
    <w:rsid w:val="00AD0538"/>
    <w:rsid w:val="00AD056C"/>
    <w:rsid w:val="00AD0672"/>
    <w:rsid w:val="00AD06BA"/>
    <w:rsid w:val="00AD06C9"/>
    <w:rsid w:val="00AD078A"/>
    <w:rsid w:val="00AD080D"/>
    <w:rsid w:val="00AD0814"/>
    <w:rsid w:val="00AD09AB"/>
    <w:rsid w:val="00AD0A2E"/>
    <w:rsid w:val="00AD0AD1"/>
    <w:rsid w:val="00AD0AE4"/>
    <w:rsid w:val="00AD0AF3"/>
    <w:rsid w:val="00AD0B08"/>
    <w:rsid w:val="00AD0BE4"/>
    <w:rsid w:val="00AD0C61"/>
    <w:rsid w:val="00AD0EFA"/>
    <w:rsid w:val="00AD0F38"/>
    <w:rsid w:val="00AD0F4B"/>
    <w:rsid w:val="00AD0F88"/>
    <w:rsid w:val="00AD0FB5"/>
    <w:rsid w:val="00AD107B"/>
    <w:rsid w:val="00AD10DF"/>
    <w:rsid w:val="00AD117B"/>
    <w:rsid w:val="00AD1219"/>
    <w:rsid w:val="00AD12E0"/>
    <w:rsid w:val="00AD12F9"/>
    <w:rsid w:val="00AD1301"/>
    <w:rsid w:val="00AD136D"/>
    <w:rsid w:val="00AD1641"/>
    <w:rsid w:val="00AD165E"/>
    <w:rsid w:val="00AD167D"/>
    <w:rsid w:val="00AD16A8"/>
    <w:rsid w:val="00AD1747"/>
    <w:rsid w:val="00AD17D6"/>
    <w:rsid w:val="00AD17F7"/>
    <w:rsid w:val="00AD1A83"/>
    <w:rsid w:val="00AD1A9E"/>
    <w:rsid w:val="00AD1AC8"/>
    <w:rsid w:val="00AD1BAD"/>
    <w:rsid w:val="00AD1C02"/>
    <w:rsid w:val="00AD1CC1"/>
    <w:rsid w:val="00AD1CE4"/>
    <w:rsid w:val="00AD1CE9"/>
    <w:rsid w:val="00AD1D8C"/>
    <w:rsid w:val="00AD1DEC"/>
    <w:rsid w:val="00AD1F86"/>
    <w:rsid w:val="00AD1F94"/>
    <w:rsid w:val="00AD1FAF"/>
    <w:rsid w:val="00AD1FE5"/>
    <w:rsid w:val="00AD1FF0"/>
    <w:rsid w:val="00AD202E"/>
    <w:rsid w:val="00AD2030"/>
    <w:rsid w:val="00AD2191"/>
    <w:rsid w:val="00AD22E1"/>
    <w:rsid w:val="00AD23D9"/>
    <w:rsid w:val="00AD2436"/>
    <w:rsid w:val="00AD2452"/>
    <w:rsid w:val="00AD25A9"/>
    <w:rsid w:val="00AD26A6"/>
    <w:rsid w:val="00AD26F6"/>
    <w:rsid w:val="00AD2848"/>
    <w:rsid w:val="00AD284F"/>
    <w:rsid w:val="00AD287F"/>
    <w:rsid w:val="00AD297B"/>
    <w:rsid w:val="00AD29C3"/>
    <w:rsid w:val="00AD2A6C"/>
    <w:rsid w:val="00AD2B39"/>
    <w:rsid w:val="00AD2C0D"/>
    <w:rsid w:val="00AD2C17"/>
    <w:rsid w:val="00AD2C51"/>
    <w:rsid w:val="00AD2C6F"/>
    <w:rsid w:val="00AD2D01"/>
    <w:rsid w:val="00AD2D3A"/>
    <w:rsid w:val="00AD2D5F"/>
    <w:rsid w:val="00AD2DBE"/>
    <w:rsid w:val="00AD2E5C"/>
    <w:rsid w:val="00AD2F17"/>
    <w:rsid w:val="00AD2F7A"/>
    <w:rsid w:val="00AD3346"/>
    <w:rsid w:val="00AD3354"/>
    <w:rsid w:val="00AD33B3"/>
    <w:rsid w:val="00AD3416"/>
    <w:rsid w:val="00AD34FE"/>
    <w:rsid w:val="00AD3513"/>
    <w:rsid w:val="00AD3562"/>
    <w:rsid w:val="00AD356E"/>
    <w:rsid w:val="00AD35DA"/>
    <w:rsid w:val="00AD35E5"/>
    <w:rsid w:val="00AD3627"/>
    <w:rsid w:val="00AD3707"/>
    <w:rsid w:val="00AD37B5"/>
    <w:rsid w:val="00AD3800"/>
    <w:rsid w:val="00AD38CA"/>
    <w:rsid w:val="00AD3966"/>
    <w:rsid w:val="00AD3969"/>
    <w:rsid w:val="00AD396B"/>
    <w:rsid w:val="00AD3985"/>
    <w:rsid w:val="00AD399E"/>
    <w:rsid w:val="00AD3A54"/>
    <w:rsid w:val="00AD3A8F"/>
    <w:rsid w:val="00AD3AD6"/>
    <w:rsid w:val="00AD3B7A"/>
    <w:rsid w:val="00AD3B7F"/>
    <w:rsid w:val="00AD3C28"/>
    <w:rsid w:val="00AD3C4E"/>
    <w:rsid w:val="00AD3C6C"/>
    <w:rsid w:val="00AD3CDE"/>
    <w:rsid w:val="00AD3EA7"/>
    <w:rsid w:val="00AD4045"/>
    <w:rsid w:val="00AD4202"/>
    <w:rsid w:val="00AD4262"/>
    <w:rsid w:val="00AD4348"/>
    <w:rsid w:val="00AD436F"/>
    <w:rsid w:val="00AD43BB"/>
    <w:rsid w:val="00AD43CA"/>
    <w:rsid w:val="00AD4404"/>
    <w:rsid w:val="00AD4423"/>
    <w:rsid w:val="00AD4438"/>
    <w:rsid w:val="00AD448E"/>
    <w:rsid w:val="00AD44CC"/>
    <w:rsid w:val="00AD44EF"/>
    <w:rsid w:val="00AD4567"/>
    <w:rsid w:val="00AD4589"/>
    <w:rsid w:val="00AD45D5"/>
    <w:rsid w:val="00AD45FA"/>
    <w:rsid w:val="00AD4603"/>
    <w:rsid w:val="00AD4610"/>
    <w:rsid w:val="00AD4616"/>
    <w:rsid w:val="00AD461C"/>
    <w:rsid w:val="00AD4699"/>
    <w:rsid w:val="00AD477C"/>
    <w:rsid w:val="00AD4827"/>
    <w:rsid w:val="00AD4896"/>
    <w:rsid w:val="00AD48C2"/>
    <w:rsid w:val="00AD49E0"/>
    <w:rsid w:val="00AD49E1"/>
    <w:rsid w:val="00AD4A72"/>
    <w:rsid w:val="00AD4B21"/>
    <w:rsid w:val="00AD4BF7"/>
    <w:rsid w:val="00AD4C0F"/>
    <w:rsid w:val="00AD4C13"/>
    <w:rsid w:val="00AD4D25"/>
    <w:rsid w:val="00AD4D82"/>
    <w:rsid w:val="00AD4DB8"/>
    <w:rsid w:val="00AD4E75"/>
    <w:rsid w:val="00AD4E9C"/>
    <w:rsid w:val="00AD4EB2"/>
    <w:rsid w:val="00AD4EC4"/>
    <w:rsid w:val="00AD4EEE"/>
    <w:rsid w:val="00AD4F31"/>
    <w:rsid w:val="00AD4F4A"/>
    <w:rsid w:val="00AD4F79"/>
    <w:rsid w:val="00AD4FA0"/>
    <w:rsid w:val="00AD4FE6"/>
    <w:rsid w:val="00AD505E"/>
    <w:rsid w:val="00AD5173"/>
    <w:rsid w:val="00AD5235"/>
    <w:rsid w:val="00AD52EE"/>
    <w:rsid w:val="00AD52FE"/>
    <w:rsid w:val="00AD531B"/>
    <w:rsid w:val="00AD53A0"/>
    <w:rsid w:val="00AD5454"/>
    <w:rsid w:val="00AD54A2"/>
    <w:rsid w:val="00AD5530"/>
    <w:rsid w:val="00AD553C"/>
    <w:rsid w:val="00AD55CB"/>
    <w:rsid w:val="00AD570F"/>
    <w:rsid w:val="00AD58DE"/>
    <w:rsid w:val="00AD5989"/>
    <w:rsid w:val="00AD59C8"/>
    <w:rsid w:val="00AD5A51"/>
    <w:rsid w:val="00AD5AAD"/>
    <w:rsid w:val="00AD5AD5"/>
    <w:rsid w:val="00AD5B09"/>
    <w:rsid w:val="00AD5B7F"/>
    <w:rsid w:val="00AD5BC9"/>
    <w:rsid w:val="00AD5C01"/>
    <w:rsid w:val="00AD5CAF"/>
    <w:rsid w:val="00AD5CEF"/>
    <w:rsid w:val="00AD5D52"/>
    <w:rsid w:val="00AD5D59"/>
    <w:rsid w:val="00AD5DF3"/>
    <w:rsid w:val="00AD5E28"/>
    <w:rsid w:val="00AD5EA6"/>
    <w:rsid w:val="00AD5F60"/>
    <w:rsid w:val="00AD5FED"/>
    <w:rsid w:val="00AD6283"/>
    <w:rsid w:val="00AD635D"/>
    <w:rsid w:val="00AD6363"/>
    <w:rsid w:val="00AD6463"/>
    <w:rsid w:val="00AD6481"/>
    <w:rsid w:val="00AD662A"/>
    <w:rsid w:val="00AD66F2"/>
    <w:rsid w:val="00AD6752"/>
    <w:rsid w:val="00AD68B6"/>
    <w:rsid w:val="00AD68F4"/>
    <w:rsid w:val="00AD690D"/>
    <w:rsid w:val="00AD6939"/>
    <w:rsid w:val="00AD69CB"/>
    <w:rsid w:val="00AD6A44"/>
    <w:rsid w:val="00AD6A45"/>
    <w:rsid w:val="00AD6A46"/>
    <w:rsid w:val="00AD6A51"/>
    <w:rsid w:val="00AD6AB1"/>
    <w:rsid w:val="00AD6B3F"/>
    <w:rsid w:val="00AD6C20"/>
    <w:rsid w:val="00AD6C44"/>
    <w:rsid w:val="00AD6D58"/>
    <w:rsid w:val="00AD6E14"/>
    <w:rsid w:val="00AD6E4F"/>
    <w:rsid w:val="00AD6EA9"/>
    <w:rsid w:val="00AD6F09"/>
    <w:rsid w:val="00AD6FD4"/>
    <w:rsid w:val="00AD7009"/>
    <w:rsid w:val="00AD71C4"/>
    <w:rsid w:val="00AD7203"/>
    <w:rsid w:val="00AD720A"/>
    <w:rsid w:val="00AD72D8"/>
    <w:rsid w:val="00AD7355"/>
    <w:rsid w:val="00AD7375"/>
    <w:rsid w:val="00AD73AD"/>
    <w:rsid w:val="00AD7403"/>
    <w:rsid w:val="00AD7410"/>
    <w:rsid w:val="00AD74B8"/>
    <w:rsid w:val="00AD756E"/>
    <w:rsid w:val="00AD7632"/>
    <w:rsid w:val="00AD76F1"/>
    <w:rsid w:val="00AD78A0"/>
    <w:rsid w:val="00AD78EF"/>
    <w:rsid w:val="00AD7942"/>
    <w:rsid w:val="00AD795C"/>
    <w:rsid w:val="00AD795D"/>
    <w:rsid w:val="00AD79A9"/>
    <w:rsid w:val="00AD7A0B"/>
    <w:rsid w:val="00AD7A5F"/>
    <w:rsid w:val="00AD7B2C"/>
    <w:rsid w:val="00AD7B6C"/>
    <w:rsid w:val="00AD7B7F"/>
    <w:rsid w:val="00AD7D00"/>
    <w:rsid w:val="00AD7DC5"/>
    <w:rsid w:val="00AD7DFB"/>
    <w:rsid w:val="00AD7E18"/>
    <w:rsid w:val="00AD7E22"/>
    <w:rsid w:val="00AD7E38"/>
    <w:rsid w:val="00AD7EC0"/>
    <w:rsid w:val="00AD7EC1"/>
    <w:rsid w:val="00AD7F50"/>
    <w:rsid w:val="00AD7FC4"/>
    <w:rsid w:val="00AE001F"/>
    <w:rsid w:val="00AE005D"/>
    <w:rsid w:val="00AE012F"/>
    <w:rsid w:val="00AE016A"/>
    <w:rsid w:val="00AE01C8"/>
    <w:rsid w:val="00AE020F"/>
    <w:rsid w:val="00AE022F"/>
    <w:rsid w:val="00AE02D5"/>
    <w:rsid w:val="00AE0312"/>
    <w:rsid w:val="00AE0382"/>
    <w:rsid w:val="00AE03C0"/>
    <w:rsid w:val="00AE0426"/>
    <w:rsid w:val="00AE04B5"/>
    <w:rsid w:val="00AE0567"/>
    <w:rsid w:val="00AE059C"/>
    <w:rsid w:val="00AE05D8"/>
    <w:rsid w:val="00AE07BD"/>
    <w:rsid w:val="00AE07E7"/>
    <w:rsid w:val="00AE0862"/>
    <w:rsid w:val="00AE08A7"/>
    <w:rsid w:val="00AE09E5"/>
    <w:rsid w:val="00AE0A55"/>
    <w:rsid w:val="00AE0A5A"/>
    <w:rsid w:val="00AE0ABB"/>
    <w:rsid w:val="00AE0ACA"/>
    <w:rsid w:val="00AE0AFE"/>
    <w:rsid w:val="00AE0CC6"/>
    <w:rsid w:val="00AE0CE3"/>
    <w:rsid w:val="00AE0D1D"/>
    <w:rsid w:val="00AE0D30"/>
    <w:rsid w:val="00AE0D89"/>
    <w:rsid w:val="00AE0E70"/>
    <w:rsid w:val="00AE0EB1"/>
    <w:rsid w:val="00AE0EE8"/>
    <w:rsid w:val="00AE0FFD"/>
    <w:rsid w:val="00AE1022"/>
    <w:rsid w:val="00AE1114"/>
    <w:rsid w:val="00AE113A"/>
    <w:rsid w:val="00AE125F"/>
    <w:rsid w:val="00AE12E7"/>
    <w:rsid w:val="00AE12EB"/>
    <w:rsid w:val="00AE12F2"/>
    <w:rsid w:val="00AE13D7"/>
    <w:rsid w:val="00AE14A8"/>
    <w:rsid w:val="00AE14AB"/>
    <w:rsid w:val="00AE1525"/>
    <w:rsid w:val="00AE1581"/>
    <w:rsid w:val="00AE15A4"/>
    <w:rsid w:val="00AE15FC"/>
    <w:rsid w:val="00AE1749"/>
    <w:rsid w:val="00AE1799"/>
    <w:rsid w:val="00AE17AB"/>
    <w:rsid w:val="00AE1813"/>
    <w:rsid w:val="00AE1955"/>
    <w:rsid w:val="00AE19D8"/>
    <w:rsid w:val="00AE19E4"/>
    <w:rsid w:val="00AE1A0D"/>
    <w:rsid w:val="00AE1A76"/>
    <w:rsid w:val="00AE1C13"/>
    <w:rsid w:val="00AE1C61"/>
    <w:rsid w:val="00AE1D6A"/>
    <w:rsid w:val="00AE1E40"/>
    <w:rsid w:val="00AE1E9D"/>
    <w:rsid w:val="00AE202E"/>
    <w:rsid w:val="00AE20C1"/>
    <w:rsid w:val="00AE20D0"/>
    <w:rsid w:val="00AE2122"/>
    <w:rsid w:val="00AE2185"/>
    <w:rsid w:val="00AE219A"/>
    <w:rsid w:val="00AE21B0"/>
    <w:rsid w:val="00AE224C"/>
    <w:rsid w:val="00AE22CB"/>
    <w:rsid w:val="00AE2369"/>
    <w:rsid w:val="00AE242F"/>
    <w:rsid w:val="00AE2486"/>
    <w:rsid w:val="00AE24FB"/>
    <w:rsid w:val="00AE2536"/>
    <w:rsid w:val="00AE2601"/>
    <w:rsid w:val="00AE26BD"/>
    <w:rsid w:val="00AE276F"/>
    <w:rsid w:val="00AE2776"/>
    <w:rsid w:val="00AE27A9"/>
    <w:rsid w:val="00AE27C3"/>
    <w:rsid w:val="00AE27D8"/>
    <w:rsid w:val="00AE27F1"/>
    <w:rsid w:val="00AE283D"/>
    <w:rsid w:val="00AE284C"/>
    <w:rsid w:val="00AE2934"/>
    <w:rsid w:val="00AE2943"/>
    <w:rsid w:val="00AE2977"/>
    <w:rsid w:val="00AE2A30"/>
    <w:rsid w:val="00AE2C53"/>
    <w:rsid w:val="00AE2CCE"/>
    <w:rsid w:val="00AE2E1C"/>
    <w:rsid w:val="00AE2E66"/>
    <w:rsid w:val="00AE2F2F"/>
    <w:rsid w:val="00AE2F8C"/>
    <w:rsid w:val="00AE30BA"/>
    <w:rsid w:val="00AE30C0"/>
    <w:rsid w:val="00AE30F0"/>
    <w:rsid w:val="00AE311F"/>
    <w:rsid w:val="00AE319D"/>
    <w:rsid w:val="00AE31A8"/>
    <w:rsid w:val="00AE3252"/>
    <w:rsid w:val="00AE33CE"/>
    <w:rsid w:val="00AE3415"/>
    <w:rsid w:val="00AE34C1"/>
    <w:rsid w:val="00AE35AB"/>
    <w:rsid w:val="00AE35D5"/>
    <w:rsid w:val="00AE35FE"/>
    <w:rsid w:val="00AE3637"/>
    <w:rsid w:val="00AE369D"/>
    <w:rsid w:val="00AE36D7"/>
    <w:rsid w:val="00AE3706"/>
    <w:rsid w:val="00AE37D4"/>
    <w:rsid w:val="00AE382E"/>
    <w:rsid w:val="00AE38CE"/>
    <w:rsid w:val="00AE3905"/>
    <w:rsid w:val="00AE3940"/>
    <w:rsid w:val="00AE3953"/>
    <w:rsid w:val="00AE39AF"/>
    <w:rsid w:val="00AE3A12"/>
    <w:rsid w:val="00AE3AB9"/>
    <w:rsid w:val="00AE3AF7"/>
    <w:rsid w:val="00AE3BBE"/>
    <w:rsid w:val="00AE3C0C"/>
    <w:rsid w:val="00AE3D4F"/>
    <w:rsid w:val="00AE3D54"/>
    <w:rsid w:val="00AE3DA2"/>
    <w:rsid w:val="00AE3E22"/>
    <w:rsid w:val="00AE3E95"/>
    <w:rsid w:val="00AE3F28"/>
    <w:rsid w:val="00AE3FB9"/>
    <w:rsid w:val="00AE409F"/>
    <w:rsid w:val="00AE4106"/>
    <w:rsid w:val="00AE435B"/>
    <w:rsid w:val="00AE4377"/>
    <w:rsid w:val="00AE446A"/>
    <w:rsid w:val="00AE447B"/>
    <w:rsid w:val="00AE44BB"/>
    <w:rsid w:val="00AE44C2"/>
    <w:rsid w:val="00AE450E"/>
    <w:rsid w:val="00AE4573"/>
    <w:rsid w:val="00AE465B"/>
    <w:rsid w:val="00AE46AF"/>
    <w:rsid w:val="00AE472B"/>
    <w:rsid w:val="00AE4832"/>
    <w:rsid w:val="00AE48B0"/>
    <w:rsid w:val="00AE4B86"/>
    <w:rsid w:val="00AE4C09"/>
    <w:rsid w:val="00AE4CA1"/>
    <w:rsid w:val="00AE4CEB"/>
    <w:rsid w:val="00AE4DC1"/>
    <w:rsid w:val="00AE4DD1"/>
    <w:rsid w:val="00AE4DE1"/>
    <w:rsid w:val="00AE4E13"/>
    <w:rsid w:val="00AE4E48"/>
    <w:rsid w:val="00AE4E62"/>
    <w:rsid w:val="00AE4EBA"/>
    <w:rsid w:val="00AE4F0C"/>
    <w:rsid w:val="00AE4FE8"/>
    <w:rsid w:val="00AE5144"/>
    <w:rsid w:val="00AE5175"/>
    <w:rsid w:val="00AE51A9"/>
    <w:rsid w:val="00AE51C3"/>
    <w:rsid w:val="00AE529B"/>
    <w:rsid w:val="00AE5342"/>
    <w:rsid w:val="00AE5353"/>
    <w:rsid w:val="00AE53CB"/>
    <w:rsid w:val="00AE54DF"/>
    <w:rsid w:val="00AE54FA"/>
    <w:rsid w:val="00AE55AB"/>
    <w:rsid w:val="00AE55B0"/>
    <w:rsid w:val="00AE55E4"/>
    <w:rsid w:val="00AE55EF"/>
    <w:rsid w:val="00AE5680"/>
    <w:rsid w:val="00AE57A6"/>
    <w:rsid w:val="00AE5911"/>
    <w:rsid w:val="00AE5968"/>
    <w:rsid w:val="00AE5A29"/>
    <w:rsid w:val="00AE5A9D"/>
    <w:rsid w:val="00AE5AF2"/>
    <w:rsid w:val="00AE5BFD"/>
    <w:rsid w:val="00AE5CFF"/>
    <w:rsid w:val="00AE5D38"/>
    <w:rsid w:val="00AE5D64"/>
    <w:rsid w:val="00AE5F3E"/>
    <w:rsid w:val="00AE60A4"/>
    <w:rsid w:val="00AE6114"/>
    <w:rsid w:val="00AE61AE"/>
    <w:rsid w:val="00AE6228"/>
    <w:rsid w:val="00AE629F"/>
    <w:rsid w:val="00AE62B5"/>
    <w:rsid w:val="00AE631E"/>
    <w:rsid w:val="00AE633E"/>
    <w:rsid w:val="00AE6471"/>
    <w:rsid w:val="00AE651A"/>
    <w:rsid w:val="00AE655C"/>
    <w:rsid w:val="00AE65B5"/>
    <w:rsid w:val="00AE67F8"/>
    <w:rsid w:val="00AE6866"/>
    <w:rsid w:val="00AE688A"/>
    <w:rsid w:val="00AE68D9"/>
    <w:rsid w:val="00AE697D"/>
    <w:rsid w:val="00AE6A2A"/>
    <w:rsid w:val="00AE6A81"/>
    <w:rsid w:val="00AE6B16"/>
    <w:rsid w:val="00AE6CAD"/>
    <w:rsid w:val="00AE6E63"/>
    <w:rsid w:val="00AE6EFF"/>
    <w:rsid w:val="00AE6F03"/>
    <w:rsid w:val="00AE7122"/>
    <w:rsid w:val="00AE7177"/>
    <w:rsid w:val="00AE71A1"/>
    <w:rsid w:val="00AE7228"/>
    <w:rsid w:val="00AE725A"/>
    <w:rsid w:val="00AE727D"/>
    <w:rsid w:val="00AE7335"/>
    <w:rsid w:val="00AE74B8"/>
    <w:rsid w:val="00AE7648"/>
    <w:rsid w:val="00AE764C"/>
    <w:rsid w:val="00AE7787"/>
    <w:rsid w:val="00AE77B5"/>
    <w:rsid w:val="00AE77B6"/>
    <w:rsid w:val="00AE78E7"/>
    <w:rsid w:val="00AE7945"/>
    <w:rsid w:val="00AE79BF"/>
    <w:rsid w:val="00AE79E2"/>
    <w:rsid w:val="00AE79F4"/>
    <w:rsid w:val="00AE7BA1"/>
    <w:rsid w:val="00AE7BB2"/>
    <w:rsid w:val="00AE7C30"/>
    <w:rsid w:val="00AE7C63"/>
    <w:rsid w:val="00AE7CDC"/>
    <w:rsid w:val="00AE7D1D"/>
    <w:rsid w:val="00AE7D5E"/>
    <w:rsid w:val="00AE7E0C"/>
    <w:rsid w:val="00AE7E17"/>
    <w:rsid w:val="00AE7E32"/>
    <w:rsid w:val="00AE7E48"/>
    <w:rsid w:val="00AE7F3C"/>
    <w:rsid w:val="00AE7F48"/>
    <w:rsid w:val="00AE7F53"/>
    <w:rsid w:val="00AF01D7"/>
    <w:rsid w:val="00AF02CB"/>
    <w:rsid w:val="00AF0346"/>
    <w:rsid w:val="00AF034F"/>
    <w:rsid w:val="00AF0394"/>
    <w:rsid w:val="00AF0420"/>
    <w:rsid w:val="00AF0460"/>
    <w:rsid w:val="00AF0540"/>
    <w:rsid w:val="00AF0545"/>
    <w:rsid w:val="00AF05C2"/>
    <w:rsid w:val="00AF0676"/>
    <w:rsid w:val="00AF07F8"/>
    <w:rsid w:val="00AF087C"/>
    <w:rsid w:val="00AF092A"/>
    <w:rsid w:val="00AF095D"/>
    <w:rsid w:val="00AF0A02"/>
    <w:rsid w:val="00AF0A0A"/>
    <w:rsid w:val="00AF0A8A"/>
    <w:rsid w:val="00AF0B3E"/>
    <w:rsid w:val="00AF0B58"/>
    <w:rsid w:val="00AF0BBA"/>
    <w:rsid w:val="00AF0C4B"/>
    <w:rsid w:val="00AF0E7A"/>
    <w:rsid w:val="00AF0E99"/>
    <w:rsid w:val="00AF0F29"/>
    <w:rsid w:val="00AF0F6C"/>
    <w:rsid w:val="00AF0FEB"/>
    <w:rsid w:val="00AF124A"/>
    <w:rsid w:val="00AF12EA"/>
    <w:rsid w:val="00AF1449"/>
    <w:rsid w:val="00AF146F"/>
    <w:rsid w:val="00AF148B"/>
    <w:rsid w:val="00AF14AA"/>
    <w:rsid w:val="00AF14BA"/>
    <w:rsid w:val="00AF155B"/>
    <w:rsid w:val="00AF163E"/>
    <w:rsid w:val="00AF16A7"/>
    <w:rsid w:val="00AF16DB"/>
    <w:rsid w:val="00AF1700"/>
    <w:rsid w:val="00AF1744"/>
    <w:rsid w:val="00AF175C"/>
    <w:rsid w:val="00AF178F"/>
    <w:rsid w:val="00AF17C4"/>
    <w:rsid w:val="00AF18BA"/>
    <w:rsid w:val="00AF1989"/>
    <w:rsid w:val="00AF19B7"/>
    <w:rsid w:val="00AF1B32"/>
    <w:rsid w:val="00AF1B3F"/>
    <w:rsid w:val="00AF1C0E"/>
    <w:rsid w:val="00AF1D1C"/>
    <w:rsid w:val="00AF1D50"/>
    <w:rsid w:val="00AF1DDE"/>
    <w:rsid w:val="00AF1E4E"/>
    <w:rsid w:val="00AF1EBF"/>
    <w:rsid w:val="00AF1F2B"/>
    <w:rsid w:val="00AF1F89"/>
    <w:rsid w:val="00AF1FE8"/>
    <w:rsid w:val="00AF2083"/>
    <w:rsid w:val="00AF2087"/>
    <w:rsid w:val="00AF209B"/>
    <w:rsid w:val="00AF21E7"/>
    <w:rsid w:val="00AF2205"/>
    <w:rsid w:val="00AF2217"/>
    <w:rsid w:val="00AF2311"/>
    <w:rsid w:val="00AF2593"/>
    <w:rsid w:val="00AF25B1"/>
    <w:rsid w:val="00AF2606"/>
    <w:rsid w:val="00AF2612"/>
    <w:rsid w:val="00AF2678"/>
    <w:rsid w:val="00AF2702"/>
    <w:rsid w:val="00AF27B4"/>
    <w:rsid w:val="00AF28E2"/>
    <w:rsid w:val="00AF2933"/>
    <w:rsid w:val="00AF29F3"/>
    <w:rsid w:val="00AF2A2E"/>
    <w:rsid w:val="00AF2A3A"/>
    <w:rsid w:val="00AF2A41"/>
    <w:rsid w:val="00AF2AD9"/>
    <w:rsid w:val="00AF2B4D"/>
    <w:rsid w:val="00AF2B4E"/>
    <w:rsid w:val="00AF2BF7"/>
    <w:rsid w:val="00AF2D82"/>
    <w:rsid w:val="00AF2D9A"/>
    <w:rsid w:val="00AF3025"/>
    <w:rsid w:val="00AF3055"/>
    <w:rsid w:val="00AF30D0"/>
    <w:rsid w:val="00AF3136"/>
    <w:rsid w:val="00AF3140"/>
    <w:rsid w:val="00AF315C"/>
    <w:rsid w:val="00AF31B4"/>
    <w:rsid w:val="00AF31CC"/>
    <w:rsid w:val="00AF32B8"/>
    <w:rsid w:val="00AF3323"/>
    <w:rsid w:val="00AF333D"/>
    <w:rsid w:val="00AF35CD"/>
    <w:rsid w:val="00AF3608"/>
    <w:rsid w:val="00AF369A"/>
    <w:rsid w:val="00AF378B"/>
    <w:rsid w:val="00AF37F1"/>
    <w:rsid w:val="00AF384D"/>
    <w:rsid w:val="00AF3936"/>
    <w:rsid w:val="00AF39BF"/>
    <w:rsid w:val="00AF39ED"/>
    <w:rsid w:val="00AF39FF"/>
    <w:rsid w:val="00AF3A4B"/>
    <w:rsid w:val="00AF3AC9"/>
    <w:rsid w:val="00AF3B3A"/>
    <w:rsid w:val="00AF3C35"/>
    <w:rsid w:val="00AF3DF2"/>
    <w:rsid w:val="00AF3E66"/>
    <w:rsid w:val="00AF3FD7"/>
    <w:rsid w:val="00AF4059"/>
    <w:rsid w:val="00AF405A"/>
    <w:rsid w:val="00AF4095"/>
    <w:rsid w:val="00AF4136"/>
    <w:rsid w:val="00AF41E1"/>
    <w:rsid w:val="00AF41F1"/>
    <w:rsid w:val="00AF4206"/>
    <w:rsid w:val="00AF43FB"/>
    <w:rsid w:val="00AF44AE"/>
    <w:rsid w:val="00AF44CD"/>
    <w:rsid w:val="00AF4532"/>
    <w:rsid w:val="00AF4553"/>
    <w:rsid w:val="00AF461F"/>
    <w:rsid w:val="00AF46E9"/>
    <w:rsid w:val="00AF474F"/>
    <w:rsid w:val="00AF4790"/>
    <w:rsid w:val="00AF47F4"/>
    <w:rsid w:val="00AF49A8"/>
    <w:rsid w:val="00AF49C7"/>
    <w:rsid w:val="00AF4A6E"/>
    <w:rsid w:val="00AF4ADE"/>
    <w:rsid w:val="00AF4AE8"/>
    <w:rsid w:val="00AF4C0A"/>
    <w:rsid w:val="00AF4CF1"/>
    <w:rsid w:val="00AF4CF3"/>
    <w:rsid w:val="00AF4D11"/>
    <w:rsid w:val="00AF4DE8"/>
    <w:rsid w:val="00AF4E24"/>
    <w:rsid w:val="00AF4EA7"/>
    <w:rsid w:val="00AF4EC0"/>
    <w:rsid w:val="00AF4EE6"/>
    <w:rsid w:val="00AF4F29"/>
    <w:rsid w:val="00AF4FDB"/>
    <w:rsid w:val="00AF50F8"/>
    <w:rsid w:val="00AF5138"/>
    <w:rsid w:val="00AF51D2"/>
    <w:rsid w:val="00AF527F"/>
    <w:rsid w:val="00AF52E0"/>
    <w:rsid w:val="00AF5349"/>
    <w:rsid w:val="00AF5375"/>
    <w:rsid w:val="00AF544B"/>
    <w:rsid w:val="00AF5482"/>
    <w:rsid w:val="00AF54E1"/>
    <w:rsid w:val="00AF5532"/>
    <w:rsid w:val="00AF5552"/>
    <w:rsid w:val="00AF55BD"/>
    <w:rsid w:val="00AF57A4"/>
    <w:rsid w:val="00AF5867"/>
    <w:rsid w:val="00AF588E"/>
    <w:rsid w:val="00AF58AA"/>
    <w:rsid w:val="00AF59DE"/>
    <w:rsid w:val="00AF5A9B"/>
    <w:rsid w:val="00AF5ACC"/>
    <w:rsid w:val="00AF5AF0"/>
    <w:rsid w:val="00AF5B2E"/>
    <w:rsid w:val="00AF5C05"/>
    <w:rsid w:val="00AF5C4D"/>
    <w:rsid w:val="00AF5DB0"/>
    <w:rsid w:val="00AF5DE2"/>
    <w:rsid w:val="00AF5DF8"/>
    <w:rsid w:val="00AF5E17"/>
    <w:rsid w:val="00AF5E1C"/>
    <w:rsid w:val="00AF5E4F"/>
    <w:rsid w:val="00AF5E6F"/>
    <w:rsid w:val="00AF6089"/>
    <w:rsid w:val="00AF60AD"/>
    <w:rsid w:val="00AF60C9"/>
    <w:rsid w:val="00AF60D1"/>
    <w:rsid w:val="00AF612A"/>
    <w:rsid w:val="00AF6140"/>
    <w:rsid w:val="00AF61B1"/>
    <w:rsid w:val="00AF61F8"/>
    <w:rsid w:val="00AF6245"/>
    <w:rsid w:val="00AF62BD"/>
    <w:rsid w:val="00AF62CC"/>
    <w:rsid w:val="00AF6456"/>
    <w:rsid w:val="00AF64D3"/>
    <w:rsid w:val="00AF65BD"/>
    <w:rsid w:val="00AF673E"/>
    <w:rsid w:val="00AF6774"/>
    <w:rsid w:val="00AF6798"/>
    <w:rsid w:val="00AF67CF"/>
    <w:rsid w:val="00AF68AA"/>
    <w:rsid w:val="00AF68AD"/>
    <w:rsid w:val="00AF6B67"/>
    <w:rsid w:val="00AF6BCF"/>
    <w:rsid w:val="00AF6C41"/>
    <w:rsid w:val="00AF6CA3"/>
    <w:rsid w:val="00AF6CDC"/>
    <w:rsid w:val="00AF6DC6"/>
    <w:rsid w:val="00AF6EA0"/>
    <w:rsid w:val="00AF6F30"/>
    <w:rsid w:val="00AF7020"/>
    <w:rsid w:val="00AF70DE"/>
    <w:rsid w:val="00AF7164"/>
    <w:rsid w:val="00AF71AC"/>
    <w:rsid w:val="00AF7269"/>
    <w:rsid w:val="00AF728B"/>
    <w:rsid w:val="00AF729E"/>
    <w:rsid w:val="00AF72FB"/>
    <w:rsid w:val="00AF7315"/>
    <w:rsid w:val="00AF7516"/>
    <w:rsid w:val="00AF7599"/>
    <w:rsid w:val="00AF766C"/>
    <w:rsid w:val="00AF7AA1"/>
    <w:rsid w:val="00AF7AB6"/>
    <w:rsid w:val="00AF7B0E"/>
    <w:rsid w:val="00AF7B6D"/>
    <w:rsid w:val="00AF7C3D"/>
    <w:rsid w:val="00AF7C94"/>
    <w:rsid w:val="00AF7CD6"/>
    <w:rsid w:val="00AF7DC8"/>
    <w:rsid w:val="00AF7E78"/>
    <w:rsid w:val="00AF7F10"/>
    <w:rsid w:val="00AF7FB8"/>
    <w:rsid w:val="00B00037"/>
    <w:rsid w:val="00B00060"/>
    <w:rsid w:val="00B0028E"/>
    <w:rsid w:val="00B0031D"/>
    <w:rsid w:val="00B00330"/>
    <w:rsid w:val="00B003A9"/>
    <w:rsid w:val="00B003BE"/>
    <w:rsid w:val="00B00436"/>
    <w:rsid w:val="00B00508"/>
    <w:rsid w:val="00B00577"/>
    <w:rsid w:val="00B00587"/>
    <w:rsid w:val="00B0066C"/>
    <w:rsid w:val="00B0072E"/>
    <w:rsid w:val="00B0074C"/>
    <w:rsid w:val="00B007DA"/>
    <w:rsid w:val="00B00890"/>
    <w:rsid w:val="00B0097B"/>
    <w:rsid w:val="00B00999"/>
    <w:rsid w:val="00B009F4"/>
    <w:rsid w:val="00B00A84"/>
    <w:rsid w:val="00B00BEE"/>
    <w:rsid w:val="00B00BFB"/>
    <w:rsid w:val="00B00C00"/>
    <w:rsid w:val="00B00C36"/>
    <w:rsid w:val="00B00C65"/>
    <w:rsid w:val="00B00C75"/>
    <w:rsid w:val="00B00D74"/>
    <w:rsid w:val="00B00DB5"/>
    <w:rsid w:val="00B00DC1"/>
    <w:rsid w:val="00B00FA1"/>
    <w:rsid w:val="00B01089"/>
    <w:rsid w:val="00B01153"/>
    <w:rsid w:val="00B0116E"/>
    <w:rsid w:val="00B011DB"/>
    <w:rsid w:val="00B01243"/>
    <w:rsid w:val="00B0126E"/>
    <w:rsid w:val="00B012D0"/>
    <w:rsid w:val="00B0131E"/>
    <w:rsid w:val="00B01389"/>
    <w:rsid w:val="00B013D6"/>
    <w:rsid w:val="00B014F4"/>
    <w:rsid w:val="00B015FE"/>
    <w:rsid w:val="00B01697"/>
    <w:rsid w:val="00B01709"/>
    <w:rsid w:val="00B01726"/>
    <w:rsid w:val="00B0176A"/>
    <w:rsid w:val="00B017CE"/>
    <w:rsid w:val="00B017F9"/>
    <w:rsid w:val="00B01972"/>
    <w:rsid w:val="00B01973"/>
    <w:rsid w:val="00B019E3"/>
    <w:rsid w:val="00B019E5"/>
    <w:rsid w:val="00B01A52"/>
    <w:rsid w:val="00B01ACD"/>
    <w:rsid w:val="00B01B64"/>
    <w:rsid w:val="00B01BB3"/>
    <w:rsid w:val="00B01BE4"/>
    <w:rsid w:val="00B01BF3"/>
    <w:rsid w:val="00B01C02"/>
    <w:rsid w:val="00B01CAD"/>
    <w:rsid w:val="00B01E62"/>
    <w:rsid w:val="00B01FF3"/>
    <w:rsid w:val="00B02057"/>
    <w:rsid w:val="00B020C0"/>
    <w:rsid w:val="00B020F9"/>
    <w:rsid w:val="00B0214B"/>
    <w:rsid w:val="00B02185"/>
    <w:rsid w:val="00B02188"/>
    <w:rsid w:val="00B02253"/>
    <w:rsid w:val="00B0229E"/>
    <w:rsid w:val="00B02316"/>
    <w:rsid w:val="00B02397"/>
    <w:rsid w:val="00B0242B"/>
    <w:rsid w:val="00B024B1"/>
    <w:rsid w:val="00B024CF"/>
    <w:rsid w:val="00B02660"/>
    <w:rsid w:val="00B02682"/>
    <w:rsid w:val="00B02722"/>
    <w:rsid w:val="00B02898"/>
    <w:rsid w:val="00B0292C"/>
    <w:rsid w:val="00B029C7"/>
    <w:rsid w:val="00B02A87"/>
    <w:rsid w:val="00B02ACD"/>
    <w:rsid w:val="00B02BE9"/>
    <w:rsid w:val="00B02CD4"/>
    <w:rsid w:val="00B02D0B"/>
    <w:rsid w:val="00B02E62"/>
    <w:rsid w:val="00B02EFB"/>
    <w:rsid w:val="00B02F43"/>
    <w:rsid w:val="00B02F64"/>
    <w:rsid w:val="00B03066"/>
    <w:rsid w:val="00B03110"/>
    <w:rsid w:val="00B03257"/>
    <w:rsid w:val="00B033C5"/>
    <w:rsid w:val="00B0340E"/>
    <w:rsid w:val="00B03442"/>
    <w:rsid w:val="00B03475"/>
    <w:rsid w:val="00B03501"/>
    <w:rsid w:val="00B03556"/>
    <w:rsid w:val="00B0371D"/>
    <w:rsid w:val="00B03869"/>
    <w:rsid w:val="00B03896"/>
    <w:rsid w:val="00B039ED"/>
    <w:rsid w:val="00B03A67"/>
    <w:rsid w:val="00B03AEB"/>
    <w:rsid w:val="00B03B04"/>
    <w:rsid w:val="00B03B25"/>
    <w:rsid w:val="00B03B68"/>
    <w:rsid w:val="00B03BE7"/>
    <w:rsid w:val="00B03C39"/>
    <w:rsid w:val="00B03C97"/>
    <w:rsid w:val="00B03CE7"/>
    <w:rsid w:val="00B03D21"/>
    <w:rsid w:val="00B03D22"/>
    <w:rsid w:val="00B03D86"/>
    <w:rsid w:val="00B03D91"/>
    <w:rsid w:val="00B03D9C"/>
    <w:rsid w:val="00B03F3F"/>
    <w:rsid w:val="00B040BF"/>
    <w:rsid w:val="00B04115"/>
    <w:rsid w:val="00B041FC"/>
    <w:rsid w:val="00B0420D"/>
    <w:rsid w:val="00B042E3"/>
    <w:rsid w:val="00B042EB"/>
    <w:rsid w:val="00B0436E"/>
    <w:rsid w:val="00B04378"/>
    <w:rsid w:val="00B043D2"/>
    <w:rsid w:val="00B04505"/>
    <w:rsid w:val="00B0465B"/>
    <w:rsid w:val="00B046BC"/>
    <w:rsid w:val="00B04829"/>
    <w:rsid w:val="00B04833"/>
    <w:rsid w:val="00B04864"/>
    <w:rsid w:val="00B048AF"/>
    <w:rsid w:val="00B04915"/>
    <w:rsid w:val="00B04B18"/>
    <w:rsid w:val="00B04B79"/>
    <w:rsid w:val="00B04C87"/>
    <w:rsid w:val="00B04E00"/>
    <w:rsid w:val="00B04E47"/>
    <w:rsid w:val="00B0504B"/>
    <w:rsid w:val="00B050A3"/>
    <w:rsid w:val="00B0516E"/>
    <w:rsid w:val="00B05465"/>
    <w:rsid w:val="00B0548D"/>
    <w:rsid w:val="00B054F6"/>
    <w:rsid w:val="00B0559F"/>
    <w:rsid w:val="00B05666"/>
    <w:rsid w:val="00B056AD"/>
    <w:rsid w:val="00B056B0"/>
    <w:rsid w:val="00B058FE"/>
    <w:rsid w:val="00B05958"/>
    <w:rsid w:val="00B059F4"/>
    <w:rsid w:val="00B05A15"/>
    <w:rsid w:val="00B05A40"/>
    <w:rsid w:val="00B05B84"/>
    <w:rsid w:val="00B05BA2"/>
    <w:rsid w:val="00B05BBA"/>
    <w:rsid w:val="00B05C04"/>
    <w:rsid w:val="00B05C09"/>
    <w:rsid w:val="00B05C3F"/>
    <w:rsid w:val="00B05C6F"/>
    <w:rsid w:val="00B05CBA"/>
    <w:rsid w:val="00B05DB2"/>
    <w:rsid w:val="00B05DC9"/>
    <w:rsid w:val="00B05E85"/>
    <w:rsid w:val="00B05F49"/>
    <w:rsid w:val="00B06028"/>
    <w:rsid w:val="00B060AE"/>
    <w:rsid w:val="00B060CC"/>
    <w:rsid w:val="00B06175"/>
    <w:rsid w:val="00B0619F"/>
    <w:rsid w:val="00B061D8"/>
    <w:rsid w:val="00B061F4"/>
    <w:rsid w:val="00B062EF"/>
    <w:rsid w:val="00B063A0"/>
    <w:rsid w:val="00B06463"/>
    <w:rsid w:val="00B064B7"/>
    <w:rsid w:val="00B064EE"/>
    <w:rsid w:val="00B0650C"/>
    <w:rsid w:val="00B0654B"/>
    <w:rsid w:val="00B06595"/>
    <w:rsid w:val="00B0661C"/>
    <w:rsid w:val="00B06646"/>
    <w:rsid w:val="00B066D7"/>
    <w:rsid w:val="00B066E5"/>
    <w:rsid w:val="00B066EA"/>
    <w:rsid w:val="00B0677B"/>
    <w:rsid w:val="00B068BD"/>
    <w:rsid w:val="00B06946"/>
    <w:rsid w:val="00B0694C"/>
    <w:rsid w:val="00B06A35"/>
    <w:rsid w:val="00B06A86"/>
    <w:rsid w:val="00B06AEE"/>
    <w:rsid w:val="00B06B75"/>
    <w:rsid w:val="00B06C73"/>
    <w:rsid w:val="00B06D17"/>
    <w:rsid w:val="00B06E57"/>
    <w:rsid w:val="00B06E95"/>
    <w:rsid w:val="00B06F08"/>
    <w:rsid w:val="00B06F1A"/>
    <w:rsid w:val="00B07039"/>
    <w:rsid w:val="00B0708F"/>
    <w:rsid w:val="00B070A3"/>
    <w:rsid w:val="00B070F9"/>
    <w:rsid w:val="00B0712D"/>
    <w:rsid w:val="00B07161"/>
    <w:rsid w:val="00B07257"/>
    <w:rsid w:val="00B073A2"/>
    <w:rsid w:val="00B07426"/>
    <w:rsid w:val="00B0751B"/>
    <w:rsid w:val="00B0766D"/>
    <w:rsid w:val="00B0767A"/>
    <w:rsid w:val="00B07755"/>
    <w:rsid w:val="00B077C3"/>
    <w:rsid w:val="00B0788E"/>
    <w:rsid w:val="00B078D1"/>
    <w:rsid w:val="00B07913"/>
    <w:rsid w:val="00B07AB5"/>
    <w:rsid w:val="00B07C57"/>
    <w:rsid w:val="00B07D0A"/>
    <w:rsid w:val="00B07D61"/>
    <w:rsid w:val="00B07F22"/>
    <w:rsid w:val="00B1011E"/>
    <w:rsid w:val="00B10256"/>
    <w:rsid w:val="00B1051E"/>
    <w:rsid w:val="00B1052F"/>
    <w:rsid w:val="00B106B6"/>
    <w:rsid w:val="00B106E0"/>
    <w:rsid w:val="00B1073E"/>
    <w:rsid w:val="00B10761"/>
    <w:rsid w:val="00B108BB"/>
    <w:rsid w:val="00B10939"/>
    <w:rsid w:val="00B10982"/>
    <w:rsid w:val="00B10ADC"/>
    <w:rsid w:val="00B10AFD"/>
    <w:rsid w:val="00B10D6E"/>
    <w:rsid w:val="00B11024"/>
    <w:rsid w:val="00B11308"/>
    <w:rsid w:val="00B1147D"/>
    <w:rsid w:val="00B11486"/>
    <w:rsid w:val="00B11576"/>
    <w:rsid w:val="00B11588"/>
    <w:rsid w:val="00B115AE"/>
    <w:rsid w:val="00B115B4"/>
    <w:rsid w:val="00B115C5"/>
    <w:rsid w:val="00B1163F"/>
    <w:rsid w:val="00B11662"/>
    <w:rsid w:val="00B11782"/>
    <w:rsid w:val="00B1181D"/>
    <w:rsid w:val="00B11862"/>
    <w:rsid w:val="00B1191B"/>
    <w:rsid w:val="00B11981"/>
    <w:rsid w:val="00B11A0F"/>
    <w:rsid w:val="00B11A42"/>
    <w:rsid w:val="00B11B26"/>
    <w:rsid w:val="00B11B5B"/>
    <w:rsid w:val="00B11CD6"/>
    <w:rsid w:val="00B11D31"/>
    <w:rsid w:val="00B11E27"/>
    <w:rsid w:val="00B11E4B"/>
    <w:rsid w:val="00B11E52"/>
    <w:rsid w:val="00B11F23"/>
    <w:rsid w:val="00B11F99"/>
    <w:rsid w:val="00B12021"/>
    <w:rsid w:val="00B1203D"/>
    <w:rsid w:val="00B120A2"/>
    <w:rsid w:val="00B12112"/>
    <w:rsid w:val="00B121D9"/>
    <w:rsid w:val="00B12205"/>
    <w:rsid w:val="00B122F3"/>
    <w:rsid w:val="00B1242F"/>
    <w:rsid w:val="00B1244F"/>
    <w:rsid w:val="00B12534"/>
    <w:rsid w:val="00B125A1"/>
    <w:rsid w:val="00B125B1"/>
    <w:rsid w:val="00B12687"/>
    <w:rsid w:val="00B126A5"/>
    <w:rsid w:val="00B12703"/>
    <w:rsid w:val="00B12738"/>
    <w:rsid w:val="00B12749"/>
    <w:rsid w:val="00B12764"/>
    <w:rsid w:val="00B127D4"/>
    <w:rsid w:val="00B128A2"/>
    <w:rsid w:val="00B128CA"/>
    <w:rsid w:val="00B128F7"/>
    <w:rsid w:val="00B129CA"/>
    <w:rsid w:val="00B12AC1"/>
    <w:rsid w:val="00B12AC7"/>
    <w:rsid w:val="00B12B26"/>
    <w:rsid w:val="00B12BF0"/>
    <w:rsid w:val="00B12D25"/>
    <w:rsid w:val="00B12E14"/>
    <w:rsid w:val="00B12F85"/>
    <w:rsid w:val="00B12FE9"/>
    <w:rsid w:val="00B1309F"/>
    <w:rsid w:val="00B13110"/>
    <w:rsid w:val="00B13159"/>
    <w:rsid w:val="00B1315B"/>
    <w:rsid w:val="00B1324D"/>
    <w:rsid w:val="00B132F1"/>
    <w:rsid w:val="00B13352"/>
    <w:rsid w:val="00B13415"/>
    <w:rsid w:val="00B13425"/>
    <w:rsid w:val="00B13448"/>
    <w:rsid w:val="00B13530"/>
    <w:rsid w:val="00B13733"/>
    <w:rsid w:val="00B138EC"/>
    <w:rsid w:val="00B1390E"/>
    <w:rsid w:val="00B13938"/>
    <w:rsid w:val="00B139DB"/>
    <w:rsid w:val="00B139E1"/>
    <w:rsid w:val="00B139F0"/>
    <w:rsid w:val="00B13A35"/>
    <w:rsid w:val="00B13A77"/>
    <w:rsid w:val="00B13B02"/>
    <w:rsid w:val="00B13C1B"/>
    <w:rsid w:val="00B13C28"/>
    <w:rsid w:val="00B13CB0"/>
    <w:rsid w:val="00B13CC0"/>
    <w:rsid w:val="00B13E21"/>
    <w:rsid w:val="00B13E72"/>
    <w:rsid w:val="00B13EDC"/>
    <w:rsid w:val="00B13F13"/>
    <w:rsid w:val="00B13FF2"/>
    <w:rsid w:val="00B1419C"/>
    <w:rsid w:val="00B14211"/>
    <w:rsid w:val="00B142BD"/>
    <w:rsid w:val="00B142CF"/>
    <w:rsid w:val="00B1430A"/>
    <w:rsid w:val="00B14381"/>
    <w:rsid w:val="00B14388"/>
    <w:rsid w:val="00B143B6"/>
    <w:rsid w:val="00B14458"/>
    <w:rsid w:val="00B1452E"/>
    <w:rsid w:val="00B14556"/>
    <w:rsid w:val="00B14639"/>
    <w:rsid w:val="00B1465D"/>
    <w:rsid w:val="00B147EC"/>
    <w:rsid w:val="00B1491B"/>
    <w:rsid w:val="00B1494D"/>
    <w:rsid w:val="00B14A4F"/>
    <w:rsid w:val="00B14A84"/>
    <w:rsid w:val="00B14D54"/>
    <w:rsid w:val="00B14ECB"/>
    <w:rsid w:val="00B14FB4"/>
    <w:rsid w:val="00B1512F"/>
    <w:rsid w:val="00B151ED"/>
    <w:rsid w:val="00B151F1"/>
    <w:rsid w:val="00B153B8"/>
    <w:rsid w:val="00B15563"/>
    <w:rsid w:val="00B155A7"/>
    <w:rsid w:val="00B155C3"/>
    <w:rsid w:val="00B155D6"/>
    <w:rsid w:val="00B15837"/>
    <w:rsid w:val="00B1591B"/>
    <w:rsid w:val="00B159EA"/>
    <w:rsid w:val="00B15B23"/>
    <w:rsid w:val="00B15BE0"/>
    <w:rsid w:val="00B15D41"/>
    <w:rsid w:val="00B15E70"/>
    <w:rsid w:val="00B15E7F"/>
    <w:rsid w:val="00B15EA5"/>
    <w:rsid w:val="00B15F34"/>
    <w:rsid w:val="00B16018"/>
    <w:rsid w:val="00B16059"/>
    <w:rsid w:val="00B160B5"/>
    <w:rsid w:val="00B16176"/>
    <w:rsid w:val="00B162C9"/>
    <w:rsid w:val="00B16325"/>
    <w:rsid w:val="00B163E7"/>
    <w:rsid w:val="00B16430"/>
    <w:rsid w:val="00B164B5"/>
    <w:rsid w:val="00B164F9"/>
    <w:rsid w:val="00B1659B"/>
    <w:rsid w:val="00B1664C"/>
    <w:rsid w:val="00B166F1"/>
    <w:rsid w:val="00B16734"/>
    <w:rsid w:val="00B1679A"/>
    <w:rsid w:val="00B167D6"/>
    <w:rsid w:val="00B16821"/>
    <w:rsid w:val="00B16866"/>
    <w:rsid w:val="00B16874"/>
    <w:rsid w:val="00B16995"/>
    <w:rsid w:val="00B169B8"/>
    <w:rsid w:val="00B16B58"/>
    <w:rsid w:val="00B16B61"/>
    <w:rsid w:val="00B16C48"/>
    <w:rsid w:val="00B16C51"/>
    <w:rsid w:val="00B16CDC"/>
    <w:rsid w:val="00B16CE6"/>
    <w:rsid w:val="00B16D13"/>
    <w:rsid w:val="00B16F2E"/>
    <w:rsid w:val="00B16FB6"/>
    <w:rsid w:val="00B170BF"/>
    <w:rsid w:val="00B1714C"/>
    <w:rsid w:val="00B1717C"/>
    <w:rsid w:val="00B172E2"/>
    <w:rsid w:val="00B173A8"/>
    <w:rsid w:val="00B173B2"/>
    <w:rsid w:val="00B17443"/>
    <w:rsid w:val="00B17471"/>
    <w:rsid w:val="00B17496"/>
    <w:rsid w:val="00B17498"/>
    <w:rsid w:val="00B17534"/>
    <w:rsid w:val="00B176BC"/>
    <w:rsid w:val="00B17713"/>
    <w:rsid w:val="00B177E4"/>
    <w:rsid w:val="00B17831"/>
    <w:rsid w:val="00B1787D"/>
    <w:rsid w:val="00B17BCF"/>
    <w:rsid w:val="00B17C7B"/>
    <w:rsid w:val="00B17C84"/>
    <w:rsid w:val="00B17D05"/>
    <w:rsid w:val="00B17EEF"/>
    <w:rsid w:val="00B17F71"/>
    <w:rsid w:val="00B20035"/>
    <w:rsid w:val="00B20066"/>
    <w:rsid w:val="00B20120"/>
    <w:rsid w:val="00B20154"/>
    <w:rsid w:val="00B2020C"/>
    <w:rsid w:val="00B2021A"/>
    <w:rsid w:val="00B20280"/>
    <w:rsid w:val="00B202FB"/>
    <w:rsid w:val="00B207FA"/>
    <w:rsid w:val="00B20987"/>
    <w:rsid w:val="00B20B83"/>
    <w:rsid w:val="00B20C2F"/>
    <w:rsid w:val="00B20CAF"/>
    <w:rsid w:val="00B20CCC"/>
    <w:rsid w:val="00B20CD8"/>
    <w:rsid w:val="00B20D1D"/>
    <w:rsid w:val="00B20D32"/>
    <w:rsid w:val="00B20DB7"/>
    <w:rsid w:val="00B20EE2"/>
    <w:rsid w:val="00B20FBC"/>
    <w:rsid w:val="00B20FD7"/>
    <w:rsid w:val="00B2106E"/>
    <w:rsid w:val="00B210AA"/>
    <w:rsid w:val="00B211F4"/>
    <w:rsid w:val="00B2126E"/>
    <w:rsid w:val="00B2130E"/>
    <w:rsid w:val="00B213B0"/>
    <w:rsid w:val="00B213B6"/>
    <w:rsid w:val="00B2143E"/>
    <w:rsid w:val="00B214AE"/>
    <w:rsid w:val="00B214BA"/>
    <w:rsid w:val="00B214CB"/>
    <w:rsid w:val="00B214F2"/>
    <w:rsid w:val="00B2151A"/>
    <w:rsid w:val="00B2156B"/>
    <w:rsid w:val="00B2159B"/>
    <w:rsid w:val="00B2160B"/>
    <w:rsid w:val="00B21724"/>
    <w:rsid w:val="00B2187E"/>
    <w:rsid w:val="00B21914"/>
    <w:rsid w:val="00B21934"/>
    <w:rsid w:val="00B2199D"/>
    <w:rsid w:val="00B21B4F"/>
    <w:rsid w:val="00B21B79"/>
    <w:rsid w:val="00B21BA8"/>
    <w:rsid w:val="00B21BB8"/>
    <w:rsid w:val="00B21C59"/>
    <w:rsid w:val="00B21C61"/>
    <w:rsid w:val="00B21C7A"/>
    <w:rsid w:val="00B21CF9"/>
    <w:rsid w:val="00B21CFF"/>
    <w:rsid w:val="00B21D77"/>
    <w:rsid w:val="00B21D82"/>
    <w:rsid w:val="00B21DFA"/>
    <w:rsid w:val="00B21EFB"/>
    <w:rsid w:val="00B21F7E"/>
    <w:rsid w:val="00B22032"/>
    <w:rsid w:val="00B220FE"/>
    <w:rsid w:val="00B2216D"/>
    <w:rsid w:val="00B221E3"/>
    <w:rsid w:val="00B22202"/>
    <w:rsid w:val="00B22216"/>
    <w:rsid w:val="00B22251"/>
    <w:rsid w:val="00B22266"/>
    <w:rsid w:val="00B2241D"/>
    <w:rsid w:val="00B22471"/>
    <w:rsid w:val="00B2250E"/>
    <w:rsid w:val="00B22578"/>
    <w:rsid w:val="00B225E4"/>
    <w:rsid w:val="00B225FE"/>
    <w:rsid w:val="00B22676"/>
    <w:rsid w:val="00B226CF"/>
    <w:rsid w:val="00B2276D"/>
    <w:rsid w:val="00B2280F"/>
    <w:rsid w:val="00B22854"/>
    <w:rsid w:val="00B228AA"/>
    <w:rsid w:val="00B228F9"/>
    <w:rsid w:val="00B22B34"/>
    <w:rsid w:val="00B22BD6"/>
    <w:rsid w:val="00B22BF4"/>
    <w:rsid w:val="00B22C0D"/>
    <w:rsid w:val="00B22CD6"/>
    <w:rsid w:val="00B22D44"/>
    <w:rsid w:val="00B22DE8"/>
    <w:rsid w:val="00B22E70"/>
    <w:rsid w:val="00B22F2B"/>
    <w:rsid w:val="00B22FB7"/>
    <w:rsid w:val="00B23096"/>
    <w:rsid w:val="00B2317C"/>
    <w:rsid w:val="00B23279"/>
    <w:rsid w:val="00B232E2"/>
    <w:rsid w:val="00B23328"/>
    <w:rsid w:val="00B2339A"/>
    <w:rsid w:val="00B2349E"/>
    <w:rsid w:val="00B234A7"/>
    <w:rsid w:val="00B234D7"/>
    <w:rsid w:val="00B234EC"/>
    <w:rsid w:val="00B23517"/>
    <w:rsid w:val="00B235FF"/>
    <w:rsid w:val="00B2361E"/>
    <w:rsid w:val="00B236CD"/>
    <w:rsid w:val="00B23754"/>
    <w:rsid w:val="00B237B2"/>
    <w:rsid w:val="00B237C0"/>
    <w:rsid w:val="00B23822"/>
    <w:rsid w:val="00B23876"/>
    <w:rsid w:val="00B23B2C"/>
    <w:rsid w:val="00B23BE2"/>
    <w:rsid w:val="00B23C54"/>
    <w:rsid w:val="00B23D6D"/>
    <w:rsid w:val="00B23DD2"/>
    <w:rsid w:val="00B23EE2"/>
    <w:rsid w:val="00B23F1A"/>
    <w:rsid w:val="00B23F53"/>
    <w:rsid w:val="00B23FEA"/>
    <w:rsid w:val="00B24069"/>
    <w:rsid w:val="00B240CE"/>
    <w:rsid w:val="00B24118"/>
    <w:rsid w:val="00B24140"/>
    <w:rsid w:val="00B241C9"/>
    <w:rsid w:val="00B241F0"/>
    <w:rsid w:val="00B242D3"/>
    <w:rsid w:val="00B2443B"/>
    <w:rsid w:val="00B244D2"/>
    <w:rsid w:val="00B244FA"/>
    <w:rsid w:val="00B244FE"/>
    <w:rsid w:val="00B2465F"/>
    <w:rsid w:val="00B24669"/>
    <w:rsid w:val="00B2470A"/>
    <w:rsid w:val="00B2477D"/>
    <w:rsid w:val="00B2481F"/>
    <w:rsid w:val="00B2485C"/>
    <w:rsid w:val="00B248B5"/>
    <w:rsid w:val="00B248FA"/>
    <w:rsid w:val="00B24915"/>
    <w:rsid w:val="00B2495A"/>
    <w:rsid w:val="00B2498F"/>
    <w:rsid w:val="00B24A32"/>
    <w:rsid w:val="00B24A62"/>
    <w:rsid w:val="00B24BB1"/>
    <w:rsid w:val="00B24D2C"/>
    <w:rsid w:val="00B24DE7"/>
    <w:rsid w:val="00B24F37"/>
    <w:rsid w:val="00B25124"/>
    <w:rsid w:val="00B25146"/>
    <w:rsid w:val="00B2526C"/>
    <w:rsid w:val="00B252E3"/>
    <w:rsid w:val="00B252FF"/>
    <w:rsid w:val="00B253D6"/>
    <w:rsid w:val="00B254E8"/>
    <w:rsid w:val="00B2558F"/>
    <w:rsid w:val="00B255B2"/>
    <w:rsid w:val="00B2564B"/>
    <w:rsid w:val="00B256E7"/>
    <w:rsid w:val="00B25706"/>
    <w:rsid w:val="00B2571C"/>
    <w:rsid w:val="00B257DA"/>
    <w:rsid w:val="00B258C5"/>
    <w:rsid w:val="00B2591C"/>
    <w:rsid w:val="00B25AD2"/>
    <w:rsid w:val="00B25AF2"/>
    <w:rsid w:val="00B25B3C"/>
    <w:rsid w:val="00B25B7F"/>
    <w:rsid w:val="00B25C8A"/>
    <w:rsid w:val="00B25C91"/>
    <w:rsid w:val="00B25D19"/>
    <w:rsid w:val="00B25D5A"/>
    <w:rsid w:val="00B25D70"/>
    <w:rsid w:val="00B25DFC"/>
    <w:rsid w:val="00B25E29"/>
    <w:rsid w:val="00B25ECC"/>
    <w:rsid w:val="00B25FD7"/>
    <w:rsid w:val="00B26044"/>
    <w:rsid w:val="00B26047"/>
    <w:rsid w:val="00B2611C"/>
    <w:rsid w:val="00B26134"/>
    <w:rsid w:val="00B2614A"/>
    <w:rsid w:val="00B26192"/>
    <w:rsid w:val="00B26247"/>
    <w:rsid w:val="00B26257"/>
    <w:rsid w:val="00B2632F"/>
    <w:rsid w:val="00B2647B"/>
    <w:rsid w:val="00B26491"/>
    <w:rsid w:val="00B264C7"/>
    <w:rsid w:val="00B2651F"/>
    <w:rsid w:val="00B26585"/>
    <w:rsid w:val="00B2665A"/>
    <w:rsid w:val="00B266BF"/>
    <w:rsid w:val="00B266C6"/>
    <w:rsid w:val="00B266CA"/>
    <w:rsid w:val="00B266E0"/>
    <w:rsid w:val="00B267AF"/>
    <w:rsid w:val="00B267EA"/>
    <w:rsid w:val="00B2695D"/>
    <w:rsid w:val="00B269F0"/>
    <w:rsid w:val="00B26A48"/>
    <w:rsid w:val="00B26A6D"/>
    <w:rsid w:val="00B26A8A"/>
    <w:rsid w:val="00B26A93"/>
    <w:rsid w:val="00B26ADA"/>
    <w:rsid w:val="00B26B96"/>
    <w:rsid w:val="00B26C3F"/>
    <w:rsid w:val="00B26D8B"/>
    <w:rsid w:val="00B26E40"/>
    <w:rsid w:val="00B26E65"/>
    <w:rsid w:val="00B26F38"/>
    <w:rsid w:val="00B26FBA"/>
    <w:rsid w:val="00B27187"/>
    <w:rsid w:val="00B274CF"/>
    <w:rsid w:val="00B27536"/>
    <w:rsid w:val="00B2759E"/>
    <w:rsid w:val="00B27602"/>
    <w:rsid w:val="00B27629"/>
    <w:rsid w:val="00B2768A"/>
    <w:rsid w:val="00B2775D"/>
    <w:rsid w:val="00B27901"/>
    <w:rsid w:val="00B2794B"/>
    <w:rsid w:val="00B279FA"/>
    <w:rsid w:val="00B27A16"/>
    <w:rsid w:val="00B27C70"/>
    <w:rsid w:val="00B27C9B"/>
    <w:rsid w:val="00B27DAD"/>
    <w:rsid w:val="00B27DF6"/>
    <w:rsid w:val="00B27E04"/>
    <w:rsid w:val="00B27EAA"/>
    <w:rsid w:val="00B27F2C"/>
    <w:rsid w:val="00B27FCE"/>
    <w:rsid w:val="00B30009"/>
    <w:rsid w:val="00B30014"/>
    <w:rsid w:val="00B30130"/>
    <w:rsid w:val="00B30178"/>
    <w:rsid w:val="00B301A9"/>
    <w:rsid w:val="00B3039A"/>
    <w:rsid w:val="00B303CD"/>
    <w:rsid w:val="00B303FA"/>
    <w:rsid w:val="00B3055A"/>
    <w:rsid w:val="00B30638"/>
    <w:rsid w:val="00B307A0"/>
    <w:rsid w:val="00B30886"/>
    <w:rsid w:val="00B3089F"/>
    <w:rsid w:val="00B308A8"/>
    <w:rsid w:val="00B308DA"/>
    <w:rsid w:val="00B308E4"/>
    <w:rsid w:val="00B308F8"/>
    <w:rsid w:val="00B309AC"/>
    <w:rsid w:val="00B309BB"/>
    <w:rsid w:val="00B30A1C"/>
    <w:rsid w:val="00B30A50"/>
    <w:rsid w:val="00B30A79"/>
    <w:rsid w:val="00B30AA0"/>
    <w:rsid w:val="00B30AF0"/>
    <w:rsid w:val="00B30BA8"/>
    <w:rsid w:val="00B30CA3"/>
    <w:rsid w:val="00B30CF8"/>
    <w:rsid w:val="00B30D34"/>
    <w:rsid w:val="00B30E85"/>
    <w:rsid w:val="00B30F1A"/>
    <w:rsid w:val="00B30FF9"/>
    <w:rsid w:val="00B31010"/>
    <w:rsid w:val="00B31056"/>
    <w:rsid w:val="00B310B7"/>
    <w:rsid w:val="00B3112A"/>
    <w:rsid w:val="00B3113A"/>
    <w:rsid w:val="00B311BD"/>
    <w:rsid w:val="00B311F6"/>
    <w:rsid w:val="00B3128C"/>
    <w:rsid w:val="00B312D4"/>
    <w:rsid w:val="00B31390"/>
    <w:rsid w:val="00B313CE"/>
    <w:rsid w:val="00B31571"/>
    <w:rsid w:val="00B315CA"/>
    <w:rsid w:val="00B3162A"/>
    <w:rsid w:val="00B317A7"/>
    <w:rsid w:val="00B317B4"/>
    <w:rsid w:val="00B31971"/>
    <w:rsid w:val="00B31993"/>
    <w:rsid w:val="00B319F7"/>
    <w:rsid w:val="00B31A5F"/>
    <w:rsid w:val="00B31AD6"/>
    <w:rsid w:val="00B31ADB"/>
    <w:rsid w:val="00B31B03"/>
    <w:rsid w:val="00B31B31"/>
    <w:rsid w:val="00B31B95"/>
    <w:rsid w:val="00B31BA1"/>
    <w:rsid w:val="00B31C38"/>
    <w:rsid w:val="00B31CD4"/>
    <w:rsid w:val="00B31D4D"/>
    <w:rsid w:val="00B31DAD"/>
    <w:rsid w:val="00B31DAF"/>
    <w:rsid w:val="00B31E05"/>
    <w:rsid w:val="00B31E2B"/>
    <w:rsid w:val="00B31E91"/>
    <w:rsid w:val="00B31EAD"/>
    <w:rsid w:val="00B31EB9"/>
    <w:rsid w:val="00B31F6A"/>
    <w:rsid w:val="00B31F93"/>
    <w:rsid w:val="00B320DC"/>
    <w:rsid w:val="00B32257"/>
    <w:rsid w:val="00B322B4"/>
    <w:rsid w:val="00B322D4"/>
    <w:rsid w:val="00B32454"/>
    <w:rsid w:val="00B324A6"/>
    <w:rsid w:val="00B32503"/>
    <w:rsid w:val="00B3259D"/>
    <w:rsid w:val="00B32715"/>
    <w:rsid w:val="00B327C9"/>
    <w:rsid w:val="00B32832"/>
    <w:rsid w:val="00B328CB"/>
    <w:rsid w:val="00B328D7"/>
    <w:rsid w:val="00B3290B"/>
    <w:rsid w:val="00B3296F"/>
    <w:rsid w:val="00B329ED"/>
    <w:rsid w:val="00B32A32"/>
    <w:rsid w:val="00B32BB2"/>
    <w:rsid w:val="00B32C04"/>
    <w:rsid w:val="00B32C39"/>
    <w:rsid w:val="00B32EEB"/>
    <w:rsid w:val="00B32F0A"/>
    <w:rsid w:val="00B32F58"/>
    <w:rsid w:val="00B32FD3"/>
    <w:rsid w:val="00B330ED"/>
    <w:rsid w:val="00B33101"/>
    <w:rsid w:val="00B331B6"/>
    <w:rsid w:val="00B331BA"/>
    <w:rsid w:val="00B3327D"/>
    <w:rsid w:val="00B33281"/>
    <w:rsid w:val="00B332B7"/>
    <w:rsid w:val="00B332DA"/>
    <w:rsid w:val="00B333C7"/>
    <w:rsid w:val="00B33415"/>
    <w:rsid w:val="00B334BA"/>
    <w:rsid w:val="00B3351D"/>
    <w:rsid w:val="00B3359D"/>
    <w:rsid w:val="00B335B3"/>
    <w:rsid w:val="00B335E8"/>
    <w:rsid w:val="00B3362F"/>
    <w:rsid w:val="00B337EE"/>
    <w:rsid w:val="00B33861"/>
    <w:rsid w:val="00B3392F"/>
    <w:rsid w:val="00B33940"/>
    <w:rsid w:val="00B33969"/>
    <w:rsid w:val="00B339C0"/>
    <w:rsid w:val="00B33A8E"/>
    <w:rsid w:val="00B33BA7"/>
    <w:rsid w:val="00B33BBB"/>
    <w:rsid w:val="00B33C01"/>
    <w:rsid w:val="00B33CA8"/>
    <w:rsid w:val="00B33CF1"/>
    <w:rsid w:val="00B33DAD"/>
    <w:rsid w:val="00B33E03"/>
    <w:rsid w:val="00B33E8D"/>
    <w:rsid w:val="00B33FC5"/>
    <w:rsid w:val="00B340AA"/>
    <w:rsid w:val="00B34182"/>
    <w:rsid w:val="00B341E8"/>
    <w:rsid w:val="00B34205"/>
    <w:rsid w:val="00B3425A"/>
    <w:rsid w:val="00B343C6"/>
    <w:rsid w:val="00B3446E"/>
    <w:rsid w:val="00B3447F"/>
    <w:rsid w:val="00B344EF"/>
    <w:rsid w:val="00B3470A"/>
    <w:rsid w:val="00B34719"/>
    <w:rsid w:val="00B34797"/>
    <w:rsid w:val="00B3489B"/>
    <w:rsid w:val="00B348A3"/>
    <w:rsid w:val="00B3495F"/>
    <w:rsid w:val="00B349C4"/>
    <w:rsid w:val="00B34A70"/>
    <w:rsid w:val="00B34A7A"/>
    <w:rsid w:val="00B34AAC"/>
    <w:rsid w:val="00B34B8E"/>
    <w:rsid w:val="00B34BA8"/>
    <w:rsid w:val="00B34BED"/>
    <w:rsid w:val="00B34C4D"/>
    <w:rsid w:val="00B34C9B"/>
    <w:rsid w:val="00B34CBE"/>
    <w:rsid w:val="00B34CE1"/>
    <w:rsid w:val="00B34F21"/>
    <w:rsid w:val="00B34F71"/>
    <w:rsid w:val="00B35038"/>
    <w:rsid w:val="00B350F0"/>
    <w:rsid w:val="00B35161"/>
    <w:rsid w:val="00B352C8"/>
    <w:rsid w:val="00B353D4"/>
    <w:rsid w:val="00B3544E"/>
    <w:rsid w:val="00B35673"/>
    <w:rsid w:val="00B356C0"/>
    <w:rsid w:val="00B35796"/>
    <w:rsid w:val="00B3579D"/>
    <w:rsid w:val="00B3582C"/>
    <w:rsid w:val="00B358CE"/>
    <w:rsid w:val="00B35926"/>
    <w:rsid w:val="00B359C3"/>
    <w:rsid w:val="00B35A36"/>
    <w:rsid w:val="00B35B0F"/>
    <w:rsid w:val="00B35B27"/>
    <w:rsid w:val="00B35B28"/>
    <w:rsid w:val="00B35B4F"/>
    <w:rsid w:val="00B35BB6"/>
    <w:rsid w:val="00B35BBA"/>
    <w:rsid w:val="00B35C06"/>
    <w:rsid w:val="00B35C8C"/>
    <w:rsid w:val="00B35D7C"/>
    <w:rsid w:val="00B35DA7"/>
    <w:rsid w:val="00B35E2B"/>
    <w:rsid w:val="00B35E51"/>
    <w:rsid w:val="00B35EFD"/>
    <w:rsid w:val="00B35F63"/>
    <w:rsid w:val="00B35FBD"/>
    <w:rsid w:val="00B36044"/>
    <w:rsid w:val="00B360B9"/>
    <w:rsid w:val="00B360E7"/>
    <w:rsid w:val="00B36130"/>
    <w:rsid w:val="00B36142"/>
    <w:rsid w:val="00B36152"/>
    <w:rsid w:val="00B3616F"/>
    <w:rsid w:val="00B3636A"/>
    <w:rsid w:val="00B3639A"/>
    <w:rsid w:val="00B3643F"/>
    <w:rsid w:val="00B3648B"/>
    <w:rsid w:val="00B36567"/>
    <w:rsid w:val="00B365AE"/>
    <w:rsid w:val="00B36693"/>
    <w:rsid w:val="00B366FF"/>
    <w:rsid w:val="00B36739"/>
    <w:rsid w:val="00B36742"/>
    <w:rsid w:val="00B36755"/>
    <w:rsid w:val="00B367AB"/>
    <w:rsid w:val="00B367B1"/>
    <w:rsid w:val="00B367B2"/>
    <w:rsid w:val="00B3684F"/>
    <w:rsid w:val="00B3686E"/>
    <w:rsid w:val="00B3688C"/>
    <w:rsid w:val="00B368DC"/>
    <w:rsid w:val="00B368ED"/>
    <w:rsid w:val="00B36ABB"/>
    <w:rsid w:val="00B36AE5"/>
    <w:rsid w:val="00B36B77"/>
    <w:rsid w:val="00B36B9D"/>
    <w:rsid w:val="00B36BDB"/>
    <w:rsid w:val="00B36FC2"/>
    <w:rsid w:val="00B370C9"/>
    <w:rsid w:val="00B37140"/>
    <w:rsid w:val="00B37236"/>
    <w:rsid w:val="00B3724C"/>
    <w:rsid w:val="00B3727A"/>
    <w:rsid w:val="00B372EC"/>
    <w:rsid w:val="00B37330"/>
    <w:rsid w:val="00B373A2"/>
    <w:rsid w:val="00B373B0"/>
    <w:rsid w:val="00B373D9"/>
    <w:rsid w:val="00B373EC"/>
    <w:rsid w:val="00B374A9"/>
    <w:rsid w:val="00B3757B"/>
    <w:rsid w:val="00B375AB"/>
    <w:rsid w:val="00B375EF"/>
    <w:rsid w:val="00B37674"/>
    <w:rsid w:val="00B3770C"/>
    <w:rsid w:val="00B3777D"/>
    <w:rsid w:val="00B3789B"/>
    <w:rsid w:val="00B37A22"/>
    <w:rsid w:val="00B37ACD"/>
    <w:rsid w:val="00B37B01"/>
    <w:rsid w:val="00B37D2E"/>
    <w:rsid w:val="00B37D99"/>
    <w:rsid w:val="00B37DBE"/>
    <w:rsid w:val="00B37E4D"/>
    <w:rsid w:val="00B37E74"/>
    <w:rsid w:val="00B37E97"/>
    <w:rsid w:val="00B37ED0"/>
    <w:rsid w:val="00B37F18"/>
    <w:rsid w:val="00B37F24"/>
    <w:rsid w:val="00B37F2B"/>
    <w:rsid w:val="00B400F2"/>
    <w:rsid w:val="00B4015A"/>
    <w:rsid w:val="00B4018A"/>
    <w:rsid w:val="00B4019D"/>
    <w:rsid w:val="00B40283"/>
    <w:rsid w:val="00B402A7"/>
    <w:rsid w:val="00B402B0"/>
    <w:rsid w:val="00B403C7"/>
    <w:rsid w:val="00B40545"/>
    <w:rsid w:val="00B405D5"/>
    <w:rsid w:val="00B405E6"/>
    <w:rsid w:val="00B40633"/>
    <w:rsid w:val="00B406C1"/>
    <w:rsid w:val="00B406F7"/>
    <w:rsid w:val="00B407A1"/>
    <w:rsid w:val="00B407D4"/>
    <w:rsid w:val="00B408C9"/>
    <w:rsid w:val="00B408D9"/>
    <w:rsid w:val="00B40B23"/>
    <w:rsid w:val="00B40B5C"/>
    <w:rsid w:val="00B40B66"/>
    <w:rsid w:val="00B40B8B"/>
    <w:rsid w:val="00B40CD1"/>
    <w:rsid w:val="00B40D52"/>
    <w:rsid w:val="00B40D5C"/>
    <w:rsid w:val="00B40D78"/>
    <w:rsid w:val="00B40E7F"/>
    <w:rsid w:val="00B40FF6"/>
    <w:rsid w:val="00B41261"/>
    <w:rsid w:val="00B41397"/>
    <w:rsid w:val="00B413B7"/>
    <w:rsid w:val="00B413FA"/>
    <w:rsid w:val="00B415B0"/>
    <w:rsid w:val="00B416E8"/>
    <w:rsid w:val="00B4174B"/>
    <w:rsid w:val="00B417CD"/>
    <w:rsid w:val="00B41801"/>
    <w:rsid w:val="00B41860"/>
    <w:rsid w:val="00B41943"/>
    <w:rsid w:val="00B41A1B"/>
    <w:rsid w:val="00B41B3A"/>
    <w:rsid w:val="00B41BA0"/>
    <w:rsid w:val="00B41CE2"/>
    <w:rsid w:val="00B41D59"/>
    <w:rsid w:val="00B41EC3"/>
    <w:rsid w:val="00B41F2C"/>
    <w:rsid w:val="00B41FFC"/>
    <w:rsid w:val="00B420B9"/>
    <w:rsid w:val="00B42174"/>
    <w:rsid w:val="00B42191"/>
    <w:rsid w:val="00B421E1"/>
    <w:rsid w:val="00B42286"/>
    <w:rsid w:val="00B42309"/>
    <w:rsid w:val="00B42320"/>
    <w:rsid w:val="00B423C0"/>
    <w:rsid w:val="00B423DA"/>
    <w:rsid w:val="00B423E6"/>
    <w:rsid w:val="00B424E3"/>
    <w:rsid w:val="00B424FE"/>
    <w:rsid w:val="00B4256E"/>
    <w:rsid w:val="00B42600"/>
    <w:rsid w:val="00B4266B"/>
    <w:rsid w:val="00B426AA"/>
    <w:rsid w:val="00B42755"/>
    <w:rsid w:val="00B42764"/>
    <w:rsid w:val="00B42794"/>
    <w:rsid w:val="00B428B1"/>
    <w:rsid w:val="00B42912"/>
    <w:rsid w:val="00B42913"/>
    <w:rsid w:val="00B429BB"/>
    <w:rsid w:val="00B429D8"/>
    <w:rsid w:val="00B429DE"/>
    <w:rsid w:val="00B42A63"/>
    <w:rsid w:val="00B42A68"/>
    <w:rsid w:val="00B42AFB"/>
    <w:rsid w:val="00B42B3A"/>
    <w:rsid w:val="00B42BDD"/>
    <w:rsid w:val="00B42CF1"/>
    <w:rsid w:val="00B42D25"/>
    <w:rsid w:val="00B42D3C"/>
    <w:rsid w:val="00B42DD1"/>
    <w:rsid w:val="00B42FB1"/>
    <w:rsid w:val="00B4301B"/>
    <w:rsid w:val="00B4307E"/>
    <w:rsid w:val="00B430A4"/>
    <w:rsid w:val="00B43101"/>
    <w:rsid w:val="00B43142"/>
    <w:rsid w:val="00B43178"/>
    <w:rsid w:val="00B4335B"/>
    <w:rsid w:val="00B43455"/>
    <w:rsid w:val="00B4369D"/>
    <w:rsid w:val="00B436E5"/>
    <w:rsid w:val="00B43780"/>
    <w:rsid w:val="00B43877"/>
    <w:rsid w:val="00B43A55"/>
    <w:rsid w:val="00B43AE5"/>
    <w:rsid w:val="00B43B02"/>
    <w:rsid w:val="00B43BC7"/>
    <w:rsid w:val="00B43C12"/>
    <w:rsid w:val="00B43C32"/>
    <w:rsid w:val="00B43C60"/>
    <w:rsid w:val="00B43D1C"/>
    <w:rsid w:val="00B43D90"/>
    <w:rsid w:val="00B43F6E"/>
    <w:rsid w:val="00B440CA"/>
    <w:rsid w:val="00B44131"/>
    <w:rsid w:val="00B441A0"/>
    <w:rsid w:val="00B441F0"/>
    <w:rsid w:val="00B4425D"/>
    <w:rsid w:val="00B44266"/>
    <w:rsid w:val="00B44362"/>
    <w:rsid w:val="00B44397"/>
    <w:rsid w:val="00B443DE"/>
    <w:rsid w:val="00B44448"/>
    <w:rsid w:val="00B444A1"/>
    <w:rsid w:val="00B444C8"/>
    <w:rsid w:val="00B445A7"/>
    <w:rsid w:val="00B44601"/>
    <w:rsid w:val="00B44616"/>
    <w:rsid w:val="00B44663"/>
    <w:rsid w:val="00B447B4"/>
    <w:rsid w:val="00B447F1"/>
    <w:rsid w:val="00B44801"/>
    <w:rsid w:val="00B448C2"/>
    <w:rsid w:val="00B44941"/>
    <w:rsid w:val="00B44985"/>
    <w:rsid w:val="00B44992"/>
    <w:rsid w:val="00B44B33"/>
    <w:rsid w:val="00B44B9B"/>
    <w:rsid w:val="00B44D3A"/>
    <w:rsid w:val="00B44DB9"/>
    <w:rsid w:val="00B44DF3"/>
    <w:rsid w:val="00B44E51"/>
    <w:rsid w:val="00B44F31"/>
    <w:rsid w:val="00B44F7F"/>
    <w:rsid w:val="00B450D7"/>
    <w:rsid w:val="00B450E7"/>
    <w:rsid w:val="00B45154"/>
    <w:rsid w:val="00B451FD"/>
    <w:rsid w:val="00B452DF"/>
    <w:rsid w:val="00B45356"/>
    <w:rsid w:val="00B453D6"/>
    <w:rsid w:val="00B4551D"/>
    <w:rsid w:val="00B4565C"/>
    <w:rsid w:val="00B45681"/>
    <w:rsid w:val="00B457CD"/>
    <w:rsid w:val="00B4584D"/>
    <w:rsid w:val="00B45889"/>
    <w:rsid w:val="00B458E8"/>
    <w:rsid w:val="00B4590A"/>
    <w:rsid w:val="00B459AB"/>
    <w:rsid w:val="00B459E5"/>
    <w:rsid w:val="00B459FD"/>
    <w:rsid w:val="00B45A43"/>
    <w:rsid w:val="00B45A4F"/>
    <w:rsid w:val="00B45ADF"/>
    <w:rsid w:val="00B45AFD"/>
    <w:rsid w:val="00B45C55"/>
    <w:rsid w:val="00B45C75"/>
    <w:rsid w:val="00B45C7F"/>
    <w:rsid w:val="00B45CAF"/>
    <w:rsid w:val="00B45D2E"/>
    <w:rsid w:val="00B45D90"/>
    <w:rsid w:val="00B45E22"/>
    <w:rsid w:val="00B45E45"/>
    <w:rsid w:val="00B45E50"/>
    <w:rsid w:val="00B45F13"/>
    <w:rsid w:val="00B46026"/>
    <w:rsid w:val="00B46145"/>
    <w:rsid w:val="00B46178"/>
    <w:rsid w:val="00B461BC"/>
    <w:rsid w:val="00B461F0"/>
    <w:rsid w:val="00B46263"/>
    <w:rsid w:val="00B463BA"/>
    <w:rsid w:val="00B4643E"/>
    <w:rsid w:val="00B464CE"/>
    <w:rsid w:val="00B466E4"/>
    <w:rsid w:val="00B46749"/>
    <w:rsid w:val="00B4677E"/>
    <w:rsid w:val="00B467FF"/>
    <w:rsid w:val="00B468BA"/>
    <w:rsid w:val="00B46966"/>
    <w:rsid w:val="00B469BB"/>
    <w:rsid w:val="00B469C4"/>
    <w:rsid w:val="00B469EE"/>
    <w:rsid w:val="00B469F7"/>
    <w:rsid w:val="00B46A05"/>
    <w:rsid w:val="00B46ABF"/>
    <w:rsid w:val="00B46B33"/>
    <w:rsid w:val="00B46C0D"/>
    <w:rsid w:val="00B46C8E"/>
    <w:rsid w:val="00B46E25"/>
    <w:rsid w:val="00B46EBB"/>
    <w:rsid w:val="00B46EE4"/>
    <w:rsid w:val="00B46F10"/>
    <w:rsid w:val="00B47081"/>
    <w:rsid w:val="00B47083"/>
    <w:rsid w:val="00B47125"/>
    <w:rsid w:val="00B47156"/>
    <w:rsid w:val="00B47312"/>
    <w:rsid w:val="00B47384"/>
    <w:rsid w:val="00B473DA"/>
    <w:rsid w:val="00B473DC"/>
    <w:rsid w:val="00B475B6"/>
    <w:rsid w:val="00B475F7"/>
    <w:rsid w:val="00B4763D"/>
    <w:rsid w:val="00B476A8"/>
    <w:rsid w:val="00B47767"/>
    <w:rsid w:val="00B4777F"/>
    <w:rsid w:val="00B47798"/>
    <w:rsid w:val="00B47B04"/>
    <w:rsid w:val="00B47B50"/>
    <w:rsid w:val="00B47B82"/>
    <w:rsid w:val="00B47C49"/>
    <w:rsid w:val="00B47C5E"/>
    <w:rsid w:val="00B47C84"/>
    <w:rsid w:val="00B47D0F"/>
    <w:rsid w:val="00B47D98"/>
    <w:rsid w:val="00B47F2F"/>
    <w:rsid w:val="00B47FB8"/>
    <w:rsid w:val="00B47FCC"/>
    <w:rsid w:val="00B50009"/>
    <w:rsid w:val="00B50033"/>
    <w:rsid w:val="00B50055"/>
    <w:rsid w:val="00B50216"/>
    <w:rsid w:val="00B502B2"/>
    <w:rsid w:val="00B5034E"/>
    <w:rsid w:val="00B503DD"/>
    <w:rsid w:val="00B503FB"/>
    <w:rsid w:val="00B5043F"/>
    <w:rsid w:val="00B50451"/>
    <w:rsid w:val="00B5049C"/>
    <w:rsid w:val="00B504BB"/>
    <w:rsid w:val="00B504C9"/>
    <w:rsid w:val="00B50546"/>
    <w:rsid w:val="00B50600"/>
    <w:rsid w:val="00B5063D"/>
    <w:rsid w:val="00B50655"/>
    <w:rsid w:val="00B5068E"/>
    <w:rsid w:val="00B5072A"/>
    <w:rsid w:val="00B50858"/>
    <w:rsid w:val="00B508EA"/>
    <w:rsid w:val="00B50974"/>
    <w:rsid w:val="00B509EA"/>
    <w:rsid w:val="00B50A2D"/>
    <w:rsid w:val="00B50B85"/>
    <w:rsid w:val="00B50C28"/>
    <w:rsid w:val="00B50CB5"/>
    <w:rsid w:val="00B50D1A"/>
    <w:rsid w:val="00B50ECC"/>
    <w:rsid w:val="00B50FAE"/>
    <w:rsid w:val="00B5104E"/>
    <w:rsid w:val="00B51100"/>
    <w:rsid w:val="00B5118F"/>
    <w:rsid w:val="00B511DC"/>
    <w:rsid w:val="00B51455"/>
    <w:rsid w:val="00B515A9"/>
    <w:rsid w:val="00B515C7"/>
    <w:rsid w:val="00B515EC"/>
    <w:rsid w:val="00B516B2"/>
    <w:rsid w:val="00B517F9"/>
    <w:rsid w:val="00B51894"/>
    <w:rsid w:val="00B519C2"/>
    <w:rsid w:val="00B51A17"/>
    <w:rsid w:val="00B51A4E"/>
    <w:rsid w:val="00B51A7D"/>
    <w:rsid w:val="00B51AF1"/>
    <w:rsid w:val="00B51AF8"/>
    <w:rsid w:val="00B51AFC"/>
    <w:rsid w:val="00B51B04"/>
    <w:rsid w:val="00B51B44"/>
    <w:rsid w:val="00B51B62"/>
    <w:rsid w:val="00B51B96"/>
    <w:rsid w:val="00B51CE6"/>
    <w:rsid w:val="00B51D8A"/>
    <w:rsid w:val="00B51DE6"/>
    <w:rsid w:val="00B51E5B"/>
    <w:rsid w:val="00B51E7C"/>
    <w:rsid w:val="00B51F91"/>
    <w:rsid w:val="00B51FA4"/>
    <w:rsid w:val="00B51FE2"/>
    <w:rsid w:val="00B52177"/>
    <w:rsid w:val="00B52474"/>
    <w:rsid w:val="00B525DA"/>
    <w:rsid w:val="00B52617"/>
    <w:rsid w:val="00B527A9"/>
    <w:rsid w:val="00B527EA"/>
    <w:rsid w:val="00B528BB"/>
    <w:rsid w:val="00B52918"/>
    <w:rsid w:val="00B5293C"/>
    <w:rsid w:val="00B529BF"/>
    <w:rsid w:val="00B52A08"/>
    <w:rsid w:val="00B52AC3"/>
    <w:rsid w:val="00B52B60"/>
    <w:rsid w:val="00B52BCF"/>
    <w:rsid w:val="00B52C80"/>
    <w:rsid w:val="00B52D2A"/>
    <w:rsid w:val="00B52D3D"/>
    <w:rsid w:val="00B52E4C"/>
    <w:rsid w:val="00B52E68"/>
    <w:rsid w:val="00B52ECC"/>
    <w:rsid w:val="00B52F11"/>
    <w:rsid w:val="00B5302B"/>
    <w:rsid w:val="00B53041"/>
    <w:rsid w:val="00B53043"/>
    <w:rsid w:val="00B5306E"/>
    <w:rsid w:val="00B53108"/>
    <w:rsid w:val="00B53138"/>
    <w:rsid w:val="00B53163"/>
    <w:rsid w:val="00B531E2"/>
    <w:rsid w:val="00B531FF"/>
    <w:rsid w:val="00B53201"/>
    <w:rsid w:val="00B5322E"/>
    <w:rsid w:val="00B532FC"/>
    <w:rsid w:val="00B53441"/>
    <w:rsid w:val="00B534E1"/>
    <w:rsid w:val="00B53629"/>
    <w:rsid w:val="00B5368D"/>
    <w:rsid w:val="00B53768"/>
    <w:rsid w:val="00B53772"/>
    <w:rsid w:val="00B53878"/>
    <w:rsid w:val="00B5397F"/>
    <w:rsid w:val="00B53B32"/>
    <w:rsid w:val="00B53B58"/>
    <w:rsid w:val="00B53B95"/>
    <w:rsid w:val="00B53BB0"/>
    <w:rsid w:val="00B53C0B"/>
    <w:rsid w:val="00B53C1E"/>
    <w:rsid w:val="00B53CF0"/>
    <w:rsid w:val="00B53EDD"/>
    <w:rsid w:val="00B53F54"/>
    <w:rsid w:val="00B53FF4"/>
    <w:rsid w:val="00B53FFD"/>
    <w:rsid w:val="00B5400C"/>
    <w:rsid w:val="00B5404E"/>
    <w:rsid w:val="00B54097"/>
    <w:rsid w:val="00B54190"/>
    <w:rsid w:val="00B5432B"/>
    <w:rsid w:val="00B54461"/>
    <w:rsid w:val="00B544CD"/>
    <w:rsid w:val="00B5479A"/>
    <w:rsid w:val="00B548B0"/>
    <w:rsid w:val="00B5491E"/>
    <w:rsid w:val="00B54A07"/>
    <w:rsid w:val="00B54BB7"/>
    <w:rsid w:val="00B54D0E"/>
    <w:rsid w:val="00B54D3A"/>
    <w:rsid w:val="00B54D87"/>
    <w:rsid w:val="00B54DB5"/>
    <w:rsid w:val="00B54DB8"/>
    <w:rsid w:val="00B54DEB"/>
    <w:rsid w:val="00B54DF8"/>
    <w:rsid w:val="00B54E51"/>
    <w:rsid w:val="00B54F06"/>
    <w:rsid w:val="00B54F3F"/>
    <w:rsid w:val="00B54FEA"/>
    <w:rsid w:val="00B5504C"/>
    <w:rsid w:val="00B551FC"/>
    <w:rsid w:val="00B55263"/>
    <w:rsid w:val="00B552EC"/>
    <w:rsid w:val="00B552FF"/>
    <w:rsid w:val="00B5535F"/>
    <w:rsid w:val="00B553BA"/>
    <w:rsid w:val="00B55437"/>
    <w:rsid w:val="00B55458"/>
    <w:rsid w:val="00B554DC"/>
    <w:rsid w:val="00B55519"/>
    <w:rsid w:val="00B5555A"/>
    <w:rsid w:val="00B5561A"/>
    <w:rsid w:val="00B5561D"/>
    <w:rsid w:val="00B556A1"/>
    <w:rsid w:val="00B55719"/>
    <w:rsid w:val="00B5579E"/>
    <w:rsid w:val="00B557E9"/>
    <w:rsid w:val="00B55892"/>
    <w:rsid w:val="00B5593E"/>
    <w:rsid w:val="00B55A4E"/>
    <w:rsid w:val="00B55B11"/>
    <w:rsid w:val="00B55BBA"/>
    <w:rsid w:val="00B55C52"/>
    <w:rsid w:val="00B55C65"/>
    <w:rsid w:val="00B55C7C"/>
    <w:rsid w:val="00B55DDD"/>
    <w:rsid w:val="00B55E10"/>
    <w:rsid w:val="00B55EA6"/>
    <w:rsid w:val="00B55EEC"/>
    <w:rsid w:val="00B55F58"/>
    <w:rsid w:val="00B55F76"/>
    <w:rsid w:val="00B55FA4"/>
    <w:rsid w:val="00B55FC1"/>
    <w:rsid w:val="00B56101"/>
    <w:rsid w:val="00B56134"/>
    <w:rsid w:val="00B56136"/>
    <w:rsid w:val="00B561AD"/>
    <w:rsid w:val="00B562F0"/>
    <w:rsid w:val="00B5639A"/>
    <w:rsid w:val="00B563A3"/>
    <w:rsid w:val="00B563D3"/>
    <w:rsid w:val="00B56409"/>
    <w:rsid w:val="00B5642C"/>
    <w:rsid w:val="00B56432"/>
    <w:rsid w:val="00B564A4"/>
    <w:rsid w:val="00B564BC"/>
    <w:rsid w:val="00B56575"/>
    <w:rsid w:val="00B56815"/>
    <w:rsid w:val="00B5688A"/>
    <w:rsid w:val="00B568FF"/>
    <w:rsid w:val="00B56905"/>
    <w:rsid w:val="00B56AF6"/>
    <w:rsid w:val="00B56BA5"/>
    <w:rsid w:val="00B56BB4"/>
    <w:rsid w:val="00B56D4E"/>
    <w:rsid w:val="00B56DF6"/>
    <w:rsid w:val="00B56DF9"/>
    <w:rsid w:val="00B56DFE"/>
    <w:rsid w:val="00B57022"/>
    <w:rsid w:val="00B5708A"/>
    <w:rsid w:val="00B5708C"/>
    <w:rsid w:val="00B5717A"/>
    <w:rsid w:val="00B571BE"/>
    <w:rsid w:val="00B573F2"/>
    <w:rsid w:val="00B574FA"/>
    <w:rsid w:val="00B5751A"/>
    <w:rsid w:val="00B57520"/>
    <w:rsid w:val="00B57566"/>
    <w:rsid w:val="00B5756A"/>
    <w:rsid w:val="00B575A7"/>
    <w:rsid w:val="00B575BD"/>
    <w:rsid w:val="00B575EA"/>
    <w:rsid w:val="00B57638"/>
    <w:rsid w:val="00B57682"/>
    <w:rsid w:val="00B57762"/>
    <w:rsid w:val="00B5790C"/>
    <w:rsid w:val="00B579FF"/>
    <w:rsid w:val="00B57A73"/>
    <w:rsid w:val="00B57A80"/>
    <w:rsid w:val="00B57AF4"/>
    <w:rsid w:val="00B57BFE"/>
    <w:rsid w:val="00B57D47"/>
    <w:rsid w:val="00B57D68"/>
    <w:rsid w:val="00B57EC5"/>
    <w:rsid w:val="00B57F6B"/>
    <w:rsid w:val="00B57F6C"/>
    <w:rsid w:val="00B60002"/>
    <w:rsid w:val="00B600B0"/>
    <w:rsid w:val="00B6015C"/>
    <w:rsid w:val="00B6019D"/>
    <w:rsid w:val="00B601E6"/>
    <w:rsid w:val="00B6039E"/>
    <w:rsid w:val="00B603E3"/>
    <w:rsid w:val="00B604E7"/>
    <w:rsid w:val="00B604E8"/>
    <w:rsid w:val="00B604EA"/>
    <w:rsid w:val="00B60578"/>
    <w:rsid w:val="00B60603"/>
    <w:rsid w:val="00B606D8"/>
    <w:rsid w:val="00B606E1"/>
    <w:rsid w:val="00B607CE"/>
    <w:rsid w:val="00B608BB"/>
    <w:rsid w:val="00B608CA"/>
    <w:rsid w:val="00B609B1"/>
    <w:rsid w:val="00B60A29"/>
    <w:rsid w:val="00B60AF0"/>
    <w:rsid w:val="00B60B10"/>
    <w:rsid w:val="00B60B3A"/>
    <w:rsid w:val="00B60B43"/>
    <w:rsid w:val="00B60B56"/>
    <w:rsid w:val="00B60C16"/>
    <w:rsid w:val="00B60D7B"/>
    <w:rsid w:val="00B60ECE"/>
    <w:rsid w:val="00B60EE1"/>
    <w:rsid w:val="00B61047"/>
    <w:rsid w:val="00B610AF"/>
    <w:rsid w:val="00B61106"/>
    <w:rsid w:val="00B61322"/>
    <w:rsid w:val="00B61363"/>
    <w:rsid w:val="00B613B7"/>
    <w:rsid w:val="00B6148C"/>
    <w:rsid w:val="00B6148E"/>
    <w:rsid w:val="00B614BF"/>
    <w:rsid w:val="00B615A2"/>
    <w:rsid w:val="00B61740"/>
    <w:rsid w:val="00B617FD"/>
    <w:rsid w:val="00B61851"/>
    <w:rsid w:val="00B6191E"/>
    <w:rsid w:val="00B61929"/>
    <w:rsid w:val="00B61999"/>
    <w:rsid w:val="00B619EF"/>
    <w:rsid w:val="00B61A50"/>
    <w:rsid w:val="00B61ABC"/>
    <w:rsid w:val="00B61AED"/>
    <w:rsid w:val="00B61BBB"/>
    <w:rsid w:val="00B61BE8"/>
    <w:rsid w:val="00B61BF9"/>
    <w:rsid w:val="00B61C69"/>
    <w:rsid w:val="00B61C9A"/>
    <w:rsid w:val="00B61D28"/>
    <w:rsid w:val="00B61D9F"/>
    <w:rsid w:val="00B61DF2"/>
    <w:rsid w:val="00B61E47"/>
    <w:rsid w:val="00B61EC6"/>
    <w:rsid w:val="00B62047"/>
    <w:rsid w:val="00B6204B"/>
    <w:rsid w:val="00B62082"/>
    <w:rsid w:val="00B621D6"/>
    <w:rsid w:val="00B622A9"/>
    <w:rsid w:val="00B622EA"/>
    <w:rsid w:val="00B622FD"/>
    <w:rsid w:val="00B62345"/>
    <w:rsid w:val="00B623B2"/>
    <w:rsid w:val="00B624CE"/>
    <w:rsid w:val="00B625A3"/>
    <w:rsid w:val="00B6263F"/>
    <w:rsid w:val="00B62703"/>
    <w:rsid w:val="00B62896"/>
    <w:rsid w:val="00B6295D"/>
    <w:rsid w:val="00B629C4"/>
    <w:rsid w:val="00B62A26"/>
    <w:rsid w:val="00B62A32"/>
    <w:rsid w:val="00B62AA3"/>
    <w:rsid w:val="00B62BD6"/>
    <w:rsid w:val="00B62C34"/>
    <w:rsid w:val="00B62CA6"/>
    <w:rsid w:val="00B63169"/>
    <w:rsid w:val="00B63170"/>
    <w:rsid w:val="00B6318F"/>
    <w:rsid w:val="00B631F1"/>
    <w:rsid w:val="00B63222"/>
    <w:rsid w:val="00B63248"/>
    <w:rsid w:val="00B63275"/>
    <w:rsid w:val="00B632EA"/>
    <w:rsid w:val="00B6331C"/>
    <w:rsid w:val="00B63429"/>
    <w:rsid w:val="00B63444"/>
    <w:rsid w:val="00B63472"/>
    <w:rsid w:val="00B63651"/>
    <w:rsid w:val="00B63673"/>
    <w:rsid w:val="00B63686"/>
    <w:rsid w:val="00B636E0"/>
    <w:rsid w:val="00B637E8"/>
    <w:rsid w:val="00B63842"/>
    <w:rsid w:val="00B6387F"/>
    <w:rsid w:val="00B63939"/>
    <w:rsid w:val="00B6395A"/>
    <w:rsid w:val="00B63C2B"/>
    <w:rsid w:val="00B63C41"/>
    <w:rsid w:val="00B63E1C"/>
    <w:rsid w:val="00B63E86"/>
    <w:rsid w:val="00B63E88"/>
    <w:rsid w:val="00B64013"/>
    <w:rsid w:val="00B64072"/>
    <w:rsid w:val="00B6425C"/>
    <w:rsid w:val="00B6425E"/>
    <w:rsid w:val="00B64265"/>
    <w:rsid w:val="00B642D9"/>
    <w:rsid w:val="00B64315"/>
    <w:rsid w:val="00B64424"/>
    <w:rsid w:val="00B64446"/>
    <w:rsid w:val="00B644FA"/>
    <w:rsid w:val="00B645B4"/>
    <w:rsid w:val="00B6460F"/>
    <w:rsid w:val="00B646E7"/>
    <w:rsid w:val="00B646F7"/>
    <w:rsid w:val="00B6477C"/>
    <w:rsid w:val="00B64826"/>
    <w:rsid w:val="00B648DE"/>
    <w:rsid w:val="00B6491B"/>
    <w:rsid w:val="00B649CC"/>
    <w:rsid w:val="00B64AB3"/>
    <w:rsid w:val="00B64C5C"/>
    <w:rsid w:val="00B64E2F"/>
    <w:rsid w:val="00B64E43"/>
    <w:rsid w:val="00B64EBF"/>
    <w:rsid w:val="00B64F17"/>
    <w:rsid w:val="00B64F68"/>
    <w:rsid w:val="00B64FB7"/>
    <w:rsid w:val="00B64FD9"/>
    <w:rsid w:val="00B65075"/>
    <w:rsid w:val="00B650A5"/>
    <w:rsid w:val="00B650B3"/>
    <w:rsid w:val="00B650E7"/>
    <w:rsid w:val="00B65167"/>
    <w:rsid w:val="00B65236"/>
    <w:rsid w:val="00B652A2"/>
    <w:rsid w:val="00B652CA"/>
    <w:rsid w:val="00B65335"/>
    <w:rsid w:val="00B6534B"/>
    <w:rsid w:val="00B653DF"/>
    <w:rsid w:val="00B6542B"/>
    <w:rsid w:val="00B6544C"/>
    <w:rsid w:val="00B654EC"/>
    <w:rsid w:val="00B65559"/>
    <w:rsid w:val="00B655D0"/>
    <w:rsid w:val="00B656C7"/>
    <w:rsid w:val="00B65736"/>
    <w:rsid w:val="00B65874"/>
    <w:rsid w:val="00B6587D"/>
    <w:rsid w:val="00B65894"/>
    <w:rsid w:val="00B658B6"/>
    <w:rsid w:val="00B65927"/>
    <w:rsid w:val="00B6594E"/>
    <w:rsid w:val="00B659AE"/>
    <w:rsid w:val="00B659F9"/>
    <w:rsid w:val="00B65A7A"/>
    <w:rsid w:val="00B65A97"/>
    <w:rsid w:val="00B65B5D"/>
    <w:rsid w:val="00B65BC1"/>
    <w:rsid w:val="00B65C76"/>
    <w:rsid w:val="00B65C7E"/>
    <w:rsid w:val="00B65CB4"/>
    <w:rsid w:val="00B65D3F"/>
    <w:rsid w:val="00B65D4C"/>
    <w:rsid w:val="00B65D56"/>
    <w:rsid w:val="00B65E2E"/>
    <w:rsid w:val="00B65E86"/>
    <w:rsid w:val="00B65F02"/>
    <w:rsid w:val="00B65F67"/>
    <w:rsid w:val="00B65F8D"/>
    <w:rsid w:val="00B6607E"/>
    <w:rsid w:val="00B66098"/>
    <w:rsid w:val="00B66153"/>
    <w:rsid w:val="00B661E8"/>
    <w:rsid w:val="00B663D6"/>
    <w:rsid w:val="00B663D9"/>
    <w:rsid w:val="00B66405"/>
    <w:rsid w:val="00B664BB"/>
    <w:rsid w:val="00B66540"/>
    <w:rsid w:val="00B66574"/>
    <w:rsid w:val="00B665AD"/>
    <w:rsid w:val="00B66776"/>
    <w:rsid w:val="00B667A4"/>
    <w:rsid w:val="00B667AC"/>
    <w:rsid w:val="00B667BC"/>
    <w:rsid w:val="00B66842"/>
    <w:rsid w:val="00B668BB"/>
    <w:rsid w:val="00B668D7"/>
    <w:rsid w:val="00B668DA"/>
    <w:rsid w:val="00B66985"/>
    <w:rsid w:val="00B66A24"/>
    <w:rsid w:val="00B66A9E"/>
    <w:rsid w:val="00B66B64"/>
    <w:rsid w:val="00B66C76"/>
    <w:rsid w:val="00B66D86"/>
    <w:rsid w:val="00B66E36"/>
    <w:rsid w:val="00B66EC0"/>
    <w:rsid w:val="00B66EE4"/>
    <w:rsid w:val="00B66EEE"/>
    <w:rsid w:val="00B66FC2"/>
    <w:rsid w:val="00B67072"/>
    <w:rsid w:val="00B670F0"/>
    <w:rsid w:val="00B670F2"/>
    <w:rsid w:val="00B6719C"/>
    <w:rsid w:val="00B671A7"/>
    <w:rsid w:val="00B6723C"/>
    <w:rsid w:val="00B67244"/>
    <w:rsid w:val="00B6724D"/>
    <w:rsid w:val="00B6725C"/>
    <w:rsid w:val="00B672CE"/>
    <w:rsid w:val="00B6735A"/>
    <w:rsid w:val="00B67466"/>
    <w:rsid w:val="00B674BB"/>
    <w:rsid w:val="00B6755B"/>
    <w:rsid w:val="00B675CC"/>
    <w:rsid w:val="00B67622"/>
    <w:rsid w:val="00B67682"/>
    <w:rsid w:val="00B676EA"/>
    <w:rsid w:val="00B677A7"/>
    <w:rsid w:val="00B677C3"/>
    <w:rsid w:val="00B677E1"/>
    <w:rsid w:val="00B67837"/>
    <w:rsid w:val="00B6784C"/>
    <w:rsid w:val="00B6791A"/>
    <w:rsid w:val="00B6792E"/>
    <w:rsid w:val="00B67AA6"/>
    <w:rsid w:val="00B67C24"/>
    <w:rsid w:val="00B67D90"/>
    <w:rsid w:val="00B67E30"/>
    <w:rsid w:val="00B67E76"/>
    <w:rsid w:val="00B67FF9"/>
    <w:rsid w:val="00B700FD"/>
    <w:rsid w:val="00B70101"/>
    <w:rsid w:val="00B70168"/>
    <w:rsid w:val="00B70183"/>
    <w:rsid w:val="00B7020F"/>
    <w:rsid w:val="00B70229"/>
    <w:rsid w:val="00B70233"/>
    <w:rsid w:val="00B70311"/>
    <w:rsid w:val="00B703CD"/>
    <w:rsid w:val="00B704B0"/>
    <w:rsid w:val="00B704DA"/>
    <w:rsid w:val="00B704FC"/>
    <w:rsid w:val="00B7052D"/>
    <w:rsid w:val="00B7054C"/>
    <w:rsid w:val="00B705D0"/>
    <w:rsid w:val="00B70714"/>
    <w:rsid w:val="00B70772"/>
    <w:rsid w:val="00B708A9"/>
    <w:rsid w:val="00B708D3"/>
    <w:rsid w:val="00B70957"/>
    <w:rsid w:val="00B7097E"/>
    <w:rsid w:val="00B70B99"/>
    <w:rsid w:val="00B70B9A"/>
    <w:rsid w:val="00B70BB5"/>
    <w:rsid w:val="00B70BCB"/>
    <w:rsid w:val="00B70D27"/>
    <w:rsid w:val="00B70D2B"/>
    <w:rsid w:val="00B70DD9"/>
    <w:rsid w:val="00B70EA2"/>
    <w:rsid w:val="00B70F65"/>
    <w:rsid w:val="00B70FF9"/>
    <w:rsid w:val="00B7105D"/>
    <w:rsid w:val="00B71100"/>
    <w:rsid w:val="00B7110C"/>
    <w:rsid w:val="00B71198"/>
    <w:rsid w:val="00B711A1"/>
    <w:rsid w:val="00B711F7"/>
    <w:rsid w:val="00B71217"/>
    <w:rsid w:val="00B71264"/>
    <w:rsid w:val="00B7129D"/>
    <w:rsid w:val="00B712A6"/>
    <w:rsid w:val="00B712E5"/>
    <w:rsid w:val="00B71356"/>
    <w:rsid w:val="00B71422"/>
    <w:rsid w:val="00B71434"/>
    <w:rsid w:val="00B716C8"/>
    <w:rsid w:val="00B716FE"/>
    <w:rsid w:val="00B717C1"/>
    <w:rsid w:val="00B717F5"/>
    <w:rsid w:val="00B71811"/>
    <w:rsid w:val="00B71894"/>
    <w:rsid w:val="00B71915"/>
    <w:rsid w:val="00B71929"/>
    <w:rsid w:val="00B719BF"/>
    <w:rsid w:val="00B71A83"/>
    <w:rsid w:val="00B71A88"/>
    <w:rsid w:val="00B71B54"/>
    <w:rsid w:val="00B71B63"/>
    <w:rsid w:val="00B71B9A"/>
    <w:rsid w:val="00B71D05"/>
    <w:rsid w:val="00B71E01"/>
    <w:rsid w:val="00B71EAF"/>
    <w:rsid w:val="00B71F37"/>
    <w:rsid w:val="00B71F56"/>
    <w:rsid w:val="00B7200F"/>
    <w:rsid w:val="00B72070"/>
    <w:rsid w:val="00B7218D"/>
    <w:rsid w:val="00B72264"/>
    <w:rsid w:val="00B722D8"/>
    <w:rsid w:val="00B72334"/>
    <w:rsid w:val="00B72437"/>
    <w:rsid w:val="00B72455"/>
    <w:rsid w:val="00B724C4"/>
    <w:rsid w:val="00B724D8"/>
    <w:rsid w:val="00B72521"/>
    <w:rsid w:val="00B7259C"/>
    <w:rsid w:val="00B725C1"/>
    <w:rsid w:val="00B725FF"/>
    <w:rsid w:val="00B72625"/>
    <w:rsid w:val="00B72658"/>
    <w:rsid w:val="00B7268A"/>
    <w:rsid w:val="00B726BD"/>
    <w:rsid w:val="00B72806"/>
    <w:rsid w:val="00B728E0"/>
    <w:rsid w:val="00B72904"/>
    <w:rsid w:val="00B72951"/>
    <w:rsid w:val="00B72967"/>
    <w:rsid w:val="00B72ACB"/>
    <w:rsid w:val="00B72AD3"/>
    <w:rsid w:val="00B72B48"/>
    <w:rsid w:val="00B72CC3"/>
    <w:rsid w:val="00B72D09"/>
    <w:rsid w:val="00B72F41"/>
    <w:rsid w:val="00B72FC4"/>
    <w:rsid w:val="00B73001"/>
    <w:rsid w:val="00B730A6"/>
    <w:rsid w:val="00B7322B"/>
    <w:rsid w:val="00B73261"/>
    <w:rsid w:val="00B73294"/>
    <w:rsid w:val="00B732D1"/>
    <w:rsid w:val="00B733A9"/>
    <w:rsid w:val="00B7343C"/>
    <w:rsid w:val="00B734D4"/>
    <w:rsid w:val="00B7353E"/>
    <w:rsid w:val="00B735D9"/>
    <w:rsid w:val="00B7367D"/>
    <w:rsid w:val="00B736B9"/>
    <w:rsid w:val="00B73749"/>
    <w:rsid w:val="00B73975"/>
    <w:rsid w:val="00B7399D"/>
    <w:rsid w:val="00B73A57"/>
    <w:rsid w:val="00B73A84"/>
    <w:rsid w:val="00B73B6D"/>
    <w:rsid w:val="00B73BF9"/>
    <w:rsid w:val="00B73C16"/>
    <w:rsid w:val="00B73D4B"/>
    <w:rsid w:val="00B73D62"/>
    <w:rsid w:val="00B73DF3"/>
    <w:rsid w:val="00B73E61"/>
    <w:rsid w:val="00B73ED3"/>
    <w:rsid w:val="00B73F45"/>
    <w:rsid w:val="00B7403A"/>
    <w:rsid w:val="00B7404E"/>
    <w:rsid w:val="00B74055"/>
    <w:rsid w:val="00B740D4"/>
    <w:rsid w:val="00B74105"/>
    <w:rsid w:val="00B741FC"/>
    <w:rsid w:val="00B74251"/>
    <w:rsid w:val="00B742BE"/>
    <w:rsid w:val="00B74386"/>
    <w:rsid w:val="00B7443A"/>
    <w:rsid w:val="00B74446"/>
    <w:rsid w:val="00B744B1"/>
    <w:rsid w:val="00B745BE"/>
    <w:rsid w:val="00B74642"/>
    <w:rsid w:val="00B748CD"/>
    <w:rsid w:val="00B74905"/>
    <w:rsid w:val="00B74958"/>
    <w:rsid w:val="00B74968"/>
    <w:rsid w:val="00B74AE9"/>
    <w:rsid w:val="00B74B09"/>
    <w:rsid w:val="00B74C4C"/>
    <w:rsid w:val="00B74C9C"/>
    <w:rsid w:val="00B74D3F"/>
    <w:rsid w:val="00B74D96"/>
    <w:rsid w:val="00B74E2F"/>
    <w:rsid w:val="00B74E75"/>
    <w:rsid w:val="00B74F17"/>
    <w:rsid w:val="00B74FC3"/>
    <w:rsid w:val="00B750DA"/>
    <w:rsid w:val="00B750EA"/>
    <w:rsid w:val="00B75207"/>
    <w:rsid w:val="00B75297"/>
    <w:rsid w:val="00B7533B"/>
    <w:rsid w:val="00B75407"/>
    <w:rsid w:val="00B7541D"/>
    <w:rsid w:val="00B754B5"/>
    <w:rsid w:val="00B754FE"/>
    <w:rsid w:val="00B7550C"/>
    <w:rsid w:val="00B75530"/>
    <w:rsid w:val="00B75541"/>
    <w:rsid w:val="00B757EC"/>
    <w:rsid w:val="00B758F3"/>
    <w:rsid w:val="00B75994"/>
    <w:rsid w:val="00B759B0"/>
    <w:rsid w:val="00B759C1"/>
    <w:rsid w:val="00B75A64"/>
    <w:rsid w:val="00B75AA5"/>
    <w:rsid w:val="00B75B5A"/>
    <w:rsid w:val="00B75B6A"/>
    <w:rsid w:val="00B75BEF"/>
    <w:rsid w:val="00B75C2D"/>
    <w:rsid w:val="00B75CD5"/>
    <w:rsid w:val="00B75DD9"/>
    <w:rsid w:val="00B75EBB"/>
    <w:rsid w:val="00B75FEE"/>
    <w:rsid w:val="00B760E2"/>
    <w:rsid w:val="00B761DC"/>
    <w:rsid w:val="00B76209"/>
    <w:rsid w:val="00B7621B"/>
    <w:rsid w:val="00B76243"/>
    <w:rsid w:val="00B76245"/>
    <w:rsid w:val="00B76312"/>
    <w:rsid w:val="00B763EE"/>
    <w:rsid w:val="00B7640B"/>
    <w:rsid w:val="00B76491"/>
    <w:rsid w:val="00B764CE"/>
    <w:rsid w:val="00B764D5"/>
    <w:rsid w:val="00B76760"/>
    <w:rsid w:val="00B7676C"/>
    <w:rsid w:val="00B76841"/>
    <w:rsid w:val="00B7687E"/>
    <w:rsid w:val="00B768A7"/>
    <w:rsid w:val="00B768E8"/>
    <w:rsid w:val="00B768F0"/>
    <w:rsid w:val="00B76936"/>
    <w:rsid w:val="00B76946"/>
    <w:rsid w:val="00B76A69"/>
    <w:rsid w:val="00B76A9F"/>
    <w:rsid w:val="00B76B2E"/>
    <w:rsid w:val="00B76BF2"/>
    <w:rsid w:val="00B76C17"/>
    <w:rsid w:val="00B76C38"/>
    <w:rsid w:val="00B76C76"/>
    <w:rsid w:val="00B76C93"/>
    <w:rsid w:val="00B76CE5"/>
    <w:rsid w:val="00B76D43"/>
    <w:rsid w:val="00B76E8A"/>
    <w:rsid w:val="00B76EEC"/>
    <w:rsid w:val="00B76F53"/>
    <w:rsid w:val="00B77234"/>
    <w:rsid w:val="00B77242"/>
    <w:rsid w:val="00B77360"/>
    <w:rsid w:val="00B77402"/>
    <w:rsid w:val="00B77408"/>
    <w:rsid w:val="00B774F6"/>
    <w:rsid w:val="00B77559"/>
    <w:rsid w:val="00B775B9"/>
    <w:rsid w:val="00B776A9"/>
    <w:rsid w:val="00B776AF"/>
    <w:rsid w:val="00B77772"/>
    <w:rsid w:val="00B777A3"/>
    <w:rsid w:val="00B7784B"/>
    <w:rsid w:val="00B7796A"/>
    <w:rsid w:val="00B77989"/>
    <w:rsid w:val="00B7798A"/>
    <w:rsid w:val="00B779B7"/>
    <w:rsid w:val="00B77A7D"/>
    <w:rsid w:val="00B77AD7"/>
    <w:rsid w:val="00B77B3F"/>
    <w:rsid w:val="00B77BE5"/>
    <w:rsid w:val="00B77BE9"/>
    <w:rsid w:val="00B77CC1"/>
    <w:rsid w:val="00B77E10"/>
    <w:rsid w:val="00B77E36"/>
    <w:rsid w:val="00B77E5D"/>
    <w:rsid w:val="00B77E74"/>
    <w:rsid w:val="00B77F12"/>
    <w:rsid w:val="00B77F5D"/>
    <w:rsid w:val="00B77F91"/>
    <w:rsid w:val="00B77FA7"/>
    <w:rsid w:val="00B80019"/>
    <w:rsid w:val="00B80127"/>
    <w:rsid w:val="00B801C6"/>
    <w:rsid w:val="00B8030C"/>
    <w:rsid w:val="00B80384"/>
    <w:rsid w:val="00B803BB"/>
    <w:rsid w:val="00B80451"/>
    <w:rsid w:val="00B8045D"/>
    <w:rsid w:val="00B8045E"/>
    <w:rsid w:val="00B804A0"/>
    <w:rsid w:val="00B804F1"/>
    <w:rsid w:val="00B80555"/>
    <w:rsid w:val="00B805E3"/>
    <w:rsid w:val="00B8063A"/>
    <w:rsid w:val="00B806BD"/>
    <w:rsid w:val="00B806EE"/>
    <w:rsid w:val="00B807EF"/>
    <w:rsid w:val="00B80836"/>
    <w:rsid w:val="00B80850"/>
    <w:rsid w:val="00B80B10"/>
    <w:rsid w:val="00B80B1E"/>
    <w:rsid w:val="00B80B75"/>
    <w:rsid w:val="00B80B86"/>
    <w:rsid w:val="00B80C6E"/>
    <w:rsid w:val="00B80CC6"/>
    <w:rsid w:val="00B80E19"/>
    <w:rsid w:val="00B80E29"/>
    <w:rsid w:val="00B80ED1"/>
    <w:rsid w:val="00B80F88"/>
    <w:rsid w:val="00B80F9D"/>
    <w:rsid w:val="00B81000"/>
    <w:rsid w:val="00B81001"/>
    <w:rsid w:val="00B81029"/>
    <w:rsid w:val="00B8104A"/>
    <w:rsid w:val="00B8126D"/>
    <w:rsid w:val="00B8138A"/>
    <w:rsid w:val="00B814E9"/>
    <w:rsid w:val="00B814FD"/>
    <w:rsid w:val="00B815A0"/>
    <w:rsid w:val="00B815C8"/>
    <w:rsid w:val="00B8177F"/>
    <w:rsid w:val="00B8184B"/>
    <w:rsid w:val="00B818BF"/>
    <w:rsid w:val="00B81961"/>
    <w:rsid w:val="00B81A12"/>
    <w:rsid w:val="00B81B46"/>
    <w:rsid w:val="00B81B6E"/>
    <w:rsid w:val="00B81BC5"/>
    <w:rsid w:val="00B81BE8"/>
    <w:rsid w:val="00B81DD3"/>
    <w:rsid w:val="00B81E17"/>
    <w:rsid w:val="00B81E27"/>
    <w:rsid w:val="00B81E47"/>
    <w:rsid w:val="00B81E8E"/>
    <w:rsid w:val="00B81ED3"/>
    <w:rsid w:val="00B81EDD"/>
    <w:rsid w:val="00B81FC2"/>
    <w:rsid w:val="00B81FDB"/>
    <w:rsid w:val="00B81FDC"/>
    <w:rsid w:val="00B82079"/>
    <w:rsid w:val="00B820AC"/>
    <w:rsid w:val="00B820DA"/>
    <w:rsid w:val="00B82142"/>
    <w:rsid w:val="00B821EF"/>
    <w:rsid w:val="00B82311"/>
    <w:rsid w:val="00B82350"/>
    <w:rsid w:val="00B8239B"/>
    <w:rsid w:val="00B823D2"/>
    <w:rsid w:val="00B8242C"/>
    <w:rsid w:val="00B824A0"/>
    <w:rsid w:val="00B82634"/>
    <w:rsid w:val="00B8270E"/>
    <w:rsid w:val="00B827BE"/>
    <w:rsid w:val="00B8280F"/>
    <w:rsid w:val="00B8285F"/>
    <w:rsid w:val="00B82892"/>
    <w:rsid w:val="00B828C2"/>
    <w:rsid w:val="00B828F8"/>
    <w:rsid w:val="00B82918"/>
    <w:rsid w:val="00B82928"/>
    <w:rsid w:val="00B8299C"/>
    <w:rsid w:val="00B82A26"/>
    <w:rsid w:val="00B82A9E"/>
    <w:rsid w:val="00B82AAC"/>
    <w:rsid w:val="00B82AC5"/>
    <w:rsid w:val="00B82B3B"/>
    <w:rsid w:val="00B82C32"/>
    <w:rsid w:val="00B82C99"/>
    <w:rsid w:val="00B82CFC"/>
    <w:rsid w:val="00B82D49"/>
    <w:rsid w:val="00B82D64"/>
    <w:rsid w:val="00B82D9D"/>
    <w:rsid w:val="00B82E2C"/>
    <w:rsid w:val="00B82F32"/>
    <w:rsid w:val="00B82FB4"/>
    <w:rsid w:val="00B82FC1"/>
    <w:rsid w:val="00B83185"/>
    <w:rsid w:val="00B83186"/>
    <w:rsid w:val="00B83285"/>
    <w:rsid w:val="00B833A3"/>
    <w:rsid w:val="00B833BF"/>
    <w:rsid w:val="00B83419"/>
    <w:rsid w:val="00B8344A"/>
    <w:rsid w:val="00B834A3"/>
    <w:rsid w:val="00B83529"/>
    <w:rsid w:val="00B83674"/>
    <w:rsid w:val="00B837A7"/>
    <w:rsid w:val="00B837FA"/>
    <w:rsid w:val="00B83929"/>
    <w:rsid w:val="00B83A3A"/>
    <w:rsid w:val="00B83A66"/>
    <w:rsid w:val="00B83AFB"/>
    <w:rsid w:val="00B83B04"/>
    <w:rsid w:val="00B83B43"/>
    <w:rsid w:val="00B83B6D"/>
    <w:rsid w:val="00B83BBC"/>
    <w:rsid w:val="00B83D76"/>
    <w:rsid w:val="00B83DAB"/>
    <w:rsid w:val="00B83DB2"/>
    <w:rsid w:val="00B83E7A"/>
    <w:rsid w:val="00B83F04"/>
    <w:rsid w:val="00B83F31"/>
    <w:rsid w:val="00B83FA5"/>
    <w:rsid w:val="00B83FD9"/>
    <w:rsid w:val="00B83FE0"/>
    <w:rsid w:val="00B83FF7"/>
    <w:rsid w:val="00B840AC"/>
    <w:rsid w:val="00B840D8"/>
    <w:rsid w:val="00B84156"/>
    <w:rsid w:val="00B8417A"/>
    <w:rsid w:val="00B841DE"/>
    <w:rsid w:val="00B842AE"/>
    <w:rsid w:val="00B842E8"/>
    <w:rsid w:val="00B844B5"/>
    <w:rsid w:val="00B8454A"/>
    <w:rsid w:val="00B84667"/>
    <w:rsid w:val="00B846D4"/>
    <w:rsid w:val="00B84777"/>
    <w:rsid w:val="00B84905"/>
    <w:rsid w:val="00B8490A"/>
    <w:rsid w:val="00B849AA"/>
    <w:rsid w:val="00B84A2C"/>
    <w:rsid w:val="00B84A94"/>
    <w:rsid w:val="00B84BD3"/>
    <w:rsid w:val="00B84D0C"/>
    <w:rsid w:val="00B84D1C"/>
    <w:rsid w:val="00B84DEC"/>
    <w:rsid w:val="00B84E08"/>
    <w:rsid w:val="00B84FBC"/>
    <w:rsid w:val="00B84FD8"/>
    <w:rsid w:val="00B84FF4"/>
    <w:rsid w:val="00B851A8"/>
    <w:rsid w:val="00B8521C"/>
    <w:rsid w:val="00B85251"/>
    <w:rsid w:val="00B852F5"/>
    <w:rsid w:val="00B85365"/>
    <w:rsid w:val="00B85369"/>
    <w:rsid w:val="00B85404"/>
    <w:rsid w:val="00B8540A"/>
    <w:rsid w:val="00B85436"/>
    <w:rsid w:val="00B85577"/>
    <w:rsid w:val="00B85600"/>
    <w:rsid w:val="00B8562A"/>
    <w:rsid w:val="00B856B4"/>
    <w:rsid w:val="00B857E0"/>
    <w:rsid w:val="00B85854"/>
    <w:rsid w:val="00B858C1"/>
    <w:rsid w:val="00B85BFF"/>
    <w:rsid w:val="00B85C0E"/>
    <w:rsid w:val="00B85D1F"/>
    <w:rsid w:val="00B85D28"/>
    <w:rsid w:val="00B85D8D"/>
    <w:rsid w:val="00B85DBD"/>
    <w:rsid w:val="00B85DF1"/>
    <w:rsid w:val="00B85E8C"/>
    <w:rsid w:val="00B85EAD"/>
    <w:rsid w:val="00B85F0E"/>
    <w:rsid w:val="00B86016"/>
    <w:rsid w:val="00B86055"/>
    <w:rsid w:val="00B8612A"/>
    <w:rsid w:val="00B86154"/>
    <w:rsid w:val="00B861BD"/>
    <w:rsid w:val="00B861D1"/>
    <w:rsid w:val="00B86223"/>
    <w:rsid w:val="00B8625D"/>
    <w:rsid w:val="00B8629C"/>
    <w:rsid w:val="00B8635D"/>
    <w:rsid w:val="00B8637B"/>
    <w:rsid w:val="00B863E3"/>
    <w:rsid w:val="00B8646C"/>
    <w:rsid w:val="00B86478"/>
    <w:rsid w:val="00B8669E"/>
    <w:rsid w:val="00B866A3"/>
    <w:rsid w:val="00B866BC"/>
    <w:rsid w:val="00B86762"/>
    <w:rsid w:val="00B86868"/>
    <w:rsid w:val="00B86885"/>
    <w:rsid w:val="00B86888"/>
    <w:rsid w:val="00B86911"/>
    <w:rsid w:val="00B8692C"/>
    <w:rsid w:val="00B86943"/>
    <w:rsid w:val="00B8696B"/>
    <w:rsid w:val="00B86A03"/>
    <w:rsid w:val="00B86B0A"/>
    <w:rsid w:val="00B86B35"/>
    <w:rsid w:val="00B86BC9"/>
    <w:rsid w:val="00B86BDB"/>
    <w:rsid w:val="00B86C41"/>
    <w:rsid w:val="00B86C70"/>
    <w:rsid w:val="00B86CEC"/>
    <w:rsid w:val="00B86E08"/>
    <w:rsid w:val="00B86EF4"/>
    <w:rsid w:val="00B86FA5"/>
    <w:rsid w:val="00B86FB6"/>
    <w:rsid w:val="00B86FD7"/>
    <w:rsid w:val="00B87097"/>
    <w:rsid w:val="00B87172"/>
    <w:rsid w:val="00B871E5"/>
    <w:rsid w:val="00B87355"/>
    <w:rsid w:val="00B873C7"/>
    <w:rsid w:val="00B8749C"/>
    <w:rsid w:val="00B875FE"/>
    <w:rsid w:val="00B87652"/>
    <w:rsid w:val="00B8767A"/>
    <w:rsid w:val="00B8773C"/>
    <w:rsid w:val="00B877E3"/>
    <w:rsid w:val="00B87895"/>
    <w:rsid w:val="00B879E0"/>
    <w:rsid w:val="00B879E2"/>
    <w:rsid w:val="00B87A4E"/>
    <w:rsid w:val="00B87A70"/>
    <w:rsid w:val="00B87B80"/>
    <w:rsid w:val="00B87BED"/>
    <w:rsid w:val="00B87CC9"/>
    <w:rsid w:val="00B87D5B"/>
    <w:rsid w:val="00B87DAB"/>
    <w:rsid w:val="00B87DC0"/>
    <w:rsid w:val="00B87DDF"/>
    <w:rsid w:val="00B87DEE"/>
    <w:rsid w:val="00B87EFB"/>
    <w:rsid w:val="00B90034"/>
    <w:rsid w:val="00B90182"/>
    <w:rsid w:val="00B9020D"/>
    <w:rsid w:val="00B90250"/>
    <w:rsid w:val="00B9027F"/>
    <w:rsid w:val="00B902E8"/>
    <w:rsid w:val="00B903E8"/>
    <w:rsid w:val="00B9049F"/>
    <w:rsid w:val="00B9068A"/>
    <w:rsid w:val="00B906B8"/>
    <w:rsid w:val="00B9077E"/>
    <w:rsid w:val="00B907FB"/>
    <w:rsid w:val="00B9084A"/>
    <w:rsid w:val="00B908D7"/>
    <w:rsid w:val="00B90959"/>
    <w:rsid w:val="00B90981"/>
    <w:rsid w:val="00B90995"/>
    <w:rsid w:val="00B909CA"/>
    <w:rsid w:val="00B90AF0"/>
    <w:rsid w:val="00B90B01"/>
    <w:rsid w:val="00B90BAF"/>
    <w:rsid w:val="00B90BF4"/>
    <w:rsid w:val="00B90C01"/>
    <w:rsid w:val="00B90C21"/>
    <w:rsid w:val="00B90C3D"/>
    <w:rsid w:val="00B90D1B"/>
    <w:rsid w:val="00B90E30"/>
    <w:rsid w:val="00B90EC1"/>
    <w:rsid w:val="00B90ECA"/>
    <w:rsid w:val="00B91060"/>
    <w:rsid w:val="00B91070"/>
    <w:rsid w:val="00B91170"/>
    <w:rsid w:val="00B911F5"/>
    <w:rsid w:val="00B91259"/>
    <w:rsid w:val="00B9125B"/>
    <w:rsid w:val="00B9130E"/>
    <w:rsid w:val="00B91313"/>
    <w:rsid w:val="00B9133F"/>
    <w:rsid w:val="00B9144C"/>
    <w:rsid w:val="00B915A7"/>
    <w:rsid w:val="00B915A8"/>
    <w:rsid w:val="00B91630"/>
    <w:rsid w:val="00B9163F"/>
    <w:rsid w:val="00B916B7"/>
    <w:rsid w:val="00B91751"/>
    <w:rsid w:val="00B9176E"/>
    <w:rsid w:val="00B917EF"/>
    <w:rsid w:val="00B917FC"/>
    <w:rsid w:val="00B9180A"/>
    <w:rsid w:val="00B91896"/>
    <w:rsid w:val="00B918D3"/>
    <w:rsid w:val="00B91A00"/>
    <w:rsid w:val="00B91ABC"/>
    <w:rsid w:val="00B91ACB"/>
    <w:rsid w:val="00B91D13"/>
    <w:rsid w:val="00B91FD4"/>
    <w:rsid w:val="00B92002"/>
    <w:rsid w:val="00B920C5"/>
    <w:rsid w:val="00B920CE"/>
    <w:rsid w:val="00B92105"/>
    <w:rsid w:val="00B92146"/>
    <w:rsid w:val="00B921AE"/>
    <w:rsid w:val="00B921E8"/>
    <w:rsid w:val="00B92225"/>
    <w:rsid w:val="00B922D1"/>
    <w:rsid w:val="00B923A4"/>
    <w:rsid w:val="00B924BE"/>
    <w:rsid w:val="00B924CA"/>
    <w:rsid w:val="00B924DD"/>
    <w:rsid w:val="00B925FE"/>
    <w:rsid w:val="00B926EE"/>
    <w:rsid w:val="00B9272C"/>
    <w:rsid w:val="00B927CF"/>
    <w:rsid w:val="00B92951"/>
    <w:rsid w:val="00B92996"/>
    <w:rsid w:val="00B92A37"/>
    <w:rsid w:val="00B92A6E"/>
    <w:rsid w:val="00B92A76"/>
    <w:rsid w:val="00B92AD2"/>
    <w:rsid w:val="00B92B22"/>
    <w:rsid w:val="00B92B30"/>
    <w:rsid w:val="00B92C3F"/>
    <w:rsid w:val="00B92CEB"/>
    <w:rsid w:val="00B92E01"/>
    <w:rsid w:val="00B92E12"/>
    <w:rsid w:val="00B92E3F"/>
    <w:rsid w:val="00B93079"/>
    <w:rsid w:val="00B93108"/>
    <w:rsid w:val="00B932D8"/>
    <w:rsid w:val="00B93484"/>
    <w:rsid w:val="00B934DA"/>
    <w:rsid w:val="00B9351D"/>
    <w:rsid w:val="00B9355C"/>
    <w:rsid w:val="00B93581"/>
    <w:rsid w:val="00B936D8"/>
    <w:rsid w:val="00B9373C"/>
    <w:rsid w:val="00B938EB"/>
    <w:rsid w:val="00B9390A"/>
    <w:rsid w:val="00B9391E"/>
    <w:rsid w:val="00B93AC6"/>
    <w:rsid w:val="00B93AE5"/>
    <w:rsid w:val="00B93B11"/>
    <w:rsid w:val="00B93B87"/>
    <w:rsid w:val="00B93C62"/>
    <w:rsid w:val="00B93DD7"/>
    <w:rsid w:val="00B93E50"/>
    <w:rsid w:val="00B93E52"/>
    <w:rsid w:val="00B93E64"/>
    <w:rsid w:val="00B93E75"/>
    <w:rsid w:val="00B93EEA"/>
    <w:rsid w:val="00B93F42"/>
    <w:rsid w:val="00B94037"/>
    <w:rsid w:val="00B9404C"/>
    <w:rsid w:val="00B9407B"/>
    <w:rsid w:val="00B9407E"/>
    <w:rsid w:val="00B940AF"/>
    <w:rsid w:val="00B94127"/>
    <w:rsid w:val="00B941EA"/>
    <w:rsid w:val="00B94204"/>
    <w:rsid w:val="00B9429C"/>
    <w:rsid w:val="00B9441C"/>
    <w:rsid w:val="00B9444B"/>
    <w:rsid w:val="00B94473"/>
    <w:rsid w:val="00B94508"/>
    <w:rsid w:val="00B945DC"/>
    <w:rsid w:val="00B9462D"/>
    <w:rsid w:val="00B946CC"/>
    <w:rsid w:val="00B9486A"/>
    <w:rsid w:val="00B94901"/>
    <w:rsid w:val="00B94A7B"/>
    <w:rsid w:val="00B94A8E"/>
    <w:rsid w:val="00B94B6B"/>
    <w:rsid w:val="00B94C3D"/>
    <w:rsid w:val="00B94CA3"/>
    <w:rsid w:val="00B94CCF"/>
    <w:rsid w:val="00B94CE0"/>
    <w:rsid w:val="00B94D4B"/>
    <w:rsid w:val="00B94EB6"/>
    <w:rsid w:val="00B94F73"/>
    <w:rsid w:val="00B94FE8"/>
    <w:rsid w:val="00B95014"/>
    <w:rsid w:val="00B951E5"/>
    <w:rsid w:val="00B95202"/>
    <w:rsid w:val="00B95221"/>
    <w:rsid w:val="00B9539B"/>
    <w:rsid w:val="00B953A7"/>
    <w:rsid w:val="00B953D4"/>
    <w:rsid w:val="00B95464"/>
    <w:rsid w:val="00B95479"/>
    <w:rsid w:val="00B95513"/>
    <w:rsid w:val="00B95524"/>
    <w:rsid w:val="00B95530"/>
    <w:rsid w:val="00B955EA"/>
    <w:rsid w:val="00B95615"/>
    <w:rsid w:val="00B9567B"/>
    <w:rsid w:val="00B95698"/>
    <w:rsid w:val="00B956DA"/>
    <w:rsid w:val="00B9582F"/>
    <w:rsid w:val="00B95909"/>
    <w:rsid w:val="00B95963"/>
    <w:rsid w:val="00B959AC"/>
    <w:rsid w:val="00B95A02"/>
    <w:rsid w:val="00B95A81"/>
    <w:rsid w:val="00B95AB0"/>
    <w:rsid w:val="00B95AB4"/>
    <w:rsid w:val="00B95AD9"/>
    <w:rsid w:val="00B95B9C"/>
    <w:rsid w:val="00B95E00"/>
    <w:rsid w:val="00B95E40"/>
    <w:rsid w:val="00B95ED7"/>
    <w:rsid w:val="00B96179"/>
    <w:rsid w:val="00B96198"/>
    <w:rsid w:val="00B9628B"/>
    <w:rsid w:val="00B962A9"/>
    <w:rsid w:val="00B96579"/>
    <w:rsid w:val="00B965C7"/>
    <w:rsid w:val="00B965E3"/>
    <w:rsid w:val="00B96768"/>
    <w:rsid w:val="00B9676B"/>
    <w:rsid w:val="00B967A3"/>
    <w:rsid w:val="00B967DF"/>
    <w:rsid w:val="00B96813"/>
    <w:rsid w:val="00B96857"/>
    <w:rsid w:val="00B9693D"/>
    <w:rsid w:val="00B96AAA"/>
    <w:rsid w:val="00B96AFF"/>
    <w:rsid w:val="00B96B8A"/>
    <w:rsid w:val="00B96B99"/>
    <w:rsid w:val="00B96C30"/>
    <w:rsid w:val="00B96C53"/>
    <w:rsid w:val="00B96C91"/>
    <w:rsid w:val="00B96C92"/>
    <w:rsid w:val="00B96CD9"/>
    <w:rsid w:val="00B96D2C"/>
    <w:rsid w:val="00B96DAF"/>
    <w:rsid w:val="00B96DDC"/>
    <w:rsid w:val="00B96E72"/>
    <w:rsid w:val="00B96E78"/>
    <w:rsid w:val="00B96EAB"/>
    <w:rsid w:val="00B96ED6"/>
    <w:rsid w:val="00B96F82"/>
    <w:rsid w:val="00B96F8B"/>
    <w:rsid w:val="00B96F96"/>
    <w:rsid w:val="00B97070"/>
    <w:rsid w:val="00B97090"/>
    <w:rsid w:val="00B97115"/>
    <w:rsid w:val="00B97116"/>
    <w:rsid w:val="00B9721C"/>
    <w:rsid w:val="00B9722B"/>
    <w:rsid w:val="00B972D7"/>
    <w:rsid w:val="00B9747A"/>
    <w:rsid w:val="00B974DA"/>
    <w:rsid w:val="00B97592"/>
    <w:rsid w:val="00B975FE"/>
    <w:rsid w:val="00B97672"/>
    <w:rsid w:val="00B976AD"/>
    <w:rsid w:val="00B977DA"/>
    <w:rsid w:val="00B977E7"/>
    <w:rsid w:val="00B978AC"/>
    <w:rsid w:val="00B978B5"/>
    <w:rsid w:val="00B97913"/>
    <w:rsid w:val="00B97A5C"/>
    <w:rsid w:val="00B97B4C"/>
    <w:rsid w:val="00B97B5A"/>
    <w:rsid w:val="00B97B8F"/>
    <w:rsid w:val="00B97BEF"/>
    <w:rsid w:val="00B97C1C"/>
    <w:rsid w:val="00B97CE6"/>
    <w:rsid w:val="00B97E50"/>
    <w:rsid w:val="00B97F1E"/>
    <w:rsid w:val="00B97F4C"/>
    <w:rsid w:val="00BA0099"/>
    <w:rsid w:val="00BA00DC"/>
    <w:rsid w:val="00BA0120"/>
    <w:rsid w:val="00BA01BA"/>
    <w:rsid w:val="00BA0331"/>
    <w:rsid w:val="00BA034F"/>
    <w:rsid w:val="00BA0387"/>
    <w:rsid w:val="00BA041D"/>
    <w:rsid w:val="00BA0434"/>
    <w:rsid w:val="00BA0440"/>
    <w:rsid w:val="00BA0658"/>
    <w:rsid w:val="00BA06DA"/>
    <w:rsid w:val="00BA0722"/>
    <w:rsid w:val="00BA088E"/>
    <w:rsid w:val="00BA08F0"/>
    <w:rsid w:val="00BA0AC7"/>
    <w:rsid w:val="00BA0B3B"/>
    <w:rsid w:val="00BA0C2A"/>
    <w:rsid w:val="00BA0C51"/>
    <w:rsid w:val="00BA0C85"/>
    <w:rsid w:val="00BA0CF7"/>
    <w:rsid w:val="00BA0D74"/>
    <w:rsid w:val="00BA0D9C"/>
    <w:rsid w:val="00BA0E08"/>
    <w:rsid w:val="00BA0E2A"/>
    <w:rsid w:val="00BA0FB8"/>
    <w:rsid w:val="00BA100D"/>
    <w:rsid w:val="00BA1039"/>
    <w:rsid w:val="00BA1204"/>
    <w:rsid w:val="00BA120A"/>
    <w:rsid w:val="00BA12BA"/>
    <w:rsid w:val="00BA137A"/>
    <w:rsid w:val="00BA1441"/>
    <w:rsid w:val="00BA1447"/>
    <w:rsid w:val="00BA14AF"/>
    <w:rsid w:val="00BA14C5"/>
    <w:rsid w:val="00BA1577"/>
    <w:rsid w:val="00BA1599"/>
    <w:rsid w:val="00BA15F6"/>
    <w:rsid w:val="00BA1656"/>
    <w:rsid w:val="00BA167C"/>
    <w:rsid w:val="00BA16A2"/>
    <w:rsid w:val="00BA16CD"/>
    <w:rsid w:val="00BA182E"/>
    <w:rsid w:val="00BA1897"/>
    <w:rsid w:val="00BA18B8"/>
    <w:rsid w:val="00BA18B9"/>
    <w:rsid w:val="00BA19DB"/>
    <w:rsid w:val="00BA1A0D"/>
    <w:rsid w:val="00BA1A61"/>
    <w:rsid w:val="00BA1A9A"/>
    <w:rsid w:val="00BA1AA9"/>
    <w:rsid w:val="00BA1ABA"/>
    <w:rsid w:val="00BA1BFD"/>
    <w:rsid w:val="00BA1C52"/>
    <w:rsid w:val="00BA1C82"/>
    <w:rsid w:val="00BA1C90"/>
    <w:rsid w:val="00BA1CBB"/>
    <w:rsid w:val="00BA1D0A"/>
    <w:rsid w:val="00BA1D6B"/>
    <w:rsid w:val="00BA1E20"/>
    <w:rsid w:val="00BA1ED1"/>
    <w:rsid w:val="00BA1EE8"/>
    <w:rsid w:val="00BA1F18"/>
    <w:rsid w:val="00BA1F6C"/>
    <w:rsid w:val="00BA1F7A"/>
    <w:rsid w:val="00BA1FE5"/>
    <w:rsid w:val="00BA200E"/>
    <w:rsid w:val="00BA2144"/>
    <w:rsid w:val="00BA2178"/>
    <w:rsid w:val="00BA21D3"/>
    <w:rsid w:val="00BA2302"/>
    <w:rsid w:val="00BA23A9"/>
    <w:rsid w:val="00BA24CB"/>
    <w:rsid w:val="00BA2553"/>
    <w:rsid w:val="00BA26C4"/>
    <w:rsid w:val="00BA26DE"/>
    <w:rsid w:val="00BA2738"/>
    <w:rsid w:val="00BA27BA"/>
    <w:rsid w:val="00BA27E5"/>
    <w:rsid w:val="00BA285C"/>
    <w:rsid w:val="00BA2878"/>
    <w:rsid w:val="00BA29A7"/>
    <w:rsid w:val="00BA2A88"/>
    <w:rsid w:val="00BA2AAF"/>
    <w:rsid w:val="00BA2B72"/>
    <w:rsid w:val="00BA2BF2"/>
    <w:rsid w:val="00BA2C3D"/>
    <w:rsid w:val="00BA2C9A"/>
    <w:rsid w:val="00BA3103"/>
    <w:rsid w:val="00BA3169"/>
    <w:rsid w:val="00BA321D"/>
    <w:rsid w:val="00BA33BD"/>
    <w:rsid w:val="00BA3417"/>
    <w:rsid w:val="00BA3458"/>
    <w:rsid w:val="00BA349D"/>
    <w:rsid w:val="00BA34A1"/>
    <w:rsid w:val="00BA3523"/>
    <w:rsid w:val="00BA3527"/>
    <w:rsid w:val="00BA35CC"/>
    <w:rsid w:val="00BA3783"/>
    <w:rsid w:val="00BA381C"/>
    <w:rsid w:val="00BA38D2"/>
    <w:rsid w:val="00BA38DD"/>
    <w:rsid w:val="00BA3922"/>
    <w:rsid w:val="00BA3967"/>
    <w:rsid w:val="00BA399E"/>
    <w:rsid w:val="00BA39A2"/>
    <w:rsid w:val="00BA3A9B"/>
    <w:rsid w:val="00BA3AFB"/>
    <w:rsid w:val="00BA3B02"/>
    <w:rsid w:val="00BA3B3A"/>
    <w:rsid w:val="00BA3C67"/>
    <w:rsid w:val="00BA3CD8"/>
    <w:rsid w:val="00BA3CEF"/>
    <w:rsid w:val="00BA3D04"/>
    <w:rsid w:val="00BA3E8E"/>
    <w:rsid w:val="00BA3E9B"/>
    <w:rsid w:val="00BA401E"/>
    <w:rsid w:val="00BA40A6"/>
    <w:rsid w:val="00BA4121"/>
    <w:rsid w:val="00BA41C1"/>
    <w:rsid w:val="00BA4269"/>
    <w:rsid w:val="00BA42BB"/>
    <w:rsid w:val="00BA42C0"/>
    <w:rsid w:val="00BA44D9"/>
    <w:rsid w:val="00BA44F4"/>
    <w:rsid w:val="00BA44FF"/>
    <w:rsid w:val="00BA46C6"/>
    <w:rsid w:val="00BA46D4"/>
    <w:rsid w:val="00BA46F0"/>
    <w:rsid w:val="00BA47C7"/>
    <w:rsid w:val="00BA4873"/>
    <w:rsid w:val="00BA48A6"/>
    <w:rsid w:val="00BA49A3"/>
    <w:rsid w:val="00BA49E4"/>
    <w:rsid w:val="00BA4B38"/>
    <w:rsid w:val="00BA4B98"/>
    <w:rsid w:val="00BA4C10"/>
    <w:rsid w:val="00BA4C4E"/>
    <w:rsid w:val="00BA4CA2"/>
    <w:rsid w:val="00BA4D5E"/>
    <w:rsid w:val="00BA4D7F"/>
    <w:rsid w:val="00BA4E08"/>
    <w:rsid w:val="00BA4E1C"/>
    <w:rsid w:val="00BA4E36"/>
    <w:rsid w:val="00BA4F31"/>
    <w:rsid w:val="00BA4FC7"/>
    <w:rsid w:val="00BA508E"/>
    <w:rsid w:val="00BA521A"/>
    <w:rsid w:val="00BA531C"/>
    <w:rsid w:val="00BA5363"/>
    <w:rsid w:val="00BA5463"/>
    <w:rsid w:val="00BA54A3"/>
    <w:rsid w:val="00BA5597"/>
    <w:rsid w:val="00BA55B8"/>
    <w:rsid w:val="00BA5642"/>
    <w:rsid w:val="00BA56DD"/>
    <w:rsid w:val="00BA5708"/>
    <w:rsid w:val="00BA574E"/>
    <w:rsid w:val="00BA575C"/>
    <w:rsid w:val="00BA57AC"/>
    <w:rsid w:val="00BA57B9"/>
    <w:rsid w:val="00BA57F4"/>
    <w:rsid w:val="00BA58E8"/>
    <w:rsid w:val="00BA5A08"/>
    <w:rsid w:val="00BA5B22"/>
    <w:rsid w:val="00BA5B83"/>
    <w:rsid w:val="00BA5C42"/>
    <w:rsid w:val="00BA5C4E"/>
    <w:rsid w:val="00BA5CE2"/>
    <w:rsid w:val="00BA5D02"/>
    <w:rsid w:val="00BA5D0A"/>
    <w:rsid w:val="00BA5D2E"/>
    <w:rsid w:val="00BA5D53"/>
    <w:rsid w:val="00BA5EB1"/>
    <w:rsid w:val="00BA5EC8"/>
    <w:rsid w:val="00BA5F08"/>
    <w:rsid w:val="00BA5F71"/>
    <w:rsid w:val="00BA6088"/>
    <w:rsid w:val="00BA61F5"/>
    <w:rsid w:val="00BA621F"/>
    <w:rsid w:val="00BA6296"/>
    <w:rsid w:val="00BA62BE"/>
    <w:rsid w:val="00BA6320"/>
    <w:rsid w:val="00BA637A"/>
    <w:rsid w:val="00BA642F"/>
    <w:rsid w:val="00BA64B8"/>
    <w:rsid w:val="00BA6509"/>
    <w:rsid w:val="00BA6531"/>
    <w:rsid w:val="00BA659D"/>
    <w:rsid w:val="00BA6620"/>
    <w:rsid w:val="00BA6622"/>
    <w:rsid w:val="00BA66D0"/>
    <w:rsid w:val="00BA6735"/>
    <w:rsid w:val="00BA679E"/>
    <w:rsid w:val="00BA6813"/>
    <w:rsid w:val="00BA6918"/>
    <w:rsid w:val="00BA694D"/>
    <w:rsid w:val="00BA6975"/>
    <w:rsid w:val="00BA69AB"/>
    <w:rsid w:val="00BA69BC"/>
    <w:rsid w:val="00BA6B3A"/>
    <w:rsid w:val="00BA6B74"/>
    <w:rsid w:val="00BA6BA7"/>
    <w:rsid w:val="00BA6C15"/>
    <w:rsid w:val="00BA6C18"/>
    <w:rsid w:val="00BA6C2F"/>
    <w:rsid w:val="00BA6C32"/>
    <w:rsid w:val="00BA6C49"/>
    <w:rsid w:val="00BA6CAC"/>
    <w:rsid w:val="00BA6D30"/>
    <w:rsid w:val="00BA6D79"/>
    <w:rsid w:val="00BA6DC4"/>
    <w:rsid w:val="00BA6DD0"/>
    <w:rsid w:val="00BA6E30"/>
    <w:rsid w:val="00BA6F50"/>
    <w:rsid w:val="00BA7013"/>
    <w:rsid w:val="00BA71C8"/>
    <w:rsid w:val="00BA721F"/>
    <w:rsid w:val="00BA72E3"/>
    <w:rsid w:val="00BA7324"/>
    <w:rsid w:val="00BA7374"/>
    <w:rsid w:val="00BA73D4"/>
    <w:rsid w:val="00BA7426"/>
    <w:rsid w:val="00BA74A5"/>
    <w:rsid w:val="00BA757D"/>
    <w:rsid w:val="00BA7746"/>
    <w:rsid w:val="00BA77A5"/>
    <w:rsid w:val="00BA77FA"/>
    <w:rsid w:val="00BA7826"/>
    <w:rsid w:val="00BA7901"/>
    <w:rsid w:val="00BA7929"/>
    <w:rsid w:val="00BA7976"/>
    <w:rsid w:val="00BA7993"/>
    <w:rsid w:val="00BA7A79"/>
    <w:rsid w:val="00BA7A7E"/>
    <w:rsid w:val="00BA7B18"/>
    <w:rsid w:val="00BA7B23"/>
    <w:rsid w:val="00BA7B83"/>
    <w:rsid w:val="00BA7CD0"/>
    <w:rsid w:val="00BA7CD3"/>
    <w:rsid w:val="00BA7D0F"/>
    <w:rsid w:val="00BA7DAF"/>
    <w:rsid w:val="00BA7DFE"/>
    <w:rsid w:val="00BA7E06"/>
    <w:rsid w:val="00BA7E71"/>
    <w:rsid w:val="00BA7F42"/>
    <w:rsid w:val="00BA7F46"/>
    <w:rsid w:val="00BB006B"/>
    <w:rsid w:val="00BB00C0"/>
    <w:rsid w:val="00BB00E0"/>
    <w:rsid w:val="00BB0170"/>
    <w:rsid w:val="00BB0182"/>
    <w:rsid w:val="00BB01C6"/>
    <w:rsid w:val="00BB0230"/>
    <w:rsid w:val="00BB0276"/>
    <w:rsid w:val="00BB033D"/>
    <w:rsid w:val="00BB0414"/>
    <w:rsid w:val="00BB04A8"/>
    <w:rsid w:val="00BB05C1"/>
    <w:rsid w:val="00BB06BA"/>
    <w:rsid w:val="00BB07F0"/>
    <w:rsid w:val="00BB0887"/>
    <w:rsid w:val="00BB08D1"/>
    <w:rsid w:val="00BB09C0"/>
    <w:rsid w:val="00BB09ED"/>
    <w:rsid w:val="00BB0AEE"/>
    <w:rsid w:val="00BB0B0F"/>
    <w:rsid w:val="00BB0B45"/>
    <w:rsid w:val="00BB0BBC"/>
    <w:rsid w:val="00BB0DE1"/>
    <w:rsid w:val="00BB0DF3"/>
    <w:rsid w:val="00BB0FD7"/>
    <w:rsid w:val="00BB0FFB"/>
    <w:rsid w:val="00BB1029"/>
    <w:rsid w:val="00BB105C"/>
    <w:rsid w:val="00BB1086"/>
    <w:rsid w:val="00BB1088"/>
    <w:rsid w:val="00BB10B7"/>
    <w:rsid w:val="00BB1154"/>
    <w:rsid w:val="00BB11CA"/>
    <w:rsid w:val="00BB127D"/>
    <w:rsid w:val="00BB1487"/>
    <w:rsid w:val="00BB14AA"/>
    <w:rsid w:val="00BB1558"/>
    <w:rsid w:val="00BB1572"/>
    <w:rsid w:val="00BB15A4"/>
    <w:rsid w:val="00BB15AF"/>
    <w:rsid w:val="00BB1622"/>
    <w:rsid w:val="00BB17CE"/>
    <w:rsid w:val="00BB17FD"/>
    <w:rsid w:val="00BB18EC"/>
    <w:rsid w:val="00BB195B"/>
    <w:rsid w:val="00BB19E1"/>
    <w:rsid w:val="00BB19EE"/>
    <w:rsid w:val="00BB19FB"/>
    <w:rsid w:val="00BB1A08"/>
    <w:rsid w:val="00BB1AEB"/>
    <w:rsid w:val="00BB1B93"/>
    <w:rsid w:val="00BB1BBF"/>
    <w:rsid w:val="00BB1BCF"/>
    <w:rsid w:val="00BB1C1A"/>
    <w:rsid w:val="00BB1CD7"/>
    <w:rsid w:val="00BB1DF3"/>
    <w:rsid w:val="00BB1EB6"/>
    <w:rsid w:val="00BB1F43"/>
    <w:rsid w:val="00BB1F56"/>
    <w:rsid w:val="00BB2091"/>
    <w:rsid w:val="00BB20C8"/>
    <w:rsid w:val="00BB2156"/>
    <w:rsid w:val="00BB2276"/>
    <w:rsid w:val="00BB2297"/>
    <w:rsid w:val="00BB22FB"/>
    <w:rsid w:val="00BB233D"/>
    <w:rsid w:val="00BB2442"/>
    <w:rsid w:val="00BB258F"/>
    <w:rsid w:val="00BB2591"/>
    <w:rsid w:val="00BB264C"/>
    <w:rsid w:val="00BB267F"/>
    <w:rsid w:val="00BB26D9"/>
    <w:rsid w:val="00BB2709"/>
    <w:rsid w:val="00BB2770"/>
    <w:rsid w:val="00BB291D"/>
    <w:rsid w:val="00BB2921"/>
    <w:rsid w:val="00BB297B"/>
    <w:rsid w:val="00BB2B36"/>
    <w:rsid w:val="00BB2C08"/>
    <w:rsid w:val="00BB2C0E"/>
    <w:rsid w:val="00BB2C1C"/>
    <w:rsid w:val="00BB2C2D"/>
    <w:rsid w:val="00BB2D3B"/>
    <w:rsid w:val="00BB2D51"/>
    <w:rsid w:val="00BB2D6F"/>
    <w:rsid w:val="00BB2E2E"/>
    <w:rsid w:val="00BB2E8A"/>
    <w:rsid w:val="00BB2F42"/>
    <w:rsid w:val="00BB2FE7"/>
    <w:rsid w:val="00BB30AF"/>
    <w:rsid w:val="00BB30BD"/>
    <w:rsid w:val="00BB30CE"/>
    <w:rsid w:val="00BB315A"/>
    <w:rsid w:val="00BB320F"/>
    <w:rsid w:val="00BB3240"/>
    <w:rsid w:val="00BB3282"/>
    <w:rsid w:val="00BB32D5"/>
    <w:rsid w:val="00BB3471"/>
    <w:rsid w:val="00BB3510"/>
    <w:rsid w:val="00BB3572"/>
    <w:rsid w:val="00BB37AF"/>
    <w:rsid w:val="00BB382F"/>
    <w:rsid w:val="00BB3846"/>
    <w:rsid w:val="00BB38A5"/>
    <w:rsid w:val="00BB3901"/>
    <w:rsid w:val="00BB3929"/>
    <w:rsid w:val="00BB393F"/>
    <w:rsid w:val="00BB395F"/>
    <w:rsid w:val="00BB3985"/>
    <w:rsid w:val="00BB3A69"/>
    <w:rsid w:val="00BB3AF3"/>
    <w:rsid w:val="00BB3B06"/>
    <w:rsid w:val="00BB3DA6"/>
    <w:rsid w:val="00BB3DC4"/>
    <w:rsid w:val="00BB3E2C"/>
    <w:rsid w:val="00BB3E4E"/>
    <w:rsid w:val="00BB3E5E"/>
    <w:rsid w:val="00BB3EE4"/>
    <w:rsid w:val="00BB3FC6"/>
    <w:rsid w:val="00BB3FCD"/>
    <w:rsid w:val="00BB400E"/>
    <w:rsid w:val="00BB4087"/>
    <w:rsid w:val="00BB41BA"/>
    <w:rsid w:val="00BB41E5"/>
    <w:rsid w:val="00BB421B"/>
    <w:rsid w:val="00BB4250"/>
    <w:rsid w:val="00BB42F5"/>
    <w:rsid w:val="00BB4350"/>
    <w:rsid w:val="00BB4377"/>
    <w:rsid w:val="00BB4488"/>
    <w:rsid w:val="00BB4571"/>
    <w:rsid w:val="00BB464D"/>
    <w:rsid w:val="00BB4698"/>
    <w:rsid w:val="00BB469A"/>
    <w:rsid w:val="00BB46AA"/>
    <w:rsid w:val="00BB471E"/>
    <w:rsid w:val="00BB4736"/>
    <w:rsid w:val="00BB476C"/>
    <w:rsid w:val="00BB48F0"/>
    <w:rsid w:val="00BB495F"/>
    <w:rsid w:val="00BB4A9C"/>
    <w:rsid w:val="00BB4B0C"/>
    <w:rsid w:val="00BB4D3B"/>
    <w:rsid w:val="00BB4F36"/>
    <w:rsid w:val="00BB5042"/>
    <w:rsid w:val="00BB50AD"/>
    <w:rsid w:val="00BB50FA"/>
    <w:rsid w:val="00BB5120"/>
    <w:rsid w:val="00BB513A"/>
    <w:rsid w:val="00BB5199"/>
    <w:rsid w:val="00BB51B5"/>
    <w:rsid w:val="00BB52F9"/>
    <w:rsid w:val="00BB52FF"/>
    <w:rsid w:val="00BB5313"/>
    <w:rsid w:val="00BB53B3"/>
    <w:rsid w:val="00BB5401"/>
    <w:rsid w:val="00BB549D"/>
    <w:rsid w:val="00BB553F"/>
    <w:rsid w:val="00BB559A"/>
    <w:rsid w:val="00BB56D1"/>
    <w:rsid w:val="00BB5794"/>
    <w:rsid w:val="00BB5810"/>
    <w:rsid w:val="00BB5832"/>
    <w:rsid w:val="00BB586E"/>
    <w:rsid w:val="00BB5A6F"/>
    <w:rsid w:val="00BB5A9E"/>
    <w:rsid w:val="00BB5ABC"/>
    <w:rsid w:val="00BB5AE7"/>
    <w:rsid w:val="00BB5B25"/>
    <w:rsid w:val="00BB5B94"/>
    <w:rsid w:val="00BB5BFA"/>
    <w:rsid w:val="00BB5C25"/>
    <w:rsid w:val="00BB5CBD"/>
    <w:rsid w:val="00BB5D1D"/>
    <w:rsid w:val="00BB5D91"/>
    <w:rsid w:val="00BB5DE0"/>
    <w:rsid w:val="00BB5F0F"/>
    <w:rsid w:val="00BB6058"/>
    <w:rsid w:val="00BB60B8"/>
    <w:rsid w:val="00BB6111"/>
    <w:rsid w:val="00BB6133"/>
    <w:rsid w:val="00BB614C"/>
    <w:rsid w:val="00BB6153"/>
    <w:rsid w:val="00BB6158"/>
    <w:rsid w:val="00BB6235"/>
    <w:rsid w:val="00BB625B"/>
    <w:rsid w:val="00BB631B"/>
    <w:rsid w:val="00BB6355"/>
    <w:rsid w:val="00BB6485"/>
    <w:rsid w:val="00BB64ED"/>
    <w:rsid w:val="00BB64EF"/>
    <w:rsid w:val="00BB64F8"/>
    <w:rsid w:val="00BB65C2"/>
    <w:rsid w:val="00BB664B"/>
    <w:rsid w:val="00BB67C7"/>
    <w:rsid w:val="00BB67ED"/>
    <w:rsid w:val="00BB6851"/>
    <w:rsid w:val="00BB685E"/>
    <w:rsid w:val="00BB686A"/>
    <w:rsid w:val="00BB68DA"/>
    <w:rsid w:val="00BB69DA"/>
    <w:rsid w:val="00BB69EE"/>
    <w:rsid w:val="00BB6A1C"/>
    <w:rsid w:val="00BB6A99"/>
    <w:rsid w:val="00BB6AA5"/>
    <w:rsid w:val="00BB6C3C"/>
    <w:rsid w:val="00BB6CF8"/>
    <w:rsid w:val="00BB6CFE"/>
    <w:rsid w:val="00BB6D1C"/>
    <w:rsid w:val="00BB6D5E"/>
    <w:rsid w:val="00BB6D86"/>
    <w:rsid w:val="00BB6E05"/>
    <w:rsid w:val="00BB6E37"/>
    <w:rsid w:val="00BB6F33"/>
    <w:rsid w:val="00BB6F5E"/>
    <w:rsid w:val="00BB703B"/>
    <w:rsid w:val="00BB703D"/>
    <w:rsid w:val="00BB71D9"/>
    <w:rsid w:val="00BB72DD"/>
    <w:rsid w:val="00BB7303"/>
    <w:rsid w:val="00BB74D5"/>
    <w:rsid w:val="00BB751B"/>
    <w:rsid w:val="00BB757F"/>
    <w:rsid w:val="00BB7651"/>
    <w:rsid w:val="00BB783A"/>
    <w:rsid w:val="00BB785D"/>
    <w:rsid w:val="00BB7957"/>
    <w:rsid w:val="00BB79CB"/>
    <w:rsid w:val="00BB79FE"/>
    <w:rsid w:val="00BB7A7B"/>
    <w:rsid w:val="00BB7B21"/>
    <w:rsid w:val="00BB7B40"/>
    <w:rsid w:val="00BB7B55"/>
    <w:rsid w:val="00BB7C1F"/>
    <w:rsid w:val="00BB7CE8"/>
    <w:rsid w:val="00BB7D88"/>
    <w:rsid w:val="00BB7DFC"/>
    <w:rsid w:val="00BB7E13"/>
    <w:rsid w:val="00BB7E14"/>
    <w:rsid w:val="00BB7E22"/>
    <w:rsid w:val="00BB7E45"/>
    <w:rsid w:val="00BB7FD9"/>
    <w:rsid w:val="00BC00E5"/>
    <w:rsid w:val="00BC011F"/>
    <w:rsid w:val="00BC016E"/>
    <w:rsid w:val="00BC0293"/>
    <w:rsid w:val="00BC0333"/>
    <w:rsid w:val="00BC03A6"/>
    <w:rsid w:val="00BC0412"/>
    <w:rsid w:val="00BC044E"/>
    <w:rsid w:val="00BC0516"/>
    <w:rsid w:val="00BC055D"/>
    <w:rsid w:val="00BC0748"/>
    <w:rsid w:val="00BC089E"/>
    <w:rsid w:val="00BC08CA"/>
    <w:rsid w:val="00BC090D"/>
    <w:rsid w:val="00BC092D"/>
    <w:rsid w:val="00BC095B"/>
    <w:rsid w:val="00BC0962"/>
    <w:rsid w:val="00BC0A8A"/>
    <w:rsid w:val="00BC0AD9"/>
    <w:rsid w:val="00BC0B77"/>
    <w:rsid w:val="00BC0CD0"/>
    <w:rsid w:val="00BC0DA7"/>
    <w:rsid w:val="00BC0E12"/>
    <w:rsid w:val="00BC0F05"/>
    <w:rsid w:val="00BC1134"/>
    <w:rsid w:val="00BC119E"/>
    <w:rsid w:val="00BC1204"/>
    <w:rsid w:val="00BC1298"/>
    <w:rsid w:val="00BC1359"/>
    <w:rsid w:val="00BC13E1"/>
    <w:rsid w:val="00BC1505"/>
    <w:rsid w:val="00BC155F"/>
    <w:rsid w:val="00BC15AC"/>
    <w:rsid w:val="00BC1697"/>
    <w:rsid w:val="00BC16AF"/>
    <w:rsid w:val="00BC16BD"/>
    <w:rsid w:val="00BC16EC"/>
    <w:rsid w:val="00BC16FF"/>
    <w:rsid w:val="00BC179F"/>
    <w:rsid w:val="00BC17BA"/>
    <w:rsid w:val="00BC1835"/>
    <w:rsid w:val="00BC18E2"/>
    <w:rsid w:val="00BC1903"/>
    <w:rsid w:val="00BC191D"/>
    <w:rsid w:val="00BC195D"/>
    <w:rsid w:val="00BC1A0A"/>
    <w:rsid w:val="00BC1A3E"/>
    <w:rsid w:val="00BC1A9C"/>
    <w:rsid w:val="00BC1ABF"/>
    <w:rsid w:val="00BC1B30"/>
    <w:rsid w:val="00BC1C43"/>
    <w:rsid w:val="00BC1CF2"/>
    <w:rsid w:val="00BC1D2D"/>
    <w:rsid w:val="00BC1D76"/>
    <w:rsid w:val="00BC1DC8"/>
    <w:rsid w:val="00BC1EEC"/>
    <w:rsid w:val="00BC1F63"/>
    <w:rsid w:val="00BC1F65"/>
    <w:rsid w:val="00BC1FC3"/>
    <w:rsid w:val="00BC2090"/>
    <w:rsid w:val="00BC20AE"/>
    <w:rsid w:val="00BC20B8"/>
    <w:rsid w:val="00BC2150"/>
    <w:rsid w:val="00BC21B1"/>
    <w:rsid w:val="00BC22BC"/>
    <w:rsid w:val="00BC22F1"/>
    <w:rsid w:val="00BC23B5"/>
    <w:rsid w:val="00BC23E0"/>
    <w:rsid w:val="00BC2421"/>
    <w:rsid w:val="00BC257C"/>
    <w:rsid w:val="00BC2661"/>
    <w:rsid w:val="00BC2686"/>
    <w:rsid w:val="00BC26BF"/>
    <w:rsid w:val="00BC26E2"/>
    <w:rsid w:val="00BC284E"/>
    <w:rsid w:val="00BC2850"/>
    <w:rsid w:val="00BC2869"/>
    <w:rsid w:val="00BC2964"/>
    <w:rsid w:val="00BC2979"/>
    <w:rsid w:val="00BC2ADC"/>
    <w:rsid w:val="00BC2B52"/>
    <w:rsid w:val="00BC2C75"/>
    <w:rsid w:val="00BC2DD5"/>
    <w:rsid w:val="00BC2E0F"/>
    <w:rsid w:val="00BC2E69"/>
    <w:rsid w:val="00BC2EAB"/>
    <w:rsid w:val="00BC2FBC"/>
    <w:rsid w:val="00BC309E"/>
    <w:rsid w:val="00BC3123"/>
    <w:rsid w:val="00BC32EA"/>
    <w:rsid w:val="00BC33CB"/>
    <w:rsid w:val="00BC33D6"/>
    <w:rsid w:val="00BC33E2"/>
    <w:rsid w:val="00BC34C9"/>
    <w:rsid w:val="00BC34E4"/>
    <w:rsid w:val="00BC355B"/>
    <w:rsid w:val="00BC3623"/>
    <w:rsid w:val="00BC37A9"/>
    <w:rsid w:val="00BC37B8"/>
    <w:rsid w:val="00BC38CB"/>
    <w:rsid w:val="00BC38DA"/>
    <w:rsid w:val="00BC3912"/>
    <w:rsid w:val="00BC3A30"/>
    <w:rsid w:val="00BC3A93"/>
    <w:rsid w:val="00BC3AC9"/>
    <w:rsid w:val="00BC3B09"/>
    <w:rsid w:val="00BC3BDC"/>
    <w:rsid w:val="00BC3BDD"/>
    <w:rsid w:val="00BC3C35"/>
    <w:rsid w:val="00BC3D34"/>
    <w:rsid w:val="00BC3D91"/>
    <w:rsid w:val="00BC3DA3"/>
    <w:rsid w:val="00BC3DAF"/>
    <w:rsid w:val="00BC3DB8"/>
    <w:rsid w:val="00BC3DC0"/>
    <w:rsid w:val="00BC3DCC"/>
    <w:rsid w:val="00BC3EA2"/>
    <w:rsid w:val="00BC3F1D"/>
    <w:rsid w:val="00BC3F39"/>
    <w:rsid w:val="00BC3F6F"/>
    <w:rsid w:val="00BC3F88"/>
    <w:rsid w:val="00BC3FAB"/>
    <w:rsid w:val="00BC3FC0"/>
    <w:rsid w:val="00BC4165"/>
    <w:rsid w:val="00BC4197"/>
    <w:rsid w:val="00BC423D"/>
    <w:rsid w:val="00BC42E5"/>
    <w:rsid w:val="00BC42EF"/>
    <w:rsid w:val="00BC43CF"/>
    <w:rsid w:val="00BC447F"/>
    <w:rsid w:val="00BC457B"/>
    <w:rsid w:val="00BC45BD"/>
    <w:rsid w:val="00BC465B"/>
    <w:rsid w:val="00BC46C4"/>
    <w:rsid w:val="00BC4735"/>
    <w:rsid w:val="00BC4736"/>
    <w:rsid w:val="00BC478F"/>
    <w:rsid w:val="00BC4793"/>
    <w:rsid w:val="00BC47FC"/>
    <w:rsid w:val="00BC48FD"/>
    <w:rsid w:val="00BC4954"/>
    <w:rsid w:val="00BC4976"/>
    <w:rsid w:val="00BC4A6B"/>
    <w:rsid w:val="00BC4A87"/>
    <w:rsid w:val="00BC4AB1"/>
    <w:rsid w:val="00BC4B6D"/>
    <w:rsid w:val="00BC4B81"/>
    <w:rsid w:val="00BC4B95"/>
    <w:rsid w:val="00BC4BD2"/>
    <w:rsid w:val="00BC4BF9"/>
    <w:rsid w:val="00BC4C52"/>
    <w:rsid w:val="00BC4C9B"/>
    <w:rsid w:val="00BC4D51"/>
    <w:rsid w:val="00BC4D93"/>
    <w:rsid w:val="00BC4DCC"/>
    <w:rsid w:val="00BC4E1D"/>
    <w:rsid w:val="00BC4E2F"/>
    <w:rsid w:val="00BC4E36"/>
    <w:rsid w:val="00BC4F02"/>
    <w:rsid w:val="00BC4F28"/>
    <w:rsid w:val="00BC4FE2"/>
    <w:rsid w:val="00BC5022"/>
    <w:rsid w:val="00BC50FB"/>
    <w:rsid w:val="00BC51D3"/>
    <w:rsid w:val="00BC52C4"/>
    <w:rsid w:val="00BC530E"/>
    <w:rsid w:val="00BC53C6"/>
    <w:rsid w:val="00BC5521"/>
    <w:rsid w:val="00BC5572"/>
    <w:rsid w:val="00BC5583"/>
    <w:rsid w:val="00BC5605"/>
    <w:rsid w:val="00BC5645"/>
    <w:rsid w:val="00BC5738"/>
    <w:rsid w:val="00BC5870"/>
    <w:rsid w:val="00BC59BB"/>
    <w:rsid w:val="00BC59E0"/>
    <w:rsid w:val="00BC5AEC"/>
    <w:rsid w:val="00BC5B81"/>
    <w:rsid w:val="00BC5BD1"/>
    <w:rsid w:val="00BC5C18"/>
    <w:rsid w:val="00BC5CAE"/>
    <w:rsid w:val="00BC5D5A"/>
    <w:rsid w:val="00BC5E06"/>
    <w:rsid w:val="00BC5E90"/>
    <w:rsid w:val="00BC5ED1"/>
    <w:rsid w:val="00BC5EF3"/>
    <w:rsid w:val="00BC5EF7"/>
    <w:rsid w:val="00BC5F39"/>
    <w:rsid w:val="00BC5F63"/>
    <w:rsid w:val="00BC5FDF"/>
    <w:rsid w:val="00BC600D"/>
    <w:rsid w:val="00BC6047"/>
    <w:rsid w:val="00BC61B0"/>
    <w:rsid w:val="00BC630C"/>
    <w:rsid w:val="00BC6315"/>
    <w:rsid w:val="00BC63A4"/>
    <w:rsid w:val="00BC642D"/>
    <w:rsid w:val="00BC64C7"/>
    <w:rsid w:val="00BC6552"/>
    <w:rsid w:val="00BC65D4"/>
    <w:rsid w:val="00BC65E0"/>
    <w:rsid w:val="00BC665F"/>
    <w:rsid w:val="00BC6775"/>
    <w:rsid w:val="00BC67CA"/>
    <w:rsid w:val="00BC67DB"/>
    <w:rsid w:val="00BC6965"/>
    <w:rsid w:val="00BC6A87"/>
    <w:rsid w:val="00BC6ADC"/>
    <w:rsid w:val="00BC6B84"/>
    <w:rsid w:val="00BC6B92"/>
    <w:rsid w:val="00BC6BCA"/>
    <w:rsid w:val="00BC6C89"/>
    <w:rsid w:val="00BC6DCA"/>
    <w:rsid w:val="00BC6E5E"/>
    <w:rsid w:val="00BC6ED6"/>
    <w:rsid w:val="00BC7032"/>
    <w:rsid w:val="00BC71BF"/>
    <w:rsid w:val="00BC73A6"/>
    <w:rsid w:val="00BC759B"/>
    <w:rsid w:val="00BC75C9"/>
    <w:rsid w:val="00BC768D"/>
    <w:rsid w:val="00BC76B9"/>
    <w:rsid w:val="00BC76C1"/>
    <w:rsid w:val="00BC7935"/>
    <w:rsid w:val="00BC79D9"/>
    <w:rsid w:val="00BC7AC9"/>
    <w:rsid w:val="00BC7AEA"/>
    <w:rsid w:val="00BC7B8E"/>
    <w:rsid w:val="00BC7BB9"/>
    <w:rsid w:val="00BC7D04"/>
    <w:rsid w:val="00BC7D38"/>
    <w:rsid w:val="00BC7F03"/>
    <w:rsid w:val="00BC7F48"/>
    <w:rsid w:val="00BC7F94"/>
    <w:rsid w:val="00BD00D6"/>
    <w:rsid w:val="00BD013D"/>
    <w:rsid w:val="00BD0176"/>
    <w:rsid w:val="00BD019D"/>
    <w:rsid w:val="00BD0301"/>
    <w:rsid w:val="00BD036A"/>
    <w:rsid w:val="00BD036F"/>
    <w:rsid w:val="00BD045E"/>
    <w:rsid w:val="00BD0735"/>
    <w:rsid w:val="00BD0789"/>
    <w:rsid w:val="00BD07E8"/>
    <w:rsid w:val="00BD07FC"/>
    <w:rsid w:val="00BD0836"/>
    <w:rsid w:val="00BD0847"/>
    <w:rsid w:val="00BD0878"/>
    <w:rsid w:val="00BD08A9"/>
    <w:rsid w:val="00BD08BF"/>
    <w:rsid w:val="00BD08D3"/>
    <w:rsid w:val="00BD08DE"/>
    <w:rsid w:val="00BD08DF"/>
    <w:rsid w:val="00BD09D2"/>
    <w:rsid w:val="00BD0DF5"/>
    <w:rsid w:val="00BD0E39"/>
    <w:rsid w:val="00BD0E4C"/>
    <w:rsid w:val="00BD0E87"/>
    <w:rsid w:val="00BD0F6F"/>
    <w:rsid w:val="00BD0FC1"/>
    <w:rsid w:val="00BD0FE5"/>
    <w:rsid w:val="00BD1026"/>
    <w:rsid w:val="00BD110F"/>
    <w:rsid w:val="00BD116D"/>
    <w:rsid w:val="00BD11FA"/>
    <w:rsid w:val="00BD1233"/>
    <w:rsid w:val="00BD12AD"/>
    <w:rsid w:val="00BD12EC"/>
    <w:rsid w:val="00BD1323"/>
    <w:rsid w:val="00BD1365"/>
    <w:rsid w:val="00BD13D6"/>
    <w:rsid w:val="00BD14AD"/>
    <w:rsid w:val="00BD1556"/>
    <w:rsid w:val="00BD1565"/>
    <w:rsid w:val="00BD1618"/>
    <w:rsid w:val="00BD1648"/>
    <w:rsid w:val="00BD16C8"/>
    <w:rsid w:val="00BD1758"/>
    <w:rsid w:val="00BD1878"/>
    <w:rsid w:val="00BD18DA"/>
    <w:rsid w:val="00BD1939"/>
    <w:rsid w:val="00BD1942"/>
    <w:rsid w:val="00BD1A83"/>
    <w:rsid w:val="00BD1B29"/>
    <w:rsid w:val="00BD1B6D"/>
    <w:rsid w:val="00BD1BDD"/>
    <w:rsid w:val="00BD1CAB"/>
    <w:rsid w:val="00BD1D3F"/>
    <w:rsid w:val="00BD1D66"/>
    <w:rsid w:val="00BD1E80"/>
    <w:rsid w:val="00BD1F4D"/>
    <w:rsid w:val="00BD1F79"/>
    <w:rsid w:val="00BD2075"/>
    <w:rsid w:val="00BD20DB"/>
    <w:rsid w:val="00BD2127"/>
    <w:rsid w:val="00BD2147"/>
    <w:rsid w:val="00BD215A"/>
    <w:rsid w:val="00BD2177"/>
    <w:rsid w:val="00BD222E"/>
    <w:rsid w:val="00BD22AA"/>
    <w:rsid w:val="00BD2345"/>
    <w:rsid w:val="00BD238E"/>
    <w:rsid w:val="00BD2549"/>
    <w:rsid w:val="00BD26A3"/>
    <w:rsid w:val="00BD26A5"/>
    <w:rsid w:val="00BD26C1"/>
    <w:rsid w:val="00BD2745"/>
    <w:rsid w:val="00BD2861"/>
    <w:rsid w:val="00BD2873"/>
    <w:rsid w:val="00BD28FB"/>
    <w:rsid w:val="00BD2967"/>
    <w:rsid w:val="00BD2969"/>
    <w:rsid w:val="00BD2977"/>
    <w:rsid w:val="00BD299E"/>
    <w:rsid w:val="00BD29E1"/>
    <w:rsid w:val="00BD2A6B"/>
    <w:rsid w:val="00BD2AC1"/>
    <w:rsid w:val="00BD2B29"/>
    <w:rsid w:val="00BD2B73"/>
    <w:rsid w:val="00BD2C02"/>
    <w:rsid w:val="00BD2D50"/>
    <w:rsid w:val="00BD2D5F"/>
    <w:rsid w:val="00BD2D89"/>
    <w:rsid w:val="00BD2D99"/>
    <w:rsid w:val="00BD2FEE"/>
    <w:rsid w:val="00BD3085"/>
    <w:rsid w:val="00BD313C"/>
    <w:rsid w:val="00BD315A"/>
    <w:rsid w:val="00BD316E"/>
    <w:rsid w:val="00BD318B"/>
    <w:rsid w:val="00BD32EC"/>
    <w:rsid w:val="00BD335A"/>
    <w:rsid w:val="00BD3420"/>
    <w:rsid w:val="00BD348A"/>
    <w:rsid w:val="00BD34AF"/>
    <w:rsid w:val="00BD34E7"/>
    <w:rsid w:val="00BD34E8"/>
    <w:rsid w:val="00BD3515"/>
    <w:rsid w:val="00BD355F"/>
    <w:rsid w:val="00BD3631"/>
    <w:rsid w:val="00BD364B"/>
    <w:rsid w:val="00BD3686"/>
    <w:rsid w:val="00BD36AD"/>
    <w:rsid w:val="00BD36E3"/>
    <w:rsid w:val="00BD3737"/>
    <w:rsid w:val="00BD37DA"/>
    <w:rsid w:val="00BD389C"/>
    <w:rsid w:val="00BD3950"/>
    <w:rsid w:val="00BD39AF"/>
    <w:rsid w:val="00BD3A62"/>
    <w:rsid w:val="00BD3A7C"/>
    <w:rsid w:val="00BD3A9B"/>
    <w:rsid w:val="00BD3B8D"/>
    <w:rsid w:val="00BD3BFC"/>
    <w:rsid w:val="00BD3C18"/>
    <w:rsid w:val="00BD3CA3"/>
    <w:rsid w:val="00BD3D9B"/>
    <w:rsid w:val="00BD3DF7"/>
    <w:rsid w:val="00BD3F47"/>
    <w:rsid w:val="00BD3FB0"/>
    <w:rsid w:val="00BD4062"/>
    <w:rsid w:val="00BD4154"/>
    <w:rsid w:val="00BD41BA"/>
    <w:rsid w:val="00BD41D4"/>
    <w:rsid w:val="00BD4224"/>
    <w:rsid w:val="00BD423F"/>
    <w:rsid w:val="00BD4298"/>
    <w:rsid w:val="00BD429E"/>
    <w:rsid w:val="00BD42C0"/>
    <w:rsid w:val="00BD4313"/>
    <w:rsid w:val="00BD4378"/>
    <w:rsid w:val="00BD43FB"/>
    <w:rsid w:val="00BD4446"/>
    <w:rsid w:val="00BD4463"/>
    <w:rsid w:val="00BD44BD"/>
    <w:rsid w:val="00BD45D3"/>
    <w:rsid w:val="00BD45F1"/>
    <w:rsid w:val="00BD4639"/>
    <w:rsid w:val="00BD4670"/>
    <w:rsid w:val="00BD4677"/>
    <w:rsid w:val="00BD4691"/>
    <w:rsid w:val="00BD46AF"/>
    <w:rsid w:val="00BD4761"/>
    <w:rsid w:val="00BD487C"/>
    <w:rsid w:val="00BD4934"/>
    <w:rsid w:val="00BD4A45"/>
    <w:rsid w:val="00BD4B25"/>
    <w:rsid w:val="00BD4BF0"/>
    <w:rsid w:val="00BD4C19"/>
    <w:rsid w:val="00BD4C80"/>
    <w:rsid w:val="00BD4E19"/>
    <w:rsid w:val="00BD4E39"/>
    <w:rsid w:val="00BD4E67"/>
    <w:rsid w:val="00BD4EB8"/>
    <w:rsid w:val="00BD4F97"/>
    <w:rsid w:val="00BD4FEC"/>
    <w:rsid w:val="00BD502F"/>
    <w:rsid w:val="00BD50D3"/>
    <w:rsid w:val="00BD50D7"/>
    <w:rsid w:val="00BD5138"/>
    <w:rsid w:val="00BD5158"/>
    <w:rsid w:val="00BD5187"/>
    <w:rsid w:val="00BD518E"/>
    <w:rsid w:val="00BD524B"/>
    <w:rsid w:val="00BD5264"/>
    <w:rsid w:val="00BD528E"/>
    <w:rsid w:val="00BD52E0"/>
    <w:rsid w:val="00BD53DC"/>
    <w:rsid w:val="00BD53ED"/>
    <w:rsid w:val="00BD5418"/>
    <w:rsid w:val="00BD555A"/>
    <w:rsid w:val="00BD5644"/>
    <w:rsid w:val="00BD594E"/>
    <w:rsid w:val="00BD5A64"/>
    <w:rsid w:val="00BD5AC8"/>
    <w:rsid w:val="00BD5ACB"/>
    <w:rsid w:val="00BD5AD1"/>
    <w:rsid w:val="00BD5B01"/>
    <w:rsid w:val="00BD5B74"/>
    <w:rsid w:val="00BD5C8D"/>
    <w:rsid w:val="00BD5C9B"/>
    <w:rsid w:val="00BD5CC3"/>
    <w:rsid w:val="00BD5D48"/>
    <w:rsid w:val="00BD5DC6"/>
    <w:rsid w:val="00BD5E1E"/>
    <w:rsid w:val="00BD5EE7"/>
    <w:rsid w:val="00BD601D"/>
    <w:rsid w:val="00BD6075"/>
    <w:rsid w:val="00BD6125"/>
    <w:rsid w:val="00BD613D"/>
    <w:rsid w:val="00BD6168"/>
    <w:rsid w:val="00BD61C3"/>
    <w:rsid w:val="00BD6458"/>
    <w:rsid w:val="00BD6501"/>
    <w:rsid w:val="00BD654C"/>
    <w:rsid w:val="00BD6604"/>
    <w:rsid w:val="00BD6607"/>
    <w:rsid w:val="00BD6611"/>
    <w:rsid w:val="00BD6644"/>
    <w:rsid w:val="00BD666A"/>
    <w:rsid w:val="00BD6708"/>
    <w:rsid w:val="00BD67BD"/>
    <w:rsid w:val="00BD6856"/>
    <w:rsid w:val="00BD68DB"/>
    <w:rsid w:val="00BD68EE"/>
    <w:rsid w:val="00BD6909"/>
    <w:rsid w:val="00BD697C"/>
    <w:rsid w:val="00BD6A0A"/>
    <w:rsid w:val="00BD6A3A"/>
    <w:rsid w:val="00BD6AF9"/>
    <w:rsid w:val="00BD6B0F"/>
    <w:rsid w:val="00BD6B6C"/>
    <w:rsid w:val="00BD6BC3"/>
    <w:rsid w:val="00BD6C0D"/>
    <w:rsid w:val="00BD6D11"/>
    <w:rsid w:val="00BD6D13"/>
    <w:rsid w:val="00BD6D7F"/>
    <w:rsid w:val="00BD6DFA"/>
    <w:rsid w:val="00BD6EF6"/>
    <w:rsid w:val="00BD6F71"/>
    <w:rsid w:val="00BD7197"/>
    <w:rsid w:val="00BD71F6"/>
    <w:rsid w:val="00BD7305"/>
    <w:rsid w:val="00BD730F"/>
    <w:rsid w:val="00BD7344"/>
    <w:rsid w:val="00BD7550"/>
    <w:rsid w:val="00BD75CC"/>
    <w:rsid w:val="00BD75D1"/>
    <w:rsid w:val="00BD7678"/>
    <w:rsid w:val="00BD767D"/>
    <w:rsid w:val="00BD77B8"/>
    <w:rsid w:val="00BD7826"/>
    <w:rsid w:val="00BD7983"/>
    <w:rsid w:val="00BD799E"/>
    <w:rsid w:val="00BD79B1"/>
    <w:rsid w:val="00BD79E5"/>
    <w:rsid w:val="00BD7A37"/>
    <w:rsid w:val="00BD7A40"/>
    <w:rsid w:val="00BD7AFA"/>
    <w:rsid w:val="00BD7B0F"/>
    <w:rsid w:val="00BD7BDE"/>
    <w:rsid w:val="00BD7C37"/>
    <w:rsid w:val="00BD7CA4"/>
    <w:rsid w:val="00BD7D78"/>
    <w:rsid w:val="00BD7DAD"/>
    <w:rsid w:val="00BD7E14"/>
    <w:rsid w:val="00BD7E3D"/>
    <w:rsid w:val="00BD7F1D"/>
    <w:rsid w:val="00BD7F22"/>
    <w:rsid w:val="00BE0027"/>
    <w:rsid w:val="00BE020E"/>
    <w:rsid w:val="00BE036D"/>
    <w:rsid w:val="00BE0386"/>
    <w:rsid w:val="00BE042A"/>
    <w:rsid w:val="00BE0462"/>
    <w:rsid w:val="00BE0496"/>
    <w:rsid w:val="00BE0722"/>
    <w:rsid w:val="00BE0889"/>
    <w:rsid w:val="00BE08A9"/>
    <w:rsid w:val="00BE0990"/>
    <w:rsid w:val="00BE0A42"/>
    <w:rsid w:val="00BE0B7E"/>
    <w:rsid w:val="00BE0BA5"/>
    <w:rsid w:val="00BE0D84"/>
    <w:rsid w:val="00BE0EE0"/>
    <w:rsid w:val="00BE0F63"/>
    <w:rsid w:val="00BE0FF6"/>
    <w:rsid w:val="00BE100E"/>
    <w:rsid w:val="00BE102F"/>
    <w:rsid w:val="00BE1083"/>
    <w:rsid w:val="00BE1095"/>
    <w:rsid w:val="00BE10D7"/>
    <w:rsid w:val="00BE10FD"/>
    <w:rsid w:val="00BE1105"/>
    <w:rsid w:val="00BE1137"/>
    <w:rsid w:val="00BE1210"/>
    <w:rsid w:val="00BE1270"/>
    <w:rsid w:val="00BE1298"/>
    <w:rsid w:val="00BE1366"/>
    <w:rsid w:val="00BE1409"/>
    <w:rsid w:val="00BE1418"/>
    <w:rsid w:val="00BE1443"/>
    <w:rsid w:val="00BE14FC"/>
    <w:rsid w:val="00BE158C"/>
    <w:rsid w:val="00BE15E4"/>
    <w:rsid w:val="00BE1629"/>
    <w:rsid w:val="00BE1648"/>
    <w:rsid w:val="00BE16E5"/>
    <w:rsid w:val="00BE18CE"/>
    <w:rsid w:val="00BE193E"/>
    <w:rsid w:val="00BE195A"/>
    <w:rsid w:val="00BE1AB9"/>
    <w:rsid w:val="00BE1B07"/>
    <w:rsid w:val="00BE1B15"/>
    <w:rsid w:val="00BE1B32"/>
    <w:rsid w:val="00BE1B8D"/>
    <w:rsid w:val="00BE1BF4"/>
    <w:rsid w:val="00BE1C97"/>
    <w:rsid w:val="00BE1C99"/>
    <w:rsid w:val="00BE1E37"/>
    <w:rsid w:val="00BE1E70"/>
    <w:rsid w:val="00BE1ED5"/>
    <w:rsid w:val="00BE20DB"/>
    <w:rsid w:val="00BE21AE"/>
    <w:rsid w:val="00BE21D0"/>
    <w:rsid w:val="00BE21F9"/>
    <w:rsid w:val="00BE2331"/>
    <w:rsid w:val="00BE2351"/>
    <w:rsid w:val="00BE2376"/>
    <w:rsid w:val="00BE24AB"/>
    <w:rsid w:val="00BE24D1"/>
    <w:rsid w:val="00BE2520"/>
    <w:rsid w:val="00BE25D1"/>
    <w:rsid w:val="00BE262F"/>
    <w:rsid w:val="00BE2884"/>
    <w:rsid w:val="00BE2AA5"/>
    <w:rsid w:val="00BE2B06"/>
    <w:rsid w:val="00BE2B92"/>
    <w:rsid w:val="00BE2C95"/>
    <w:rsid w:val="00BE2CE8"/>
    <w:rsid w:val="00BE2D41"/>
    <w:rsid w:val="00BE2DB5"/>
    <w:rsid w:val="00BE2DC4"/>
    <w:rsid w:val="00BE2DD8"/>
    <w:rsid w:val="00BE2F41"/>
    <w:rsid w:val="00BE300A"/>
    <w:rsid w:val="00BE3039"/>
    <w:rsid w:val="00BE3056"/>
    <w:rsid w:val="00BE30BD"/>
    <w:rsid w:val="00BE3154"/>
    <w:rsid w:val="00BE326E"/>
    <w:rsid w:val="00BE32CC"/>
    <w:rsid w:val="00BE3334"/>
    <w:rsid w:val="00BE337E"/>
    <w:rsid w:val="00BE339A"/>
    <w:rsid w:val="00BE34A3"/>
    <w:rsid w:val="00BE35D9"/>
    <w:rsid w:val="00BE3658"/>
    <w:rsid w:val="00BE370B"/>
    <w:rsid w:val="00BE3759"/>
    <w:rsid w:val="00BE3798"/>
    <w:rsid w:val="00BE38FD"/>
    <w:rsid w:val="00BE396C"/>
    <w:rsid w:val="00BE39F0"/>
    <w:rsid w:val="00BE3ABC"/>
    <w:rsid w:val="00BE3BC3"/>
    <w:rsid w:val="00BE3C13"/>
    <w:rsid w:val="00BE3CF7"/>
    <w:rsid w:val="00BE400B"/>
    <w:rsid w:val="00BE4026"/>
    <w:rsid w:val="00BE4059"/>
    <w:rsid w:val="00BE4206"/>
    <w:rsid w:val="00BE421D"/>
    <w:rsid w:val="00BE4235"/>
    <w:rsid w:val="00BE43C0"/>
    <w:rsid w:val="00BE4452"/>
    <w:rsid w:val="00BE4457"/>
    <w:rsid w:val="00BE446E"/>
    <w:rsid w:val="00BE449D"/>
    <w:rsid w:val="00BE44F4"/>
    <w:rsid w:val="00BE45CB"/>
    <w:rsid w:val="00BE471F"/>
    <w:rsid w:val="00BE4760"/>
    <w:rsid w:val="00BE47F4"/>
    <w:rsid w:val="00BE4881"/>
    <w:rsid w:val="00BE48F8"/>
    <w:rsid w:val="00BE4988"/>
    <w:rsid w:val="00BE4A52"/>
    <w:rsid w:val="00BE4AC1"/>
    <w:rsid w:val="00BE4C04"/>
    <w:rsid w:val="00BE4C81"/>
    <w:rsid w:val="00BE4D57"/>
    <w:rsid w:val="00BE4F0D"/>
    <w:rsid w:val="00BE4F86"/>
    <w:rsid w:val="00BE4F94"/>
    <w:rsid w:val="00BE50A5"/>
    <w:rsid w:val="00BE5132"/>
    <w:rsid w:val="00BE516A"/>
    <w:rsid w:val="00BE5185"/>
    <w:rsid w:val="00BE51A1"/>
    <w:rsid w:val="00BE52AD"/>
    <w:rsid w:val="00BE52D5"/>
    <w:rsid w:val="00BE52F4"/>
    <w:rsid w:val="00BE5332"/>
    <w:rsid w:val="00BE534A"/>
    <w:rsid w:val="00BE54AB"/>
    <w:rsid w:val="00BE54F7"/>
    <w:rsid w:val="00BE54F8"/>
    <w:rsid w:val="00BE55AA"/>
    <w:rsid w:val="00BE55E4"/>
    <w:rsid w:val="00BE55FB"/>
    <w:rsid w:val="00BE569F"/>
    <w:rsid w:val="00BE56BA"/>
    <w:rsid w:val="00BE57DF"/>
    <w:rsid w:val="00BE5882"/>
    <w:rsid w:val="00BE588F"/>
    <w:rsid w:val="00BE5921"/>
    <w:rsid w:val="00BE594D"/>
    <w:rsid w:val="00BE5B2B"/>
    <w:rsid w:val="00BE5B3B"/>
    <w:rsid w:val="00BE5B7F"/>
    <w:rsid w:val="00BE5BA3"/>
    <w:rsid w:val="00BE5BD7"/>
    <w:rsid w:val="00BE5C04"/>
    <w:rsid w:val="00BE5DD9"/>
    <w:rsid w:val="00BE5E89"/>
    <w:rsid w:val="00BE5EC9"/>
    <w:rsid w:val="00BE5EDD"/>
    <w:rsid w:val="00BE5F02"/>
    <w:rsid w:val="00BE5F52"/>
    <w:rsid w:val="00BE5F63"/>
    <w:rsid w:val="00BE6025"/>
    <w:rsid w:val="00BE609E"/>
    <w:rsid w:val="00BE635D"/>
    <w:rsid w:val="00BE6459"/>
    <w:rsid w:val="00BE6545"/>
    <w:rsid w:val="00BE671D"/>
    <w:rsid w:val="00BE672B"/>
    <w:rsid w:val="00BE67CE"/>
    <w:rsid w:val="00BE68AB"/>
    <w:rsid w:val="00BE6900"/>
    <w:rsid w:val="00BE6912"/>
    <w:rsid w:val="00BE6975"/>
    <w:rsid w:val="00BE6AE9"/>
    <w:rsid w:val="00BE6B43"/>
    <w:rsid w:val="00BE6BD0"/>
    <w:rsid w:val="00BE6D81"/>
    <w:rsid w:val="00BE6D8C"/>
    <w:rsid w:val="00BE6E30"/>
    <w:rsid w:val="00BE6E8F"/>
    <w:rsid w:val="00BE6E91"/>
    <w:rsid w:val="00BE6F2D"/>
    <w:rsid w:val="00BE6F49"/>
    <w:rsid w:val="00BE6FDF"/>
    <w:rsid w:val="00BE700C"/>
    <w:rsid w:val="00BE7090"/>
    <w:rsid w:val="00BE72C5"/>
    <w:rsid w:val="00BE7321"/>
    <w:rsid w:val="00BE7392"/>
    <w:rsid w:val="00BE73E6"/>
    <w:rsid w:val="00BE7436"/>
    <w:rsid w:val="00BE744C"/>
    <w:rsid w:val="00BE747D"/>
    <w:rsid w:val="00BE76E5"/>
    <w:rsid w:val="00BE77A4"/>
    <w:rsid w:val="00BE77CE"/>
    <w:rsid w:val="00BE7878"/>
    <w:rsid w:val="00BE7898"/>
    <w:rsid w:val="00BE7972"/>
    <w:rsid w:val="00BE79CB"/>
    <w:rsid w:val="00BE7A61"/>
    <w:rsid w:val="00BE7ABA"/>
    <w:rsid w:val="00BE7AC8"/>
    <w:rsid w:val="00BE7BE9"/>
    <w:rsid w:val="00BE7DA4"/>
    <w:rsid w:val="00BE7F64"/>
    <w:rsid w:val="00BE7FF2"/>
    <w:rsid w:val="00BF00CA"/>
    <w:rsid w:val="00BF0100"/>
    <w:rsid w:val="00BF016E"/>
    <w:rsid w:val="00BF02CA"/>
    <w:rsid w:val="00BF0329"/>
    <w:rsid w:val="00BF03A6"/>
    <w:rsid w:val="00BF03D4"/>
    <w:rsid w:val="00BF046F"/>
    <w:rsid w:val="00BF047B"/>
    <w:rsid w:val="00BF06A5"/>
    <w:rsid w:val="00BF06F9"/>
    <w:rsid w:val="00BF073D"/>
    <w:rsid w:val="00BF0941"/>
    <w:rsid w:val="00BF09E1"/>
    <w:rsid w:val="00BF0A51"/>
    <w:rsid w:val="00BF0ACD"/>
    <w:rsid w:val="00BF0C0F"/>
    <w:rsid w:val="00BF0C11"/>
    <w:rsid w:val="00BF0C3D"/>
    <w:rsid w:val="00BF0CDB"/>
    <w:rsid w:val="00BF0CFC"/>
    <w:rsid w:val="00BF0D40"/>
    <w:rsid w:val="00BF0DE4"/>
    <w:rsid w:val="00BF0EB3"/>
    <w:rsid w:val="00BF0F0D"/>
    <w:rsid w:val="00BF11D9"/>
    <w:rsid w:val="00BF11E5"/>
    <w:rsid w:val="00BF129E"/>
    <w:rsid w:val="00BF133B"/>
    <w:rsid w:val="00BF133D"/>
    <w:rsid w:val="00BF1341"/>
    <w:rsid w:val="00BF1371"/>
    <w:rsid w:val="00BF14EC"/>
    <w:rsid w:val="00BF1502"/>
    <w:rsid w:val="00BF1630"/>
    <w:rsid w:val="00BF163A"/>
    <w:rsid w:val="00BF166A"/>
    <w:rsid w:val="00BF1708"/>
    <w:rsid w:val="00BF1736"/>
    <w:rsid w:val="00BF1845"/>
    <w:rsid w:val="00BF190F"/>
    <w:rsid w:val="00BF19B3"/>
    <w:rsid w:val="00BF19BF"/>
    <w:rsid w:val="00BF1A5F"/>
    <w:rsid w:val="00BF1B83"/>
    <w:rsid w:val="00BF1B90"/>
    <w:rsid w:val="00BF1D76"/>
    <w:rsid w:val="00BF1E36"/>
    <w:rsid w:val="00BF1E65"/>
    <w:rsid w:val="00BF1F2B"/>
    <w:rsid w:val="00BF1F78"/>
    <w:rsid w:val="00BF200D"/>
    <w:rsid w:val="00BF202D"/>
    <w:rsid w:val="00BF203B"/>
    <w:rsid w:val="00BF2078"/>
    <w:rsid w:val="00BF20A2"/>
    <w:rsid w:val="00BF21D4"/>
    <w:rsid w:val="00BF220F"/>
    <w:rsid w:val="00BF2257"/>
    <w:rsid w:val="00BF2405"/>
    <w:rsid w:val="00BF241F"/>
    <w:rsid w:val="00BF2435"/>
    <w:rsid w:val="00BF2462"/>
    <w:rsid w:val="00BF2465"/>
    <w:rsid w:val="00BF247D"/>
    <w:rsid w:val="00BF24E7"/>
    <w:rsid w:val="00BF24E8"/>
    <w:rsid w:val="00BF2559"/>
    <w:rsid w:val="00BF2709"/>
    <w:rsid w:val="00BF2726"/>
    <w:rsid w:val="00BF2AA4"/>
    <w:rsid w:val="00BF2AB9"/>
    <w:rsid w:val="00BF2B82"/>
    <w:rsid w:val="00BF2BA8"/>
    <w:rsid w:val="00BF2BE9"/>
    <w:rsid w:val="00BF2D63"/>
    <w:rsid w:val="00BF2DD3"/>
    <w:rsid w:val="00BF2E1A"/>
    <w:rsid w:val="00BF2F1B"/>
    <w:rsid w:val="00BF2FA5"/>
    <w:rsid w:val="00BF2FB1"/>
    <w:rsid w:val="00BF3068"/>
    <w:rsid w:val="00BF30C9"/>
    <w:rsid w:val="00BF30E1"/>
    <w:rsid w:val="00BF318E"/>
    <w:rsid w:val="00BF31B4"/>
    <w:rsid w:val="00BF31DB"/>
    <w:rsid w:val="00BF327F"/>
    <w:rsid w:val="00BF32D2"/>
    <w:rsid w:val="00BF334C"/>
    <w:rsid w:val="00BF341D"/>
    <w:rsid w:val="00BF3430"/>
    <w:rsid w:val="00BF3484"/>
    <w:rsid w:val="00BF34A9"/>
    <w:rsid w:val="00BF34C8"/>
    <w:rsid w:val="00BF35F8"/>
    <w:rsid w:val="00BF3685"/>
    <w:rsid w:val="00BF385D"/>
    <w:rsid w:val="00BF388B"/>
    <w:rsid w:val="00BF38C4"/>
    <w:rsid w:val="00BF390F"/>
    <w:rsid w:val="00BF3990"/>
    <w:rsid w:val="00BF3A30"/>
    <w:rsid w:val="00BF3A7E"/>
    <w:rsid w:val="00BF3A9B"/>
    <w:rsid w:val="00BF3B26"/>
    <w:rsid w:val="00BF3BBC"/>
    <w:rsid w:val="00BF3C18"/>
    <w:rsid w:val="00BF3C1B"/>
    <w:rsid w:val="00BF3C87"/>
    <w:rsid w:val="00BF3CC5"/>
    <w:rsid w:val="00BF3CE5"/>
    <w:rsid w:val="00BF3CED"/>
    <w:rsid w:val="00BF3D09"/>
    <w:rsid w:val="00BF3D29"/>
    <w:rsid w:val="00BF3DBD"/>
    <w:rsid w:val="00BF3E44"/>
    <w:rsid w:val="00BF3E9B"/>
    <w:rsid w:val="00BF416F"/>
    <w:rsid w:val="00BF4247"/>
    <w:rsid w:val="00BF429D"/>
    <w:rsid w:val="00BF42C7"/>
    <w:rsid w:val="00BF4322"/>
    <w:rsid w:val="00BF43C7"/>
    <w:rsid w:val="00BF4401"/>
    <w:rsid w:val="00BF4490"/>
    <w:rsid w:val="00BF4514"/>
    <w:rsid w:val="00BF4530"/>
    <w:rsid w:val="00BF4584"/>
    <w:rsid w:val="00BF45CD"/>
    <w:rsid w:val="00BF45F4"/>
    <w:rsid w:val="00BF466A"/>
    <w:rsid w:val="00BF466C"/>
    <w:rsid w:val="00BF4794"/>
    <w:rsid w:val="00BF47A0"/>
    <w:rsid w:val="00BF47B3"/>
    <w:rsid w:val="00BF47E0"/>
    <w:rsid w:val="00BF489B"/>
    <w:rsid w:val="00BF48C2"/>
    <w:rsid w:val="00BF49AF"/>
    <w:rsid w:val="00BF4AB0"/>
    <w:rsid w:val="00BF4BA2"/>
    <w:rsid w:val="00BF4BD2"/>
    <w:rsid w:val="00BF4CAC"/>
    <w:rsid w:val="00BF4CE0"/>
    <w:rsid w:val="00BF4CE2"/>
    <w:rsid w:val="00BF4D92"/>
    <w:rsid w:val="00BF4DB1"/>
    <w:rsid w:val="00BF4DE4"/>
    <w:rsid w:val="00BF4E2C"/>
    <w:rsid w:val="00BF4F46"/>
    <w:rsid w:val="00BF4F8B"/>
    <w:rsid w:val="00BF4F94"/>
    <w:rsid w:val="00BF4F9B"/>
    <w:rsid w:val="00BF4FBA"/>
    <w:rsid w:val="00BF505B"/>
    <w:rsid w:val="00BF505F"/>
    <w:rsid w:val="00BF5096"/>
    <w:rsid w:val="00BF5112"/>
    <w:rsid w:val="00BF51E5"/>
    <w:rsid w:val="00BF530D"/>
    <w:rsid w:val="00BF53C8"/>
    <w:rsid w:val="00BF53D0"/>
    <w:rsid w:val="00BF548B"/>
    <w:rsid w:val="00BF54FD"/>
    <w:rsid w:val="00BF5558"/>
    <w:rsid w:val="00BF55B9"/>
    <w:rsid w:val="00BF5641"/>
    <w:rsid w:val="00BF5660"/>
    <w:rsid w:val="00BF56BA"/>
    <w:rsid w:val="00BF570B"/>
    <w:rsid w:val="00BF5737"/>
    <w:rsid w:val="00BF57F2"/>
    <w:rsid w:val="00BF58C6"/>
    <w:rsid w:val="00BF596D"/>
    <w:rsid w:val="00BF59E4"/>
    <w:rsid w:val="00BF5A58"/>
    <w:rsid w:val="00BF5B55"/>
    <w:rsid w:val="00BF5B69"/>
    <w:rsid w:val="00BF5B73"/>
    <w:rsid w:val="00BF5BBA"/>
    <w:rsid w:val="00BF5BD7"/>
    <w:rsid w:val="00BF5BDD"/>
    <w:rsid w:val="00BF5CC2"/>
    <w:rsid w:val="00BF5E9D"/>
    <w:rsid w:val="00BF5FA2"/>
    <w:rsid w:val="00BF5FD5"/>
    <w:rsid w:val="00BF60C5"/>
    <w:rsid w:val="00BF619F"/>
    <w:rsid w:val="00BF62D8"/>
    <w:rsid w:val="00BF631F"/>
    <w:rsid w:val="00BF64AB"/>
    <w:rsid w:val="00BF65A0"/>
    <w:rsid w:val="00BF65E1"/>
    <w:rsid w:val="00BF664D"/>
    <w:rsid w:val="00BF6693"/>
    <w:rsid w:val="00BF66B6"/>
    <w:rsid w:val="00BF66C5"/>
    <w:rsid w:val="00BF6701"/>
    <w:rsid w:val="00BF6A3C"/>
    <w:rsid w:val="00BF6A57"/>
    <w:rsid w:val="00BF6C45"/>
    <w:rsid w:val="00BF6C63"/>
    <w:rsid w:val="00BF6D0A"/>
    <w:rsid w:val="00BF6D91"/>
    <w:rsid w:val="00BF6E63"/>
    <w:rsid w:val="00BF6E6C"/>
    <w:rsid w:val="00BF6E75"/>
    <w:rsid w:val="00BF6E89"/>
    <w:rsid w:val="00BF6EE1"/>
    <w:rsid w:val="00BF6F06"/>
    <w:rsid w:val="00BF6F38"/>
    <w:rsid w:val="00BF7006"/>
    <w:rsid w:val="00BF70F0"/>
    <w:rsid w:val="00BF720D"/>
    <w:rsid w:val="00BF7244"/>
    <w:rsid w:val="00BF7263"/>
    <w:rsid w:val="00BF72DB"/>
    <w:rsid w:val="00BF74B0"/>
    <w:rsid w:val="00BF74EC"/>
    <w:rsid w:val="00BF760F"/>
    <w:rsid w:val="00BF7629"/>
    <w:rsid w:val="00BF767E"/>
    <w:rsid w:val="00BF767F"/>
    <w:rsid w:val="00BF7783"/>
    <w:rsid w:val="00BF77E7"/>
    <w:rsid w:val="00BF77F0"/>
    <w:rsid w:val="00BF7947"/>
    <w:rsid w:val="00BF7A82"/>
    <w:rsid w:val="00BF7A92"/>
    <w:rsid w:val="00BF7B12"/>
    <w:rsid w:val="00BF7CAB"/>
    <w:rsid w:val="00BF7CF3"/>
    <w:rsid w:val="00BF7E29"/>
    <w:rsid w:val="00BF7F8E"/>
    <w:rsid w:val="00C00040"/>
    <w:rsid w:val="00C000B8"/>
    <w:rsid w:val="00C001AC"/>
    <w:rsid w:val="00C001C9"/>
    <w:rsid w:val="00C003D1"/>
    <w:rsid w:val="00C0047F"/>
    <w:rsid w:val="00C0064D"/>
    <w:rsid w:val="00C00675"/>
    <w:rsid w:val="00C006D4"/>
    <w:rsid w:val="00C00719"/>
    <w:rsid w:val="00C0072E"/>
    <w:rsid w:val="00C00730"/>
    <w:rsid w:val="00C0073C"/>
    <w:rsid w:val="00C00750"/>
    <w:rsid w:val="00C00761"/>
    <w:rsid w:val="00C0084C"/>
    <w:rsid w:val="00C00974"/>
    <w:rsid w:val="00C00990"/>
    <w:rsid w:val="00C00AF2"/>
    <w:rsid w:val="00C00BF6"/>
    <w:rsid w:val="00C00D35"/>
    <w:rsid w:val="00C00DAC"/>
    <w:rsid w:val="00C00DDF"/>
    <w:rsid w:val="00C01017"/>
    <w:rsid w:val="00C0101E"/>
    <w:rsid w:val="00C010AD"/>
    <w:rsid w:val="00C0114C"/>
    <w:rsid w:val="00C012FA"/>
    <w:rsid w:val="00C01322"/>
    <w:rsid w:val="00C01358"/>
    <w:rsid w:val="00C0137B"/>
    <w:rsid w:val="00C0140F"/>
    <w:rsid w:val="00C0143B"/>
    <w:rsid w:val="00C0146B"/>
    <w:rsid w:val="00C01482"/>
    <w:rsid w:val="00C014C0"/>
    <w:rsid w:val="00C01594"/>
    <w:rsid w:val="00C0160E"/>
    <w:rsid w:val="00C017CF"/>
    <w:rsid w:val="00C017EA"/>
    <w:rsid w:val="00C01995"/>
    <w:rsid w:val="00C01B21"/>
    <w:rsid w:val="00C01BC4"/>
    <w:rsid w:val="00C01D17"/>
    <w:rsid w:val="00C01D3B"/>
    <w:rsid w:val="00C01E2B"/>
    <w:rsid w:val="00C01E8B"/>
    <w:rsid w:val="00C01F4E"/>
    <w:rsid w:val="00C01F74"/>
    <w:rsid w:val="00C01F79"/>
    <w:rsid w:val="00C01FC0"/>
    <w:rsid w:val="00C01FEC"/>
    <w:rsid w:val="00C02081"/>
    <w:rsid w:val="00C021FA"/>
    <w:rsid w:val="00C02290"/>
    <w:rsid w:val="00C02308"/>
    <w:rsid w:val="00C0235A"/>
    <w:rsid w:val="00C02391"/>
    <w:rsid w:val="00C02396"/>
    <w:rsid w:val="00C02584"/>
    <w:rsid w:val="00C02597"/>
    <w:rsid w:val="00C02696"/>
    <w:rsid w:val="00C026C1"/>
    <w:rsid w:val="00C02729"/>
    <w:rsid w:val="00C02743"/>
    <w:rsid w:val="00C027C1"/>
    <w:rsid w:val="00C02847"/>
    <w:rsid w:val="00C0289E"/>
    <w:rsid w:val="00C028AF"/>
    <w:rsid w:val="00C028DB"/>
    <w:rsid w:val="00C028ED"/>
    <w:rsid w:val="00C029BC"/>
    <w:rsid w:val="00C02B1E"/>
    <w:rsid w:val="00C02B61"/>
    <w:rsid w:val="00C02BE7"/>
    <w:rsid w:val="00C02D0C"/>
    <w:rsid w:val="00C02D0D"/>
    <w:rsid w:val="00C02D16"/>
    <w:rsid w:val="00C02D35"/>
    <w:rsid w:val="00C02DD6"/>
    <w:rsid w:val="00C02DD8"/>
    <w:rsid w:val="00C02DDF"/>
    <w:rsid w:val="00C02E02"/>
    <w:rsid w:val="00C02E06"/>
    <w:rsid w:val="00C02EFD"/>
    <w:rsid w:val="00C02F2A"/>
    <w:rsid w:val="00C02F83"/>
    <w:rsid w:val="00C02FA2"/>
    <w:rsid w:val="00C03050"/>
    <w:rsid w:val="00C030ED"/>
    <w:rsid w:val="00C031AF"/>
    <w:rsid w:val="00C032FB"/>
    <w:rsid w:val="00C0333A"/>
    <w:rsid w:val="00C0336A"/>
    <w:rsid w:val="00C03384"/>
    <w:rsid w:val="00C03533"/>
    <w:rsid w:val="00C03601"/>
    <w:rsid w:val="00C0363F"/>
    <w:rsid w:val="00C036AB"/>
    <w:rsid w:val="00C038BF"/>
    <w:rsid w:val="00C03917"/>
    <w:rsid w:val="00C03978"/>
    <w:rsid w:val="00C039AD"/>
    <w:rsid w:val="00C03A90"/>
    <w:rsid w:val="00C03B3E"/>
    <w:rsid w:val="00C03B54"/>
    <w:rsid w:val="00C03BA7"/>
    <w:rsid w:val="00C03C4E"/>
    <w:rsid w:val="00C03DAA"/>
    <w:rsid w:val="00C03DB2"/>
    <w:rsid w:val="00C03E01"/>
    <w:rsid w:val="00C03E0F"/>
    <w:rsid w:val="00C03E75"/>
    <w:rsid w:val="00C03F0E"/>
    <w:rsid w:val="00C04001"/>
    <w:rsid w:val="00C0403C"/>
    <w:rsid w:val="00C0409F"/>
    <w:rsid w:val="00C040F3"/>
    <w:rsid w:val="00C04166"/>
    <w:rsid w:val="00C041CD"/>
    <w:rsid w:val="00C0427F"/>
    <w:rsid w:val="00C0432B"/>
    <w:rsid w:val="00C04393"/>
    <w:rsid w:val="00C043E0"/>
    <w:rsid w:val="00C04467"/>
    <w:rsid w:val="00C04519"/>
    <w:rsid w:val="00C0451B"/>
    <w:rsid w:val="00C04583"/>
    <w:rsid w:val="00C04689"/>
    <w:rsid w:val="00C04705"/>
    <w:rsid w:val="00C04869"/>
    <w:rsid w:val="00C04922"/>
    <w:rsid w:val="00C049AA"/>
    <w:rsid w:val="00C049EF"/>
    <w:rsid w:val="00C04C67"/>
    <w:rsid w:val="00C04C9E"/>
    <w:rsid w:val="00C04CBD"/>
    <w:rsid w:val="00C04CEF"/>
    <w:rsid w:val="00C04E06"/>
    <w:rsid w:val="00C04E51"/>
    <w:rsid w:val="00C04EA2"/>
    <w:rsid w:val="00C04EFD"/>
    <w:rsid w:val="00C04F22"/>
    <w:rsid w:val="00C04FCF"/>
    <w:rsid w:val="00C0505E"/>
    <w:rsid w:val="00C050B9"/>
    <w:rsid w:val="00C05156"/>
    <w:rsid w:val="00C05170"/>
    <w:rsid w:val="00C0526F"/>
    <w:rsid w:val="00C0528B"/>
    <w:rsid w:val="00C052A1"/>
    <w:rsid w:val="00C052DC"/>
    <w:rsid w:val="00C052DF"/>
    <w:rsid w:val="00C053CA"/>
    <w:rsid w:val="00C0540B"/>
    <w:rsid w:val="00C055CE"/>
    <w:rsid w:val="00C05630"/>
    <w:rsid w:val="00C05639"/>
    <w:rsid w:val="00C056B4"/>
    <w:rsid w:val="00C05725"/>
    <w:rsid w:val="00C05777"/>
    <w:rsid w:val="00C057D4"/>
    <w:rsid w:val="00C05834"/>
    <w:rsid w:val="00C05842"/>
    <w:rsid w:val="00C058B9"/>
    <w:rsid w:val="00C058D4"/>
    <w:rsid w:val="00C058E0"/>
    <w:rsid w:val="00C058F4"/>
    <w:rsid w:val="00C05940"/>
    <w:rsid w:val="00C0595D"/>
    <w:rsid w:val="00C059C3"/>
    <w:rsid w:val="00C05A66"/>
    <w:rsid w:val="00C05A81"/>
    <w:rsid w:val="00C05A91"/>
    <w:rsid w:val="00C05AC3"/>
    <w:rsid w:val="00C05D1F"/>
    <w:rsid w:val="00C05DC7"/>
    <w:rsid w:val="00C05DD4"/>
    <w:rsid w:val="00C05E01"/>
    <w:rsid w:val="00C05E63"/>
    <w:rsid w:val="00C060D3"/>
    <w:rsid w:val="00C06131"/>
    <w:rsid w:val="00C06241"/>
    <w:rsid w:val="00C0631E"/>
    <w:rsid w:val="00C06366"/>
    <w:rsid w:val="00C063E2"/>
    <w:rsid w:val="00C063E9"/>
    <w:rsid w:val="00C06469"/>
    <w:rsid w:val="00C0653E"/>
    <w:rsid w:val="00C065AB"/>
    <w:rsid w:val="00C065C2"/>
    <w:rsid w:val="00C065C3"/>
    <w:rsid w:val="00C066B0"/>
    <w:rsid w:val="00C06720"/>
    <w:rsid w:val="00C0673C"/>
    <w:rsid w:val="00C0675A"/>
    <w:rsid w:val="00C06834"/>
    <w:rsid w:val="00C068F7"/>
    <w:rsid w:val="00C06907"/>
    <w:rsid w:val="00C0690B"/>
    <w:rsid w:val="00C06A3D"/>
    <w:rsid w:val="00C06A79"/>
    <w:rsid w:val="00C06AA6"/>
    <w:rsid w:val="00C06B30"/>
    <w:rsid w:val="00C06B4F"/>
    <w:rsid w:val="00C06BB3"/>
    <w:rsid w:val="00C06DF2"/>
    <w:rsid w:val="00C06E0C"/>
    <w:rsid w:val="00C06E6B"/>
    <w:rsid w:val="00C06EEE"/>
    <w:rsid w:val="00C06F2E"/>
    <w:rsid w:val="00C06F3C"/>
    <w:rsid w:val="00C06F86"/>
    <w:rsid w:val="00C0700A"/>
    <w:rsid w:val="00C0716B"/>
    <w:rsid w:val="00C071D3"/>
    <w:rsid w:val="00C072A6"/>
    <w:rsid w:val="00C07398"/>
    <w:rsid w:val="00C07431"/>
    <w:rsid w:val="00C0753E"/>
    <w:rsid w:val="00C075B6"/>
    <w:rsid w:val="00C076CC"/>
    <w:rsid w:val="00C078F6"/>
    <w:rsid w:val="00C0792C"/>
    <w:rsid w:val="00C0793C"/>
    <w:rsid w:val="00C079A3"/>
    <w:rsid w:val="00C07A6D"/>
    <w:rsid w:val="00C07C39"/>
    <w:rsid w:val="00C07CB1"/>
    <w:rsid w:val="00C07CDC"/>
    <w:rsid w:val="00C07D31"/>
    <w:rsid w:val="00C07E0B"/>
    <w:rsid w:val="00C07E25"/>
    <w:rsid w:val="00C07E3B"/>
    <w:rsid w:val="00C07E96"/>
    <w:rsid w:val="00C07FF9"/>
    <w:rsid w:val="00C100B6"/>
    <w:rsid w:val="00C100C8"/>
    <w:rsid w:val="00C100F0"/>
    <w:rsid w:val="00C10129"/>
    <w:rsid w:val="00C10184"/>
    <w:rsid w:val="00C10281"/>
    <w:rsid w:val="00C102F7"/>
    <w:rsid w:val="00C1036A"/>
    <w:rsid w:val="00C10509"/>
    <w:rsid w:val="00C10534"/>
    <w:rsid w:val="00C105F4"/>
    <w:rsid w:val="00C105FA"/>
    <w:rsid w:val="00C10775"/>
    <w:rsid w:val="00C10802"/>
    <w:rsid w:val="00C10849"/>
    <w:rsid w:val="00C108AC"/>
    <w:rsid w:val="00C1092C"/>
    <w:rsid w:val="00C1098C"/>
    <w:rsid w:val="00C109B9"/>
    <w:rsid w:val="00C109FF"/>
    <w:rsid w:val="00C10A21"/>
    <w:rsid w:val="00C10A48"/>
    <w:rsid w:val="00C10AC5"/>
    <w:rsid w:val="00C10AF2"/>
    <w:rsid w:val="00C10B43"/>
    <w:rsid w:val="00C10BAE"/>
    <w:rsid w:val="00C10C68"/>
    <w:rsid w:val="00C10CA9"/>
    <w:rsid w:val="00C10E6E"/>
    <w:rsid w:val="00C11018"/>
    <w:rsid w:val="00C11097"/>
    <w:rsid w:val="00C111E5"/>
    <w:rsid w:val="00C111F9"/>
    <w:rsid w:val="00C1127B"/>
    <w:rsid w:val="00C112F8"/>
    <w:rsid w:val="00C11588"/>
    <w:rsid w:val="00C115F7"/>
    <w:rsid w:val="00C1162A"/>
    <w:rsid w:val="00C116BB"/>
    <w:rsid w:val="00C116E0"/>
    <w:rsid w:val="00C116EA"/>
    <w:rsid w:val="00C116F4"/>
    <w:rsid w:val="00C1178E"/>
    <w:rsid w:val="00C117EE"/>
    <w:rsid w:val="00C1183C"/>
    <w:rsid w:val="00C118F9"/>
    <w:rsid w:val="00C119F2"/>
    <w:rsid w:val="00C11A43"/>
    <w:rsid w:val="00C11A4E"/>
    <w:rsid w:val="00C11A57"/>
    <w:rsid w:val="00C11C2D"/>
    <w:rsid w:val="00C11D20"/>
    <w:rsid w:val="00C11D27"/>
    <w:rsid w:val="00C11D33"/>
    <w:rsid w:val="00C11E6A"/>
    <w:rsid w:val="00C11F04"/>
    <w:rsid w:val="00C1201E"/>
    <w:rsid w:val="00C12062"/>
    <w:rsid w:val="00C12151"/>
    <w:rsid w:val="00C1222E"/>
    <w:rsid w:val="00C12286"/>
    <w:rsid w:val="00C12406"/>
    <w:rsid w:val="00C12611"/>
    <w:rsid w:val="00C1264C"/>
    <w:rsid w:val="00C126AB"/>
    <w:rsid w:val="00C126E5"/>
    <w:rsid w:val="00C1275A"/>
    <w:rsid w:val="00C12804"/>
    <w:rsid w:val="00C12882"/>
    <w:rsid w:val="00C128B0"/>
    <w:rsid w:val="00C128F1"/>
    <w:rsid w:val="00C12945"/>
    <w:rsid w:val="00C12993"/>
    <w:rsid w:val="00C12A01"/>
    <w:rsid w:val="00C12A8E"/>
    <w:rsid w:val="00C12B1B"/>
    <w:rsid w:val="00C12B35"/>
    <w:rsid w:val="00C12BED"/>
    <w:rsid w:val="00C12D01"/>
    <w:rsid w:val="00C12D0A"/>
    <w:rsid w:val="00C12D83"/>
    <w:rsid w:val="00C12D8F"/>
    <w:rsid w:val="00C12E89"/>
    <w:rsid w:val="00C12E8A"/>
    <w:rsid w:val="00C12F82"/>
    <w:rsid w:val="00C12FB4"/>
    <w:rsid w:val="00C12FC4"/>
    <w:rsid w:val="00C13030"/>
    <w:rsid w:val="00C1308D"/>
    <w:rsid w:val="00C130EE"/>
    <w:rsid w:val="00C131FB"/>
    <w:rsid w:val="00C1320C"/>
    <w:rsid w:val="00C1328F"/>
    <w:rsid w:val="00C132E3"/>
    <w:rsid w:val="00C13543"/>
    <w:rsid w:val="00C135AF"/>
    <w:rsid w:val="00C137E5"/>
    <w:rsid w:val="00C138B7"/>
    <w:rsid w:val="00C13956"/>
    <w:rsid w:val="00C1395F"/>
    <w:rsid w:val="00C139A7"/>
    <w:rsid w:val="00C139AD"/>
    <w:rsid w:val="00C139DF"/>
    <w:rsid w:val="00C13AEB"/>
    <w:rsid w:val="00C13B09"/>
    <w:rsid w:val="00C13BB0"/>
    <w:rsid w:val="00C13C08"/>
    <w:rsid w:val="00C13C2C"/>
    <w:rsid w:val="00C13CA4"/>
    <w:rsid w:val="00C13D31"/>
    <w:rsid w:val="00C13DBE"/>
    <w:rsid w:val="00C13DC2"/>
    <w:rsid w:val="00C13E34"/>
    <w:rsid w:val="00C13EDF"/>
    <w:rsid w:val="00C13F14"/>
    <w:rsid w:val="00C13F4F"/>
    <w:rsid w:val="00C140EC"/>
    <w:rsid w:val="00C141D0"/>
    <w:rsid w:val="00C1423F"/>
    <w:rsid w:val="00C14285"/>
    <w:rsid w:val="00C14319"/>
    <w:rsid w:val="00C1434A"/>
    <w:rsid w:val="00C14519"/>
    <w:rsid w:val="00C1458E"/>
    <w:rsid w:val="00C1468A"/>
    <w:rsid w:val="00C146C1"/>
    <w:rsid w:val="00C14756"/>
    <w:rsid w:val="00C14777"/>
    <w:rsid w:val="00C147AD"/>
    <w:rsid w:val="00C14810"/>
    <w:rsid w:val="00C14824"/>
    <w:rsid w:val="00C1486A"/>
    <w:rsid w:val="00C148F2"/>
    <w:rsid w:val="00C14978"/>
    <w:rsid w:val="00C14991"/>
    <w:rsid w:val="00C14A13"/>
    <w:rsid w:val="00C14A65"/>
    <w:rsid w:val="00C14B12"/>
    <w:rsid w:val="00C14B2A"/>
    <w:rsid w:val="00C14B9D"/>
    <w:rsid w:val="00C14BD2"/>
    <w:rsid w:val="00C14C73"/>
    <w:rsid w:val="00C14C76"/>
    <w:rsid w:val="00C14CE9"/>
    <w:rsid w:val="00C14D08"/>
    <w:rsid w:val="00C14EBA"/>
    <w:rsid w:val="00C14EED"/>
    <w:rsid w:val="00C14FB6"/>
    <w:rsid w:val="00C151AA"/>
    <w:rsid w:val="00C15200"/>
    <w:rsid w:val="00C15239"/>
    <w:rsid w:val="00C15295"/>
    <w:rsid w:val="00C152A7"/>
    <w:rsid w:val="00C1544A"/>
    <w:rsid w:val="00C15486"/>
    <w:rsid w:val="00C154CF"/>
    <w:rsid w:val="00C15567"/>
    <w:rsid w:val="00C15857"/>
    <w:rsid w:val="00C1587B"/>
    <w:rsid w:val="00C15883"/>
    <w:rsid w:val="00C1590A"/>
    <w:rsid w:val="00C15965"/>
    <w:rsid w:val="00C159DD"/>
    <w:rsid w:val="00C15A3E"/>
    <w:rsid w:val="00C15A43"/>
    <w:rsid w:val="00C15A83"/>
    <w:rsid w:val="00C15AA6"/>
    <w:rsid w:val="00C15B7B"/>
    <w:rsid w:val="00C15C2E"/>
    <w:rsid w:val="00C15D3A"/>
    <w:rsid w:val="00C15D95"/>
    <w:rsid w:val="00C15DB8"/>
    <w:rsid w:val="00C15DBD"/>
    <w:rsid w:val="00C15E47"/>
    <w:rsid w:val="00C15E83"/>
    <w:rsid w:val="00C15E88"/>
    <w:rsid w:val="00C15E93"/>
    <w:rsid w:val="00C15F27"/>
    <w:rsid w:val="00C15F72"/>
    <w:rsid w:val="00C16035"/>
    <w:rsid w:val="00C1603A"/>
    <w:rsid w:val="00C1604F"/>
    <w:rsid w:val="00C1608D"/>
    <w:rsid w:val="00C160C0"/>
    <w:rsid w:val="00C1613A"/>
    <w:rsid w:val="00C1617D"/>
    <w:rsid w:val="00C1620E"/>
    <w:rsid w:val="00C16346"/>
    <w:rsid w:val="00C1635E"/>
    <w:rsid w:val="00C16422"/>
    <w:rsid w:val="00C1653B"/>
    <w:rsid w:val="00C1654A"/>
    <w:rsid w:val="00C165A2"/>
    <w:rsid w:val="00C165CE"/>
    <w:rsid w:val="00C165D4"/>
    <w:rsid w:val="00C165F6"/>
    <w:rsid w:val="00C16697"/>
    <w:rsid w:val="00C166BD"/>
    <w:rsid w:val="00C166C9"/>
    <w:rsid w:val="00C16717"/>
    <w:rsid w:val="00C167B6"/>
    <w:rsid w:val="00C16ABD"/>
    <w:rsid w:val="00C16AF0"/>
    <w:rsid w:val="00C16AFD"/>
    <w:rsid w:val="00C16B3B"/>
    <w:rsid w:val="00C16BB2"/>
    <w:rsid w:val="00C16BD3"/>
    <w:rsid w:val="00C16C49"/>
    <w:rsid w:val="00C16D3A"/>
    <w:rsid w:val="00C16DD4"/>
    <w:rsid w:val="00C16E7F"/>
    <w:rsid w:val="00C16F21"/>
    <w:rsid w:val="00C16F2F"/>
    <w:rsid w:val="00C16F58"/>
    <w:rsid w:val="00C1710B"/>
    <w:rsid w:val="00C171EE"/>
    <w:rsid w:val="00C17298"/>
    <w:rsid w:val="00C172D0"/>
    <w:rsid w:val="00C17301"/>
    <w:rsid w:val="00C174B7"/>
    <w:rsid w:val="00C17531"/>
    <w:rsid w:val="00C1753C"/>
    <w:rsid w:val="00C175DF"/>
    <w:rsid w:val="00C175E7"/>
    <w:rsid w:val="00C175E8"/>
    <w:rsid w:val="00C17600"/>
    <w:rsid w:val="00C17667"/>
    <w:rsid w:val="00C176B1"/>
    <w:rsid w:val="00C177F9"/>
    <w:rsid w:val="00C1783B"/>
    <w:rsid w:val="00C178E4"/>
    <w:rsid w:val="00C178E5"/>
    <w:rsid w:val="00C17BF5"/>
    <w:rsid w:val="00C17C30"/>
    <w:rsid w:val="00C17CAB"/>
    <w:rsid w:val="00C17D7D"/>
    <w:rsid w:val="00C17E6C"/>
    <w:rsid w:val="00C17ED1"/>
    <w:rsid w:val="00C17F19"/>
    <w:rsid w:val="00C17F9D"/>
    <w:rsid w:val="00C17FDE"/>
    <w:rsid w:val="00C20078"/>
    <w:rsid w:val="00C20082"/>
    <w:rsid w:val="00C20087"/>
    <w:rsid w:val="00C2013C"/>
    <w:rsid w:val="00C201A6"/>
    <w:rsid w:val="00C201C6"/>
    <w:rsid w:val="00C2024F"/>
    <w:rsid w:val="00C2032E"/>
    <w:rsid w:val="00C204AE"/>
    <w:rsid w:val="00C2052F"/>
    <w:rsid w:val="00C20531"/>
    <w:rsid w:val="00C2055C"/>
    <w:rsid w:val="00C205F7"/>
    <w:rsid w:val="00C206C4"/>
    <w:rsid w:val="00C20714"/>
    <w:rsid w:val="00C2075D"/>
    <w:rsid w:val="00C20794"/>
    <w:rsid w:val="00C207F8"/>
    <w:rsid w:val="00C20810"/>
    <w:rsid w:val="00C209E8"/>
    <w:rsid w:val="00C20A51"/>
    <w:rsid w:val="00C20B37"/>
    <w:rsid w:val="00C20BE5"/>
    <w:rsid w:val="00C20C66"/>
    <w:rsid w:val="00C20C73"/>
    <w:rsid w:val="00C20D95"/>
    <w:rsid w:val="00C20D96"/>
    <w:rsid w:val="00C20DB8"/>
    <w:rsid w:val="00C20FB9"/>
    <w:rsid w:val="00C20FE0"/>
    <w:rsid w:val="00C20FE9"/>
    <w:rsid w:val="00C20FF1"/>
    <w:rsid w:val="00C21029"/>
    <w:rsid w:val="00C210C2"/>
    <w:rsid w:val="00C21176"/>
    <w:rsid w:val="00C211FA"/>
    <w:rsid w:val="00C21217"/>
    <w:rsid w:val="00C212DC"/>
    <w:rsid w:val="00C2131C"/>
    <w:rsid w:val="00C2131E"/>
    <w:rsid w:val="00C21435"/>
    <w:rsid w:val="00C21448"/>
    <w:rsid w:val="00C214C5"/>
    <w:rsid w:val="00C21666"/>
    <w:rsid w:val="00C2167D"/>
    <w:rsid w:val="00C21745"/>
    <w:rsid w:val="00C217BA"/>
    <w:rsid w:val="00C21992"/>
    <w:rsid w:val="00C21A25"/>
    <w:rsid w:val="00C21C02"/>
    <w:rsid w:val="00C21C27"/>
    <w:rsid w:val="00C21C46"/>
    <w:rsid w:val="00C21D2A"/>
    <w:rsid w:val="00C21ECC"/>
    <w:rsid w:val="00C21F01"/>
    <w:rsid w:val="00C21FE2"/>
    <w:rsid w:val="00C22020"/>
    <w:rsid w:val="00C2215B"/>
    <w:rsid w:val="00C2218E"/>
    <w:rsid w:val="00C221EA"/>
    <w:rsid w:val="00C22211"/>
    <w:rsid w:val="00C2225D"/>
    <w:rsid w:val="00C2237C"/>
    <w:rsid w:val="00C223D7"/>
    <w:rsid w:val="00C223F7"/>
    <w:rsid w:val="00C22492"/>
    <w:rsid w:val="00C225FD"/>
    <w:rsid w:val="00C22704"/>
    <w:rsid w:val="00C22747"/>
    <w:rsid w:val="00C2281C"/>
    <w:rsid w:val="00C228AA"/>
    <w:rsid w:val="00C229FE"/>
    <w:rsid w:val="00C22AA4"/>
    <w:rsid w:val="00C22AAA"/>
    <w:rsid w:val="00C22AC8"/>
    <w:rsid w:val="00C22D21"/>
    <w:rsid w:val="00C22D6A"/>
    <w:rsid w:val="00C22E21"/>
    <w:rsid w:val="00C22E4A"/>
    <w:rsid w:val="00C22FA3"/>
    <w:rsid w:val="00C22FC6"/>
    <w:rsid w:val="00C2306C"/>
    <w:rsid w:val="00C23103"/>
    <w:rsid w:val="00C23178"/>
    <w:rsid w:val="00C23381"/>
    <w:rsid w:val="00C233CB"/>
    <w:rsid w:val="00C23515"/>
    <w:rsid w:val="00C23579"/>
    <w:rsid w:val="00C23601"/>
    <w:rsid w:val="00C23683"/>
    <w:rsid w:val="00C238A3"/>
    <w:rsid w:val="00C238E6"/>
    <w:rsid w:val="00C23BFA"/>
    <w:rsid w:val="00C23C14"/>
    <w:rsid w:val="00C23D19"/>
    <w:rsid w:val="00C23DEC"/>
    <w:rsid w:val="00C23EC4"/>
    <w:rsid w:val="00C23EE0"/>
    <w:rsid w:val="00C23F49"/>
    <w:rsid w:val="00C240B0"/>
    <w:rsid w:val="00C24120"/>
    <w:rsid w:val="00C24169"/>
    <w:rsid w:val="00C24215"/>
    <w:rsid w:val="00C242D5"/>
    <w:rsid w:val="00C2432C"/>
    <w:rsid w:val="00C2432D"/>
    <w:rsid w:val="00C24349"/>
    <w:rsid w:val="00C2439D"/>
    <w:rsid w:val="00C243D9"/>
    <w:rsid w:val="00C2441B"/>
    <w:rsid w:val="00C2442E"/>
    <w:rsid w:val="00C244DA"/>
    <w:rsid w:val="00C245C1"/>
    <w:rsid w:val="00C246C4"/>
    <w:rsid w:val="00C24712"/>
    <w:rsid w:val="00C2477E"/>
    <w:rsid w:val="00C2479A"/>
    <w:rsid w:val="00C2480A"/>
    <w:rsid w:val="00C24848"/>
    <w:rsid w:val="00C24975"/>
    <w:rsid w:val="00C249A8"/>
    <w:rsid w:val="00C24AC0"/>
    <w:rsid w:val="00C24B38"/>
    <w:rsid w:val="00C24C33"/>
    <w:rsid w:val="00C24C51"/>
    <w:rsid w:val="00C24C68"/>
    <w:rsid w:val="00C24CE6"/>
    <w:rsid w:val="00C24CF9"/>
    <w:rsid w:val="00C24D05"/>
    <w:rsid w:val="00C24D7E"/>
    <w:rsid w:val="00C24DE2"/>
    <w:rsid w:val="00C24E18"/>
    <w:rsid w:val="00C24ED0"/>
    <w:rsid w:val="00C24F50"/>
    <w:rsid w:val="00C24FD2"/>
    <w:rsid w:val="00C2507C"/>
    <w:rsid w:val="00C2516E"/>
    <w:rsid w:val="00C25181"/>
    <w:rsid w:val="00C25235"/>
    <w:rsid w:val="00C25255"/>
    <w:rsid w:val="00C25424"/>
    <w:rsid w:val="00C2566C"/>
    <w:rsid w:val="00C25854"/>
    <w:rsid w:val="00C2588F"/>
    <w:rsid w:val="00C25922"/>
    <w:rsid w:val="00C25969"/>
    <w:rsid w:val="00C25A45"/>
    <w:rsid w:val="00C25AA4"/>
    <w:rsid w:val="00C25AC1"/>
    <w:rsid w:val="00C25B41"/>
    <w:rsid w:val="00C25B72"/>
    <w:rsid w:val="00C25B7D"/>
    <w:rsid w:val="00C25CAF"/>
    <w:rsid w:val="00C25CD3"/>
    <w:rsid w:val="00C25D1E"/>
    <w:rsid w:val="00C25D47"/>
    <w:rsid w:val="00C25D74"/>
    <w:rsid w:val="00C25E02"/>
    <w:rsid w:val="00C25E6F"/>
    <w:rsid w:val="00C25EBB"/>
    <w:rsid w:val="00C25ED9"/>
    <w:rsid w:val="00C25EDB"/>
    <w:rsid w:val="00C25FC9"/>
    <w:rsid w:val="00C26046"/>
    <w:rsid w:val="00C26123"/>
    <w:rsid w:val="00C261C4"/>
    <w:rsid w:val="00C26253"/>
    <w:rsid w:val="00C262B5"/>
    <w:rsid w:val="00C26335"/>
    <w:rsid w:val="00C26343"/>
    <w:rsid w:val="00C263D8"/>
    <w:rsid w:val="00C264AF"/>
    <w:rsid w:val="00C26573"/>
    <w:rsid w:val="00C265EF"/>
    <w:rsid w:val="00C2662F"/>
    <w:rsid w:val="00C2673E"/>
    <w:rsid w:val="00C26763"/>
    <w:rsid w:val="00C26808"/>
    <w:rsid w:val="00C2682C"/>
    <w:rsid w:val="00C26890"/>
    <w:rsid w:val="00C2697A"/>
    <w:rsid w:val="00C26A0F"/>
    <w:rsid w:val="00C26A42"/>
    <w:rsid w:val="00C26A4F"/>
    <w:rsid w:val="00C26ACF"/>
    <w:rsid w:val="00C26AFF"/>
    <w:rsid w:val="00C26B87"/>
    <w:rsid w:val="00C26D1D"/>
    <w:rsid w:val="00C26D4D"/>
    <w:rsid w:val="00C26D5B"/>
    <w:rsid w:val="00C26DD2"/>
    <w:rsid w:val="00C26EE0"/>
    <w:rsid w:val="00C26F9B"/>
    <w:rsid w:val="00C27098"/>
    <w:rsid w:val="00C270A0"/>
    <w:rsid w:val="00C270BF"/>
    <w:rsid w:val="00C27173"/>
    <w:rsid w:val="00C2729D"/>
    <w:rsid w:val="00C272A5"/>
    <w:rsid w:val="00C273E4"/>
    <w:rsid w:val="00C27406"/>
    <w:rsid w:val="00C27425"/>
    <w:rsid w:val="00C275BB"/>
    <w:rsid w:val="00C27644"/>
    <w:rsid w:val="00C27821"/>
    <w:rsid w:val="00C27827"/>
    <w:rsid w:val="00C27964"/>
    <w:rsid w:val="00C27A95"/>
    <w:rsid w:val="00C27B46"/>
    <w:rsid w:val="00C27B7A"/>
    <w:rsid w:val="00C27B80"/>
    <w:rsid w:val="00C27BB6"/>
    <w:rsid w:val="00C27BDC"/>
    <w:rsid w:val="00C27C4E"/>
    <w:rsid w:val="00C27CBF"/>
    <w:rsid w:val="00C27CC7"/>
    <w:rsid w:val="00C27CCE"/>
    <w:rsid w:val="00C27D75"/>
    <w:rsid w:val="00C27D9B"/>
    <w:rsid w:val="00C27DC0"/>
    <w:rsid w:val="00C27E03"/>
    <w:rsid w:val="00C27E6D"/>
    <w:rsid w:val="00C27F2B"/>
    <w:rsid w:val="00C27F57"/>
    <w:rsid w:val="00C27FA8"/>
    <w:rsid w:val="00C27FD9"/>
    <w:rsid w:val="00C3004F"/>
    <w:rsid w:val="00C30077"/>
    <w:rsid w:val="00C3013C"/>
    <w:rsid w:val="00C30147"/>
    <w:rsid w:val="00C3032A"/>
    <w:rsid w:val="00C30331"/>
    <w:rsid w:val="00C30354"/>
    <w:rsid w:val="00C303C1"/>
    <w:rsid w:val="00C3045A"/>
    <w:rsid w:val="00C304AB"/>
    <w:rsid w:val="00C304B0"/>
    <w:rsid w:val="00C3056B"/>
    <w:rsid w:val="00C30574"/>
    <w:rsid w:val="00C30626"/>
    <w:rsid w:val="00C30655"/>
    <w:rsid w:val="00C306B0"/>
    <w:rsid w:val="00C306B9"/>
    <w:rsid w:val="00C3090A"/>
    <w:rsid w:val="00C30931"/>
    <w:rsid w:val="00C30977"/>
    <w:rsid w:val="00C309AF"/>
    <w:rsid w:val="00C30A25"/>
    <w:rsid w:val="00C30B37"/>
    <w:rsid w:val="00C30B44"/>
    <w:rsid w:val="00C30B92"/>
    <w:rsid w:val="00C30BCD"/>
    <w:rsid w:val="00C30D40"/>
    <w:rsid w:val="00C30D6D"/>
    <w:rsid w:val="00C30EC4"/>
    <w:rsid w:val="00C30EE8"/>
    <w:rsid w:val="00C30F81"/>
    <w:rsid w:val="00C30FF3"/>
    <w:rsid w:val="00C31041"/>
    <w:rsid w:val="00C312DB"/>
    <w:rsid w:val="00C31342"/>
    <w:rsid w:val="00C313D3"/>
    <w:rsid w:val="00C31462"/>
    <w:rsid w:val="00C3154D"/>
    <w:rsid w:val="00C31658"/>
    <w:rsid w:val="00C3168D"/>
    <w:rsid w:val="00C31700"/>
    <w:rsid w:val="00C317C0"/>
    <w:rsid w:val="00C31895"/>
    <w:rsid w:val="00C318E6"/>
    <w:rsid w:val="00C31926"/>
    <w:rsid w:val="00C319D5"/>
    <w:rsid w:val="00C31A42"/>
    <w:rsid w:val="00C31AEE"/>
    <w:rsid w:val="00C31B20"/>
    <w:rsid w:val="00C31C5C"/>
    <w:rsid w:val="00C31CB2"/>
    <w:rsid w:val="00C31CD2"/>
    <w:rsid w:val="00C31DE5"/>
    <w:rsid w:val="00C31F68"/>
    <w:rsid w:val="00C3202D"/>
    <w:rsid w:val="00C32061"/>
    <w:rsid w:val="00C320B7"/>
    <w:rsid w:val="00C32100"/>
    <w:rsid w:val="00C32134"/>
    <w:rsid w:val="00C3216B"/>
    <w:rsid w:val="00C3228F"/>
    <w:rsid w:val="00C322AD"/>
    <w:rsid w:val="00C32342"/>
    <w:rsid w:val="00C32444"/>
    <w:rsid w:val="00C3257B"/>
    <w:rsid w:val="00C3269A"/>
    <w:rsid w:val="00C3287C"/>
    <w:rsid w:val="00C32931"/>
    <w:rsid w:val="00C32A46"/>
    <w:rsid w:val="00C32A62"/>
    <w:rsid w:val="00C32A79"/>
    <w:rsid w:val="00C32AD2"/>
    <w:rsid w:val="00C32AEB"/>
    <w:rsid w:val="00C32B56"/>
    <w:rsid w:val="00C32B9D"/>
    <w:rsid w:val="00C32BA5"/>
    <w:rsid w:val="00C32BD8"/>
    <w:rsid w:val="00C32C58"/>
    <w:rsid w:val="00C32D12"/>
    <w:rsid w:val="00C32D65"/>
    <w:rsid w:val="00C32DAD"/>
    <w:rsid w:val="00C32DE5"/>
    <w:rsid w:val="00C32DFE"/>
    <w:rsid w:val="00C32E1A"/>
    <w:rsid w:val="00C32EB8"/>
    <w:rsid w:val="00C32ED0"/>
    <w:rsid w:val="00C330C1"/>
    <w:rsid w:val="00C3316F"/>
    <w:rsid w:val="00C331C6"/>
    <w:rsid w:val="00C331FF"/>
    <w:rsid w:val="00C3320B"/>
    <w:rsid w:val="00C3325A"/>
    <w:rsid w:val="00C332B8"/>
    <w:rsid w:val="00C333C5"/>
    <w:rsid w:val="00C33419"/>
    <w:rsid w:val="00C3343C"/>
    <w:rsid w:val="00C335F6"/>
    <w:rsid w:val="00C33619"/>
    <w:rsid w:val="00C3373E"/>
    <w:rsid w:val="00C33768"/>
    <w:rsid w:val="00C337F1"/>
    <w:rsid w:val="00C3382B"/>
    <w:rsid w:val="00C338B5"/>
    <w:rsid w:val="00C338D0"/>
    <w:rsid w:val="00C338DE"/>
    <w:rsid w:val="00C3390F"/>
    <w:rsid w:val="00C339F1"/>
    <w:rsid w:val="00C33B2D"/>
    <w:rsid w:val="00C33C82"/>
    <w:rsid w:val="00C33C9C"/>
    <w:rsid w:val="00C33D66"/>
    <w:rsid w:val="00C33D8B"/>
    <w:rsid w:val="00C33E20"/>
    <w:rsid w:val="00C33F58"/>
    <w:rsid w:val="00C33F77"/>
    <w:rsid w:val="00C340C1"/>
    <w:rsid w:val="00C34109"/>
    <w:rsid w:val="00C34154"/>
    <w:rsid w:val="00C341EC"/>
    <w:rsid w:val="00C342DA"/>
    <w:rsid w:val="00C34488"/>
    <w:rsid w:val="00C345D9"/>
    <w:rsid w:val="00C34696"/>
    <w:rsid w:val="00C3473F"/>
    <w:rsid w:val="00C3478E"/>
    <w:rsid w:val="00C347FF"/>
    <w:rsid w:val="00C34816"/>
    <w:rsid w:val="00C348BC"/>
    <w:rsid w:val="00C3499F"/>
    <w:rsid w:val="00C34A7D"/>
    <w:rsid w:val="00C34B77"/>
    <w:rsid w:val="00C34D06"/>
    <w:rsid w:val="00C34D69"/>
    <w:rsid w:val="00C34E1D"/>
    <w:rsid w:val="00C34E30"/>
    <w:rsid w:val="00C34E84"/>
    <w:rsid w:val="00C3501A"/>
    <w:rsid w:val="00C35102"/>
    <w:rsid w:val="00C35154"/>
    <w:rsid w:val="00C3519D"/>
    <w:rsid w:val="00C351A5"/>
    <w:rsid w:val="00C352D2"/>
    <w:rsid w:val="00C352F6"/>
    <w:rsid w:val="00C3530F"/>
    <w:rsid w:val="00C35348"/>
    <w:rsid w:val="00C353E1"/>
    <w:rsid w:val="00C353FC"/>
    <w:rsid w:val="00C354FF"/>
    <w:rsid w:val="00C35672"/>
    <w:rsid w:val="00C35689"/>
    <w:rsid w:val="00C35887"/>
    <w:rsid w:val="00C35945"/>
    <w:rsid w:val="00C35947"/>
    <w:rsid w:val="00C35A16"/>
    <w:rsid w:val="00C35A6E"/>
    <w:rsid w:val="00C35C21"/>
    <w:rsid w:val="00C35C61"/>
    <w:rsid w:val="00C35D07"/>
    <w:rsid w:val="00C35DD7"/>
    <w:rsid w:val="00C35E03"/>
    <w:rsid w:val="00C35E61"/>
    <w:rsid w:val="00C35EE1"/>
    <w:rsid w:val="00C35F12"/>
    <w:rsid w:val="00C35FEC"/>
    <w:rsid w:val="00C36050"/>
    <w:rsid w:val="00C3605A"/>
    <w:rsid w:val="00C3606E"/>
    <w:rsid w:val="00C3609E"/>
    <w:rsid w:val="00C36100"/>
    <w:rsid w:val="00C36132"/>
    <w:rsid w:val="00C361B9"/>
    <w:rsid w:val="00C36247"/>
    <w:rsid w:val="00C362AA"/>
    <w:rsid w:val="00C3649B"/>
    <w:rsid w:val="00C3649D"/>
    <w:rsid w:val="00C3651D"/>
    <w:rsid w:val="00C3657E"/>
    <w:rsid w:val="00C3666A"/>
    <w:rsid w:val="00C366DD"/>
    <w:rsid w:val="00C3673C"/>
    <w:rsid w:val="00C36826"/>
    <w:rsid w:val="00C36850"/>
    <w:rsid w:val="00C3687A"/>
    <w:rsid w:val="00C36B95"/>
    <w:rsid w:val="00C36BBA"/>
    <w:rsid w:val="00C36C7E"/>
    <w:rsid w:val="00C36CE1"/>
    <w:rsid w:val="00C36D05"/>
    <w:rsid w:val="00C36D4F"/>
    <w:rsid w:val="00C36D64"/>
    <w:rsid w:val="00C36D85"/>
    <w:rsid w:val="00C36FD9"/>
    <w:rsid w:val="00C37062"/>
    <w:rsid w:val="00C370D4"/>
    <w:rsid w:val="00C37127"/>
    <w:rsid w:val="00C3737A"/>
    <w:rsid w:val="00C373F8"/>
    <w:rsid w:val="00C374F9"/>
    <w:rsid w:val="00C3788D"/>
    <w:rsid w:val="00C378B4"/>
    <w:rsid w:val="00C378C7"/>
    <w:rsid w:val="00C3796B"/>
    <w:rsid w:val="00C379B1"/>
    <w:rsid w:val="00C37A9E"/>
    <w:rsid w:val="00C37BB2"/>
    <w:rsid w:val="00C37D0D"/>
    <w:rsid w:val="00C37DA1"/>
    <w:rsid w:val="00C37E4B"/>
    <w:rsid w:val="00C37F58"/>
    <w:rsid w:val="00C37F96"/>
    <w:rsid w:val="00C37FE1"/>
    <w:rsid w:val="00C40058"/>
    <w:rsid w:val="00C4005A"/>
    <w:rsid w:val="00C40061"/>
    <w:rsid w:val="00C40215"/>
    <w:rsid w:val="00C40427"/>
    <w:rsid w:val="00C40466"/>
    <w:rsid w:val="00C4046D"/>
    <w:rsid w:val="00C404A9"/>
    <w:rsid w:val="00C40517"/>
    <w:rsid w:val="00C405A4"/>
    <w:rsid w:val="00C40614"/>
    <w:rsid w:val="00C4071D"/>
    <w:rsid w:val="00C40764"/>
    <w:rsid w:val="00C4076B"/>
    <w:rsid w:val="00C407D9"/>
    <w:rsid w:val="00C40821"/>
    <w:rsid w:val="00C4086D"/>
    <w:rsid w:val="00C40995"/>
    <w:rsid w:val="00C40AE5"/>
    <w:rsid w:val="00C40C07"/>
    <w:rsid w:val="00C40C83"/>
    <w:rsid w:val="00C40CDF"/>
    <w:rsid w:val="00C40D7C"/>
    <w:rsid w:val="00C40D83"/>
    <w:rsid w:val="00C40E88"/>
    <w:rsid w:val="00C40F36"/>
    <w:rsid w:val="00C41076"/>
    <w:rsid w:val="00C4110C"/>
    <w:rsid w:val="00C4124C"/>
    <w:rsid w:val="00C4127E"/>
    <w:rsid w:val="00C412E9"/>
    <w:rsid w:val="00C4134F"/>
    <w:rsid w:val="00C41443"/>
    <w:rsid w:val="00C4148D"/>
    <w:rsid w:val="00C41510"/>
    <w:rsid w:val="00C41579"/>
    <w:rsid w:val="00C4170C"/>
    <w:rsid w:val="00C4179D"/>
    <w:rsid w:val="00C417BC"/>
    <w:rsid w:val="00C417D6"/>
    <w:rsid w:val="00C41820"/>
    <w:rsid w:val="00C4186A"/>
    <w:rsid w:val="00C41873"/>
    <w:rsid w:val="00C41876"/>
    <w:rsid w:val="00C418A0"/>
    <w:rsid w:val="00C419C2"/>
    <w:rsid w:val="00C41A51"/>
    <w:rsid w:val="00C41AC4"/>
    <w:rsid w:val="00C41B48"/>
    <w:rsid w:val="00C41B6E"/>
    <w:rsid w:val="00C41D93"/>
    <w:rsid w:val="00C41FFE"/>
    <w:rsid w:val="00C42004"/>
    <w:rsid w:val="00C420F5"/>
    <w:rsid w:val="00C420F8"/>
    <w:rsid w:val="00C421C5"/>
    <w:rsid w:val="00C422D4"/>
    <w:rsid w:val="00C422F8"/>
    <w:rsid w:val="00C42399"/>
    <w:rsid w:val="00C4248B"/>
    <w:rsid w:val="00C424C1"/>
    <w:rsid w:val="00C424E8"/>
    <w:rsid w:val="00C42696"/>
    <w:rsid w:val="00C42711"/>
    <w:rsid w:val="00C4273D"/>
    <w:rsid w:val="00C42747"/>
    <w:rsid w:val="00C42780"/>
    <w:rsid w:val="00C42830"/>
    <w:rsid w:val="00C4296B"/>
    <w:rsid w:val="00C429AB"/>
    <w:rsid w:val="00C429B0"/>
    <w:rsid w:val="00C42A49"/>
    <w:rsid w:val="00C42A75"/>
    <w:rsid w:val="00C42AD5"/>
    <w:rsid w:val="00C42ADD"/>
    <w:rsid w:val="00C42B17"/>
    <w:rsid w:val="00C42B30"/>
    <w:rsid w:val="00C42C7B"/>
    <w:rsid w:val="00C42CE8"/>
    <w:rsid w:val="00C42CF1"/>
    <w:rsid w:val="00C42D5B"/>
    <w:rsid w:val="00C42E9B"/>
    <w:rsid w:val="00C42F02"/>
    <w:rsid w:val="00C43051"/>
    <w:rsid w:val="00C430F0"/>
    <w:rsid w:val="00C430F8"/>
    <w:rsid w:val="00C4329D"/>
    <w:rsid w:val="00C432A1"/>
    <w:rsid w:val="00C432CC"/>
    <w:rsid w:val="00C4331B"/>
    <w:rsid w:val="00C433E9"/>
    <w:rsid w:val="00C4341E"/>
    <w:rsid w:val="00C43441"/>
    <w:rsid w:val="00C43445"/>
    <w:rsid w:val="00C434A4"/>
    <w:rsid w:val="00C434A9"/>
    <w:rsid w:val="00C43560"/>
    <w:rsid w:val="00C435D9"/>
    <w:rsid w:val="00C43619"/>
    <w:rsid w:val="00C43637"/>
    <w:rsid w:val="00C436B6"/>
    <w:rsid w:val="00C436DD"/>
    <w:rsid w:val="00C43709"/>
    <w:rsid w:val="00C43770"/>
    <w:rsid w:val="00C4377C"/>
    <w:rsid w:val="00C4385F"/>
    <w:rsid w:val="00C438E8"/>
    <w:rsid w:val="00C439BA"/>
    <w:rsid w:val="00C43B2B"/>
    <w:rsid w:val="00C43BA7"/>
    <w:rsid w:val="00C43C02"/>
    <w:rsid w:val="00C43CFE"/>
    <w:rsid w:val="00C43D04"/>
    <w:rsid w:val="00C43D41"/>
    <w:rsid w:val="00C43D79"/>
    <w:rsid w:val="00C43DCA"/>
    <w:rsid w:val="00C43E82"/>
    <w:rsid w:val="00C43EC0"/>
    <w:rsid w:val="00C43FA4"/>
    <w:rsid w:val="00C44185"/>
    <w:rsid w:val="00C4420D"/>
    <w:rsid w:val="00C44314"/>
    <w:rsid w:val="00C4437D"/>
    <w:rsid w:val="00C445DE"/>
    <w:rsid w:val="00C44734"/>
    <w:rsid w:val="00C44833"/>
    <w:rsid w:val="00C4495F"/>
    <w:rsid w:val="00C449F2"/>
    <w:rsid w:val="00C44CCA"/>
    <w:rsid w:val="00C44D6C"/>
    <w:rsid w:val="00C44E63"/>
    <w:rsid w:val="00C45073"/>
    <w:rsid w:val="00C4509C"/>
    <w:rsid w:val="00C450B0"/>
    <w:rsid w:val="00C45188"/>
    <w:rsid w:val="00C4527F"/>
    <w:rsid w:val="00C4544B"/>
    <w:rsid w:val="00C454ED"/>
    <w:rsid w:val="00C45640"/>
    <w:rsid w:val="00C45675"/>
    <w:rsid w:val="00C4567A"/>
    <w:rsid w:val="00C4568E"/>
    <w:rsid w:val="00C456B5"/>
    <w:rsid w:val="00C456F5"/>
    <w:rsid w:val="00C45891"/>
    <w:rsid w:val="00C458F9"/>
    <w:rsid w:val="00C4595A"/>
    <w:rsid w:val="00C45A0D"/>
    <w:rsid w:val="00C45ABA"/>
    <w:rsid w:val="00C45B12"/>
    <w:rsid w:val="00C45B75"/>
    <w:rsid w:val="00C45B83"/>
    <w:rsid w:val="00C45BF5"/>
    <w:rsid w:val="00C45C3A"/>
    <w:rsid w:val="00C45C5C"/>
    <w:rsid w:val="00C45DA3"/>
    <w:rsid w:val="00C45E20"/>
    <w:rsid w:val="00C45E65"/>
    <w:rsid w:val="00C45F02"/>
    <w:rsid w:val="00C46032"/>
    <w:rsid w:val="00C46066"/>
    <w:rsid w:val="00C4614E"/>
    <w:rsid w:val="00C461C3"/>
    <w:rsid w:val="00C4620F"/>
    <w:rsid w:val="00C4623A"/>
    <w:rsid w:val="00C462D2"/>
    <w:rsid w:val="00C46325"/>
    <w:rsid w:val="00C46336"/>
    <w:rsid w:val="00C4634D"/>
    <w:rsid w:val="00C4639C"/>
    <w:rsid w:val="00C463D6"/>
    <w:rsid w:val="00C46471"/>
    <w:rsid w:val="00C464AD"/>
    <w:rsid w:val="00C4653A"/>
    <w:rsid w:val="00C46616"/>
    <w:rsid w:val="00C46620"/>
    <w:rsid w:val="00C4669F"/>
    <w:rsid w:val="00C466BD"/>
    <w:rsid w:val="00C467CA"/>
    <w:rsid w:val="00C46897"/>
    <w:rsid w:val="00C468BF"/>
    <w:rsid w:val="00C4696B"/>
    <w:rsid w:val="00C46A9C"/>
    <w:rsid w:val="00C46B51"/>
    <w:rsid w:val="00C46BD6"/>
    <w:rsid w:val="00C46C94"/>
    <w:rsid w:val="00C46D4E"/>
    <w:rsid w:val="00C46F65"/>
    <w:rsid w:val="00C4701A"/>
    <w:rsid w:val="00C4708B"/>
    <w:rsid w:val="00C4709D"/>
    <w:rsid w:val="00C47184"/>
    <w:rsid w:val="00C4721D"/>
    <w:rsid w:val="00C4736B"/>
    <w:rsid w:val="00C47524"/>
    <w:rsid w:val="00C47869"/>
    <w:rsid w:val="00C4789E"/>
    <w:rsid w:val="00C4799B"/>
    <w:rsid w:val="00C479B5"/>
    <w:rsid w:val="00C479DF"/>
    <w:rsid w:val="00C47AC3"/>
    <w:rsid w:val="00C47ADF"/>
    <w:rsid w:val="00C47B76"/>
    <w:rsid w:val="00C47BF1"/>
    <w:rsid w:val="00C47D3A"/>
    <w:rsid w:val="00C47D9D"/>
    <w:rsid w:val="00C47DEF"/>
    <w:rsid w:val="00C47E1F"/>
    <w:rsid w:val="00C47F0C"/>
    <w:rsid w:val="00C47F58"/>
    <w:rsid w:val="00C50019"/>
    <w:rsid w:val="00C5003B"/>
    <w:rsid w:val="00C500DA"/>
    <w:rsid w:val="00C500F0"/>
    <w:rsid w:val="00C50136"/>
    <w:rsid w:val="00C50248"/>
    <w:rsid w:val="00C5030B"/>
    <w:rsid w:val="00C5031A"/>
    <w:rsid w:val="00C5034A"/>
    <w:rsid w:val="00C50366"/>
    <w:rsid w:val="00C50408"/>
    <w:rsid w:val="00C504F1"/>
    <w:rsid w:val="00C50546"/>
    <w:rsid w:val="00C5057F"/>
    <w:rsid w:val="00C5059C"/>
    <w:rsid w:val="00C50652"/>
    <w:rsid w:val="00C50682"/>
    <w:rsid w:val="00C50755"/>
    <w:rsid w:val="00C50762"/>
    <w:rsid w:val="00C507DC"/>
    <w:rsid w:val="00C50883"/>
    <w:rsid w:val="00C508B4"/>
    <w:rsid w:val="00C508BE"/>
    <w:rsid w:val="00C50997"/>
    <w:rsid w:val="00C50B2D"/>
    <w:rsid w:val="00C50C16"/>
    <w:rsid w:val="00C50CBA"/>
    <w:rsid w:val="00C50DC2"/>
    <w:rsid w:val="00C50DC7"/>
    <w:rsid w:val="00C50DDF"/>
    <w:rsid w:val="00C50DE2"/>
    <w:rsid w:val="00C50DE7"/>
    <w:rsid w:val="00C50ECC"/>
    <w:rsid w:val="00C50FAD"/>
    <w:rsid w:val="00C51005"/>
    <w:rsid w:val="00C51164"/>
    <w:rsid w:val="00C5117D"/>
    <w:rsid w:val="00C511C7"/>
    <w:rsid w:val="00C51305"/>
    <w:rsid w:val="00C5134E"/>
    <w:rsid w:val="00C51382"/>
    <w:rsid w:val="00C51396"/>
    <w:rsid w:val="00C5144F"/>
    <w:rsid w:val="00C51514"/>
    <w:rsid w:val="00C515C5"/>
    <w:rsid w:val="00C515E0"/>
    <w:rsid w:val="00C5164C"/>
    <w:rsid w:val="00C517CD"/>
    <w:rsid w:val="00C51880"/>
    <w:rsid w:val="00C5196D"/>
    <w:rsid w:val="00C51A1D"/>
    <w:rsid w:val="00C51AC5"/>
    <w:rsid w:val="00C51AE7"/>
    <w:rsid w:val="00C51B62"/>
    <w:rsid w:val="00C51B91"/>
    <w:rsid w:val="00C51C2F"/>
    <w:rsid w:val="00C51C43"/>
    <w:rsid w:val="00C51C94"/>
    <w:rsid w:val="00C51D48"/>
    <w:rsid w:val="00C51D72"/>
    <w:rsid w:val="00C51DAA"/>
    <w:rsid w:val="00C51E3C"/>
    <w:rsid w:val="00C51E66"/>
    <w:rsid w:val="00C51ECF"/>
    <w:rsid w:val="00C51EF7"/>
    <w:rsid w:val="00C51F3C"/>
    <w:rsid w:val="00C51F41"/>
    <w:rsid w:val="00C51F4B"/>
    <w:rsid w:val="00C52057"/>
    <w:rsid w:val="00C5205C"/>
    <w:rsid w:val="00C5229F"/>
    <w:rsid w:val="00C522A1"/>
    <w:rsid w:val="00C52347"/>
    <w:rsid w:val="00C52365"/>
    <w:rsid w:val="00C5245C"/>
    <w:rsid w:val="00C524AF"/>
    <w:rsid w:val="00C524E1"/>
    <w:rsid w:val="00C524F2"/>
    <w:rsid w:val="00C52584"/>
    <w:rsid w:val="00C525A0"/>
    <w:rsid w:val="00C52617"/>
    <w:rsid w:val="00C5264D"/>
    <w:rsid w:val="00C5266B"/>
    <w:rsid w:val="00C52676"/>
    <w:rsid w:val="00C52680"/>
    <w:rsid w:val="00C52681"/>
    <w:rsid w:val="00C527C4"/>
    <w:rsid w:val="00C528C9"/>
    <w:rsid w:val="00C528D5"/>
    <w:rsid w:val="00C528DB"/>
    <w:rsid w:val="00C528FC"/>
    <w:rsid w:val="00C529A3"/>
    <w:rsid w:val="00C529BC"/>
    <w:rsid w:val="00C52A2C"/>
    <w:rsid w:val="00C52BA5"/>
    <w:rsid w:val="00C52C69"/>
    <w:rsid w:val="00C52D47"/>
    <w:rsid w:val="00C52DE6"/>
    <w:rsid w:val="00C52DF9"/>
    <w:rsid w:val="00C52ECD"/>
    <w:rsid w:val="00C52FA3"/>
    <w:rsid w:val="00C52FE9"/>
    <w:rsid w:val="00C53080"/>
    <w:rsid w:val="00C531BC"/>
    <w:rsid w:val="00C5321D"/>
    <w:rsid w:val="00C53276"/>
    <w:rsid w:val="00C533F4"/>
    <w:rsid w:val="00C533FC"/>
    <w:rsid w:val="00C53417"/>
    <w:rsid w:val="00C53449"/>
    <w:rsid w:val="00C5345D"/>
    <w:rsid w:val="00C534DD"/>
    <w:rsid w:val="00C535C4"/>
    <w:rsid w:val="00C535F0"/>
    <w:rsid w:val="00C536EA"/>
    <w:rsid w:val="00C5373B"/>
    <w:rsid w:val="00C53774"/>
    <w:rsid w:val="00C5392A"/>
    <w:rsid w:val="00C539D1"/>
    <w:rsid w:val="00C53A2E"/>
    <w:rsid w:val="00C53A47"/>
    <w:rsid w:val="00C53C7E"/>
    <w:rsid w:val="00C53DC5"/>
    <w:rsid w:val="00C53E3C"/>
    <w:rsid w:val="00C53E57"/>
    <w:rsid w:val="00C53FFA"/>
    <w:rsid w:val="00C540BE"/>
    <w:rsid w:val="00C54116"/>
    <w:rsid w:val="00C5418C"/>
    <w:rsid w:val="00C541D5"/>
    <w:rsid w:val="00C54233"/>
    <w:rsid w:val="00C5428E"/>
    <w:rsid w:val="00C542A9"/>
    <w:rsid w:val="00C542B8"/>
    <w:rsid w:val="00C544FC"/>
    <w:rsid w:val="00C5457C"/>
    <w:rsid w:val="00C545A6"/>
    <w:rsid w:val="00C54627"/>
    <w:rsid w:val="00C54637"/>
    <w:rsid w:val="00C54640"/>
    <w:rsid w:val="00C54690"/>
    <w:rsid w:val="00C546E6"/>
    <w:rsid w:val="00C54764"/>
    <w:rsid w:val="00C54814"/>
    <w:rsid w:val="00C54845"/>
    <w:rsid w:val="00C548AF"/>
    <w:rsid w:val="00C5493A"/>
    <w:rsid w:val="00C549BA"/>
    <w:rsid w:val="00C54A16"/>
    <w:rsid w:val="00C54A3C"/>
    <w:rsid w:val="00C54B8F"/>
    <w:rsid w:val="00C54B9E"/>
    <w:rsid w:val="00C54C30"/>
    <w:rsid w:val="00C54D97"/>
    <w:rsid w:val="00C54E1E"/>
    <w:rsid w:val="00C54E5B"/>
    <w:rsid w:val="00C54F1D"/>
    <w:rsid w:val="00C54F1E"/>
    <w:rsid w:val="00C552AF"/>
    <w:rsid w:val="00C552FA"/>
    <w:rsid w:val="00C553FC"/>
    <w:rsid w:val="00C55461"/>
    <w:rsid w:val="00C55463"/>
    <w:rsid w:val="00C554CF"/>
    <w:rsid w:val="00C55589"/>
    <w:rsid w:val="00C555CA"/>
    <w:rsid w:val="00C5565C"/>
    <w:rsid w:val="00C55693"/>
    <w:rsid w:val="00C557CF"/>
    <w:rsid w:val="00C557D5"/>
    <w:rsid w:val="00C55819"/>
    <w:rsid w:val="00C55AAE"/>
    <w:rsid w:val="00C55BB8"/>
    <w:rsid w:val="00C55CB8"/>
    <w:rsid w:val="00C55DC2"/>
    <w:rsid w:val="00C55E7F"/>
    <w:rsid w:val="00C55F0D"/>
    <w:rsid w:val="00C55FB7"/>
    <w:rsid w:val="00C56014"/>
    <w:rsid w:val="00C5607D"/>
    <w:rsid w:val="00C5621B"/>
    <w:rsid w:val="00C5633F"/>
    <w:rsid w:val="00C563DB"/>
    <w:rsid w:val="00C564AA"/>
    <w:rsid w:val="00C56507"/>
    <w:rsid w:val="00C56621"/>
    <w:rsid w:val="00C56641"/>
    <w:rsid w:val="00C56797"/>
    <w:rsid w:val="00C5694B"/>
    <w:rsid w:val="00C56A1D"/>
    <w:rsid w:val="00C56A53"/>
    <w:rsid w:val="00C56A8B"/>
    <w:rsid w:val="00C56ABB"/>
    <w:rsid w:val="00C56B14"/>
    <w:rsid w:val="00C56C88"/>
    <w:rsid w:val="00C56DB5"/>
    <w:rsid w:val="00C56E1C"/>
    <w:rsid w:val="00C56E61"/>
    <w:rsid w:val="00C56FE2"/>
    <w:rsid w:val="00C5701C"/>
    <w:rsid w:val="00C57084"/>
    <w:rsid w:val="00C570BB"/>
    <w:rsid w:val="00C5718D"/>
    <w:rsid w:val="00C57231"/>
    <w:rsid w:val="00C57261"/>
    <w:rsid w:val="00C572C3"/>
    <w:rsid w:val="00C57301"/>
    <w:rsid w:val="00C5731E"/>
    <w:rsid w:val="00C57351"/>
    <w:rsid w:val="00C573A1"/>
    <w:rsid w:val="00C5740D"/>
    <w:rsid w:val="00C5741F"/>
    <w:rsid w:val="00C57432"/>
    <w:rsid w:val="00C5744B"/>
    <w:rsid w:val="00C5751D"/>
    <w:rsid w:val="00C57620"/>
    <w:rsid w:val="00C5766E"/>
    <w:rsid w:val="00C57717"/>
    <w:rsid w:val="00C57721"/>
    <w:rsid w:val="00C57808"/>
    <w:rsid w:val="00C578C8"/>
    <w:rsid w:val="00C5793D"/>
    <w:rsid w:val="00C57950"/>
    <w:rsid w:val="00C579BF"/>
    <w:rsid w:val="00C579D8"/>
    <w:rsid w:val="00C57A33"/>
    <w:rsid w:val="00C57B2A"/>
    <w:rsid w:val="00C57BE8"/>
    <w:rsid w:val="00C57C5A"/>
    <w:rsid w:val="00C57C94"/>
    <w:rsid w:val="00C57CBE"/>
    <w:rsid w:val="00C57CCD"/>
    <w:rsid w:val="00C57D53"/>
    <w:rsid w:val="00C57D71"/>
    <w:rsid w:val="00C57E29"/>
    <w:rsid w:val="00C57E8B"/>
    <w:rsid w:val="00C57EE6"/>
    <w:rsid w:val="00C57F4F"/>
    <w:rsid w:val="00C60109"/>
    <w:rsid w:val="00C60149"/>
    <w:rsid w:val="00C601E9"/>
    <w:rsid w:val="00C60281"/>
    <w:rsid w:val="00C603D4"/>
    <w:rsid w:val="00C60548"/>
    <w:rsid w:val="00C6068F"/>
    <w:rsid w:val="00C60870"/>
    <w:rsid w:val="00C60872"/>
    <w:rsid w:val="00C60C1B"/>
    <w:rsid w:val="00C60CA2"/>
    <w:rsid w:val="00C60E12"/>
    <w:rsid w:val="00C60E6C"/>
    <w:rsid w:val="00C60E9D"/>
    <w:rsid w:val="00C60F98"/>
    <w:rsid w:val="00C60FE1"/>
    <w:rsid w:val="00C610E3"/>
    <w:rsid w:val="00C610FC"/>
    <w:rsid w:val="00C6113E"/>
    <w:rsid w:val="00C6116E"/>
    <w:rsid w:val="00C611CF"/>
    <w:rsid w:val="00C6124B"/>
    <w:rsid w:val="00C61262"/>
    <w:rsid w:val="00C61292"/>
    <w:rsid w:val="00C61343"/>
    <w:rsid w:val="00C61344"/>
    <w:rsid w:val="00C61353"/>
    <w:rsid w:val="00C61392"/>
    <w:rsid w:val="00C61401"/>
    <w:rsid w:val="00C6143A"/>
    <w:rsid w:val="00C6144E"/>
    <w:rsid w:val="00C615B5"/>
    <w:rsid w:val="00C61636"/>
    <w:rsid w:val="00C616A3"/>
    <w:rsid w:val="00C616D0"/>
    <w:rsid w:val="00C616F1"/>
    <w:rsid w:val="00C6174C"/>
    <w:rsid w:val="00C61945"/>
    <w:rsid w:val="00C619C8"/>
    <w:rsid w:val="00C61A68"/>
    <w:rsid w:val="00C61A7A"/>
    <w:rsid w:val="00C61C5B"/>
    <w:rsid w:val="00C61D97"/>
    <w:rsid w:val="00C61DA6"/>
    <w:rsid w:val="00C61EC3"/>
    <w:rsid w:val="00C61EE6"/>
    <w:rsid w:val="00C61F52"/>
    <w:rsid w:val="00C61F7A"/>
    <w:rsid w:val="00C61FA0"/>
    <w:rsid w:val="00C61FD2"/>
    <w:rsid w:val="00C620B0"/>
    <w:rsid w:val="00C6218B"/>
    <w:rsid w:val="00C621D7"/>
    <w:rsid w:val="00C622A1"/>
    <w:rsid w:val="00C623B9"/>
    <w:rsid w:val="00C62490"/>
    <w:rsid w:val="00C62503"/>
    <w:rsid w:val="00C62531"/>
    <w:rsid w:val="00C62676"/>
    <w:rsid w:val="00C626B3"/>
    <w:rsid w:val="00C626C8"/>
    <w:rsid w:val="00C626FE"/>
    <w:rsid w:val="00C62726"/>
    <w:rsid w:val="00C62791"/>
    <w:rsid w:val="00C6280F"/>
    <w:rsid w:val="00C62815"/>
    <w:rsid w:val="00C628B2"/>
    <w:rsid w:val="00C628B4"/>
    <w:rsid w:val="00C629B6"/>
    <w:rsid w:val="00C629FB"/>
    <w:rsid w:val="00C62B09"/>
    <w:rsid w:val="00C62B2E"/>
    <w:rsid w:val="00C62B73"/>
    <w:rsid w:val="00C62BE4"/>
    <w:rsid w:val="00C62C18"/>
    <w:rsid w:val="00C62CE0"/>
    <w:rsid w:val="00C62CEB"/>
    <w:rsid w:val="00C62D1B"/>
    <w:rsid w:val="00C62D58"/>
    <w:rsid w:val="00C62D92"/>
    <w:rsid w:val="00C62FBC"/>
    <w:rsid w:val="00C63237"/>
    <w:rsid w:val="00C632CA"/>
    <w:rsid w:val="00C6349E"/>
    <w:rsid w:val="00C634A6"/>
    <w:rsid w:val="00C63595"/>
    <w:rsid w:val="00C6364F"/>
    <w:rsid w:val="00C636E2"/>
    <w:rsid w:val="00C636E4"/>
    <w:rsid w:val="00C636F5"/>
    <w:rsid w:val="00C63769"/>
    <w:rsid w:val="00C63790"/>
    <w:rsid w:val="00C637C6"/>
    <w:rsid w:val="00C637ED"/>
    <w:rsid w:val="00C6384D"/>
    <w:rsid w:val="00C63853"/>
    <w:rsid w:val="00C6390D"/>
    <w:rsid w:val="00C6392C"/>
    <w:rsid w:val="00C63975"/>
    <w:rsid w:val="00C639EB"/>
    <w:rsid w:val="00C63A15"/>
    <w:rsid w:val="00C63B30"/>
    <w:rsid w:val="00C63B65"/>
    <w:rsid w:val="00C63BEA"/>
    <w:rsid w:val="00C63BF2"/>
    <w:rsid w:val="00C63C1D"/>
    <w:rsid w:val="00C63CA1"/>
    <w:rsid w:val="00C63CD4"/>
    <w:rsid w:val="00C63CF2"/>
    <w:rsid w:val="00C63EB0"/>
    <w:rsid w:val="00C63EE4"/>
    <w:rsid w:val="00C63F07"/>
    <w:rsid w:val="00C63F19"/>
    <w:rsid w:val="00C63F60"/>
    <w:rsid w:val="00C6407E"/>
    <w:rsid w:val="00C64347"/>
    <w:rsid w:val="00C64405"/>
    <w:rsid w:val="00C6441D"/>
    <w:rsid w:val="00C64444"/>
    <w:rsid w:val="00C6444D"/>
    <w:rsid w:val="00C644BC"/>
    <w:rsid w:val="00C644F5"/>
    <w:rsid w:val="00C645A0"/>
    <w:rsid w:val="00C64656"/>
    <w:rsid w:val="00C6467A"/>
    <w:rsid w:val="00C646FB"/>
    <w:rsid w:val="00C6479C"/>
    <w:rsid w:val="00C648BE"/>
    <w:rsid w:val="00C6490B"/>
    <w:rsid w:val="00C64961"/>
    <w:rsid w:val="00C649A2"/>
    <w:rsid w:val="00C649ED"/>
    <w:rsid w:val="00C64A30"/>
    <w:rsid w:val="00C64BD3"/>
    <w:rsid w:val="00C64D4E"/>
    <w:rsid w:val="00C64D5A"/>
    <w:rsid w:val="00C64E44"/>
    <w:rsid w:val="00C64E48"/>
    <w:rsid w:val="00C64E7C"/>
    <w:rsid w:val="00C64F8B"/>
    <w:rsid w:val="00C64FFB"/>
    <w:rsid w:val="00C6500F"/>
    <w:rsid w:val="00C65026"/>
    <w:rsid w:val="00C650CB"/>
    <w:rsid w:val="00C65189"/>
    <w:rsid w:val="00C6519E"/>
    <w:rsid w:val="00C651CB"/>
    <w:rsid w:val="00C652AF"/>
    <w:rsid w:val="00C65327"/>
    <w:rsid w:val="00C65385"/>
    <w:rsid w:val="00C653C1"/>
    <w:rsid w:val="00C653C9"/>
    <w:rsid w:val="00C65507"/>
    <w:rsid w:val="00C65509"/>
    <w:rsid w:val="00C65716"/>
    <w:rsid w:val="00C657B2"/>
    <w:rsid w:val="00C657FB"/>
    <w:rsid w:val="00C6580C"/>
    <w:rsid w:val="00C6588A"/>
    <w:rsid w:val="00C658AD"/>
    <w:rsid w:val="00C6594A"/>
    <w:rsid w:val="00C659AD"/>
    <w:rsid w:val="00C659FC"/>
    <w:rsid w:val="00C65A99"/>
    <w:rsid w:val="00C65BC9"/>
    <w:rsid w:val="00C65C3A"/>
    <w:rsid w:val="00C65D35"/>
    <w:rsid w:val="00C65D37"/>
    <w:rsid w:val="00C65DE1"/>
    <w:rsid w:val="00C65E56"/>
    <w:rsid w:val="00C65E92"/>
    <w:rsid w:val="00C65F04"/>
    <w:rsid w:val="00C65F06"/>
    <w:rsid w:val="00C65F49"/>
    <w:rsid w:val="00C65F4E"/>
    <w:rsid w:val="00C6604C"/>
    <w:rsid w:val="00C660BC"/>
    <w:rsid w:val="00C66134"/>
    <w:rsid w:val="00C6615F"/>
    <w:rsid w:val="00C66188"/>
    <w:rsid w:val="00C6618D"/>
    <w:rsid w:val="00C66233"/>
    <w:rsid w:val="00C66311"/>
    <w:rsid w:val="00C66450"/>
    <w:rsid w:val="00C664CF"/>
    <w:rsid w:val="00C665C1"/>
    <w:rsid w:val="00C667D1"/>
    <w:rsid w:val="00C669D5"/>
    <w:rsid w:val="00C66A64"/>
    <w:rsid w:val="00C66C3E"/>
    <w:rsid w:val="00C66C44"/>
    <w:rsid w:val="00C66CA5"/>
    <w:rsid w:val="00C66CD6"/>
    <w:rsid w:val="00C66D5A"/>
    <w:rsid w:val="00C66E5F"/>
    <w:rsid w:val="00C66E60"/>
    <w:rsid w:val="00C66F72"/>
    <w:rsid w:val="00C66FCE"/>
    <w:rsid w:val="00C66FFD"/>
    <w:rsid w:val="00C67029"/>
    <w:rsid w:val="00C670AC"/>
    <w:rsid w:val="00C671D0"/>
    <w:rsid w:val="00C671EF"/>
    <w:rsid w:val="00C6722D"/>
    <w:rsid w:val="00C67248"/>
    <w:rsid w:val="00C673CB"/>
    <w:rsid w:val="00C674C8"/>
    <w:rsid w:val="00C6753B"/>
    <w:rsid w:val="00C675E3"/>
    <w:rsid w:val="00C67785"/>
    <w:rsid w:val="00C677C8"/>
    <w:rsid w:val="00C67813"/>
    <w:rsid w:val="00C67856"/>
    <w:rsid w:val="00C678A8"/>
    <w:rsid w:val="00C678AE"/>
    <w:rsid w:val="00C678DB"/>
    <w:rsid w:val="00C678EF"/>
    <w:rsid w:val="00C679A7"/>
    <w:rsid w:val="00C67B3D"/>
    <w:rsid w:val="00C67B87"/>
    <w:rsid w:val="00C67CE8"/>
    <w:rsid w:val="00C67D30"/>
    <w:rsid w:val="00C67DE4"/>
    <w:rsid w:val="00C67EA7"/>
    <w:rsid w:val="00C67F13"/>
    <w:rsid w:val="00C67F36"/>
    <w:rsid w:val="00C67FC7"/>
    <w:rsid w:val="00C701C8"/>
    <w:rsid w:val="00C70203"/>
    <w:rsid w:val="00C7025A"/>
    <w:rsid w:val="00C7026E"/>
    <w:rsid w:val="00C70352"/>
    <w:rsid w:val="00C70378"/>
    <w:rsid w:val="00C70457"/>
    <w:rsid w:val="00C704A3"/>
    <w:rsid w:val="00C704FF"/>
    <w:rsid w:val="00C7054A"/>
    <w:rsid w:val="00C705C2"/>
    <w:rsid w:val="00C70638"/>
    <w:rsid w:val="00C70656"/>
    <w:rsid w:val="00C70712"/>
    <w:rsid w:val="00C7078B"/>
    <w:rsid w:val="00C707EE"/>
    <w:rsid w:val="00C70841"/>
    <w:rsid w:val="00C708DC"/>
    <w:rsid w:val="00C708F7"/>
    <w:rsid w:val="00C70973"/>
    <w:rsid w:val="00C70A2F"/>
    <w:rsid w:val="00C70A52"/>
    <w:rsid w:val="00C70A54"/>
    <w:rsid w:val="00C70AF9"/>
    <w:rsid w:val="00C70BFC"/>
    <w:rsid w:val="00C70C26"/>
    <w:rsid w:val="00C70CA1"/>
    <w:rsid w:val="00C70CC3"/>
    <w:rsid w:val="00C70CD7"/>
    <w:rsid w:val="00C70D91"/>
    <w:rsid w:val="00C70DB6"/>
    <w:rsid w:val="00C70E07"/>
    <w:rsid w:val="00C70FCA"/>
    <w:rsid w:val="00C710CF"/>
    <w:rsid w:val="00C711AC"/>
    <w:rsid w:val="00C71209"/>
    <w:rsid w:val="00C7125D"/>
    <w:rsid w:val="00C71381"/>
    <w:rsid w:val="00C713BE"/>
    <w:rsid w:val="00C7143D"/>
    <w:rsid w:val="00C71506"/>
    <w:rsid w:val="00C71599"/>
    <w:rsid w:val="00C715EE"/>
    <w:rsid w:val="00C71642"/>
    <w:rsid w:val="00C716A2"/>
    <w:rsid w:val="00C716C3"/>
    <w:rsid w:val="00C716FD"/>
    <w:rsid w:val="00C7172A"/>
    <w:rsid w:val="00C717C0"/>
    <w:rsid w:val="00C717CC"/>
    <w:rsid w:val="00C71814"/>
    <w:rsid w:val="00C71865"/>
    <w:rsid w:val="00C7186F"/>
    <w:rsid w:val="00C7198C"/>
    <w:rsid w:val="00C71A1A"/>
    <w:rsid w:val="00C71A56"/>
    <w:rsid w:val="00C71B58"/>
    <w:rsid w:val="00C71B8F"/>
    <w:rsid w:val="00C71BDD"/>
    <w:rsid w:val="00C71C2B"/>
    <w:rsid w:val="00C71D00"/>
    <w:rsid w:val="00C71D6B"/>
    <w:rsid w:val="00C71D80"/>
    <w:rsid w:val="00C71E22"/>
    <w:rsid w:val="00C71F8C"/>
    <w:rsid w:val="00C71FE9"/>
    <w:rsid w:val="00C71FEA"/>
    <w:rsid w:val="00C7202B"/>
    <w:rsid w:val="00C72036"/>
    <w:rsid w:val="00C72075"/>
    <w:rsid w:val="00C72102"/>
    <w:rsid w:val="00C721C5"/>
    <w:rsid w:val="00C7224F"/>
    <w:rsid w:val="00C722D5"/>
    <w:rsid w:val="00C7239A"/>
    <w:rsid w:val="00C7244E"/>
    <w:rsid w:val="00C72562"/>
    <w:rsid w:val="00C726DF"/>
    <w:rsid w:val="00C727E9"/>
    <w:rsid w:val="00C72817"/>
    <w:rsid w:val="00C728FD"/>
    <w:rsid w:val="00C7293C"/>
    <w:rsid w:val="00C729B5"/>
    <w:rsid w:val="00C729FC"/>
    <w:rsid w:val="00C72C97"/>
    <w:rsid w:val="00C72CBC"/>
    <w:rsid w:val="00C72D15"/>
    <w:rsid w:val="00C72D18"/>
    <w:rsid w:val="00C72D82"/>
    <w:rsid w:val="00C72D98"/>
    <w:rsid w:val="00C72E9E"/>
    <w:rsid w:val="00C72F21"/>
    <w:rsid w:val="00C72F44"/>
    <w:rsid w:val="00C72F74"/>
    <w:rsid w:val="00C72F83"/>
    <w:rsid w:val="00C72FD9"/>
    <w:rsid w:val="00C730A5"/>
    <w:rsid w:val="00C73167"/>
    <w:rsid w:val="00C732E4"/>
    <w:rsid w:val="00C73379"/>
    <w:rsid w:val="00C73418"/>
    <w:rsid w:val="00C73516"/>
    <w:rsid w:val="00C73532"/>
    <w:rsid w:val="00C7355B"/>
    <w:rsid w:val="00C736CA"/>
    <w:rsid w:val="00C73758"/>
    <w:rsid w:val="00C73898"/>
    <w:rsid w:val="00C738F4"/>
    <w:rsid w:val="00C73918"/>
    <w:rsid w:val="00C739B2"/>
    <w:rsid w:val="00C73A4A"/>
    <w:rsid w:val="00C73ABA"/>
    <w:rsid w:val="00C73BB0"/>
    <w:rsid w:val="00C73C05"/>
    <w:rsid w:val="00C73C33"/>
    <w:rsid w:val="00C73C64"/>
    <w:rsid w:val="00C73C90"/>
    <w:rsid w:val="00C73CE7"/>
    <w:rsid w:val="00C73D14"/>
    <w:rsid w:val="00C73D44"/>
    <w:rsid w:val="00C73D48"/>
    <w:rsid w:val="00C73D71"/>
    <w:rsid w:val="00C73DBE"/>
    <w:rsid w:val="00C73E0F"/>
    <w:rsid w:val="00C7405B"/>
    <w:rsid w:val="00C740CE"/>
    <w:rsid w:val="00C740E5"/>
    <w:rsid w:val="00C7414D"/>
    <w:rsid w:val="00C741E6"/>
    <w:rsid w:val="00C7424B"/>
    <w:rsid w:val="00C742FC"/>
    <w:rsid w:val="00C7436D"/>
    <w:rsid w:val="00C743A0"/>
    <w:rsid w:val="00C743BC"/>
    <w:rsid w:val="00C74425"/>
    <w:rsid w:val="00C74477"/>
    <w:rsid w:val="00C745D4"/>
    <w:rsid w:val="00C746A1"/>
    <w:rsid w:val="00C746B6"/>
    <w:rsid w:val="00C74777"/>
    <w:rsid w:val="00C7478A"/>
    <w:rsid w:val="00C747D4"/>
    <w:rsid w:val="00C747FD"/>
    <w:rsid w:val="00C74A0A"/>
    <w:rsid w:val="00C74A4E"/>
    <w:rsid w:val="00C74A55"/>
    <w:rsid w:val="00C74A56"/>
    <w:rsid w:val="00C74B73"/>
    <w:rsid w:val="00C74BBB"/>
    <w:rsid w:val="00C74CA5"/>
    <w:rsid w:val="00C74D31"/>
    <w:rsid w:val="00C74E35"/>
    <w:rsid w:val="00C74ED3"/>
    <w:rsid w:val="00C74FAF"/>
    <w:rsid w:val="00C74FE0"/>
    <w:rsid w:val="00C750C6"/>
    <w:rsid w:val="00C750D1"/>
    <w:rsid w:val="00C75110"/>
    <w:rsid w:val="00C751E0"/>
    <w:rsid w:val="00C752B9"/>
    <w:rsid w:val="00C7530A"/>
    <w:rsid w:val="00C75422"/>
    <w:rsid w:val="00C75431"/>
    <w:rsid w:val="00C75523"/>
    <w:rsid w:val="00C75542"/>
    <w:rsid w:val="00C75886"/>
    <w:rsid w:val="00C75898"/>
    <w:rsid w:val="00C758E6"/>
    <w:rsid w:val="00C75987"/>
    <w:rsid w:val="00C75A5B"/>
    <w:rsid w:val="00C75C18"/>
    <w:rsid w:val="00C75C4F"/>
    <w:rsid w:val="00C75C97"/>
    <w:rsid w:val="00C75D05"/>
    <w:rsid w:val="00C75D92"/>
    <w:rsid w:val="00C75E67"/>
    <w:rsid w:val="00C75ED9"/>
    <w:rsid w:val="00C75F10"/>
    <w:rsid w:val="00C76016"/>
    <w:rsid w:val="00C7601B"/>
    <w:rsid w:val="00C7615B"/>
    <w:rsid w:val="00C761CA"/>
    <w:rsid w:val="00C761FD"/>
    <w:rsid w:val="00C7624F"/>
    <w:rsid w:val="00C762FB"/>
    <w:rsid w:val="00C76352"/>
    <w:rsid w:val="00C763BE"/>
    <w:rsid w:val="00C76597"/>
    <w:rsid w:val="00C76680"/>
    <w:rsid w:val="00C7671A"/>
    <w:rsid w:val="00C76752"/>
    <w:rsid w:val="00C76762"/>
    <w:rsid w:val="00C7676E"/>
    <w:rsid w:val="00C76839"/>
    <w:rsid w:val="00C7683F"/>
    <w:rsid w:val="00C768C7"/>
    <w:rsid w:val="00C768D3"/>
    <w:rsid w:val="00C768DE"/>
    <w:rsid w:val="00C768F8"/>
    <w:rsid w:val="00C76929"/>
    <w:rsid w:val="00C769B3"/>
    <w:rsid w:val="00C769BE"/>
    <w:rsid w:val="00C769D0"/>
    <w:rsid w:val="00C769D3"/>
    <w:rsid w:val="00C76AE8"/>
    <w:rsid w:val="00C76B01"/>
    <w:rsid w:val="00C76B7F"/>
    <w:rsid w:val="00C76BE6"/>
    <w:rsid w:val="00C76C8D"/>
    <w:rsid w:val="00C76D5E"/>
    <w:rsid w:val="00C76EDD"/>
    <w:rsid w:val="00C770FE"/>
    <w:rsid w:val="00C7710F"/>
    <w:rsid w:val="00C7729C"/>
    <w:rsid w:val="00C772AE"/>
    <w:rsid w:val="00C77339"/>
    <w:rsid w:val="00C7736A"/>
    <w:rsid w:val="00C773D5"/>
    <w:rsid w:val="00C77400"/>
    <w:rsid w:val="00C77458"/>
    <w:rsid w:val="00C77460"/>
    <w:rsid w:val="00C77544"/>
    <w:rsid w:val="00C7757A"/>
    <w:rsid w:val="00C7758B"/>
    <w:rsid w:val="00C775CC"/>
    <w:rsid w:val="00C775FD"/>
    <w:rsid w:val="00C77655"/>
    <w:rsid w:val="00C776D4"/>
    <w:rsid w:val="00C776E5"/>
    <w:rsid w:val="00C77710"/>
    <w:rsid w:val="00C7775C"/>
    <w:rsid w:val="00C778A5"/>
    <w:rsid w:val="00C778F7"/>
    <w:rsid w:val="00C778FB"/>
    <w:rsid w:val="00C7798F"/>
    <w:rsid w:val="00C779FD"/>
    <w:rsid w:val="00C77A90"/>
    <w:rsid w:val="00C77AA8"/>
    <w:rsid w:val="00C77B41"/>
    <w:rsid w:val="00C77BAE"/>
    <w:rsid w:val="00C77C20"/>
    <w:rsid w:val="00C77C49"/>
    <w:rsid w:val="00C77D98"/>
    <w:rsid w:val="00C77DD8"/>
    <w:rsid w:val="00C77E4A"/>
    <w:rsid w:val="00C77E5C"/>
    <w:rsid w:val="00C77E6E"/>
    <w:rsid w:val="00C77F1D"/>
    <w:rsid w:val="00C77F25"/>
    <w:rsid w:val="00C77F2F"/>
    <w:rsid w:val="00C77FB2"/>
    <w:rsid w:val="00C800BC"/>
    <w:rsid w:val="00C800EB"/>
    <w:rsid w:val="00C80132"/>
    <w:rsid w:val="00C8014C"/>
    <w:rsid w:val="00C801A4"/>
    <w:rsid w:val="00C8020D"/>
    <w:rsid w:val="00C80230"/>
    <w:rsid w:val="00C80350"/>
    <w:rsid w:val="00C80374"/>
    <w:rsid w:val="00C80385"/>
    <w:rsid w:val="00C80400"/>
    <w:rsid w:val="00C80403"/>
    <w:rsid w:val="00C804CD"/>
    <w:rsid w:val="00C80506"/>
    <w:rsid w:val="00C8050A"/>
    <w:rsid w:val="00C8058B"/>
    <w:rsid w:val="00C805D3"/>
    <w:rsid w:val="00C806AF"/>
    <w:rsid w:val="00C80800"/>
    <w:rsid w:val="00C80870"/>
    <w:rsid w:val="00C80873"/>
    <w:rsid w:val="00C8087B"/>
    <w:rsid w:val="00C8096E"/>
    <w:rsid w:val="00C809BB"/>
    <w:rsid w:val="00C80AC1"/>
    <w:rsid w:val="00C80B5B"/>
    <w:rsid w:val="00C80B70"/>
    <w:rsid w:val="00C80B99"/>
    <w:rsid w:val="00C80CE7"/>
    <w:rsid w:val="00C80D07"/>
    <w:rsid w:val="00C80E0B"/>
    <w:rsid w:val="00C80E74"/>
    <w:rsid w:val="00C80E8C"/>
    <w:rsid w:val="00C80F52"/>
    <w:rsid w:val="00C810A2"/>
    <w:rsid w:val="00C810A7"/>
    <w:rsid w:val="00C811FB"/>
    <w:rsid w:val="00C812A4"/>
    <w:rsid w:val="00C812F5"/>
    <w:rsid w:val="00C81355"/>
    <w:rsid w:val="00C813C2"/>
    <w:rsid w:val="00C813D0"/>
    <w:rsid w:val="00C81523"/>
    <w:rsid w:val="00C81557"/>
    <w:rsid w:val="00C81701"/>
    <w:rsid w:val="00C81706"/>
    <w:rsid w:val="00C81A75"/>
    <w:rsid w:val="00C81AD2"/>
    <w:rsid w:val="00C81ADB"/>
    <w:rsid w:val="00C81B1C"/>
    <w:rsid w:val="00C81B31"/>
    <w:rsid w:val="00C81B81"/>
    <w:rsid w:val="00C81BF6"/>
    <w:rsid w:val="00C81C65"/>
    <w:rsid w:val="00C81CE2"/>
    <w:rsid w:val="00C81D43"/>
    <w:rsid w:val="00C81D94"/>
    <w:rsid w:val="00C81E76"/>
    <w:rsid w:val="00C81EAA"/>
    <w:rsid w:val="00C81FC8"/>
    <w:rsid w:val="00C8205D"/>
    <w:rsid w:val="00C82105"/>
    <w:rsid w:val="00C821EB"/>
    <w:rsid w:val="00C822DF"/>
    <w:rsid w:val="00C823FF"/>
    <w:rsid w:val="00C82404"/>
    <w:rsid w:val="00C82467"/>
    <w:rsid w:val="00C82498"/>
    <w:rsid w:val="00C82542"/>
    <w:rsid w:val="00C825CB"/>
    <w:rsid w:val="00C825D2"/>
    <w:rsid w:val="00C825EA"/>
    <w:rsid w:val="00C82728"/>
    <w:rsid w:val="00C82764"/>
    <w:rsid w:val="00C8278F"/>
    <w:rsid w:val="00C828B4"/>
    <w:rsid w:val="00C82916"/>
    <w:rsid w:val="00C82961"/>
    <w:rsid w:val="00C829A9"/>
    <w:rsid w:val="00C829F5"/>
    <w:rsid w:val="00C82B03"/>
    <w:rsid w:val="00C82BC8"/>
    <w:rsid w:val="00C82C8B"/>
    <w:rsid w:val="00C82CE0"/>
    <w:rsid w:val="00C82D8E"/>
    <w:rsid w:val="00C82DDB"/>
    <w:rsid w:val="00C82E80"/>
    <w:rsid w:val="00C82F58"/>
    <w:rsid w:val="00C82F5D"/>
    <w:rsid w:val="00C82FD5"/>
    <w:rsid w:val="00C8307D"/>
    <w:rsid w:val="00C83244"/>
    <w:rsid w:val="00C832F2"/>
    <w:rsid w:val="00C83362"/>
    <w:rsid w:val="00C834CF"/>
    <w:rsid w:val="00C83558"/>
    <w:rsid w:val="00C83574"/>
    <w:rsid w:val="00C83582"/>
    <w:rsid w:val="00C83712"/>
    <w:rsid w:val="00C83752"/>
    <w:rsid w:val="00C83845"/>
    <w:rsid w:val="00C83852"/>
    <w:rsid w:val="00C839F7"/>
    <w:rsid w:val="00C83A81"/>
    <w:rsid w:val="00C83AEE"/>
    <w:rsid w:val="00C83BD7"/>
    <w:rsid w:val="00C83C6B"/>
    <w:rsid w:val="00C83CF2"/>
    <w:rsid w:val="00C83D56"/>
    <w:rsid w:val="00C83DE7"/>
    <w:rsid w:val="00C83E31"/>
    <w:rsid w:val="00C83E84"/>
    <w:rsid w:val="00C83EA1"/>
    <w:rsid w:val="00C83EA9"/>
    <w:rsid w:val="00C83F8A"/>
    <w:rsid w:val="00C83FB4"/>
    <w:rsid w:val="00C8400A"/>
    <w:rsid w:val="00C8402B"/>
    <w:rsid w:val="00C8405A"/>
    <w:rsid w:val="00C840E8"/>
    <w:rsid w:val="00C841F1"/>
    <w:rsid w:val="00C84226"/>
    <w:rsid w:val="00C84321"/>
    <w:rsid w:val="00C84348"/>
    <w:rsid w:val="00C844D5"/>
    <w:rsid w:val="00C845A4"/>
    <w:rsid w:val="00C84622"/>
    <w:rsid w:val="00C847AE"/>
    <w:rsid w:val="00C847DA"/>
    <w:rsid w:val="00C848BA"/>
    <w:rsid w:val="00C848DA"/>
    <w:rsid w:val="00C8494F"/>
    <w:rsid w:val="00C84954"/>
    <w:rsid w:val="00C8496A"/>
    <w:rsid w:val="00C84993"/>
    <w:rsid w:val="00C84A7C"/>
    <w:rsid w:val="00C84A97"/>
    <w:rsid w:val="00C84D10"/>
    <w:rsid w:val="00C84D7D"/>
    <w:rsid w:val="00C84ED5"/>
    <w:rsid w:val="00C84FAC"/>
    <w:rsid w:val="00C8500C"/>
    <w:rsid w:val="00C850A2"/>
    <w:rsid w:val="00C850A7"/>
    <w:rsid w:val="00C85117"/>
    <w:rsid w:val="00C85129"/>
    <w:rsid w:val="00C851C0"/>
    <w:rsid w:val="00C85264"/>
    <w:rsid w:val="00C852D4"/>
    <w:rsid w:val="00C85367"/>
    <w:rsid w:val="00C853AD"/>
    <w:rsid w:val="00C853C1"/>
    <w:rsid w:val="00C85440"/>
    <w:rsid w:val="00C854C6"/>
    <w:rsid w:val="00C855FA"/>
    <w:rsid w:val="00C85607"/>
    <w:rsid w:val="00C8578F"/>
    <w:rsid w:val="00C85847"/>
    <w:rsid w:val="00C858BF"/>
    <w:rsid w:val="00C85988"/>
    <w:rsid w:val="00C859E7"/>
    <w:rsid w:val="00C85A18"/>
    <w:rsid w:val="00C85AF7"/>
    <w:rsid w:val="00C85B6E"/>
    <w:rsid w:val="00C85C22"/>
    <w:rsid w:val="00C85C83"/>
    <w:rsid w:val="00C85D42"/>
    <w:rsid w:val="00C85D77"/>
    <w:rsid w:val="00C85DAA"/>
    <w:rsid w:val="00C85E4B"/>
    <w:rsid w:val="00C85E96"/>
    <w:rsid w:val="00C85F4D"/>
    <w:rsid w:val="00C86154"/>
    <w:rsid w:val="00C8620D"/>
    <w:rsid w:val="00C862DC"/>
    <w:rsid w:val="00C86354"/>
    <w:rsid w:val="00C86433"/>
    <w:rsid w:val="00C8647B"/>
    <w:rsid w:val="00C864B4"/>
    <w:rsid w:val="00C864E3"/>
    <w:rsid w:val="00C865D0"/>
    <w:rsid w:val="00C866E8"/>
    <w:rsid w:val="00C8670F"/>
    <w:rsid w:val="00C867F7"/>
    <w:rsid w:val="00C8687F"/>
    <w:rsid w:val="00C86A8D"/>
    <w:rsid w:val="00C86AB0"/>
    <w:rsid w:val="00C86B27"/>
    <w:rsid w:val="00C86B33"/>
    <w:rsid w:val="00C86BA6"/>
    <w:rsid w:val="00C86BAE"/>
    <w:rsid w:val="00C86BF7"/>
    <w:rsid w:val="00C86C0F"/>
    <w:rsid w:val="00C86C6E"/>
    <w:rsid w:val="00C86E10"/>
    <w:rsid w:val="00C86EED"/>
    <w:rsid w:val="00C86F77"/>
    <w:rsid w:val="00C86F93"/>
    <w:rsid w:val="00C87027"/>
    <w:rsid w:val="00C8704A"/>
    <w:rsid w:val="00C87071"/>
    <w:rsid w:val="00C87082"/>
    <w:rsid w:val="00C8710F"/>
    <w:rsid w:val="00C8711E"/>
    <w:rsid w:val="00C871F3"/>
    <w:rsid w:val="00C8721C"/>
    <w:rsid w:val="00C87222"/>
    <w:rsid w:val="00C87275"/>
    <w:rsid w:val="00C8729F"/>
    <w:rsid w:val="00C872AC"/>
    <w:rsid w:val="00C872E8"/>
    <w:rsid w:val="00C873E0"/>
    <w:rsid w:val="00C87404"/>
    <w:rsid w:val="00C874F7"/>
    <w:rsid w:val="00C8756B"/>
    <w:rsid w:val="00C875E6"/>
    <w:rsid w:val="00C8766F"/>
    <w:rsid w:val="00C87795"/>
    <w:rsid w:val="00C87848"/>
    <w:rsid w:val="00C87885"/>
    <w:rsid w:val="00C878A5"/>
    <w:rsid w:val="00C878C7"/>
    <w:rsid w:val="00C87918"/>
    <w:rsid w:val="00C8792D"/>
    <w:rsid w:val="00C879FB"/>
    <w:rsid w:val="00C87AEE"/>
    <w:rsid w:val="00C87BED"/>
    <w:rsid w:val="00C87C41"/>
    <w:rsid w:val="00C87D10"/>
    <w:rsid w:val="00C87E0C"/>
    <w:rsid w:val="00C87E8C"/>
    <w:rsid w:val="00C87ECF"/>
    <w:rsid w:val="00C87F36"/>
    <w:rsid w:val="00C87F38"/>
    <w:rsid w:val="00C87F6B"/>
    <w:rsid w:val="00C90136"/>
    <w:rsid w:val="00C902FD"/>
    <w:rsid w:val="00C90511"/>
    <w:rsid w:val="00C905A4"/>
    <w:rsid w:val="00C905C9"/>
    <w:rsid w:val="00C90602"/>
    <w:rsid w:val="00C90615"/>
    <w:rsid w:val="00C9066F"/>
    <w:rsid w:val="00C906EB"/>
    <w:rsid w:val="00C908B4"/>
    <w:rsid w:val="00C908D7"/>
    <w:rsid w:val="00C909FE"/>
    <w:rsid w:val="00C90A0D"/>
    <w:rsid w:val="00C90B4E"/>
    <w:rsid w:val="00C90BB8"/>
    <w:rsid w:val="00C90BC0"/>
    <w:rsid w:val="00C90D06"/>
    <w:rsid w:val="00C90D6C"/>
    <w:rsid w:val="00C90D80"/>
    <w:rsid w:val="00C90E37"/>
    <w:rsid w:val="00C90E8F"/>
    <w:rsid w:val="00C90FC9"/>
    <w:rsid w:val="00C9101E"/>
    <w:rsid w:val="00C9103A"/>
    <w:rsid w:val="00C911DC"/>
    <w:rsid w:val="00C9139F"/>
    <w:rsid w:val="00C913CA"/>
    <w:rsid w:val="00C91440"/>
    <w:rsid w:val="00C91468"/>
    <w:rsid w:val="00C914B2"/>
    <w:rsid w:val="00C914E0"/>
    <w:rsid w:val="00C915DE"/>
    <w:rsid w:val="00C9165C"/>
    <w:rsid w:val="00C91736"/>
    <w:rsid w:val="00C917F4"/>
    <w:rsid w:val="00C9183E"/>
    <w:rsid w:val="00C9193D"/>
    <w:rsid w:val="00C91943"/>
    <w:rsid w:val="00C9194E"/>
    <w:rsid w:val="00C91995"/>
    <w:rsid w:val="00C91B31"/>
    <w:rsid w:val="00C91B71"/>
    <w:rsid w:val="00C91BE1"/>
    <w:rsid w:val="00C91C61"/>
    <w:rsid w:val="00C91CD4"/>
    <w:rsid w:val="00C91D83"/>
    <w:rsid w:val="00C91E54"/>
    <w:rsid w:val="00C91E85"/>
    <w:rsid w:val="00C91EE4"/>
    <w:rsid w:val="00C91F38"/>
    <w:rsid w:val="00C91F60"/>
    <w:rsid w:val="00C91FA5"/>
    <w:rsid w:val="00C92015"/>
    <w:rsid w:val="00C9204B"/>
    <w:rsid w:val="00C92061"/>
    <w:rsid w:val="00C92183"/>
    <w:rsid w:val="00C921B0"/>
    <w:rsid w:val="00C92212"/>
    <w:rsid w:val="00C9230C"/>
    <w:rsid w:val="00C9239D"/>
    <w:rsid w:val="00C9240E"/>
    <w:rsid w:val="00C9247A"/>
    <w:rsid w:val="00C924A4"/>
    <w:rsid w:val="00C924B6"/>
    <w:rsid w:val="00C924CB"/>
    <w:rsid w:val="00C9254F"/>
    <w:rsid w:val="00C925B6"/>
    <w:rsid w:val="00C925E2"/>
    <w:rsid w:val="00C926AC"/>
    <w:rsid w:val="00C9278F"/>
    <w:rsid w:val="00C927C7"/>
    <w:rsid w:val="00C928BF"/>
    <w:rsid w:val="00C9293E"/>
    <w:rsid w:val="00C92953"/>
    <w:rsid w:val="00C92967"/>
    <w:rsid w:val="00C92976"/>
    <w:rsid w:val="00C929A2"/>
    <w:rsid w:val="00C92B39"/>
    <w:rsid w:val="00C92BA9"/>
    <w:rsid w:val="00C92C29"/>
    <w:rsid w:val="00C92C3D"/>
    <w:rsid w:val="00C92C8C"/>
    <w:rsid w:val="00C92DC6"/>
    <w:rsid w:val="00C92E4E"/>
    <w:rsid w:val="00C92E51"/>
    <w:rsid w:val="00C92E6F"/>
    <w:rsid w:val="00C92EEE"/>
    <w:rsid w:val="00C92F7A"/>
    <w:rsid w:val="00C92FA7"/>
    <w:rsid w:val="00C92FC4"/>
    <w:rsid w:val="00C93062"/>
    <w:rsid w:val="00C9313A"/>
    <w:rsid w:val="00C931A0"/>
    <w:rsid w:val="00C931CC"/>
    <w:rsid w:val="00C93222"/>
    <w:rsid w:val="00C93257"/>
    <w:rsid w:val="00C932B7"/>
    <w:rsid w:val="00C93475"/>
    <w:rsid w:val="00C9347D"/>
    <w:rsid w:val="00C934C5"/>
    <w:rsid w:val="00C934F3"/>
    <w:rsid w:val="00C93573"/>
    <w:rsid w:val="00C935A1"/>
    <w:rsid w:val="00C935D8"/>
    <w:rsid w:val="00C935D9"/>
    <w:rsid w:val="00C936DC"/>
    <w:rsid w:val="00C93709"/>
    <w:rsid w:val="00C93727"/>
    <w:rsid w:val="00C93728"/>
    <w:rsid w:val="00C9376D"/>
    <w:rsid w:val="00C9382D"/>
    <w:rsid w:val="00C93966"/>
    <w:rsid w:val="00C939FE"/>
    <w:rsid w:val="00C93AC9"/>
    <w:rsid w:val="00C93BB4"/>
    <w:rsid w:val="00C93BB5"/>
    <w:rsid w:val="00C93C93"/>
    <w:rsid w:val="00C93D0C"/>
    <w:rsid w:val="00C93E65"/>
    <w:rsid w:val="00C93F48"/>
    <w:rsid w:val="00C93F63"/>
    <w:rsid w:val="00C93FCA"/>
    <w:rsid w:val="00C9400D"/>
    <w:rsid w:val="00C9404B"/>
    <w:rsid w:val="00C940FA"/>
    <w:rsid w:val="00C94367"/>
    <w:rsid w:val="00C943B0"/>
    <w:rsid w:val="00C94464"/>
    <w:rsid w:val="00C94482"/>
    <w:rsid w:val="00C944F9"/>
    <w:rsid w:val="00C94529"/>
    <w:rsid w:val="00C94549"/>
    <w:rsid w:val="00C9458A"/>
    <w:rsid w:val="00C9461E"/>
    <w:rsid w:val="00C94651"/>
    <w:rsid w:val="00C9475D"/>
    <w:rsid w:val="00C947BF"/>
    <w:rsid w:val="00C947DD"/>
    <w:rsid w:val="00C9482C"/>
    <w:rsid w:val="00C948A2"/>
    <w:rsid w:val="00C948FA"/>
    <w:rsid w:val="00C94935"/>
    <w:rsid w:val="00C94998"/>
    <w:rsid w:val="00C949BF"/>
    <w:rsid w:val="00C949F9"/>
    <w:rsid w:val="00C94A02"/>
    <w:rsid w:val="00C94A03"/>
    <w:rsid w:val="00C94B74"/>
    <w:rsid w:val="00C94BDD"/>
    <w:rsid w:val="00C94C15"/>
    <w:rsid w:val="00C94C1D"/>
    <w:rsid w:val="00C94C4B"/>
    <w:rsid w:val="00C94CBC"/>
    <w:rsid w:val="00C94F00"/>
    <w:rsid w:val="00C94F3E"/>
    <w:rsid w:val="00C94F4E"/>
    <w:rsid w:val="00C94FE1"/>
    <w:rsid w:val="00C95019"/>
    <w:rsid w:val="00C95028"/>
    <w:rsid w:val="00C9502F"/>
    <w:rsid w:val="00C950AF"/>
    <w:rsid w:val="00C950C2"/>
    <w:rsid w:val="00C950F0"/>
    <w:rsid w:val="00C9512B"/>
    <w:rsid w:val="00C9517D"/>
    <w:rsid w:val="00C95226"/>
    <w:rsid w:val="00C95370"/>
    <w:rsid w:val="00C9542E"/>
    <w:rsid w:val="00C95441"/>
    <w:rsid w:val="00C9546A"/>
    <w:rsid w:val="00C95482"/>
    <w:rsid w:val="00C954CC"/>
    <w:rsid w:val="00C95502"/>
    <w:rsid w:val="00C95586"/>
    <w:rsid w:val="00C955C1"/>
    <w:rsid w:val="00C9565E"/>
    <w:rsid w:val="00C9567B"/>
    <w:rsid w:val="00C95698"/>
    <w:rsid w:val="00C956CE"/>
    <w:rsid w:val="00C9576C"/>
    <w:rsid w:val="00C958D2"/>
    <w:rsid w:val="00C95A40"/>
    <w:rsid w:val="00C95B2A"/>
    <w:rsid w:val="00C95BA1"/>
    <w:rsid w:val="00C95C1C"/>
    <w:rsid w:val="00C95C21"/>
    <w:rsid w:val="00C95CC2"/>
    <w:rsid w:val="00C95D38"/>
    <w:rsid w:val="00C95D3F"/>
    <w:rsid w:val="00C95ECD"/>
    <w:rsid w:val="00C95EFE"/>
    <w:rsid w:val="00C95FA6"/>
    <w:rsid w:val="00C95FFA"/>
    <w:rsid w:val="00C96015"/>
    <w:rsid w:val="00C9602E"/>
    <w:rsid w:val="00C96215"/>
    <w:rsid w:val="00C96223"/>
    <w:rsid w:val="00C96237"/>
    <w:rsid w:val="00C9624F"/>
    <w:rsid w:val="00C9627C"/>
    <w:rsid w:val="00C96288"/>
    <w:rsid w:val="00C962DD"/>
    <w:rsid w:val="00C9633A"/>
    <w:rsid w:val="00C96402"/>
    <w:rsid w:val="00C96541"/>
    <w:rsid w:val="00C96568"/>
    <w:rsid w:val="00C965CB"/>
    <w:rsid w:val="00C966AD"/>
    <w:rsid w:val="00C96729"/>
    <w:rsid w:val="00C96734"/>
    <w:rsid w:val="00C9673E"/>
    <w:rsid w:val="00C9678C"/>
    <w:rsid w:val="00C96792"/>
    <w:rsid w:val="00C967B8"/>
    <w:rsid w:val="00C9682B"/>
    <w:rsid w:val="00C96848"/>
    <w:rsid w:val="00C96948"/>
    <w:rsid w:val="00C96C19"/>
    <w:rsid w:val="00C96C1B"/>
    <w:rsid w:val="00C96C21"/>
    <w:rsid w:val="00C96CA6"/>
    <w:rsid w:val="00C96D3E"/>
    <w:rsid w:val="00C96E2C"/>
    <w:rsid w:val="00C96EA3"/>
    <w:rsid w:val="00C96ED0"/>
    <w:rsid w:val="00C96EE1"/>
    <w:rsid w:val="00C97020"/>
    <w:rsid w:val="00C9708A"/>
    <w:rsid w:val="00C970A9"/>
    <w:rsid w:val="00C970F2"/>
    <w:rsid w:val="00C97213"/>
    <w:rsid w:val="00C97239"/>
    <w:rsid w:val="00C9729A"/>
    <w:rsid w:val="00C97360"/>
    <w:rsid w:val="00C9738E"/>
    <w:rsid w:val="00C973BB"/>
    <w:rsid w:val="00C97480"/>
    <w:rsid w:val="00C97523"/>
    <w:rsid w:val="00C9758A"/>
    <w:rsid w:val="00C97621"/>
    <w:rsid w:val="00C97663"/>
    <w:rsid w:val="00C977EF"/>
    <w:rsid w:val="00C977F3"/>
    <w:rsid w:val="00C97813"/>
    <w:rsid w:val="00C97836"/>
    <w:rsid w:val="00C9788A"/>
    <w:rsid w:val="00C978E8"/>
    <w:rsid w:val="00C97908"/>
    <w:rsid w:val="00C97930"/>
    <w:rsid w:val="00C97940"/>
    <w:rsid w:val="00C979DC"/>
    <w:rsid w:val="00C97AB2"/>
    <w:rsid w:val="00C97C8F"/>
    <w:rsid w:val="00C97CDA"/>
    <w:rsid w:val="00C97E2B"/>
    <w:rsid w:val="00C97EBE"/>
    <w:rsid w:val="00C97F02"/>
    <w:rsid w:val="00CA0038"/>
    <w:rsid w:val="00CA0089"/>
    <w:rsid w:val="00CA0140"/>
    <w:rsid w:val="00CA0166"/>
    <w:rsid w:val="00CA0240"/>
    <w:rsid w:val="00CA0258"/>
    <w:rsid w:val="00CA0261"/>
    <w:rsid w:val="00CA0280"/>
    <w:rsid w:val="00CA0285"/>
    <w:rsid w:val="00CA02D6"/>
    <w:rsid w:val="00CA02E2"/>
    <w:rsid w:val="00CA03BB"/>
    <w:rsid w:val="00CA0413"/>
    <w:rsid w:val="00CA048B"/>
    <w:rsid w:val="00CA04CF"/>
    <w:rsid w:val="00CA0525"/>
    <w:rsid w:val="00CA057A"/>
    <w:rsid w:val="00CA05A0"/>
    <w:rsid w:val="00CA0631"/>
    <w:rsid w:val="00CA0760"/>
    <w:rsid w:val="00CA0796"/>
    <w:rsid w:val="00CA0844"/>
    <w:rsid w:val="00CA0850"/>
    <w:rsid w:val="00CA0898"/>
    <w:rsid w:val="00CA0983"/>
    <w:rsid w:val="00CA09C6"/>
    <w:rsid w:val="00CA0A51"/>
    <w:rsid w:val="00CA0AB3"/>
    <w:rsid w:val="00CA0BFC"/>
    <w:rsid w:val="00CA0C5F"/>
    <w:rsid w:val="00CA0DA8"/>
    <w:rsid w:val="00CA0DC6"/>
    <w:rsid w:val="00CA0F5B"/>
    <w:rsid w:val="00CA1094"/>
    <w:rsid w:val="00CA1145"/>
    <w:rsid w:val="00CA115E"/>
    <w:rsid w:val="00CA117C"/>
    <w:rsid w:val="00CA11E2"/>
    <w:rsid w:val="00CA11EC"/>
    <w:rsid w:val="00CA125A"/>
    <w:rsid w:val="00CA1262"/>
    <w:rsid w:val="00CA1271"/>
    <w:rsid w:val="00CA15D5"/>
    <w:rsid w:val="00CA1661"/>
    <w:rsid w:val="00CA16CA"/>
    <w:rsid w:val="00CA1872"/>
    <w:rsid w:val="00CA18B6"/>
    <w:rsid w:val="00CA18CE"/>
    <w:rsid w:val="00CA1974"/>
    <w:rsid w:val="00CA19DD"/>
    <w:rsid w:val="00CA1B17"/>
    <w:rsid w:val="00CA1BAC"/>
    <w:rsid w:val="00CA1BC3"/>
    <w:rsid w:val="00CA1C16"/>
    <w:rsid w:val="00CA1C86"/>
    <w:rsid w:val="00CA1D6F"/>
    <w:rsid w:val="00CA1E86"/>
    <w:rsid w:val="00CA1E94"/>
    <w:rsid w:val="00CA1ED5"/>
    <w:rsid w:val="00CA1FC5"/>
    <w:rsid w:val="00CA2072"/>
    <w:rsid w:val="00CA208E"/>
    <w:rsid w:val="00CA2222"/>
    <w:rsid w:val="00CA226F"/>
    <w:rsid w:val="00CA22DA"/>
    <w:rsid w:val="00CA23C4"/>
    <w:rsid w:val="00CA243F"/>
    <w:rsid w:val="00CA2447"/>
    <w:rsid w:val="00CA24A1"/>
    <w:rsid w:val="00CA24BF"/>
    <w:rsid w:val="00CA24EF"/>
    <w:rsid w:val="00CA2560"/>
    <w:rsid w:val="00CA2579"/>
    <w:rsid w:val="00CA2691"/>
    <w:rsid w:val="00CA26CA"/>
    <w:rsid w:val="00CA2731"/>
    <w:rsid w:val="00CA28B4"/>
    <w:rsid w:val="00CA2948"/>
    <w:rsid w:val="00CA295F"/>
    <w:rsid w:val="00CA2981"/>
    <w:rsid w:val="00CA29DE"/>
    <w:rsid w:val="00CA2A21"/>
    <w:rsid w:val="00CA2B48"/>
    <w:rsid w:val="00CA2B8A"/>
    <w:rsid w:val="00CA2BB3"/>
    <w:rsid w:val="00CA2BE3"/>
    <w:rsid w:val="00CA2C0A"/>
    <w:rsid w:val="00CA2D76"/>
    <w:rsid w:val="00CA2EEE"/>
    <w:rsid w:val="00CA2F49"/>
    <w:rsid w:val="00CA2FAE"/>
    <w:rsid w:val="00CA308E"/>
    <w:rsid w:val="00CA314F"/>
    <w:rsid w:val="00CA3213"/>
    <w:rsid w:val="00CA3229"/>
    <w:rsid w:val="00CA3280"/>
    <w:rsid w:val="00CA32C0"/>
    <w:rsid w:val="00CA32D1"/>
    <w:rsid w:val="00CA33C1"/>
    <w:rsid w:val="00CA33E7"/>
    <w:rsid w:val="00CA347E"/>
    <w:rsid w:val="00CA34AC"/>
    <w:rsid w:val="00CA34BC"/>
    <w:rsid w:val="00CA34BE"/>
    <w:rsid w:val="00CA34FD"/>
    <w:rsid w:val="00CA3529"/>
    <w:rsid w:val="00CA35BD"/>
    <w:rsid w:val="00CA35EE"/>
    <w:rsid w:val="00CA35F5"/>
    <w:rsid w:val="00CA35FF"/>
    <w:rsid w:val="00CA37E1"/>
    <w:rsid w:val="00CA37E5"/>
    <w:rsid w:val="00CA3836"/>
    <w:rsid w:val="00CA38D7"/>
    <w:rsid w:val="00CA38E2"/>
    <w:rsid w:val="00CA39CD"/>
    <w:rsid w:val="00CA3A16"/>
    <w:rsid w:val="00CA3B3D"/>
    <w:rsid w:val="00CA3B49"/>
    <w:rsid w:val="00CA3B8A"/>
    <w:rsid w:val="00CA3BC1"/>
    <w:rsid w:val="00CA3C2C"/>
    <w:rsid w:val="00CA3C7D"/>
    <w:rsid w:val="00CA3CD3"/>
    <w:rsid w:val="00CA3CFA"/>
    <w:rsid w:val="00CA3D62"/>
    <w:rsid w:val="00CA3D6C"/>
    <w:rsid w:val="00CA3D8D"/>
    <w:rsid w:val="00CA3D98"/>
    <w:rsid w:val="00CA3FA0"/>
    <w:rsid w:val="00CA3FAC"/>
    <w:rsid w:val="00CA40AA"/>
    <w:rsid w:val="00CA40C2"/>
    <w:rsid w:val="00CA4108"/>
    <w:rsid w:val="00CA412F"/>
    <w:rsid w:val="00CA4294"/>
    <w:rsid w:val="00CA4308"/>
    <w:rsid w:val="00CA432A"/>
    <w:rsid w:val="00CA451D"/>
    <w:rsid w:val="00CA4663"/>
    <w:rsid w:val="00CA46B4"/>
    <w:rsid w:val="00CA4730"/>
    <w:rsid w:val="00CA475D"/>
    <w:rsid w:val="00CA4770"/>
    <w:rsid w:val="00CA499A"/>
    <w:rsid w:val="00CA4A92"/>
    <w:rsid w:val="00CA4AF5"/>
    <w:rsid w:val="00CA4B23"/>
    <w:rsid w:val="00CA4CF1"/>
    <w:rsid w:val="00CA4D6E"/>
    <w:rsid w:val="00CA4DFC"/>
    <w:rsid w:val="00CA4F6A"/>
    <w:rsid w:val="00CA4F6E"/>
    <w:rsid w:val="00CA4FE8"/>
    <w:rsid w:val="00CA50EB"/>
    <w:rsid w:val="00CA5152"/>
    <w:rsid w:val="00CA52BE"/>
    <w:rsid w:val="00CA52E5"/>
    <w:rsid w:val="00CA533B"/>
    <w:rsid w:val="00CA53D6"/>
    <w:rsid w:val="00CA53F8"/>
    <w:rsid w:val="00CA53FD"/>
    <w:rsid w:val="00CA5421"/>
    <w:rsid w:val="00CA54B0"/>
    <w:rsid w:val="00CA54C7"/>
    <w:rsid w:val="00CA5525"/>
    <w:rsid w:val="00CA5549"/>
    <w:rsid w:val="00CA557A"/>
    <w:rsid w:val="00CA5645"/>
    <w:rsid w:val="00CA5688"/>
    <w:rsid w:val="00CA56B6"/>
    <w:rsid w:val="00CA57B7"/>
    <w:rsid w:val="00CA5821"/>
    <w:rsid w:val="00CA5956"/>
    <w:rsid w:val="00CA5A41"/>
    <w:rsid w:val="00CA5AC9"/>
    <w:rsid w:val="00CA5B14"/>
    <w:rsid w:val="00CA5B3C"/>
    <w:rsid w:val="00CA5D43"/>
    <w:rsid w:val="00CA5D7E"/>
    <w:rsid w:val="00CA5F40"/>
    <w:rsid w:val="00CA6139"/>
    <w:rsid w:val="00CA6272"/>
    <w:rsid w:val="00CA62EF"/>
    <w:rsid w:val="00CA6387"/>
    <w:rsid w:val="00CA6392"/>
    <w:rsid w:val="00CA63E7"/>
    <w:rsid w:val="00CA63EC"/>
    <w:rsid w:val="00CA642E"/>
    <w:rsid w:val="00CA6458"/>
    <w:rsid w:val="00CA6479"/>
    <w:rsid w:val="00CA6484"/>
    <w:rsid w:val="00CA66AC"/>
    <w:rsid w:val="00CA66D2"/>
    <w:rsid w:val="00CA6793"/>
    <w:rsid w:val="00CA6899"/>
    <w:rsid w:val="00CA68D0"/>
    <w:rsid w:val="00CA6953"/>
    <w:rsid w:val="00CA69E6"/>
    <w:rsid w:val="00CA6A81"/>
    <w:rsid w:val="00CA6BC6"/>
    <w:rsid w:val="00CA6C6C"/>
    <w:rsid w:val="00CA6C8C"/>
    <w:rsid w:val="00CA6DD4"/>
    <w:rsid w:val="00CA6E69"/>
    <w:rsid w:val="00CA70A8"/>
    <w:rsid w:val="00CA7146"/>
    <w:rsid w:val="00CA7147"/>
    <w:rsid w:val="00CA71EE"/>
    <w:rsid w:val="00CA7202"/>
    <w:rsid w:val="00CA7213"/>
    <w:rsid w:val="00CA7226"/>
    <w:rsid w:val="00CA7498"/>
    <w:rsid w:val="00CA7499"/>
    <w:rsid w:val="00CA755E"/>
    <w:rsid w:val="00CA75AD"/>
    <w:rsid w:val="00CA766A"/>
    <w:rsid w:val="00CA76A7"/>
    <w:rsid w:val="00CA7707"/>
    <w:rsid w:val="00CA7768"/>
    <w:rsid w:val="00CA77EA"/>
    <w:rsid w:val="00CA7907"/>
    <w:rsid w:val="00CA79BF"/>
    <w:rsid w:val="00CA7A82"/>
    <w:rsid w:val="00CA7B63"/>
    <w:rsid w:val="00CA7B6F"/>
    <w:rsid w:val="00CA7C3A"/>
    <w:rsid w:val="00CA7C47"/>
    <w:rsid w:val="00CA7C97"/>
    <w:rsid w:val="00CA7DD6"/>
    <w:rsid w:val="00CA7DF8"/>
    <w:rsid w:val="00CA7E17"/>
    <w:rsid w:val="00CA7E29"/>
    <w:rsid w:val="00CA7FC8"/>
    <w:rsid w:val="00CA7FD2"/>
    <w:rsid w:val="00CB006D"/>
    <w:rsid w:val="00CB00CB"/>
    <w:rsid w:val="00CB0108"/>
    <w:rsid w:val="00CB010A"/>
    <w:rsid w:val="00CB0148"/>
    <w:rsid w:val="00CB014B"/>
    <w:rsid w:val="00CB0219"/>
    <w:rsid w:val="00CB02BD"/>
    <w:rsid w:val="00CB0350"/>
    <w:rsid w:val="00CB040D"/>
    <w:rsid w:val="00CB0426"/>
    <w:rsid w:val="00CB0583"/>
    <w:rsid w:val="00CB05D0"/>
    <w:rsid w:val="00CB05E1"/>
    <w:rsid w:val="00CB062C"/>
    <w:rsid w:val="00CB062E"/>
    <w:rsid w:val="00CB078A"/>
    <w:rsid w:val="00CB07F6"/>
    <w:rsid w:val="00CB083E"/>
    <w:rsid w:val="00CB0B4C"/>
    <w:rsid w:val="00CB0BB5"/>
    <w:rsid w:val="00CB0CC1"/>
    <w:rsid w:val="00CB0CF6"/>
    <w:rsid w:val="00CB0DE4"/>
    <w:rsid w:val="00CB0EC6"/>
    <w:rsid w:val="00CB1010"/>
    <w:rsid w:val="00CB1094"/>
    <w:rsid w:val="00CB1095"/>
    <w:rsid w:val="00CB10B6"/>
    <w:rsid w:val="00CB117B"/>
    <w:rsid w:val="00CB12AF"/>
    <w:rsid w:val="00CB12D5"/>
    <w:rsid w:val="00CB1357"/>
    <w:rsid w:val="00CB13D8"/>
    <w:rsid w:val="00CB13F7"/>
    <w:rsid w:val="00CB1413"/>
    <w:rsid w:val="00CB15B5"/>
    <w:rsid w:val="00CB1669"/>
    <w:rsid w:val="00CB16E6"/>
    <w:rsid w:val="00CB1791"/>
    <w:rsid w:val="00CB17E4"/>
    <w:rsid w:val="00CB1899"/>
    <w:rsid w:val="00CB19A9"/>
    <w:rsid w:val="00CB19C4"/>
    <w:rsid w:val="00CB1A6F"/>
    <w:rsid w:val="00CB1AD9"/>
    <w:rsid w:val="00CB1B55"/>
    <w:rsid w:val="00CB1B86"/>
    <w:rsid w:val="00CB1C48"/>
    <w:rsid w:val="00CB1CAA"/>
    <w:rsid w:val="00CB1DDB"/>
    <w:rsid w:val="00CB1E5D"/>
    <w:rsid w:val="00CB1EF3"/>
    <w:rsid w:val="00CB1EF9"/>
    <w:rsid w:val="00CB1F43"/>
    <w:rsid w:val="00CB1F5E"/>
    <w:rsid w:val="00CB2088"/>
    <w:rsid w:val="00CB20AC"/>
    <w:rsid w:val="00CB20EA"/>
    <w:rsid w:val="00CB211A"/>
    <w:rsid w:val="00CB211E"/>
    <w:rsid w:val="00CB216A"/>
    <w:rsid w:val="00CB21D7"/>
    <w:rsid w:val="00CB223F"/>
    <w:rsid w:val="00CB225F"/>
    <w:rsid w:val="00CB2344"/>
    <w:rsid w:val="00CB239A"/>
    <w:rsid w:val="00CB23AD"/>
    <w:rsid w:val="00CB2420"/>
    <w:rsid w:val="00CB247F"/>
    <w:rsid w:val="00CB2492"/>
    <w:rsid w:val="00CB2512"/>
    <w:rsid w:val="00CB2595"/>
    <w:rsid w:val="00CB263A"/>
    <w:rsid w:val="00CB2641"/>
    <w:rsid w:val="00CB278A"/>
    <w:rsid w:val="00CB27CF"/>
    <w:rsid w:val="00CB28C9"/>
    <w:rsid w:val="00CB2994"/>
    <w:rsid w:val="00CB2A77"/>
    <w:rsid w:val="00CB2BF9"/>
    <w:rsid w:val="00CB2C90"/>
    <w:rsid w:val="00CB2E5A"/>
    <w:rsid w:val="00CB2E95"/>
    <w:rsid w:val="00CB2F93"/>
    <w:rsid w:val="00CB2FD4"/>
    <w:rsid w:val="00CB2FEB"/>
    <w:rsid w:val="00CB304F"/>
    <w:rsid w:val="00CB30B0"/>
    <w:rsid w:val="00CB3153"/>
    <w:rsid w:val="00CB31FB"/>
    <w:rsid w:val="00CB31FE"/>
    <w:rsid w:val="00CB328E"/>
    <w:rsid w:val="00CB329E"/>
    <w:rsid w:val="00CB333D"/>
    <w:rsid w:val="00CB3368"/>
    <w:rsid w:val="00CB33F3"/>
    <w:rsid w:val="00CB3423"/>
    <w:rsid w:val="00CB345D"/>
    <w:rsid w:val="00CB34FF"/>
    <w:rsid w:val="00CB351E"/>
    <w:rsid w:val="00CB3541"/>
    <w:rsid w:val="00CB35E3"/>
    <w:rsid w:val="00CB3676"/>
    <w:rsid w:val="00CB36B0"/>
    <w:rsid w:val="00CB36F3"/>
    <w:rsid w:val="00CB38FA"/>
    <w:rsid w:val="00CB39AE"/>
    <w:rsid w:val="00CB3AC1"/>
    <w:rsid w:val="00CB3BA0"/>
    <w:rsid w:val="00CB3BC7"/>
    <w:rsid w:val="00CB3BCB"/>
    <w:rsid w:val="00CB3D51"/>
    <w:rsid w:val="00CB3DBD"/>
    <w:rsid w:val="00CB3E35"/>
    <w:rsid w:val="00CB3F30"/>
    <w:rsid w:val="00CB3F91"/>
    <w:rsid w:val="00CB4037"/>
    <w:rsid w:val="00CB408C"/>
    <w:rsid w:val="00CB40FC"/>
    <w:rsid w:val="00CB41BA"/>
    <w:rsid w:val="00CB41BC"/>
    <w:rsid w:val="00CB421F"/>
    <w:rsid w:val="00CB4261"/>
    <w:rsid w:val="00CB4294"/>
    <w:rsid w:val="00CB4295"/>
    <w:rsid w:val="00CB42B5"/>
    <w:rsid w:val="00CB4305"/>
    <w:rsid w:val="00CB4391"/>
    <w:rsid w:val="00CB44CB"/>
    <w:rsid w:val="00CB453E"/>
    <w:rsid w:val="00CB4597"/>
    <w:rsid w:val="00CB4609"/>
    <w:rsid w:val="00CB46E8"/>
    <w:rsid w:val="00CB471C"/>
    <w:rsid w:val="00CB4736"/>
    <w:rsid w:val="00CB477B"/>
    <w:rsid w:val="00CB478A"/>
    <w:rsid w:val="00CB47A7"/>
    <w:rsid w:val="00CB492E"/>
    <w:rsid w:val="00CB498C"/>
    <w:rsid w:val="00CB4A4A"/>
    <w:rsid w:val="00CB4A66"/>
    <w:rsid w:val="00CB4AF3"/>
    <w:rsid w:val="00CB4AFA"/>
    <w:rsid w:val="00CB4B48"/>
    <w:rsid w:val="00CB4BE5"/>
    <w:rsid w:val="00CB4C51"/>
    <w:rsid w:val="00CB4DD7"/>
    <w:rsid w:val="00CB4F2C"/>
    <w:rsid w:val="00CB4FC8"/>
    <w:rsid w:val="00CB5051"/>
    <w:rsid w:val="00CB5088"/>
    <w:rsid w:val="00CB5092"/>
    <w:rsid w:val="00CB5196"/>
    <w:rsid w:val="00CB5247"/>
    <w:rsid w:val="00CB527C"/>
    <w:rsid w:val="00CB52F2"/>
    <w:rsid w:val="00CB5311"/>
    <w:rsid w:val="00CB534C"/>
    <w:rsid w:val="00CB5407"/>
    <w:rsid w:val="00CB5444"/>
    <w:rsid w:val="00CB54EC"/>
    <w:rsid w:val="00CB55D0"/>
    <w:rsid w:val="00CB55D1"/>
    <w:rsid w:val="00CB5625"/>
    <w:rsid w:val="00CB5743"/>
    <w:rsid w:val="00CB581E"/>
    <w:rsid w:val="00CB58A0"/>
    <w:rsid w:val="00CB58E1"/>
    <w:rsid w:val="00CB59D7"/>
    <w:rsid w:val="00CB5A8A"/>
    <w:rsid w:val="00CB5B01"/>
    <w:rsid w:val="00CB5B55"/>
    <w:rsid w:val="00CB5C79"/>
    <w:rsid w:val="00CB5D34"/>
    <w:rsid w:val="00CB5D83"/>
    <w:rsid w:val="00CB5DCA"/>
    <w:rsid w:val="00CB5E36"/>
    <w:rsid w:val="00CB5EAF"/>
    <w:rsid w:val="00CB5F20"/>
    <w:rsid w:val="00CB6086"/>
    <w:rsid w:val="00CB61A1"/>
    <w:rsid w:val="00CB61B8"/>
    <w:rsid w:val="00CB624E"/>
    <w:rsid w:val="00CB62C7"/>
    <w:rsid w:val="00CB6334"/>
    <w:rsid w:val="00CB63A3"/>
    <w:rsid w:val="00CB6415"/>
    <w:rsid w:val="00CB646E"/>
    <w:rsid w:val="00CB66F3"/>
    <w:rsid w:val="00CB6764"/>
    <w:rsid w:val="00CB6772"/>
    <w:rsid w:val="00CB67ED"/>
    <w:rsid w:val="00CB680E"/>
    <w:rsid w:val="00CB691E"/>
    <w:rsid w:val="00CB6A1D"/>
    <w:rsid w:val="00CB6A57"/>
    <w:rsid w:val="00CB6AB3"/>
    <w:rsid w:val="00CB6AC7"/>
    <w:rsid w:val="00CB6B02"/>
    <w:rsid w:val="00CB6B40"/>
    <w:rsid w:val="00CB6B88"/>
    <w:rsid w:val="00CB6BD8"/>
    <w:rsid w:val="00CB6C04"/>
    <w:rsid w:val="00CB6C06"/>
    <w:rsid w:val="00CB6C60"/>
    <w:rsid w:val="00CB6C67"/>
    <w:rsid w:val="00CB6C72"/>
    <w:rsid w:val="00CB6DFF"/>
    <w:rsid w:val="00CB6E67"/>
    <w:rsid w:val="00CB6FA2"/>
    <w:rsid w:val="00CB7024"/>
    <w:rsid w:val="00CB7184"/>
    <w:rsid w:val="00CB71DA"/>
    <w:rsid w:val="00CB7202"/>
    <w:rsid w:val="00CB7208"/>
    <w:rsid w:val="00CB7280"/>
    <w:rsid w:val="00CB72BB"/>
    <w:rsid w:val="00CB72E6"/>
    <w:rsid w:val="00CB7342"/>
    <w:rsid w:val="00CB74F6"/>
    <w:rsid w:val="00CB7590"/>
    <w:rsid w:val="00CB75A7"/>
    <w:rsid w:val="00CB75C9"/>
    <w:rsid w:val="00CB77AB"/>
    <w:rsid w:val="00CB77B2"/>
    <w:rsid w:val="00CB7823"/>
    <w:rsid w:val="00CB786C"/>
    <w:rsid w:val="00CB7885"/>
    <w:rsid w:val="00CB78D9"/>
    <w:rsid w:val="00CB79F3"/>
    <w:rsid w:val="00CB7A26"/>
    <w:rsid w:val="00CB7A2E"/>
    <w:rsid w:val="00CB7A64"/>
    <w:rsid w:val="00CB7ACF"/>
    <w:rsid w:val="00CB7AFC"/>
    <w:rsid w:val="00CB7BE3"/>
    <w:rsid w:val="00CB7BF5"/>
    <w:rsid w:val="00CB7C3A"/>
    <w:rsid w:val="00CB7D1C"/>
    <w:rsid w:val="00CB7D91"/>
    <w:rsid w:val="00CB7E47"/>
    <w:rsid w:val="00CB7F08"/>
    <w:rsid w:val="00CC0020"/>
    <w:rsid w:val="00CC007A"/>
    <w:rsid w:val="00CC00AB"/>
    <w:rsid w:val="00CC00C0"/>
    <w:rsid w:val="00CC010B"/>
    <w:rsid w:val="00CC0163"/>
    <w:rsid w:val="00CC0295"/>
    <w:rsid w:val="00CC02C7"/>
    <w:rsid w:val="00CC036D"/>
    <w:rsid w:val="00CC03A1"/>
    <w:rsid w:val="00CC0475"/>
    <w:rsid w:val="00CC04B1"/>
    <w:rsid w:val="00CC0515"/>
    <w:rsid w:val="00CC0564"/>
    <w:rsid w:val="00CC066B"/>
    <w:rsid w:val="00CC0759"/>
    <w:rsid w:val="00CC0777"/>
    <w:rsid w:val="00CC08FD"/>
    <w:rsid w:val="00CC0924"/>
    <w:rsid w:val="00CC098B"/>
    <w:rsid w:val="00CC09E8"/>
    <w:rsid w:val="00CC0AA2"/>
    <w:rsid w:val="00CC0B39"/>
    <w:rsid w:val="00CC0B4E"/>
    <w:rsid w:val="00CC0C3C"/>
    <w:rsid w:val="00CC0CA1"/>
    <w:rsid w:val="00CC0D32"/>
    <w:rsid w:val="00CC0D8A"/>
    <w:rsid w:val="00CC0DB5"/>
    <w:rsid w:val="00CC0E5E"/>
    <w:rsid w:val="00CC0E6D"/>
    <w:rsid w:val="00CC0EF5"/>
    <w:rsid w:val="00CC0FEC"/>
    <w:rsid w:val="00CC101D"/>
    <w:rsid w:val="00CC1050"/>
    <w:rsid w:val="00CC10AB"/>
    <w:rsid w:val="00CC117C"/>
    <w:rsid w:val="00CC1191"/>
    <w:rsid w:val="00CC11CA"/>
    <w:rsid w:val="00CC1233"/>
    <w:rsid w:val="00CC1236"/>
    <w:rsid w:val="00CC125A"/>
    <w:rsid w:val="00CC12BA"/>
    <w:rsid w:val="00CC1309"/>
    <w:rsid w:val="00CC130B"/>
    <w:rsid w:val="00CC1383"/>
    <w:rsid w:val="00CC13FB"/>
    <w:rsid w:val="00CC140B"/>
    <w:rsid w:val="00CC1481"/>
    <w:rsid w:val="00CC14AF"/>
    <w:rsid w:val="00CC1530"/>
    <w:rsid w:val="00CC1708"/>
    <w:rsid w:val="00CC1714"/>
    <w:rsid w:val="00CC17A0"/>
    <w:rsid w:val="00CC1814"/>
    <w:rsid w:val="00CC1845"/>
    <w:rsid w:val="00CC1916"/>
    <w:rsid w:val="00CC195C"/>
    <w:rsid w:val="00CC1A40"/>
    <w:rsid w:val="00CC1A42"/>
    <w:rsid w:val="00CC1A7C"/>
    <w:rsid w:val="00CC1AC5"/>
    <w:rsid w:val="00CC1BE1"/>
    <w:rsid w:val="00CC1CAC"/>
    <w:rsid w:val="00CC1CB3"/>
    <w:rsid w:val="00CC1CCA"/>
    <w:rsid w:val="00CC1D5D"/>
    <w:rsid w:val="00CC1DC7"/>
    <w:rsid w:val="00CC1DD0"/>
    <w:rsid w:val="00CC1E20"/>
    <w:rsid w:val="00CC1ED7"/>
    <w:rsid w:val="00CC1F06"/>
    <w:rsid w:val="00CC1F1E"/>
    <w:rsid w:val="00CC2076"/>
    <w:rsid w:val="00CC210A"/>
    <w:rsid w:val="00CC2169"/>
    <w:rsid w:val="00CC2176"/>
    <w:rsid w:val="00CC219F"/>
    <w:rsid w:val="00CC21AE"/>
    <w:rsid w:val="00CC225F"/>
    <w:rsid w:val="00CC22DB"/>
    <w:rsid w:val="00CC2347"/>
    <w:rsid w:val="00CC234B"/>
    <w:rsid w:val="00CC23C7"/>
    <w:rsid w:val="00CC23E2"/>
    <w:rsid w:val="00CC25E4"/>
    <w:rsid w:val="00CC25F4"/>
    <w:rsid w:val="00CC26C1"/>
    <w:rsid w:val="00CC279B"/>
    <w:rsid w:val="00CC27AC"/>
    <w:rsid w:val="00CC28FB"/>
    <w:rsid w:val="00CC2A3F"/>
    <w:rsid w:val="00CC2A70"/>
    <w:rsid w:val="00CC2A92"/>
    <w:rsid w:val="00CC2C53"/>
    <w:rsid w:val="00CC2CE9"/>
    <w:rsid w:val="00CC2D09"/>
    <w:rsid w:val="00CC2D27"/>
    <w:rsid w:val="00CC2DAD"/>
    <w:rsid w:val="00CC2E12"/>
    <w:rsid w:val="00CC2E61"/>
    <w:rsid w:val="00CC2EAA"/>
    <w:rsid w:val="00CC2EE5"/>
    <w:rsid w:val="00CC2FB8"/>
    <w:rsid w:val="00CC3118"/>
    <w:rsid w:val="00CC312D"/>
    <w:rsid w:val="00CC326A"/>
    <w:rsid w:val="00CC32E4"/>
    <w:rsid w:val="00CC3401"/>
    <w:rsid w:val="00CC3450"/>
    <w:rsid w:val="00CC3515"/>
    <w:rsid w:val="00CC3565"/>
    <w:rsid w:val="00CC35EE"/>
    <w:rsid w:val="00CC35F6"/>
    <w:rsid w:val="00CC3602"/>
    <w:rsid w:val="00CC3614"/>
    <w:rsid w:val="00CC37BC"/>
    <w:rsid w:val="00CC380D"/>
    <w:rsid w:val="00CC388D"/>
    <w:rsid w:val="00CC3958"/>
    <w:rsid w:val="00CC3A9C"/>
    <w:rsid w:val="00CC3AF2"/>
    <w:rsid w:val="00CC3C32"/>
    <w:rsid w:val="00CC3E54"/>
    <w:rsid w:val="00CC3F04"/>
    <w:rsid w:val="00CC3FC0"/>
    <w:rsid w:val="00CC4055"/>
    <w:rsid w:val="00CC4083"/>
    <w:rsid w:val="00CC4095"/>
    <w:rsid w:val="00CC41DE"/>
    <w:rsid w:val="00CC420E"/>
    <w:rsid w:val="00CC4289"/>
    <w:rsid w:val="00CC428E"/>
    <w:rsid w:val="00CC42D0"/>
    <w:rsid w:val="00CC42DF"/>
    <w:rsid w:val="00CC4358"/>
    <w:rsid w:val="00CC43EA"/>
    <w:rsid w:val="00CC440C"/>
    <w:rsid w:val="00CC4534"/>
    <w:rsid w:val="00CC4542"/>
    <w:rsid w:val="00CC4567"/>
    <w:rsid w:val="00CC4577"/>
    <w:rsid w:val="00CC46A8"/>
    <w:rsid w:val="00CC48AC"/>
    <w:rsid w:val="00CC4969"/>
    <w:rsid w:val="00CC49CC"/>
    <w:rsid w:val="00CC4A22"/>
    <w:rsid w:val="00CC4AFE"/>
    <w:rsid w:val="00CC4B17"/>
    <w:rsid w:val="00CC4B8C"/>
    <w:rsid w:val="00CC4BA0"/>
    <w:rsid w:val="00CC4C47"/>
    <w:rsid w:val="00CC4C50"/>
    <w:rsid w:val="00CC4C7A"/>
    <w:rsid w:val="00CC4DDA"/>
    <w:rsid w:val="00CC4E89"/>
    <w:rsid w:val="00CC4EC8"/>
    <w:rsid w:val="00CC4F80"/>
    <w:rsid w:val="00CC5087"/>
    <w:rsid w:val="00CC51FA"/>
    <w:rsid w:val="00CC527B"/>
    <w:rsid w:val="00CC52E5"/>
    <w:rsid w:val="00CC530B"/>
    <w:rsid w:val="00CC53B7"/>
    <w:rsid w:val="00CC5400"/>
    <w:rsid w:val="00CC5402"/>
    <w:rsid w:val="00CC541A"/>
    <w:rsid w:val="00CC55BF"/>
    <w:rsid w:val="00CC570A"/>
    <w:rsid w:val="00CC5879"/>
    <w:rsid w:val="00CC5897"/>
    <w:rsid w:val="00CC5924"/>
    <w:rsid w:val="00CC5A08"/>
    <w:rsid w:val="00CC5AFB"/>
    <w:rsid w:val="00CC5B3A"/>
    <w:rsid w:val="00CC5C7B"/>
    <w:rsid w:val="00CC5D46"/>
    <w:rsid w:val="00CC5D55"/>
    <w:rsid w:val="00CC5D9F"/>
    <w:rsid w:val="00CC5E9C"/>
    <w:rsid w:val="00CC5FB1"/>
    <w:rsid w:val="00CC5FBD"/>
    <w:rsid w:val="00CC6014"/>
    <w:rsid w:val="00CC608D"/>
    <w:rsid w:val="00CC6139"/>
    <w:rsid w:val="00CC61B3"/>
    <w:rsid w:val="00CC61D7"/>
    <w:rsid w:val="00CC6415"/>
    <w:rsid w:val="00CC648C"/>
    <w:rsid w:val="00CC65B8"/>
    <w:rsid w:val="00CC6606"/>
    <w:rsid w:val="00CC6628"/>
    <w:rsid w:val="00CC6844"/>
    <w:rsid w:val="00CC688B"/>
    <w:rsid w:val="00CC688E"/>
    <w:rsid w:val="00CC6936"/>
    <w:rsid w:val="00CC6958"/>
    <w:rsid w:val="00CC6994"/>
    <w:rsid w:val="00CC6B87"/>
    <w:rsid w:val="00CC6CBC"/>
    <w:rsid w:val="00CC6CF3"/>
    <w:rsid w:val="00CC6D0E"/>
    <w:rsid w:val="00CC6E4B"/>
    <w:rsid w:val="00CC6E97"/>
    <w:rsid w:val="00CC6E9D"/>
    <w:rsid w:val="00CC6F5E"/>
    <w:rsid w:val="00CC6FD6"/>
    <w:rsid w:val="00CC7037"/>
    <w:rsid w:val="00CC7078"/>
    <w:rsid w:val="00CC719D"/>
    <w:rsid w:val="00CC71CC"/>
    <w:rsid w:val="00CC71DA"/>
    <w:rsid w:val="00CC720A"/>
    <w:rsid w:val="00CC7219"/>
    <w:rsid w:val="00CC7262"/>
    <w:rsid w:val="00CC7303"/>
    <w:rsid w:val="00CC731D"/>
    <w:rsid w:val="00CC7389"/>
    <w:rsid w:val="00CC73C5"/>
    <w:rsid w:val="00CC742A"/>
    <w:rsid w:val="00CC74B4"/>
    <w:rsid w:val="00CC7570"/>
    <w:rsid w:val="00CC7588"/>
    <w:rsid w:val="00CC75D5"/>
    <w:rsid w:val="00CC77B1"/>
    <w:rsid w:val="00CC77E9"/>
    <w:rsid w:val="00CC77FD"/>
    <w:rsid w:val="00CC788B"/>
    <w:rsid w:val="00CC790A"/>
    <w:rsid w:val="00CC7995"/>
    <w:rsid w:val="00CC7A37"/>
    <w:rsid w:val="00CC7AFA"/>
    <w:rsid w:val="00CC7B14"/>
    <w:rsid w:val="00CC7B55"/>
    <w:rsid w:val="00CC7B86"/>
    <w:rsid w:val="00CC7C0B"/>
    <w:rsid w:val="00CC7C0C"/>
    <w:rsid w:val="00CC7C15"/>
    <w:rsid w:val="00CC7C4B"/>
    <w:rsid w:val="00CC7CD0"/>
    <w:rsid w:val="00CC7CD4"/>
    <w:rsid w:val="00CC7D03"/>
    <w:rsid w:val="00CC7D12"/>
    <w:rsid w:val="00CC7D13"/>
    <w:rsid w:val="00CC7D26"/>
    <w:rsid w:val="00CC7D65"/>
    <w:rsid w:val="00CC7DFC"/>
    <w:rsid w:val="00CC7DFF"/>
    <w:rsid w:val="00CC7EB3"/>
    <w:rsid w:val="00CC7F4F"/>
    <w:rsid w:val="00CC7F82"/>
    <w:rsid w:val="00CC7FD5"/>
    <w:rsid w:val="00CD00BA"/>
    <w:rsid w:val="00CD0340"/>
    <w:rsid w:val="00CD0407"/>
    <w:rsid w:val="00CD0454"/>
    <w:rsid w:val="00CD048E"/>
    <w:rsid w:val="00CD054F"/>
    <w:rsid w:val="00CD0576"/>
    <w:rsid w:val="00CD05E1"/>
    <w:rsid w:val="00CD0646"/>
    <w:rsid w:val="00CD066C"/>
    <w:rsid w:val="00CD06D4"/>
    <w:rsid w:val="00CD071C"/>
    <w:rsid w:val="00CD07D8"/>
    <w:rsid w:val="00CD08C5"/>
    <w:rsid w:val="00CD08DC"/>
    <w:rsid w:val="00CD0A00"/>
    <w:rsid w:val="00CD0B5C"/>
    <w:rsid w:val="00CD0BC4"/>
    <w:rsid w:val="00CD0CAD"/>
    <w:rsid w:val="00CD0D17"/>
    <w:rsid w:val="00CD0D2F"/>
    <w:rsid w:val="00CD0DD0"/>
    <w:rsid w:val="00CD0DF9"/>
    <w:rsid w:val="00CD0E7F"/>
    <w:rsid w:val="00CD0EE4"/>
    <w:rsid w:val="00CD0F0A"/>
    <w:rsid w:val="00CD0F43"/>
    <w:rsid w:val="00CD0F6C"/>
    <w:rsid w:val="00CD0FDA"/>
    <w:rsid w:val="00CD0FF1"/>
    <w:rsid w:val="00CD10A5"/>
    <w:rsid w:val="00CD1118"/>
    <w:rsid w:val="00CD111C"/>
    <w:rsid w:val="00CD12DC"/>
    <w:rsid w:val="00CD131A"/>
    <w:rsid w:val="00CD1393"/>
    <w:rsid w:val="00CD13A6"/>
    <w:rsid w:val="00CD148C"/>
    <w:rsid w:val="00CD169B"/>
    <w:rsid w:val="00CD16AB"/>
    <w:rsid w:val="00CD16BC"/>
    <w:rsid w:val="00CD16CB"/>
    <w:rsid w:val="00CD1762"/>
    <w:rsid w:val="00CD1777"/>
    <w:rsid w:val="00CD177A"/>
    <w:rsid w:val="00CD1846"/>
    <w:rsid w:val="00CD18B7"/>
    <w:rsid w:val="00CD18C4"/>
    <w:rsid w:val="00CD18EB"/>
    <w:rsid w:val="00CD1944"/>
    <w:rsid w:val="00CD195A"/>
    <w:rsid w:val="00CD198C"/>
    <w:rsid w:val="00CD1ABC"/>
    <w:rsid w:val="00CD1AD2"/>
    <w:rsid w:val="00CD1B30"/>
    <w:rsid w:val="00CD1B5B"/>
    <w:rsid w:val="00CD1B88"/>
    <w:rsid w:val="00CD1B91"/>
    <w:rsid w:val="00CD1BCF"/>
    <w:rsid w:val="00CD1D7F"/>
    <w:rsid w:val="00CD1E1A"/>
    <w:rsid w:val="00CD1EE0"/>
    <w:rsid w:val="00CD1F21"/>
    <w:rsid w:val="00CD1F5C"/>
    <w:rsid w:val="00CD1FEB"/>
    <w:rsid w:val="00CD2026"/>
    <w:rsid w:val="00CD206B"/>
    <w:rsid w:val="00CD212F"/>
    <w:rsid w:val="00CD21D1"/>
    <w:rsid w:val="00CD221E"/>
    <w:rsid w:val="00CD228A"/>
    <w:rsid w:val="00CD23A8"/>
    <w:rsid w:val="00CD243D"/>
    <w:rsid w:val="00CD2544"/>
    <w:rsid w:val="00CD258C"/>
    <w:rsid w:val="00CD25A7"/>
    <w:rsid w:val="00CD25CC"/>
    <w:rsid w:val="00CD25E7"/>
    <w:rsid w:val="00CD26BF"/>
    <w:rsid w:val="00CD2839"/>
    <w:rsid w:val="00CD2889"/>
    <w:rsid w:val="00CD28BF"/>
    <w:rsid w:val="00CD295E"/>
    <w:rsid w:val="00CD2A23"/>
    <w:rsid w:val="00CD2A79"/>
    <w:rsid w:val="00CD2A86"/>
    <w:rsid w:val="00CD2AF7"/>
    <w:rsid w:val="00CD2B79"/>
    <w:rsid w:val="00CD2ED1"/>
    <w:rsid w:val="00CD2F99"/>
    <w:rsid w:val="00CD2FD3"/>
    <w:rsid w:val="00CD305E"/>
    <w:rsid w:val="00CD310C"/>
    <w:rsid w:val="00CD31EB"/>
    <w:rsid w:val="00CD3233"/>
    <w:rsid w:val="00CD3369"/>
    <w:rsid w:val="00CD3469"/>
    <w:rsid w:val="00CD34B6"/>
    <w:rsid w:val="00CD35A9"/>
    <w:rsid w:val="00CD3632"/>
    <w:rsid w:val="00CD3653"/>
    <w:rsid w:val="00CD3659"/>
    <w:rsid w:val="00CD3667"/>
    <w:rsid w:val="00CD3705"/>
    <w:rsid w:val="00CD37F1"/>
    <w:rsid w:val="00CD385D"/>
    <w:rsid w:val="00CD38D2"/>
    <w:rsid w:val="00CD3AB2"/>
    <w:rsid w:val="00CD3AE3"/>
    <w:rsid w:val="00CD3C28"/>
    <w:rsid w:val="00CD3C2D"/>
    <w:rsid w:val="00CD3C7B"/>
    <w:rsid w:val="00CD3D2A"/>
    <w:rsid w:val="00CD3DAA"/>
    <w:rsid w:val="00CD3DB1"/>
    <w:rsid w:val="00CD3DF4"/>
    <w:rsid w:val="00CD3E02"/>
    <w:rsid w:val="00CD3E9C"/>
    <w:rsid w:val="00CD3F33"/>
    <w:rsid w:val="00CD3FE2"/>
    <w:rsid w:val="00CD41E6"/>
    <w:rsid w:val="00CD423D"/>
    <w:rsid w:val="00CD42A4"/>
    <w:rsid w:val="00CD4356"/>
    <w:rsid w:val="00CD43EB"/>
    <w:rsid w:val="00CD4405"/>
    <w:rsid w:val="00CD448B"/>
    <w:rsid w:val="00CD467F"/>
    <w:rsid w:val="00CD4692"/>
    <w:rsid w:val="00CD46A8"/>
    <w:rsid w:val="00CD46BB"/>
    <w:rsid w:val="00CD481C"/>
    <w:rsid w:val="00CD4938"/>
    <w:rsid w:val="00CD49B8"/>
    <w:rsid w:val="00CD49CE"/>
    <w:rsid w:val="00CD4AAF"/>
    <w:rsid w:val="00CD4BA6"/>
    <w:rsid w:val="00CD4BD2"/>
    <w:rsid w:val="00CD4C3F"/>
    <w:rsid w:val="00CD4CD9"/>
    <w:rsid w:val="00CD4DB0"/>
    <w:rsid w:val="00CD4E79"/>
    <w:rsid w:val="00CD502D"/>
    <w:rsid w:val="00CD506B"/>
    <w:rsid w:val="00CD517A"/>
    <w:rsid w:val="00CD51FD"/>
    <w:rsid w:val="00CD5217"/>
    <w:rsid w:val="00CD5288"/>
    <w:rsid w:val="00CD528C"/>
    <w:rsid w:val="00CD5439"/>
    <w:rsid w:val="00CD5485"/>
    <w:rsid w:val="00CD54C2"/>
    <w:rsid w:val="00CD5537"/>
    <w:rsid w:val="00CD554E"/>
    <w:rsid w:val="00CD5561"/>
    <w:rsid w:val="00CD55B5"/>
    <w:rsid w:val="00CD55FF"/>
    <w:rsid w:val="00CD5670"/>
    <w:rsid w:val="00CD5692"/>
    <w:rsid w:val="00CD56A0"/>
    <w:rsid w:val="00CD56A6"/>
    <w:rsid w:val="00CD56B3"/>
    <w:rsid w:val="00CD5802"/>
    <w:rsid w:val="00CD5829"/>
    <w:rsid w:val="00CD582E"/>
    <w:rsid w:val="00CD5834"/>
    <w:rsid w:val="00CD5961"/>
    <w:rsid w:val="00CD5A02"/>
    <w:rsid w:val="00CD5A99"/>
    <w:rsid w:val="00CD5BDB"/>
    <w:rsid w:val="00CD5C40"/>
    <w:rsid w:val="00CD5C8E"/>
    <w:rsid w:val="00CD5E29"/>
    <w:rsid w:val="00CD5E94"/>
    <w:rsid w:val="00CD5EC3"/>
    <w:rsid w:val="00CD5EE3"/>
    <w:rsid w:val="00CD5F59"/>
    <w:rsid w:val="00CD5F99"/>
    <w:rsid w:val="00CD6055"/>
    <w:rsid w:val="00CD6080"/>
    <w:rsid w:val="00CD60A6"/>
    <w:rsid w:val="00CD6119"/>
    <w:rsid w:val="00CD61B0"/>
    <w:rsid w:val="00CD61C9"/>
    <w:rsid w:val="00CD61D7"/>
    <w:rsid w:val="00CD62B8"/>
    <w:rsid w:val="00CD6432"/>
    <w:rsid w:val="00CD6449"/>
    <w:rsid w:val="00CD6460"/>
    <w:rsid w:val="00CD6472"/>
    <w:rsid w:val="00CD6527"/>
    <w:rsid w:val="00CD659E"/>
    <w:rsid w:val="00CD65EA"/>
    <w:rsid w:val="00CD66DB"/>
    <w:rsid w:val="00CD678D"/>
    <w:rsid w:val="00CD67D3"/>
    <w:rsid w:val="00CD6843"/>
    <w:rsid w:val="00CD689A"/>
    <w:rsid w:val="00CD68B2"/>
    <w:rsid w:val="00CD6972"/>
    <w:rsid w:val="00CD699C"/>
    <w:rsid w:val="00CD6A6D"/>
    <w:rsid w:val="00CD6A9C"/>
    <w:rsid w:val="00CD6B85"/>
    <w:rsid w:val="00CD6B98"/>
    <w:rsid w:val="00CD6BB0"/>
    <w:rsid w:val="00CD6BCA"/>
    <w:rsid w:val="00CD6BF2"/>
    <w:rsid w:val="00CD6C54"/>
    <w:rsid w:val="00CD6CA5"/>
    <w:rsid w:val="00CD6CE2"/>
    <w:rsid w:val="00CD6D54"/>
    <w:rsid w:val="00CD6D92"/>
    <w:rsid w:val="00CD6D98"/>
    <w:rsid w:val="00CD6DFE"/>
    <w:rsid w:val="00CD6F4A"/>
    <w:rsid w:val="00CD702B"/>
    <w:rsid w:val="00CD705F"/>
    <w:rsid w:val="00CD70BB"/>
    <w:rsid w:val="00CD70CC"/>
    <w:rsid w:val="00CD7145"/>
    <w:rsid w:val="00CD716A"/>
    <w:rsid w:val="00CD7205"/>
    <w:rsid w:val="00CD7230"/>
    <w:rsid w:val="00CD727C"/>
    <w:rsid w:val="00CD7283"/>
    <w:rsid w:val="00CD72A5"/>
    <w:rsid w:val="00CD72CD"/>
    <w:rsid w:val="00CD737D"/>
    <w:rsid w:val="00CD73D2"/>
    <w:rsid w:val="00CD73D5"/>
    <w:rsid w:val="00CD7483"/>
    <w:rsid w:val="00CD74D9"/>
    <w:rsid w:val="00CD75CF"/>
    <w:rsid w:val="00CD7608"/>
    <w:rsid w:val="00CD76A7"/>
    <w:rsid w:val="00CD777C"/>
    <w:rsid w:val="00CD7835"/>
    <w:rsid w:val="00CD786D"/>
    <w:rsid w:val="00CD78BC"/>
    <w:rsid w:val="00CD78FF"/>
    <w:rsid w:val="00CD7970"/>
    <w:rsid w:val="00CD79F7"/>
    <w:rsid w:val="00CD7A0C"/>
    <w:rsid w:val="00CD7A95"/>
    <w:rsid w:val="00CD7ABF"/>
    <w:rsid w:val="00CD7D12"/>
    <w:rsid w:val="00CD7E06"/>
    <w:rsid w:val="00CD7E8F"/>
    <w:rsid w:val="00CD7F0D"/>
    <w:rsid w:val="00CE00AF"/>
    <w:rsid w:val="00CE0123"/>
    <w:rsid w:val="00CE0186"/>
    <w:rsid w:val="00CE0224"/>
    <w:rsid w:val="00CE0249"/>
    <w:rsid w:val="00CE0262"/>
    <w:rsid w:val="00CE02CC"/>
    <w:rsid w:val="00CE0373"/>
    <w:rsid w:val="00CE0378"/>
    <w:rsid w:val="00CE03D6"/>
    <w:rsid w:val="00CE048B"/>
    <w:rsid w:val="00CE0492"/>
    <w:rsid w:val="00CE054D"/>
    <w:rsid w:val="00CE07C0"/>
    <w:rsid w:val="00CE0840"/>
    <w:rsid w:val="00CE08C4"/>
    <w:rsid w:val="00CE08E0"/>
    <w:rsid w:val="00CE0900"/>
    <w:rsid w:val="00CE0980"/>
    <w:rsid w:val="00CE0A7E"/>
    <w:rsid w:val="00CE0A99"/>
    <w:rsid w:val="00CE0B21"/>
    <w:rsid w:val="00CE0C8A"/>
    <w:rsid w:val="00CE0D44"/>
    <w:rsid w:val="00CE0EFA"/>
    <w:rsid w:val="00CE0F24"/>
    <w:rsid w:val="00CE0F5D"/>
    <w:rsid w:val="00CE0FB6"/>
    <w:rsid w:val="00CE0FC6"/>
    <w:rsid w:val="00CE1046"/>
    <w:rsid w:val="00CE1155"/>
    <w:rsid w:val="00CE1170"/>
    <w:rsid w:val="00CE134C"/>
    <w:rsid w:val="00CE1354"/>
    <w:rsid w:val="00CE13DD"/>
    <w:rsid w:val="00CE13E4"/>
    <w:rsid w:val="00CE1410"/>
    <w:rsid w:val="00CE144A"/>
    <w:rsid w:val="00CE14D4"/>
    <w:rsid w:val="00CE15EE"/>
    <w:rsid w:val="00CE17DD"/>
    <w:rsid w:val="00CE18B9"/>
    <w:rsid w:val="00CE199D"/>
    <w:rsid w:val="00CE19DF"/>
    <w:rsid w:val="00CE1A17"/>
    <w:rsid w:val="00CE1AED"/>
    <w:rsid w:val="00CE1BE5"/>
    <w:rsid w:val="00CE1C5A"/>
    <w:rsid w:val="00CE1CBB"/>
    <w:rsid w:val="00CE1CD7"/>
    <w:rsid w:val="00CE1D67"/>
    <w:rsid w:val="00CE1E2F"/>
    <w:rsid w:val="00CE1EB0"/>
    <w:rsid w:val="00CE1EC6"/>
    <w:rsid w:val="00CE1F3F"/>
    <w:rsid w:val="00CE1FBD"/>
    <w:rsid w:val="00CE1FFB"/>
    <w:rsid w:val="00CE204B"/>
    <w:rsid w:val="00CE2141"/>
    <w:rsid w:val="00CE2150"/>
    <w:rsid w:val="00CE216B"/>
    <w:rsid w:val="00CE21D2"/>
    <w:rsid w:val="00CE21E9"/>
    <w:rsid w:val="00CE2272"/>
    <w:rsid w:val="00CE22B2"/>
    <w:rsid w:val="00CE235B"/>
    <w:rsid w:val="00CE240F"/>
    <w:rsid w:val="00CE2428"/>
    <w:rsid w:val="00CE24B1"/>
    <w:rsid w:val="00CE24EC"/>
    <w:rsid w:val="00CE2505"/>
    <w:rsid w:val="00CE263A"/>
    <w:rsid w:val="00CE26BF"/>
    <w:rsid w:val="00CE272D"/>
    <w:rsid w:val="00CE2733"/>
    <w:rsid w:val="00CE27E2"/>
    <w:rsid w:val="00CE27EB"/>
    <w:rsid w:val="00CE28EC"/>
    <w:rsid w:val="00CE2907"/>
    <w:rsid w:val="00CE2955"/>
    <w:rsid w:val="00CE2AB1"/>
    <w:rsid w:val="00CE2AB8"/>
    <w:rsid w:val="00CE2BBC"/>
    <w:rsid w:val="00CE2BCD"/>
    <w:rsid w:val="00CE2BDA"/>
    <w:rsid w:val="00CE2CF4"/>
    <w:rsid w:val="00CE2D2A"/>
    <w:rsid w:val="00CE2E39"/>
    <w:rsid w:val="00CE2EAB"/>
    <w:rsid w:val="00CE2EC1"/>
    <w:rsid w:val="00CE2F16"/>
    <w:rsid w:val="00CE2F23"/>
    <w:rsid w:val="00CE2F6F"/>
    <w:rsid w:val="00CE2F80"/>
    <w:rsid w:val="00CE33E3"/>
    <w:rsid w:val="00CE3402"/>
    <w:rsid w:val="00CE3427"/>
    <w:rsid w:val="00CE343B"/>
    <w:rsid w:val="00CE346E"/>
    <w:rsid w:val="00CE356F"/>
    <w:rsid w:val="00CE3578"/>
    <w:rsid w:val="00CE35E8"/>
    <w:rsid w:val="00CE3679"/>
    <w:rsid w:val="00CE36B8"/>
    <w:rsid w:val="00CE3779"/>
    <w:rsid w:val="00CE3796"/>
    <w:rsid w:val="00CE37EA"/>
    <w:rsid w:val="00CE39CE"/>
    <w:rsid w:val="00CE39D2"/>
    <w:rsid w:val="00CE39FD"/>
    <w:rsid w:val="00CE3A18"/>
    <w:rsid w:val="00CE3AD6"/>
    <w:rsid w:val="00CE3B37"/>
    <w:rsid w:val="00CE3B59"/>
    <w:rsid w:val="00CE3BE4"/>
    <w:rsid w:val="00CE3DA6"/>
    <w:rsid w:val="00CE3DD5"/>
    <w:rsid w:val="00CE3E74"/>
    <w:rsid w:val="00CE3EC7"/>
    <w:rsid w:val="00CE3F4D"/>
    <w:rsid w:val="00CE3F8F"/>
    <w:rsid w:val="00CE3FA2"/>
    <w:rsid w:val="00CE4103"/>
    <w:rsid w:val="00CE4161"/>
    <w:rsid w:val="00CE41E7"/>
    <w:rsid w:val="00CE428A"/>
    <w:rsid w:val="00CE4319"/>
    <w:rsid w:val="00CE4336"/>
    <w:rsid w:val="00CE4364"/>
    <w:rsid w:val="00CE44CE"/>
    <w:rsid w:val="00CE4588"/>
    <w:rsid w:val="00CE459B"/>
    <w:rsid w:val="00CE4628"/>
    <w:rsid w:val="00CE4709"/>
    <w:rsid w:val="00CE473F"/>
    <w:rsid w:val="00CE47C3"/>
    <w:rsid w:val="00CE47E5"/>
    <w:rsid w:val="00CE4875"/>
    <w:rsid w:val="00CE48EF"/>
    <w:rsid w:val="00CE49F2"/>
    <w:rsid w:val="00CE4B0A"/>
    <w:rsid w:val="00CE4BBE"/>
    <w:rsid w:val="00CE4C1E"/>
    <w:rsid w:val="00CE4C8D"/>
    <w:rsid w:val="00CE4CFB"/>
    <w:rsid w:val="00CE4E50"/>
    <w:rsid w:val="00CE4EFF"/>
    <w:rsid w:val="00CE4F47"/>
    <w:rsid w:val="00CE4FDA"/>
    <w:rsid w:val="00CE5042"/>
    <w:rsid w:val="00CE5059"/>
    <w:rsid w:val="00CE5065"/>
    <w:rsid w:val="00CE5080"/>
    <w:rsid w:val="00CE509B"/>
    <w:rsid w:val="00CE50DB"/>
    <w:rsid w:val="00CE5122"/>
    <w:rsid w:val="00CE5155"/>
    <w:rsid w:val="00CE51E6"/>
    <w:rsid w:val="00CE5283"/>
    <w:rsid w:val="00CE5298"/>
    <w:rsid w:val="00CE5316"/>
    <w:rsid w:val="00CE538A"/>
    <w:rsid w:val="00CE5420"/>
    <w:rsid w:val="00CE547B"/>
    <w:rsid w:val="00CE54B5"/>
    <w:rsid w:val="00CE5508"/>
    <w:rsid w:val="00CE5530"/>
    <w:rsid w:val="00CE5563"/>
    <w:rsid w:val="00CE5633"/>
    <w:rsid w:val="00CE56B9"/>
    <w:rsid w:val="00CE57E7"/>
    <w:rsid w:val="00CE593E"/>
    <w:rsid w:val="00CE594B"/>
    <w:rsid w:val="00CE595C"/>
    <w:rsid w:val="00CE59E4"/>
    <w:rsid w:val="00CE5C5E"/>
    <w:rsid w:val="00CE5DC7"/>
    <w:rsid w:val="00CE5DD0"/>
    <w:rsid w:val="00CE5E01"/>
    <w:rsid w:val="00CE5F02"/>
    <w:rsid w:val="00CE5FD4"/>
    <w:rsid w:val="00CE613C"/>
    <w:rsid w:val="00CE6204"/>
    <w:rsid w:val="00CE6236"/>
    <w:rsid w:val="00CE62F1"/>
    <w:rsid w:val="00CE634D"/>
    <w:rsid w:val="00CE6571"/>
    <w:rsid w:val="00CE65B4"/>
    <w:rsid w:val="00CE6607"/>
    <w:rsid w:val="00CE6609"/>
    <w:rsid w:val="00CE6629"/>
    <w:rsid w:val="00CE668E"/>
    <w:rsid w:val="00CE67B9"/>
    <w:rsid w:val="00CE6812"/>
    <w:rsid w:val="00CE6838"/>
    <w:rsid w:val="00CE68FA"/>
    <w:rsid w:val="00CE69EB"/>
    <w:rsid w:val="00CE6BA1"/>
    <w:rsid w:val="00CE6E03"/>
    <w:rsid w:val="00CE6FC3"/>
    <w:rsid w:val="00CE6FC9"/>
    <w:rsid w:val="00CE6FDD"/>
    <w:rsid w:val="00CE6FFB"/>
    <w:rsid w:val="00CE70E2"/>
    <w:rsid w:val="00CE7135"/>
    <w:rsid w:val="00CE716F"/>
    <w:rsid w:val="00CE7198"/>
    <w:rsid w:val="00CE721A"/>
    <w:rsid w:val="00CE727D"/>
    <w:rsid w:val="00CE745B"/>
    <w:rsid w:val="00CE7523"/>
    <w:rsid w:val="00CE761A"/>
    <w:rsid w:val="00CE762E"/>
    <w:rsid w:val="00CE763D"/>
    <w:rsid w:val="00CE76E1"/>
    <w:rsid w:val="00CE772A"/>
    <w:rsid w:val="00CE776B"/>
    <w:rsid w:val="00CE778B"/>
    <w:rsid w:val="00CE78FE"/>
    <w:rsid w:val="00CE7965"/>
    <w:rsid w:val="00CE7996"/>
    <w:rsid w:val="00CE79EE"/>
    <w:rsid w:val="00CE7A18"/>
    <w:rsid w:val="00CE7A4C"/>
    <w:rsid w:val="00CE7A67"/>
    <w:rsid w:val="00CE7ADB"/>
    <w:rsid w:val="00CE7B69"/>
    <w:rsid w:val="00CE7B83"/>
    <w:rsid w:val="00CE7BC8"/>
    <w:rsid w:val="00CE7C5F"/>
    <w:rsid w:val="00CE7C66"/>
    <w:rsid w:val="00CE7CAF"/>
    <w:rsid w:val="00CE7CF0"/>
    <w:rsid w:val="00CE7E44"/>
    <w:rsid w:val="00CE7E55"/>
    <w:rsid w:val="00CE7F88"/>
    <w:rsid w:val="00CF000B"/>
    <w:rsid w:val="00CF002D"/>
    <w:rsid w:val="00CF013F"/>
    <w:rsid w:val="00CF0389"/>
    <w:rsid w:val="00CF0519"/>
    <w:rsid w:val="00CF0547"/>
    <w:rsid w:val="00CF0577"/>
    <w:rsid w:val="00CF05CE"/>
    <w:rsid w:val="00CF05EC"/>
    <w:rsid w:val="00CF0660"/>
    <w:rsid w:val="00CF066F"/>
    <w:rsid w:val="00CF0884"/>
    <w:rsid w:val="00CF08ED"/>
    <w:rsid w:val="00CF0950"/>
    <w:rsid w:val="00CF095C"/>
    <w:rsid w:val="00CF0A6D"/>
    <w:rsid w:val="00CF0B35"/>
    <w:rsid w:val="00CF0C23"/>
    <w:rsid w:val="00CF0CBA"/>
    <w:rsid w:val="00CF0D43"/>
    <w:rsid w:val="00CF0DB1"/>
    <w:rsid w:val="00CF0EC5"/>
    <w:rsid w:val="00CF0FB6"/>
    <w:rsid w:val="00CF1014"/>
    <w:rsid w:val="00CF10A3"/>
    <w:rsid w:val="00CF10C3"/>
    <w:rsid w:val="00CF1137"/>
    <w:rsid w:val="00CF117C"/>
    <w:rsid w:val="00CF1354"/>
    <w:rsid w:val="00CF139E"/>
    <w:rsid w:val="00CF13F4"/>
    <w:rsid w:val="00CF1428"/>
    <w:rsid w:val="00CF1502"/>
    <w:rsid w:val="00CF1512"/>
    <w:rsid w:val="00CF1588"/>
    <w:rsid w:val="00CF15D9"/>
    <w:rsid w:val="00CF16D0"/>
    <w:rsid w:val="00CF1731"/>
    <w:rsid w:val="00CF17C0"/>
    <w:rsid w:val="00CF17F2"/>
    <w:rsid w:val="00CF1860"/>
    <w:rsid w:val="00CF19DB"/>
    <w:rsid w:val="00CF1A93"/>
    <w:rsid w:val="00CF1A94"/>
    <w:rsid w:val="00CF1AA8"/>
    <w:rsid w:val="00CF1ACE"/>
    <w:rsid w:val="00CF1B04"/>
    <w:rsid w:val="00CF1B51"/>
    <w:rsid w:val="00CF1B66"/>
    <w:rsid w:val="00CF1B72"/>
    <w:rsid w:val="00CF1B7C"/>
    <w:rsid w:val="00CF1C77"/>
    <w:rsid w:val="00CF1C8C"/>
    <w:rsid w:val="00CF1E33"/>
    <w:rsid w:val="00CF1E81"/>
    <w:rsid w:val="00CF1EDF"/>
    <w:rsid w:val="00CF1FA0"/>
    <w:rsid w:val="00CF1FAE"/>
    <w:rsid w:val="00CF20DE"/>
    <w:rsid w:val="00CF2108"/>
    <w:rsid w:val="00CF21D1"/>
    <w:rsid w:val="00CF2205"/>
    <w:rsid w:val="00CF2388"/>
    <w:rsid w:val="00CF244D"/>
    <w:rsid w:val="00CF24D2"/>
    <w:rsid w:val="00CF25B6"/>
    <w:rsid w:val="00CF2611"/>
    <w:rsid w:val="00CF2617"/>
    <w:rsid w:val="00CF263E"/>
    <w:rsid w:val="00CF2654"/>
    <w:rsid w:val="00CF2775"/>
    <w:rsid w:val="00CF28AE"/>
    <w:rsid w:val="00CF2937"/>
    <w:rsid w:val="00CF29FD"/>
    <w:rsid w:val="00CF2A5A"/>
    <w:rsid w:val="00CF2B2B"/>
    <w:rsid w:val="00CF2B32"/>
    <w:rsid w:val="00CF2B54"/>
    <w:rsid w:val="00CF2CED"/>
    <w:rsid w:val="00CF2CF6"/>
    <w:rsid w:val="00CF2D27"/>
    <w:rsid w:val="00CF2E1F"/>
    <w:rsid w:val="00CF2F1C"/>
    <w:rsid w:val="00CF2F8B"/>
    <w:rsid w:val="00CF30CD"/>
    <w:rsid w:val="00CF30E5"/>
    <w:rsid w:val="00CF3110"/>
    <w:rsid w:val="00CF31D5"/>
    <w:rsid w:val="00CF32FD"/>
    <w:rsid w:val="00CF348B"/>
    <w:rsid w:val="00CF34E0"/>
    <w:rsid w:val="00CF356A"/>
    <w:rsid w:val="00CF35BE"/>
    <w:rsid w:val="00CF35D6"/>
    <w:rsid w:val="00CF362A"/>
    <w:rsid w:val="00CF3696"/>
    <w:rsid w:val="00CF37F0"/>
    <w:rsid w:val="00CF39F9"/>
    <w:rsid w:val="00CF3B20"/>
    <w:rsid w:val="00CF3B9B"/>
    <w:rsid w:val="00CF3D11"/>
    <w:rsid w:val="00CF3D22"/>
    <w:rsid w:val="00CF3D32"/>
    <w:rsid w:val="00CF3D61"/>
    <w:rsid w:val="00CF3DB3"/>
    <w:rsid w:val="00CF3F01"/>
    <w:rsid w:val="00CF3F86"/>
    <w:rsid w:val="00CF404D"/>
    <w:rsid w:val="00CF409D"/>
    <w:rsid w:val="00CF4340"/>
    <w:rsid w:val="00CF4358"/>
    <w:rsid w:val="00CF4508"/>
    <w:rsid w:val="00CF453A"/>
    <w:rsid w:val="00CF4690"/>
    <w:rsid w:val="00CF46A0"/>
    <w:rsid w:val="00CF486D"/>
    <w:rsid w:val="00CF487C"/>
    <w:rsid w:val="00CF4A9A"/>
    <w:rsid w:val="00CF4C5B"/>
    <w:rsid w:val="00CF4D84"/>
    <w:rsid w:val="00CF4DDB"/>
    <w:rsid w:val="00CF4E4C"/>
    <w:rsid w:val="00CF4EB7"/>
    <w:rsid w:val="00CF4F16"/>
    <w:rsid w:val="00CF5010"/>
    <w:rsid w:val="00CF503F"/>
    <w:rsid w:val="00CF5095"/>
    <w:rsid w:val="00CF50F8"/>
    <w:rsid w:val="00CF517D"/>
    <w:rsid w:val="00CF51A8"/>
    <w:rsid w:val="00CF5341"/>
    <w:rsid w:val="00CF549F"/>
    <w:rsid w:val="00CF54A1"/>
    <w:rsid w:val="00CF5589"/>
    <w:rsid w:val="00CF5601"/>
    <w:rsid w:val="00CF569E"/>
    <w:rsid w:val="00CF56E6"/>
    <w:rsid w:val="00CF56F5"/>
    <w:rsid w:val="00CF5776"/>
    <w:rsid w:val="00CF5838"/>
    <w:rsid w:val="00CF5864"/>
    <w:rsid w:val="00CF58AC"/>
    <w:rsid w:val="00CF58C3"/>
    <w:rsid w:val="00CF58FF"/>
    <w:rsid w:val="00CF5900"/>
    <w:rsid w:val="00CF5A27"/>
    <w:rsid w:val="00CF5A75"/>
    <w:rsid w:val="00CF5A91"/>
    <w:rsid w:val="00CF5CBA"/>
    <w:rsid w:val="00CF5CDB"/>
    <w:rsid w:val="00CF5DD6"/>
    <w:rsid w:val="00CF5E1D"/>
    <w:rsid w:val="00CF5E94"/>
    <w:rsid w:val="00CF5ED9"/>
    <w:rsid w:val="00CF5F0A"/>
    <w:rsid w:val="00CF60B6"/>
    <w:rsid w:val="00CF60F9"/>
    <w:rsid w:val="00CF6143"/>
    <w:rsid w:val="00CF637C"/>
    <w:rsid w:val="00CF6386"/>
    <w:rsid w:val="00CF63C0"/>
    <w:rsid w:val="00CF64ED"/>
    <w:rsid w:val="00CF65D8"/>
    <w:rsid w:val="00CF661E"/>
    <w:rsid w:val="00CF6786"/>
    <w:rsid w:val="00CF6853"/>
    <w:rsid w:val="00CF6902"/>
    <w:rsid w:val="00CF690C"/>
    <w:rsid w:val="00CF6A40"/>
    <w:rsid w:val="00CF6B58"/>
    <w:rsid w:val="00CF6C5D"/>
    <w:rsid w:val="00CF6D71"/>
    <w:rsid w:val="00CF6DCF"/>
    <w:rsid w:val="00CF6E27"/>
    <w:rsid w:val="00CF7038"/>
    <w:rsid w:val="00CF70C1"/>
    <w:rsid w:val="00CF710D"/>
    <w:rsid w:val="00CF71CB"/>
    <w:rsid w:val="00CF7253"/>
    <w:rsid w:val="00CF72A0"/>
    <w:rsid w:val="00CF72DC"/>
    <w:rsid w:val="00CF73A6"/>
    <w:rsid w:val="00CF741B"/>
    <w:rsid w:val="00CF74DF"/>
    <w:rsid w:val="00CF7727"/>
    <w:rsid w:val="00CF7796"/>
    <w:rsid w:val="00CF7847"/>
    <w:rsid w:val="00CF78BE"/>
    <w:rsid w:val="00CF79B0"/>
    <w:rsid w:val="00CF79C5"/>
    <w:rsid w:val="00CF79EA"/>
    <w:rsid w:val="00CF7B0A"/>
    <w:rsid w:val="00CF7BF6"/>
    <w:rsid w:val="00CF7C34"/>
    <w:rsid w:val="00CF7C4E"/>
    <w:rsid w:val="00CF7D0A"/>
    <w:rsid w:val="00CF7D0F"/>
    <w:rsid w:val="00CF7D3A"/>
    <w:rsid w:val="00CF7F02"/>
    <w:rsid w:val="00CF7FD0"/>
    <w:rsid w:val="00D000C3"/>
    <w:rsid w:val="00D000F4"/>
    <w:rsid w:val="00D001D3"/>
    <w:rsid w:val="00D00201"/>
    <w:rsid w:val="00D00249"/>
    <w:rsid w:val="00D00348"/>
    <w:rsid w:val="00D00351"/>
    <w:rsid w:val="00D00465"/>
    <w:rsid w:val="00D00480"/>
    <w:rsid w:val="00D00543"/>
    <w:rsid w:val="00D00726"/>
    <w:rsid w:val="00D00794"/>
    <w:rsid w:val="00D007D9"/>
    <w:rsid w:val="00D00878"/>
    <w:rsid w:val="00D00903"/>
    <w:rsid w:val="00D00A91"/>
    <w:rsid w:val="00D00AB1"/>
    <w:rsid w:val="00D00B69"/>
    <w:rsid w:val="00D00BBD"/>
    <w:rsid w:val="00D00C69"/>
    <w:rsid w:val="00D00CF8"/>
    <w:rsid w:val="00D00D37"/>
    <w:rsid w:val="00D00E20"/>
    <w:rsid w:val="00D00EF5"/>
    <w:rsid w:val="00D01150"/>
    <w:rsid w:val="00D0121F"/>
    <w:rsid w:val="00D0136E"/>
    <w:rsid w:val="00D01415"/>
    <w:rsid w:val="00D01452"/>
    <w:rsid w:val="00D014BB"/>
    <w:rsid w:val="00D014BD"/>
    <w:rsid w:val="00D014DF"/>
    <w:rsid w:val="00D01687"/>
    <w:rsid w:val="00D0171B"/>
    <w:rsid w:val="00D01793"/>
    <w:rsid w:val="00D017BE"/>
    <w:rsid w:val="00D017DF"/>
    <w:rsid w:val="00D01822"/>
    <w:rsid w:val="00D01892"/>
    <w:rsid w:val="00D0189E"/>
    <w:rsid w:val="00D018A3"/>
    <w:rsid w:val="00D018CC"/>
    <w:rsid w:val="00D019B3"/>
    <w:rsid w:val="00D019C5"/>
    <w:rsid w:val="00D01BBB"/>
    <w:rsid w:val="00D01C74"/>
    <w:rsid w:val="00D01D1F"/>
    <w:rsid w:val="00D01D8A"/>
    <w:rsid w:val="00D01E14"/>
    <w:rsid w:val="00D01E7C"/>
    <w:rsid w:val="00D01EB1"/>
    <w:rsid w:val="00D01F45"/>
    <w:rsid w:val="00D01FA8"/>
    <w:rsid w:val="00D01FAA"/>
    <w:rsid w:val="00D0205F"/>
    <w:rsid w:val="00D021C5"/>
    <w:rsid w:val="00D02223"/>
    <w:rsid w:val="00D02227"/>
    <w:rsid w:val="00D02245"/>
    <w:rsid w:val="00D0229E"/>
    <w:rsid w:val="00D022FB"/>
    <w:rsid w:val="00D022FD"/>
    <w:rsid w:val="00D023E9"/>
    <w:rsid w:val="00D02411"/>
    <w:rsid w:val="00D024E8"/>
    <w:rsid w:val="00D02518"/>
    <w:rsid w:val="00D02608"/>
    <w:rsid w:val="00D0261E"/>
    <w:rsid w:val="00D02667"/>
    <w:rsid w:val="00D026C5"/>
    <w:rsid w:val="00D0279F"/>
    <w:rsid w:val="00D0283B"/>
    <w:rsid w:val="00D02925"/>
    <w:rsid w:val="00D02943"/>
    <w:rsid w:val="00D02958"/>
    <w:rsid w:val="00D02A23"/>
    <w:rsid w:val="00D02A98"/>
    <w:rsid w:val="00D02AE8"/>
    <w:rsid w:val="00D02AF4"/>
    <w:rsid w:val="00D02AF5"/>
    <w:rsid w:val="00D02B8F"/>
    <w:rsid w:val="00D02BFA"/>
    <w:rsid w:val="00D02C65"/>
    <w:rsid w:val="00D02C7F"/>
    <w:rsid w:val="00D02ED0"/>
    <w:rsid w:val="00D02F6D"/>
    <w:rsid w:val="00D02FD1"/>
    <w:rsid w:val="00D02FD8"/>
    <w:rsid w:val="00D03041"/>
    <w:rsid w:val="00D03058"/>
    <w:rsid w:val="00D03089"/>
    <w:rsid w:val="00D0309A"/>
    <w:rsid w:val="00D030FD"/>
    <w:rsid w:val="00D03112"/>
    <w:rsid w:val="00D031A2"/>
    <w:rsid w:val="00D03262"/>
    <w:rsid w:val="00D03268"/>
    <w:rsid w:val="00D0327E"/>
    <w:rsid w:val="00D03290"/>
    <w:rsid w:val="00D0335C"/>
    <w:rsid w:val="00D034C2"/>
    <w:rsid w:val="00D03615"/>
    <w:rsid w:val="00D03693"/>
    <w:rsid w:val="00D038BA"/>
    <w:rsid w:val="00D03949"/>
    <w:rsid w:val="00D03A5A"/>
    <w:rsid w:val="00D03B78"/>
    <w:rsid w:val="00D03BD1"/>
    <w:rsid w:val="00D03C27"/>
    <w:rsid w:val="00D03D60"/>
    <w:rsid w:val="00D03E57"/>
    <w:rsid w:val="00D0409D"/>
    <w:rsid w:val="00D040A6"/>
    <w:rsid w:val="00D04293"/>
    <w:rsid w:val="00D044F5"/>
    <w:rsid w:val="00D045DD"/>
    <w:rsid w:val="00D045F8"/>
    <w:rsid w:val="00D047B3"/>
    <w:rsid w:val="00D047EF"/>
    <w:rsid w:val="00D04816"/>
    <w:rsid w:val="00D04854"/>
    <w:rsid w:val="00D04879"/>
    <w:rsid w:val="00D048AD"/>
    <w:rsid w:val="00D04906"/>
    <w:rsid w:val="00D04A1B"/>
    <w:rsid w:val="00D04B94"/>
    <w:rsid w:val="00D04BA8"/>
    <w:rsid w:val="00D04C18"/>
    <w:rsid w:val="00D04C83"/>
    <w:rsid w:val="00D04F50"/>
    <w:rsid w:val="00D04FF8"/>
    <w:rsid w:val="00D05265"/>
    <w:rsid w:val="00D052EF"/>
    <w:rsid w:val="00D05303"/>
    <w:rsid w:val="00D05422"/>
    <w:rsid w:val="00D054A4"/>
    <w:rsid w:val="00D054E5"/>
    <w:rsid w:val="00D0554F"/>
    <w:rsid w:val="00D055A6"/>
    <w:rsid w:val="00D055E2"/>
    <w:rsid w:val="00D05628"/>
    <w:rsid w:val="00D05676"/>
    <w:rsid w:val="00D0568D"/>
    <w:rsid w:val="00D056F6"/>
    <w:rsid w:val="00D057DE"/>
    <w:rsid w:val="00D059DC"/>
    <w:rsid w:val="00D05A8F"/>
    <w:rsid w:val="00D05AED"/>
    <w:rsid w:val="00D05AFE"/>
    <w:rsid w:val="00D05B3C"/>
    <w:rsid w:val="00D05BBB"/>
    <w:rsid w:val="00D05C1D"/>
    <w:rsid w:val="00D05CF2"/>
    <w:rsid w:val="00D05D40"/>
    <w:rsid w:val="00D05E7A"/>
    <w:rsid w:val="00D05EFD"/>
    <w:rsid w:val="00D05F73"/>
    <w:rsid w:val="00D05F74"/>
    <w:rsid w:val="00D05FCE"/>
    <w:rsid w:val="00D06057"/>
    <w:rsid w:val="00D060F2"/>
    <w:rsid w:val="00D06117"/>
    <w:rsid w:val="00D061E2"/>
    <w:rsid w:val="00D061FC"/>
    <w:rsid w:val="00D06253"/>
    <w:rsid w:val="00D062D8"/>
    <w:rsid w:val="00D0637A"/>
    <w:rsid w:val="00D063A3"/>
    <w:rsid w:val="00D063E5"/>
    <w:rsid w:val="00D0646A"/>
    <w:rsid w:val="00D064ED"/>
    <w:rsid w:val="00D06518"/>
    <w:rsid w:val="00D0656E"/>
    <w:rsid w:val="00D06571"/>
    <w:rsid w:val="00D0658B"/>
    <w:rsid w:val="00D065FD"/>
    <w:rsid w:val="00D066D7"/>
    <w:rsid w:val="00D066F7"/>
    <w:rsid w:val="00D06749"/>
    <w:rsid w:val="00D0674F"/>
    <w:rsid w:val="00D06791"/>
    <w:rsid w:val="00D069D8"/>
    <w:rsid w:val="00D069F1"/>
    <w:rsid w:val="00D06A85"/>
    <w:rsid w:val="00D06C02"/>
    <w:rsid w:val="00D06C87"/>
    <w:rsid w:val="00D06D03"/>
    <w:rsid w:val="00D06D59"/>
    <w:rsid w:val="00D06D87"/>
    <w:rsid w:val="00D06DC2"/>
    <w:rsid w:val="00D06E15"/>
    <w:rsid w:val="00D06F83"/>
    <w:rsid w:val="00D06F98"/>
    <w:rsid w:val="00D0700D"/>
    <w:rsid w:val="00D07071"/>
    <w:rsid w:val="00D07096"/>
    <w:rsid w:val="00D071A7"/>
    <w:rsid w:val="00D071BD"/>
    <w:rsid w:val="00D07209"/>
    <w:rsid w:val="00D072A3"/>
    <w:rsid w:val="00D072E0"/>
    <w:rsid w:val="00D07333"/>
    <w:rsid w:val="00D0739A"/>
    <w:rsid w:val="00D07449"/>
    <w:rsid w:val="00D074C7"/>
    <w:rsid w:val="00D074F2"/>
    <w:rsid w:val="00D07575"/>
    <w:rsid w:val="00D075DB"/>
    <w:rsid w:val="00D0760C"/>
    <w:rsid w:val="00D0763C"/>
    <w:rsid w:val="00D0763D"/>
    <w:rsid w:val="00D0773C"/>
    <w:rsid w:val="00D07771"/>
    <w:rsid w:val="00D079FF"/>
    <w:rsid w:val="00D07C20"/>
    <w:rsid w:val="00D07C5C"/>
    <w:rsid w:val="00D07CEC"/>
    <w:rsid w:val="00D07EAA"/>
    <w:rsid w:val="00D07EC6"/>
    <w:rsid w:val="00D100A0"/>
    <w:rsid w:val="00D100D6"/>
    <w:rsid w:val="00D100F7"/>
    <w:rsid w:val="00D10177"/>
    <w:rsid w:val="00D10179"/>
    <w:rsid w:val="00D101FF"/>
    <w:rsid w:val="00D1021E"/>
    <w:rsid w:val="00D10259"/>
    <w:rsid w:val="00D10321"/>
    <w:rsid w:val="00D10342"/>
    <w:rsid w:val="00D1037F"/>
    <w:rsid w:val="00D10388"/>
    <w:rsid w:val="00D103C9"/>
    <w:rsid w:val="00D103F1"/>
    <w:rsid w:val="00D10477"/>
    <w:rsid w:val="00D10592"/>
    <w:rsid w:val="00D1064E"/>
    <w:rsid w:val="00D106BB"/>
    <w:rsid w:val="00D106F8"/>
    <w:rsid w:val="00D108CE"/>
    <w:rsid w:val="00D108EE"/>
    <w:rsid w:val="00D10972"/>
    <w:rsid w:val="00D109F4"/>
    <w:rsid w:val="00D10AA3"/>
    <w:rsid w:val="00D10BAB"/>
    <w:rsid w:val="00D10C60"/>
    <w:rsid w:val="00D10CB5"/>
    <w:rsid w:val="00D10D70"/>
    <w:rsid w:val="00D10D90"/>
    <w:rsid w:val="00D10D99"/>
    <w:rsid w:val="00D10DC7"/>
    <w:rsid w:val="00D10E16"/>
    <w:rsid w:val="00D10E76"/>
    <w:rsid w:val="00D10F01"/>
    <w:rsid w:val="00D10F3F"/>
    <w:rsid w:val="00D10FB7"/>
    <w:rsid w:val="00D110C5"/>
    <w:rsid w:val="00D1112E"/>
    <w:rsid w:val="00D1118F"/>
    <w:rsid w:val="00D111DF"/>
    <w:rsid w:val="00D112C4"/>
    <w:rsid w:val="00D1140F"/>
    <w:rsid w:val="00D1174F"/>
    <w:rsid w:val="00D11845"/>
    <w:rsid w:val="00D1187F"/>
    <w:rsid w:val="00D11A3D"/>
    <w:rsid w:val="00D11A43"/>
    <w:rsid w:val="00D11A9A"/>
    <w:rsid w:val="00D11B53"/>
    <w:rsid w:val="00D11C35"/>
    <w:rsid w:val="00D11C86"/>
    <w:rsid w:val="00D11D22"/>
    <w:rsid w:val="00D11D49"/>
    <w:rsid w:val="00D11D58"/>
    <w:rsid w:val="00D11DCD"/>
    <w:rsid w:val="00D11DF5"/>
    <w:rsid w:val="00D11E9A"/>
    <w:rsid w:val="00D12088"/>
    <w:rsid w:val="00D120C3"/>
    <w:rsid w:val="00D120E5"/>
    <w:rsid w:val="00D120FE"/>
    <w:rsid w:val="00D12153"/>
    <w:rsid w:val="00D1224D"/>
    <w:rsid w:val="00D123A5"/>
    <w:rsid w:val="00D123DD"/>
    <w:rsid w:val="00D12428"/>
    <w:rsid w:val="00D12529"/>
    <w:rsid w:val="00D12581"/>
    <w:rsid w:val="00D12598"/>
    <w:rsid w:val="00D1276C"/>
    <w:rsid w:val="00D128D8"/>
    <w:rsid w:val="00D12B19"/>
    <w:rsid w:val="00D12BAB"/>
    <w:rsid w:val="00D12C0E"/>
    <w:rsid w:val="00D12C50"/>
    <w:rsid w:val="00D12CB8"/>
    <w:rsid w:val="00D12CC5"/>
    <w:rsid w:val="00D12DD9"/>
    <w:rsid w:val="00D12E8B"/>
    <w:rsid w:val="00D12F18"/>
    <w:rsid w:val="00D12F6D"/>
    <w:rsid w:val="00D12FE7"/>
    <w:rsid w:val="00D13091"/>
    <w:rsid w:val="00D131EE"/>
    <w:rsid w:val="00D134B1"/>
    <w:rsid w:val="00D135E7"/>
    <w:rsid w:val="00D13617"/>
    <w:rsid w:val="00D13640"/>
    <w:rsid w:val="00D136A8"/>
    <w:rsid w:val="00D13801"/>
    <w:rsid w:val="00D13845"/>
    <w:rsid w:val="00D13851"/>
    <w:rsid w:val="00D13A51"/>
    <w:rsid w:val="00D13A5E"/>
    <w:rsid w:val="00D13AD9"/>
    <w:rsid w:val="00D13B66"/>
    <w:rsid w:val="00D13BF4"/>
    <w:rsid w:val="00D13C2A"/>
    <w:rsid w:val="00D13CE6"/>
    <w:rsid w:val="00D13D2E"/>
    <w:rsid w:val="00D13E73"/>
    <w:rsid w:val="00D13FA8"/>
    <w:rsid w:val="00D1421B"/>
    <w:rsid w:val="00D14319"/>
    <w:rsid w:val="00D1432A"/>
    <w:rsid w:val="00D14372"/>
    <w:rsid w:val="00D143CE"/>
    <w:rsid w:val="00D143DF"/>
    <w:rsid w:val="00D144B4"/>
    <w:rsid w:val="00D14518"/>
    <w:rsid w:val="00D14587"/>
    <w:rsid w:val="00D1462F"/>
    <w:rsid w:val="00D1467F"/>
    <w:rsid w:val="00D146AB"/>
    <w:rsid w:val="00D14856"/>
    <w:rsid w:val="00D14951"/>
    <w:rsid w:val="00D14A1F"/>
    <w:rsid w:val="00D14B96"/>
    <w:rsid w:val="00D14CFD"/>
    <w:rsid w:val="00D14D09"/>
    <w:rsid w:val="00D14D7A"/>
    <w:rsid w:val="00D14E78"/>
    <w:rsid w:val="00D14E93"/>
    <w:rsid w:val="00D14FAE"/>
    <w:rsid w:val="00D15001"/>
    <w:rsid w:val="00D1509A"/>
    <w:rsid w:val="00D150BB"/>
    <w:rsid w:val="00D150BC"/>
    <w:rsid w:val="00D15132"/>
    <w:rsid w:val="00D15146"/>
    <w:rsid w:val="00D15196"/>
    <w:rsid w:val="00D15284"/>
    <w:rsid w:val="00D1528C"/>
    <w:rsid w:val="00D1539E"/>
    <w:rsid w:val="00D1540C"/>
    <w:rsid w:val="00D1542E"/>
    <w:rsid w:val="00D15445"/>
    <w:rsid w:val="00D1545E"/>
    <w:rsid w:val="00D154FF"/>
    <w:rsid w:val="00D15500"/>
    <w:rsid w:val="00D15643"/>
    <w:rsid w:val="00D156D5"/>
    <w:rsid w:val="00D15712"/>
    <w:rsid w:val="00D15727"/>
    <w:rsid w:val="00D157E0"/>
    <w:rsid w:val="00D1586D"/>
    <w:rsid w:val="00D15977"/>
    <w:rsid w:val="00D159A1"/>
    <w:rsid w:val="00D15A8D"/>
    <w:rsid w:val="00D15AC4"/>
    <w:rsid w:val="00D15BB0"/>
    <w:rsid w:val="00D15BC7"/>
    <w:rsid w:val="00D15C74"/>
    <w:rsid w:val="00D15C8C"/>
    <w:rsid w:val="00D15CDA"/>
    <w:rsid w:val="00D15CEC"/>
    <w:rsid w:val="00D15D82"/>
    <w:rsid w:val="00D15DA4"/>
    <w:rsid w:val="00D15E9E"/>
    <w:rsid w:val="00D15EDB"/>
    <w:rsid w:val="00D15EE7"/>
    <w:rsid w:val="00D15F2E"/>
    <w:rsid w:val="00D15F40"/>
    <w:rsid w:val="00D16066"/>
    <w:rsid w:val="00D16185"/>
    <w:rsid w:val="00D16315"/>
    <w:rsid w:val="00D1631C"/>
    <w:rsid w:val="00D16356"/>
    <w:rsid w:val="00D16358"/>
    <w:rsid w:val="00D1639C"/>
    <w:rsid w:val="00D1642A"/>
    <w:rsid w:val="00D164D8"/>
    <w:rsid w:val="00D165FC"/>
    <w:rsid w:val="00D1661F"/>
    <w:rsid w:val="00D16675"/>
    <w:rsid w:val="00D166B6"/>
    <w:rsid w:val="00D16756"/>
    <w:rsid w:val="00D16882"/>
    <w:rsid w:val="00D16916"/>
    <w:rsid w:val="00D16917"/>
    <w:rsid w:val="00D169BE"/>
    <w:rsid w:val="00D16B21"/>
    <w:rsid w:val="00D16BA1"/>
    <w:rsid w:val="00D16C26"/>
    <w:rsid w:val="00D16CBC"/>
    <w:rsid w:val="00D16CD7"/>
    <w:rsid w:val="00D16CE7"/>
    <w:rsid w:val="00D16DC4"/>
    <w:rsid w:val="00D16E5B"/>
    <w:rsid w:val="00D17006"/>
    <w:rsid w:val="00D17018"/>
    <w:rsid w:val="00D17143"/>
    <w:rsid w:val="00D1714E"/>
    <w:rsid w:val="00D17204"/>
    <w:rsid w:val="00D1721E"/>
    <w:rsid w:val="00D17290"/>
    <w:rsid w:val="00D172CD"/>
    <w:rsid w:val="00D173C7"/>
    <w:rsid w:val="00D17401"/>
    <w:rsid w:val="00D174A8"/>
    <w:rsid w:val="00D174E9"/>
    <w:rsid w:val="00D1764B"/>
    <w:rsid w:val="00D17692"/>
    <w:rsid w:val="00D17793"/>
    <w:rsid w:val="00D17807"/>
    <w:rsid w:val="00D17886"/>
    <w:rsid w:val="00D178BD"/>
    <w:rsid w:val="00D178E0"/>
    <w:rsid w:val="00D1793F"/>
    <w:rsid w:val="00D179BB"/>
    <w:rsid w:val="00D179CA"/>
    <w:rsid w:val="00D17A18"/>
    <w:rsid w:val="00D17A3A"/>
    <w:rsid w:val="00D17AB8"/>
    <w:rsid w:val="00D17AC3"/>
    <w:rsid w:val="00D17AD0"/>
    <w:rsid w:val="00D17AE1"/>
    <w:rsid w:val="00D17B7E"/>
    <w:rsid w:val="00D17BFF"/>
    <w:rsid w:val="00D17DF0"/>
    <w:rsid w:val="00D17FAA"/>
    <w:rsid w:val="00D17FE1"/>
    <w:rsid w:val="00D2005C"/>
    <w:rsid w:val="00D200D9"/>
    <w:rsid w:val="00D20113"/>
    <w:rsid w:val="00D2022F"/>
    <w:rsid w:val="00D203BC"/>
    <w:rsid w:val="00D203DB"/>
    <w:rsid w:val="00D2040F"/>
    <w:rsid w:val="00D2042E"/>
    <w:rsid w:val="00D20493"/>
    <w:rsid w:val="00D204CF"/>
    <w:rsid w:val="00D20559"/>
    <w:rsid w:val="00D2080E"/>
    <w:rsid w:val="00D2086B"/>
    <w:rsid w:val="00D20871"/>
    <w:rsid w:val="00D208BE"/>
    <w:rsid w:val="00D20947"/>
    <w:rsid w:val="00D20980"/>
    <w:rsid w:val="00D209C5"/>
    <w:rsid w:val="00D209C7"/>
    <w:rsid w:val="00D20AEA"/>
    <w:rsid w:val="00D20C1F"/>
    <w:rsid w:val="00D20C22"/>
    <w:rsid w:val="00D20CFA"/>
    <w:rsid w:val="00D20D7A"/>
    <w:rsid w:val="00D20E1E"/>
    <w:rsid w:val="00D20EC8"/>
    <w:rsid w:val="00D20ECC"/>
    <w:rsid w:val="00D20ED2"/>
    <w:rsid w:val="00D21055"/>
    <w:rsid w:val="00D210DD"/>
    <w:rsid w:val="00D210F7"/>
    <w:rsid w:val="00D2112E"/>
    <w:rsid w:val="00D2119E"/>
    <w:rsid w:val="00D211DC"/>
    <w:rsid w:val="00D21206"/>
    <w:rsid w:val="00D213C1"/>
    <w:rsid w:val="00D213F8"/>
    <w:rsid w:val="00D21434"/>
    <w:rsid w:val="00D2145C"/>
    <w:rsid w:val="00D2146C"/>
    <w:rsid w:val="00D21500"/>
    <w:rsid w:val="00D215C6"/>
    <w:rsid w:val="00D21723"/>
    <w:rsid w:val="00D21776"/>
    <w:rsid w:val="00D2177B"/>
    <w:rsid w:val="00D217B5"/>
    <w:rsid w:val="00D217BD"/>
    <w:rsid w:val="00D217C9"/>
    <w:rsid w:val="00D217E1"/>
    <w:rsid w:val="00D217F4"/>
    <w:rsid w:val="00D21890"/>
    <w:rsid w:val="00D21895"/>
    <w:rsid w:val="00D2189B"/>
    <w:rsid w:val="00D21926"/>
    <w:rsid w:val="00D2199E"/>
    <w:rsid w:val="00D219F7"/>
    <w:rsid w:val="00D21A55"/>
    <w:rsid w:val="00D21AC0"/>
    <w:rsid w:val="00D21AC7"/>
    <w:rsid w:val="00D21ADC"/>
    <w:rsid w:val="00D21AEA"/>
    <w:rsid w:val="00D21AEC"/>
    <w:rsid w:val="00D21AF7"/>
    <w:rsid w:val="00D21B6D"/>
    <w:rsid w:val="00D21B8F"/>
    <w:rsid w:val="00D21B9E"/>
    <w:rsid w:val="00D21C25"/>
    <w:rsid w:val="00D21D32"/>
    <w:rsid w:val="00D21D50"/>
    <w:rsid w:val="00D21DA9"/>
    <w:rsid w:val="00D21E50"/>
    <w:rsid w:val="00D21ED4"/>
    <w:rsid w:val="00D21EE4"/>
    <w:rsid w:val="00D21EFD"/>
    <w:rsid w:val="00D21FA8"/>
    <w:rsid w:val="00D2201A"/>
    <w:rsid w:val="00D2201B"/>
    <w:rsid w:val="00D22149"/>
    <w:rsid w:val="00D22164"/>
    <w:rsid w:val="00D22169"/>
    <w:rsid w:val="00D221D2"/>
    <w:rsid w:val="00D2229C"/>
    <w:rsid w:val="00D222A0"/>
    <w:rsid w:val="00D222EC"/>
    <w:rsid w:val="00D2230D"/>
    <w:rsid w:val="00D22310"/>
    <w:rsid w:val="00D223CA"/>
    <w:rsid w:val="00D2246E"/>
    <w:rsid w:val="00D2251B"/>
    <w:rsid w:val="00D2261D"/>
    <w:rsid w:val="00D2267B"/>
    <w:rsid w:val="00D226B9"/>
    <w:rsid w:val="00D227B0"/>
    <w:rsid w:val="00D227B5"/>
    <w:rsid w:val="00D22917"/>
    <w:rsid w:val="00D229E2"/>
    <w:rsid w:val="00D22AE4"/>
    <w:rsid w:val="00D22C31"/>
    <w:rsid w:val="00D22C5A"/>
    <w:rsid w:val="00D22CCC"/>
    <w:rsid w:val="00D22D1C"/>
    <w:rsid w:val="00D22E7F"/>
    <w:rsid w:val="00D22E94"/>
    <w:rsid w:val="00D22F4D"/>
    <w:rsid w:val="00D22FCD"/>
    <w:rsid w:val="00D2303D"/>
    <w:rsid w:val="00D23093"/>
    <w:rsid w:val="00D23110"/>
    <w:rsid w:val="00D23123"/>
    <w:rsid w:val="00D232D4"/>
    <w:rsid w:val="00D232EE"/>
    <w:rsid w:val="00D233A1"/>
    <w:rsid w:val="00D2342C"/>
    <w:rsid w:val="00D23449"/>
    <w:rsid w:val="00D23472"/>
    <w:rsid w:val="00D2348A"/>
    <w:rsid w:val="00D23550"/>
    <w:rsid w:val="00D23606"/>
    <w:rsid w:val="00D236F0"/>
    <w:rsid w:val="00D236FB"/>
    <w:rsid w:val="00D23791"/>
    <w:rsid w:val="00D237B1"/>
    <w:rsid w:val="00D237F8"/>
    <w:rsid w:val="00D23937"/>
    <w:rsid w:val="00D23A20"/>
    <w:rsid w:val="00D23A21"/>
    <w:rsid w:val="00D23A8E"/>
    <w:rsid w:val="00D23CE4"/>
    <w:rsid w:val="00D23DDB"/>
    <w:rsid w:val="00D23E64"/>
    <w:rsid w:val="00D23F3D"/>
    <w:rsid w:val="00D23F9C"/>
    <w:rsid w:val="00D2405E"/>
    <w:rsid w:val="00D24093"/>
    <w:rsid w:val="00D240CB"/>
    <w:rsid w:val="00D24254"/>
    <w:rsid w:val="00D242C3"/>
    <w:rsid w:val="00D243BC"/>
    <w:rsid w:val="00D2443F"/>
    <w:rsid w:val="00D24483"/>
    <w:rsid w:val="00D244A4"/>
    <w:rsid w:val="00D244BA"/>
    <w:rsid w:val="00D244D6"/>
    <w:rsid w:val="00D244EB"/>
    <w:rsid w:val="00D2450E"/>
    <w:rsid w:val="00D24527"/>
    <w:rsid w:val="00D24530"/>
    <w:rsid w:val="00D2453E"/>
    <w:rsid w:val="00D24569"/>
    <w:rsid w:val="00D24573"/>
    <w:rsid w:val="00D24691"/>
    <w:rsid w:val="00D2479E"/>
    <w:rsid w:val="00D2481C"/>
    <w:rsid w:val="00D2486B"/>
    <w:rsid w:val="00D24971"/>
    <w:rsid w:val="00D24A0D"/>
    <w:rsid w:val="00D24A6F"/>
    <w:rsid w:val="00D24AA9"/>
    <w:rsid w:val="00D24C38"/>
    <w:rsid w:val="00D24C47"/>
    <w:rsid w:val="00D24C96"/>
    <w:rsid w:val="00D24C98"/>
    <w:rsid w:val="00D24CE0"/>
    <w:rsid w:val="00D24CFC"/>
    <w:rsid w:val="00D24D9D"/>
    <w:rsid w:val="00D24E5B"/>
    <w:rsid w:val="00D25082"/>
    <w:rsid w:val="00D25155"/>
    <w:rsid w:val="00D25180"/>
    <w:rsid w:val="00D251AA"/>
    <w:rsid w:val="00D251FB"/>
    <w:rsid w:val="00D2521F"/>
    <w:rsid w:val="00D2523B"/>
    <w:rsid w:val="00D252B9"/>
    <w:rsid w:val="00D253B7"/>
    <w:rsid w:val="00D253CC"/>
    <w:rsid w:val="00D254C9"/>
    <w:rsid w:val="00D254D0"/>
    <w:rsid w:val="00D25563"/>
    <w:rsid w:val="00D255EA"/>
    <w:rsid w:val="00D25680"/>
    <w:rsid w:val="00D256F0"/>
    <w:rsid w:val="00D25770"/>
    <w:rsid w:val="00D25889"/>
    <w:rsid w:val="00D258F5"/>
    <w:rsid w:val="00D25924"/>
    <w:rsid w:val="00D25B79"/>
    <w:rsid w:val="00D25B7F"/>
    <w:rsid w:val="00D25BA6"/>
    <w:rsid w:val="00D25BAB"/>
    <w:rsid w:val="00D25C6F"/>
    <w:rsid w:val="00D25C8F"/>
    <w:rsid w:val="00D25DC8"/>
    <w:rsid w:val="00D25EE2"/>
    <w:rsid w:val="00D25F0A"/>
    <w:rsid w:val="00D25F12"/>
    <w:rsid w:val="00D26002"/>
    <w:rsid w:val="00D2603F"/>
    <w:rsid w:val="00D260BC"/>
    <w:rsid w:val="00D26126"/>
    <w:rsid w:val="00D26155"/>
    <w:rsid w:val="00D26176"/>
    <w:rsid w:val="00D26275"/>
    <w:rsid w:val="00D26347"/>
    <w:rsid w:val="00D2637D"/>
    <w:rsid w:val="00D263BF"/>
    <w:rsid w:val="00D264A9"/>
    <w:rsid w:val="00D2656F"/>
    <w:rsid w:val="00D265F4"/>
    <w:rsid w:val="00D26609"/>
    <w:rsid w:val="00D2669B"/>
    <w:rsid w:val="00D266D9"/>
    <w:rsid w:val="00D26752"/>
    <w:rsid w:val="00D26798"/>
    <w:rsid w:val="00D26816"/>
    <w:rsid w:val="00D26908"/>
    <w:rsid w:val="00D26936"/>
    <w:rsid w:val="00D26943"/>
    <w:rsid w:val="00D26AFC"/>
    <w:rsid w:val="00D26BAC"/>
    <w:rsid w:val="00D26BC6"/>
    <w:rsid w:val="00D26BD3"/>
    <w:rsid w:val="00D26C73"/>
    <w:rsid w:val="00D26CF5"/>
    <w:rsid w:val="00D26D17"/>
    <w:rsid w:val="00D26D43"/>
    <w:rsid w:val="00D26D52"/>
    <w:rsid w:val="00D26DC1"/>
    <w:rsid w:val="00D26E25"/>
    <w:rsid w:val="00D26E99"/>
    <w:rsid w:val="00D272A0"/>
    <w:rsid w:val="00D27350"/>
    <w:rsid w:val="00D2741D"/>
    <w:rsid w:val="00D27465"/>
    <w:rsid w:val="00D275B8"/>
    <w:rsid w:val="00D2770F"/>
    <w:rsid w:val="00D2776C"/>
    <w:rsid w:val="00D277AA"/>
    <w:rsid w:val="00D277B5"/>
    <w:rsid w:val="00D277C1"/>
    <w:rsid w:val="00D27864"/>
    <w:rsid w:val="00D27A68"/>
    <w:rsid w:val="00D27B3D"/>
    <w:rsid w:val="00D27B5E"/>
    <w:rsid w:val="00D27C18"/>
    <w:rsid w:val="00D27D77"/>
    <w:rsid w:val="00D27F94"/>
    <w:rsid w:val="00D27F9D"/>
    <w:rsid w:val="00D300C3"/>
    <w:rsid w:val="00D300ED"/>
    <w:rsid w:val="00D300F0"/>
    <w:rsid w:val="00D301C3"/>
    <w:rsid w:val="00D3021B"/>
    <w:rsid w:val="00D30288"/>
    <w:rsid w:val="00D3031D"/>
    <w:rsid w:val="00D30339"/>
    <w:rsid w:val="00D30385"/>
    <w:rsid w:val="00D303F3"/>
    <w:rsid w:val="00D3041C"/>
    <w:rsid w:val="00D3043F"/>
    <w:rsid w:val="00D30487"/>
    <w:rsid w:val="00D304AA"/>
    <w:rsid w:val="00D304C1"/>
    <w:rsid w:val="00D304CE"/>
    <w:rsid w:val="00D3053F"/>
    <w:rsid w:val="00D30637"/>
    <w:rsid w:val="00D306C0"/>
    <w:rsid w:val="00D3074F"/>
    <w:rsid w:val="00D3079B"/>
    <w:rsid w:val="00D307C0"/>
    <w:rsid w:val="00D307C6"/>
    <w:rsid w:val="00D307E7"/>
    <w:rsid w:val="00D30838"/>
    <w:rsid w:val="00D3084F"/>
    <w:rsid w:val="00D3099A"/>
    <w:rsid w:val="00D30A39"/>
    <w:rsid w:val="00D30A60"/>
    <w:rsid w:val="00D30B1E"/>
    <w:rsid w:val="00D30C12"/>
    <w:rsid w:val="00D30C2E"/>
    <w:rsid w:val="00D30C7D"/>
    <w:rsid w:val="00D30D94"/>
    <w:rsid w:val="00D30E3C"/>
    <w:rsid w:val="00D30E7F"/>
    <w:rsid w:val="00D30E82"/>
    <w:rsid w:val="00D30EE8"/>
    <w:rsid w:val="00D30F11"/>
    <w:rsid w:val="00D30F9B"/>
    <w:rsid w:val="00D30FAB"/>
    <w:rsid w:val="00D31002"/>
    <w:rsid w:val="00D3114C"/>
    <w:rsid w:val="00D31159"/>
    <w:rsid w:val="00D312CF"/>
    <w:rsid w:val="00D312DA"/>
    <w:rsid w:val="00D31343"/>
    <w:rsid w:val="00D313BA"/>
    <w:rsid w:val="00D313F4"/>
    <w:rsid w:val="00D31555"/>
    <w:rsid w:val="00D31603"/>
    <w:rsid w:val="00D3164F"/>
    <w:rsid w:val="00D31685"/>
    <w:rsid w:val="00D316B1"/>
    <w:rsid w:val="00D31706"/>
    <w:rsid w:val="00D31886"/>
    <w:rsid w:val="00D31890"/>
    <w:rsid w:val="00D318DC"/>
    <w:rsid w:val="00D3197F"/>
    <w:rsid w:val="00D319F9"/>
    <w:rsid w:val="00D31B49"/>
    <w:rsid w:val="00D31BC8"/>
    <w:rsid w:val="00D31D08"/>
    <w:rsid w:val="00D31D21"/>
    <w:rsid w:val="00D31E10"/>
    <w:rsid w:val="00D31EA9"/>
    <w:rsid w:val="00D31EC0"/>
    <w:rsid w:val="00D31F67"/>
    <w:rsid w:val="00D32080"/>
    <w:rsid w:val="00D3209C"/>
    <w:rsid w:val="00D32179"/>
    <w:rsid w:val="00D32260"/>
    <w:rsid w:val="00D322CB"/>
    <w:rsid w:val="00D32354"/>
    <w:rsid w:val="00D32359"/>
    <w:rsid w:val="00D3240B"/>
    <w:rsid w:val="00D324A0"/>
    <w:rsid w:val="00D324E9"/>
    <w:rsid w:val="00D3273B"/>
    <w:rsid w:val="00D327F5"/>
    <w:rsid w:val="00D328A2"/>
    <w:rsid w:val="00D328A6"/>
    <w:rsid w:val="00D3297D"/>
    <w:rsid w:val="00D329CA"/>
    <w:rsid w:val="00D329E5"/>
    <w:rsid w:val="00D32AC6"/>
    <w:rsid w:val="00D32B74"/>
    <w:rsid w:val="00D32B7C"/>
    <w:rsid w:val="00D32BBD"/>
    <w:rsid w:val="00D32E84"/>
    <w:rsid w:val="00D32FDF"/>
    <w:rsid w:val="00D33174"/>
    <w:rsid w:val="00D331FC"/>
    <w:rsid w:val="00D3332C"/>
    <w:rsid w:val="00D33333"/>
    <w:rsid w:val="00D333FA"/>
    <w:rsid w:val="00D33439"/>
    <w:rsid w:val="00D334B7"/>
    <w:rsid w:val="00D335A4"/>
    <w:rsid w:val="00D335CE"/>
    <w:rsid w:val="00D3361F"/>
    <w:rsid w:val="00D33630"/>
    <w:rsid w:val="00D3372A"/>
    <w:rsid w:val="00D337D6"/>
    <w:rsid w:val="00D33807"/>
    <w:rsid w:val="00D3392D"/>
    <w:rsid w:val="00D33993"/>
    <w:rsid w:val="00D33A8A"/>
    <w:rsid w:val="00D33B2B"/>
    <w:rsid w:val="00D33B84"/>
    <w:rsid w:val="00D33CD0"/>
    <w:rsid w:val="00D33F31"/>
    <w:rsid w:val="00D3401A"/>
    <w:rsid w:val="00D340DC"/>
    <w:rsid w:val="00D34186"/>
    <w:rsid w:val="00D34360"/>
    <w:rsid w:val="00D34366"/>
    <w:rsid w:val="00D34376"/>
    <w:rsid w:val="00D34449"/>
    <w:rsid w:val="00D344B5"/>
    <w:rsid w:val="00D34565"/>
    <w:rsid w:val="00D345CD"/>
    <w:rsid w:val="00D34627"/>
    <w:rsid w:val="00D3469E"/>
    <w:rsid w:val="00D34731"/>
    <w:rsid w:val="00D34810"/>
    <w:rsid w:val="00D34815"/>
    <w:rsid w:val="00D34821"/>
    <w:rsid w:val="00D34889"/>
    <w:rsid w:val="00D348B1"/>
    <w:rsid w:val="00D34940"/>
    <w:rsid w:val="00D34A2F"/>
    <w:rsid w:val="00D34BCA"/>
    <w:rsid w:val="00D34DF1"/>
    <w:rsid w:val="00D34F15"/>
    <w:rsid w:val="00D34F40"/>
    <w:rsid w:val="00D34FBE"/>
    <w:rsid w:val="00D34FEE"/>
    <w:rsid w:val="00D35001"/>
    <w:rsid w:val="00D350FB"/>
    <w:rsid w:val="00D350FF"/>
    <w:rsid w:val="00D35183"/>
    <w:rsid w:val="00D35190"/>
    <w:rsid w:val="00D351AA"/>
    <w:rsid w:val="00D35275"/>
    <w:rsid w:val="00D35356"/>
    <w:rsid w:val="00D35460"/>
    <w:rsid w:val="00D35508"/>
    <w:rsid w:val="00D35598"/>
    <w:rsid w:val="00D355C7"/>
    <w:rsid w:val="00D355D4"/>
    <w:rsid w:val="00D35687"/>
    <w:rsid w:val="00D35697"/>
    <w:rsid w:val="00D3579C"/>
    <w:rsid w:val="00D3586A"/>
    <w:rsid w:val="00D358BB"/>
    <w:rsid w:val="00D358CB"/>
    <w:rsid w:val="00D35924"/>
    <w:rsid w:val="00D3593C"/>
    <w:rsid w:val="00D359B6"/>
    <w:rsid w:val="00D35AB4"/>
    <w:rsid w:val="00D35BAE"/>
    <w:rsid w:val="00D35CF4"/>
    <w:rsid w:val="00D35D17"/>
    <w:rsid w:val="00D35D2B"/>
    <w:rsid w:val="00D35D49"/>
    <w:rsid w:val="00D35DA8"/>
    <w:rsid w:val="00D35DAC"/>
    <w:rsid w:val="00D35E0D"/>
    <w:rsid w:val="00D35FC0"/>
    <w:rsid w:val="00D35FEB"/>
    <w:rsid w:val="00D36016"/>
    <w:rsid w:val="00D360D0"/>
    <w:rsid w:val="00D36116"/>
    <w:rsid w:val="00D36141"/>
    <w:rsid w:val="00D36192"/>
    <w:rsid w:val="00D361C6"/>
    <w:rsid w:val="00D361F1"/>
    <w:rsid w:val="00D3622E"/>
    <w:rsid w:val="00D36315"/>
    <w:rsid w:val="00D364C7"/>
    <w:rsid w:val="00D36637"/>
    <w:rsid w:val="00D3670C"/>
    <w:rsid w:val="00D367DF"/>
    <w:rsid w:val="00D36804"/>
    <w:rsid w:val="00D36839"/>
    <w:rsid w:val="00D368B9"/>
    <w:rsid w:val="00D36903"/>
    <w:rsid w:val="00D36996"/>
    <w:rsid w:val="00D36A6C"/>
    <w:rsid w:val="00D36A93"/>
    <w:rsid w:val="00D36A98"/>
    <w:rsid w:val="00D36AB1"/>
    <w:rsid w:val="00D36AE0"/>
    <w:rsid w:val="00D36B1C"/>
    <w:rsid w:val="00D36E06"/>
    <w:rsid w:val="00D36E1E"/>
    <w:rsid w:val="00D36E97"/>
    <w:rsid w:val="00D37009"/>
    <w:rsid w:val="00D3709A"/>
    <w:rsid w:val="00D3718D"/>
    <w:rsid w:val="00D37222"/>
    <w:rsid w:val="00D3728B"/>
    <w:rsid w:val="00D3728E"/>
    <w:rsid w:val="00D372C6"/>
    <w:rsid w:val="00D372E4"/>
    <w:rsid w:val="00D3737B"/>
    <w:rsid w:val="00D37590"/>
    <w:rsid w:val="00D37612"/>
    <w:rsid w:val="00D376F8"/>
    <w:rsid w:val="00D37717"/>
    <w:rsid w:val="00D37731"/>
    <w:rsid w:val="00D37806"/>
    <w:rsid w:val="00D37859"/>
    <w:rsid w:val="00D37909"/>
    <w:rsid w:val="00D37C7A"/>
    <w:rsid w:val="00D37C81"/>
    <w:rsid w:val="00D37C83"/>
    <w:rsid w:val="00D37C86"/>
    <w:rsid w:val="00D37CA9"/>
    <w:rsid w:val="00D37CAC"/>
    <w:rsid w:val="00D37CF6"/>
    <w:rsid w:val="00D37D86"/>
    <w:rsid w:val="00D37D99"/>
    <w:rsid w:val="00D37EF3"/>
    <w:rsid w:val="00D4003A"/>
    <w:rsid w:val="00D40041"/>
    <w:rsid w:val="00D40158"/>
    <w:rsid w:val="00D402FF"/>
    <w:rsid w:val="00D403A8"/>
    <w:rsid w:val="00D403EB"/>
    <w:rsid w:val="00D4045B"/>
    <w:rsid w:val="00D404C4"/>
    <w:rsid w:val="00D40505"/>
    <w:rsid w:val="00D40530"/>
    <w:rsid w:val="00D406CA"/>
    <w:rsid w:val="00D406ED"/>
    <w:rsid w:val="00D40732"/>
    <w:rsid w:val="00D409D4"/>
    <w:rsid w:val="00D40B67"/>
    <w:rsid w:val="00D40B76"/>
    <w:rsid w:val="00D40B79"/>
    <w:rsid w:val="00D40BD8"/>
    <w:rsid w:val="00D40C04"/>
    <w:rsid w:val="00D40D01"/>
    <w:rsid w:val="00D40E1F"/>
    <w:rsid w:val="00D40E8F"/>
    <w:rsid w:val="00D40EA2"/>
    <w:rsid w:val="00D40EAB"/>
    <w:rsid w:val="00D410A9"/>
    <w:rsid w:val="00D41107"/>
    <w:rsid w:val="00D4119B"/>
    <w:rsid w:val="00D41221"/>
    <w:rsid w:val="00D41301"/>
    <w:rsid w:val="00D4132D"/>
    <w:rsid w:val="00D41551"/>
    <w:rsid w:val="00D4169D"/>
    <w:rsid w:val="00D416AF"/>
    <w:rsid w:val="00D41763"/>
    <w:rsid w:val="00D417B1"/>
    <w:rsid w:val="00D41850"/>
    <w:rsid w:val="00D41895"/>
    <w:rsid w:val="00D41969"/>
    <w:rsid w:val="00D419A3"/>
    <w:rsid w:val="00D41A13"/>
    <w:rsid w:val="00D41A8B"/>
    <w:rsid w:val="00D41AB9"/>
    <w:rsid w:val="00D41B47"/>
    <w:rsid w:val="00D41B9A"/>
    <w:rsid w:val="00D41BA3"/>
    <w:rsid w:val="00D41BCC"/>
    <w:rsid w:val="00D41BE4"/>
    <w:rsid w:val="00D41C3A"/>
    <w:rsid w:val="00D41CA4"/>
    <w:rsid w:val="00D41DDF"/>
    <w:rsid w:val="00D41DEF"/>
    <w:rsid w:val="00D41DFD"/>
    <w:rsid w:val="00D41EBF"/>
    <w:rsid w:val="00D420B5"/>
    <w:rsid w:val="00D4218A"/>
    <w:rsid w:val="00D421B4"/>
    <w:rsid w:val="00D4220F"/>
    <w:rsid w:val="00D42293"/>
    <w:rsid w:val="00D422DD"/>
    <w:rsid w:val="00D423DA"/>
    <w:rsid w:val="00D423F9"/>
    <w:rsid w:val="00D42496"/>
    <w:rsid w:val="00D424C4"/>
    <w:rsid w:val="00D42679"/>
    <w:rsid w:val="00D426C2"/>
    <w:rsid w:val="00D42704"/>
    <w:rsid w:val="00D4270D"/>
    <w:rsid w:val="00D427E9"/>
    <w:rsid w:val="00D42866"/>
    <w:rsid w:val="00D4286A"/>
    <w:rsid w:val="00D42954"/>
    <w:rsid w:val="00D42A05"/>
    <w:rsid w:val="00D42A25"/>
    <w:rsid w:val="00D42BC4"/>
    <w:rsid w:val="00D42BCF"/>
    <w:rsid w:val="00D42BED"/>
    <w:rsid w:val="00D42C4C"/>
    <w:rsid w:val="00D42C66"/>
    <w:rsid w:val="00D42C95"/>
    <w:rsid w:val="00D42D7F"/>
    <w:rsid w:val="00D42D9B"/>
    <w:rsid w:val="00D42E6A"/>
    <w:rsid w:val="00D42FE8"/>
    <w:rsid w:val="00D42FF1"/>
    <w:rsid w:val="00D42FF8"/>
    <w:rsid w:val="00D430A3"/>
    <w:rsid w:val="00D4320E"/>
    <w:rsid w:val="00D43267"/>
    <w:rsid w:val="00D432AB"/>
    <w:rsid w:val="00D433BA"/>
    <w:rsid w:val="00D4345D"/>
    <w:rsid w:val="00D4363D"/>
    <w:rsid w:val="00D4365A"/>
    <w:rsid w:val="00D43663"/>
    <w:rsid w:val="00D436A7"/>
    <w:rsid w:val="00D43703"/>
    <w:rsid w:val="00D43745"/>
    <w:rsid w:val="00D43792"/>
    <w:rsid w:val="00D4383E"/>
    <w:rsid w:val="00D43951"/>
    <w:rsid w:val="00D43A60"/>
    <w:rsid w:val="00D43AC4"/>
    <w:rsid w:val="00D43AD8"/>
    <w:rsid w:val="00D43B1F"/>
    <w:rsid w:val="00D43B8F"/>
    <w:rsid w:val="00D43B93"/>
    <w:rsid w:val="00D43CFC"/>
    <w:rsid w:val="00D43D08"/>
    <w:rsid w:val="00D43E44"/>
    <w:rsid w:val="00D43E46"/>
    <w:rsid w:val="00D43E65"/>
    <w:rsid w:val="00D43EC1"/>
    <w:rsid w:val="00D43FFF"/>
    <w:rsid w:val="00D44022"/>
    <w:rsid w:val="00D44037"/>
    <w:rsid w:val="00D4405E"/>
    <w:rsid w:val="00D44072"/>
    <w:rsid w:val="00D440CA"/>
    <w:rsid w:val="00D440F0"/>
    <w:rsid w:val="00D440F9"/>
    <w:rsid w:val="00D44130"/>
    <w:rsid w:val="00D4416E"/>
    <w:rsid w:val="00D4426B"/>
    <w:rsid w:val="00D442C5"/>
    <w:rsid w:val="00D4432F"/>
    <w:rsid w:val="00D44352"/>
    <w:rsid w:val="00D4450B"/>
    <w:rsid w:val="00D4453A"/>
    <w:rsid w:val="00D44553"/>
    <w:rsid w:val="00D4464A"/>
    <w:rsid w:val="00D446F4"/>
    <w:rsid w:val="00D44736"/>
    <w:rsid w:val="00D4478A"/>
    <w:rsid w:val="00D4478B"/>
    <w:rsid w:val="00D447DF"/>
    <w:rsid w:val="00D44806"/>
    <w:rsid w:val="00D44812"/>
    <w:rsid w:val="00D44848"/>
    <w:rsid w:val="00D4486D"/>
    <w:rsid w:val="00D448B8"/>
    <w:rsid w:val="00D449A1"/>
    <w:rsid w:val="00D44A7D"/>
    <w:rsid w:val="00D44A91"/>
    <w:rsid w:val="00D44B3A"/>
    <w:rsid w:val="00D44C07"/>
    <w:rsid w:val="00D44C48"/>
    <w:rsid w:val="00D44C59"/>
    <w:rsid w:val="00D44C72"/>
    <w:rsid w:val="00D44D1C"/>
    <w:rsid w:val="00D44D5F"/>
    <w:rsid w:val="00D44DF5"/>
    <w:rsid w:val="00D44E82"/>
    <w:rsid w:val="00D450D7"/>
    <w:rsid w:val="00D45140"/>
    <w:rsid w:val="00D451A9"/>
    <w:rsid w:val="00D452F6"/>
    <w:rsid w:val="00D45306"/>
    <w:rsid w:val="00D4538E"/>
    <w:rsid w:val="00D45589"/>
    <w:rsid w:val="00D455BA"/>
    <w:rsid w:val="00D45640"/>
    <w:rsid w:val="00D45667"/>
    <w:rsid w:val="00D45746"/>
    <w:rsid w:val="00D4580D"/>
    <w:rsid w:val="00D45827"/>
    <w:rsid w:val="00D4588D"/>
    <w:rsid w:val="00D458AD"/>
    <w:rsid w:val="00D458EA"/>
    <w:rsid w:val="00D458ED"/>
    <w:rsid w:val="00D4593F"/>
    <w:rsid w:val="00D459B6"/>
    <w:rsid w:val="00D45B20"/>
    <w:rsid w:val="00D45C5E"/>
    <w:rsid w:val="00D45C68"/>
    <w:rsid w:val="00D45CB6"/>
    <w:rsid w:val="00D45D7B"/>
    <w:rsid w:val="00D45DA3"/>
    <w:rsid w:val="00D45E08"/>
    <w:rsid w:val="00D45E36"/>
    <w:rsid w:val="00D45EDD"/>
    <w:rsid w:val="00D45EDE"/>
    <w:rsid w:val="00D46138"/>
    <w:rsid w:val="00D461AC"/>
    <w:rsid w:val="00D4622B"/>
    <w:rsid w:val="00D46246"/>
    <w:rsid w:val="00D462F1"/>
    <w:rsid w:val="00D46599"/>
    <w:rsid w:val="00D46619"/>
    <w:rsid w:val="00D4661F"/>
    <w:rsid w:val="00D46664"/>
    <w:rsid w:val="00D466D6"/>
    <w:rsid w:val="00D46729"/>
    <w:rsid w:val="00D4679D"/>
    <w:rsid w:val="00D4684E"/>
    <w:rsid w:val="00D46989"/>
    <w:rsid w:val="00D46A45"/>
    <w:rsid w:val="00D46C0D"/>
    <w:rsid w:val="00D46C8C"/>
    <w:rsid w:val="00D46D08"/>
    <w:rsid w:val="00D46D56"/>
    <w:rsid w:val="00D46D85"/>
    <w:rsid w:val="00D46DCC"/>
    <w:rsid w:val="00D46E1D"/>
    <w:rsid w:val="00D46E55"/>
    <w:rsid w:val="00D46E5C"/>
    <w:rsid w:val="00D46F4A"/>
    <w:rsid w:val="00D46F79"/>
    <w:rsid w:val="00D46FDA"/>
    <w:rsid w:val="00D4709F"/>
    <w:rsid w:val="00D470FD"/>
    <w:rsid w:val="00D471B2"/>
    <w:rsid w:val="00D471B5"/>
    <w:rsid w:val="00D47374"/>
    <w:rsid w:val="00D473DC"/>
    <w:rsid w:val="00D4744D"/>
    <w:rsid w:val="00D4744E"/>
    <w:rsid w:val="00D474AC"/>
    <w:rsid w:val="00D474E0"/>
    <w:rsid w:val="00D4757D"/>
    <w:rsid w:val="00D475B0"/>
    <w:rsid w:val="00D475E6"/>
    <w:rsid w:val="00D4771A"/>
    <w:rsid w:val="00D4774F"/>
    <w:rsid w:val="00D47805"/>
    <w:rsid w:val="00D47919"/>
    <w:rsid w:val="00D47981"/>
    <w:rsid w:val="00D479DF"/>
    <w:rsid w:val="00D479E7"/>
    <w:rsid w:val="00D47A2B"/>
    <w:rsid w:val="00D47B05"/>
    <w:rsid w:val="00D47B9F"/>
    <w:rsid w:val="00D47BE8"/>
    <w:rsid w:val="00D47C58"/>
    <w:rsid w:val="00D47D94"/>
    <w:rsid w:val="00D47F0D"/>
    <w:rsid w:val="00D47FA2"/>
    <w:rsid w:val="00D500DC"/>
    <w:rsid w:val="00D50198"/>
    <w:rsid w:val="00D50233"/>
    <w:rsid w:val="00D50254"/>
    <w:rsid w:val="00D5037D"/>
    <w:rsid w:val="00D5044A"/>
    <w:rsid w:val="00D50521"/>
    <w:rsid w:val="00D505C5"/>
    <w:rsid w:val="00D5065A"/>
    <w:rsid w:val="00D50715"/>
    <w:rsid w:val="00D50821"/>
    <w:rsid w:val="00D508FB"/>
    <w:rsid w:val="00D50A2A"/>
    <w:rsid w:val="00D50A89"/>
    <w:rsid w:val="00D50D59"/>
    <w:rsid w:val="00D50E25"/>
    <w:rsid w:val="00D50F3B"/>
    <w:rsid w:val="00D50F92"/>
    <w:rsid w:val="00D5100A"/>
    <w:rsid w:val="00D51024"/>
    <w:rsid w:val="00D5103D"/>
    <w:rsid w:val="00D51057"/>
    <w:rsid w:val="00D510B2"/>
    <w:rsid w:val="00D5110D"/>
    <w:rsid w:val="00D512B9"/>
    <w:rsid w:val="00D513D8"/>
    <w:rsid w:val="00D51421"/>
    <w:rsid w:val="00D5142F"/>
    <w:rsid w:val="00D51443"/>
    <w:rsid w:val="00D5144A"/>
    <w:rsid w:val="00D5149A"/>
    <w:rsid w:val="00D514EF"/>
    <w:rsid w:val="00D51560"/>
    <w:rsid w:val="00D5156C"/>
    <w:rsid w:val="00D5166A"/>
    <w:rsid w:val="00D51680"/>
    <w:rsid w:val="00D5171F"/>
    <w:rsid w:val="00D51815"/>
    <w:rsid w:val="00D5185F"/>
    <w:rsid w:val="00D51A70"/>
    <w:rsid w:val="00D51ABE"/>
    <w:rsid w:val="00D51B78"/>
    <w:rsid w:val="00D51B9E"/>
    <w:rsid w:val="00D51C33"/>
    <w:rsid w:val="00D51FF7"/>
    <w:rsid w:val="00D52016"/>
    <w:rsid w:val="00D52024"/>
    <w:rsid w:val="00D52073"/>
    <w:rsid w:val="00D5217A"/>
    <w:rsid w:val="00D52193"/>
    <w:rsid w:val="00D521C4"/>
    <w:rsid w:val="00D522ED"/>
    <w:rsid w:val="00D52312"/>
    <w:rsid w:val="00D52395"/>
    <w:rsid w:val="00D5241A"/>
    <w:rsid w:val="00D52474"/>
    <w:rsid w:val="00D524BE"/>
    <w:rsid w:val="00D5266A"/>
    <w:rsid w:val="00D52700"/>
    <w:rsid w:val="00D52729"/>
    <w:rsid w:val="00D5272E"/>
    <w:rsid w:val="00D5275A"/>
    <w:rsid w:val="00D527DC"/>
    <w:rsid w:val="00D52810"/>
    <w:rsid w:val="00D52A28"/>
    <w:rsid w:val="00D52AD9"/>
    <w:rsid w:val="00D52AF8"/>
    <w:rsid w:val="00D52B38"/>
    <w:rsid w:val="00D52CB8"/>
    <w:rsid w:val="00D52D39"/>
    <w:rsid w:val="00D52DA0"/>
    <w:rsid w:val="00D52DB5"/>
    <w:rsid w:val="00D52F6C"/>
    <w:rsid w:val="00D52FAA"/>
    <w:rsid w:val="00D52FC7"/>
    <w:rsid w:val="00D53030"/>
    <w:rsid w:val="00D530BA"/>
    <w:rsid w:val="00D53106"/>
    <w:rsid w:val="00D5311C"/>
    <w:rsid w:val="00D53123"/>
    <w:rsid w:val="00D5318E"/>
    <w:rsid w:val="00D531A3"/>
    <w:rsid w:val="00D53214"/>
    <w:rsid w:val="00D532EC"/>
    <w:rsid w:val="00D532F5"/>
    <w:rsid w:val="00D53436"/>
    <w:rsid w:val="00D53508"/>
    <w:rsid w:val="00D5356A"/>
    <w:rsid w:val="00D5358E"/>
    <w:rsid w:val="00D53607"/>
    <w:rsid w:val="00D53647"/>
    <w:rsid w:val="00D537A0"/>
    <w:rsid w:val="00D53819"/>
    <w:rsid w:val="00D5389E"/>
    <w:rsid w:val="00D538AB"/>
    <w:rsid w:val="00D53996"/>
    <w:rsid w:val="00D539F6"/>
    <w:rsid w:val="00D53ADA"/>
    <w:rsid w:val="00D53B27"/>
    <w:rsid w:val="00D53DBA"/>
    <w:rsid w:val="00D53E9B"/>
    <w:rsid w:val="00D53EF4"/>
    <w:rsid w:val="00D53FC2"/>
    <w:rsid w:val="00D53FEC"/>
    <w:rsid w:val="00D5403C"/>
    <w:rsid w:val="00D5407F"/>
    <w:rsid w:val="00D54143"/>
    <w:rsid w:val="00D541E4"/>
    <w:rsid w:val="00D5437E"/>
    <w:rsid w:val="00D54470"/>
    <w:rsid w:val="00D544E9"/>
    <w:rsid w:val="00D546AC"/>
    <w:rsid w:val="00D5470A"/>
    <w:rsid w:val="00D5480A"/>
    <w:rsid w:val="00D548C4"/>
    <w:rsid w:val="00D5496D"/>
    <w:rsid w:val="00D54AD7"/>
    <w:rsid w:val="00D54BA7"/>
    <w:rsid w:val="00D54BEB"/>
    <w:rsid w:val="00D54C3E"/>
    <w:rsid w:val="00D54C9E"/>
    <w:rsid w:val="00D54D7F"/>
    <w:rsid w:val="00D54D8A"/>
    <w:rsid w:val="00D54F20"/>
    <w:rsid w:val="00D54F60"/>
    <w:rsid w:val="00D55049"/>
    <w:rsid w:val="00D55184"/>
    <w:rsid w:val="00D552D7"/>
    <w:rsid w:val="00D5531A"/>
    <w:rsid w:val="00D55352"/>
    <w:rsid w:val="00D55409"/>
    <w:rsid w:val="00D554D3"/>
    <w:rsid w:val="00D55566"/>
    <w:rsid w:val="00D556D8"/>
    <w:rsid w:val="00D55723"/>
    <w:rsid w:val="00D557D1"/>
    <w:rsid w:val="00D557F9"/>
    <w:rsid w:val="00D558DE"/>
    <w:rsid w:val="00D558FF"/>
    <w:rsid w:val="00D5590C"/>
    <w:rsid w:val="00D559D5"/>
    <w:rsid w:val="00D55A34"/>
    <w:rsid w:val="00D55B1F"/>
    <w:rsid w:val="00D55B36"/>
    <w:rsid w:val="00D55BB7"/>
    <w:rsid w:val="00D55BD4"/>
    <w:rsid w:val="00D55C13"/>
    <w:rsid w:val="00D55CEC"/>
    <w:rsid w:val="00D55D7E"/>
    <w:rsid w:val="00D55DC0"/>
    <w:rsid w:val="00D55F9C"/>
    <w:rsid w:val="00D55FA6"/>
    <w:rsid w:val="00D55FFC"/>
    <w:rsid w:val="00D56115"/>
    <w:rsid w:val="00D5622E"/>
    <w:rsid w:val="00D56237"/>
    <w:rsid w:val="00D563EF"/>
    <w:rsid w:val="00D56477"/>
    <w:rsid w:val="00D56480"/>
    <w:rsid w:val="00D564C5"/>
    <w:rsid w:val="00D56531"/>
    <w:rsid w:val="00D5661F"/>
    <w:rsid w:val="00D5663E"/>
    <w:rsid w:val="00D566BD"/>
    <w:rsid w:val="00D5677A"/>
    <w:rsid w:val="00D5679D"/>
    <w:rsid w:val="00D56841"/>
    <w:rsid w:val="00D56853"/>
    <w:rsid w:val="00D568B1"/>
    <w:rsid w:val="00D5692B"/>
    <w:rsid w:val="00D5695F"/>
    <w:rsid w:val="00D56979"/>
    <w:rsid w:val="00D56A22"/>
    <w:rsid w:val="00D56A5A"/>
    <w:rsid w:val="00D56A7A"/>
    <w:rsid w:val="00D56A93"/>
    <w:rsid w:val="00D56AA6"/>
    <w:rsid w:val="00D56C0F"/>
    <w:rsid w:val="00D56D26"/>
    <w:rsid w:val="00D56EDC"/>
    <w:rsid w:val="00D56F33"/>
    <w:rsid w:val="00D56FA4"/>
    <w:rsid w:val="00D56FF2"/>
    <w:rsid w:val="00D56FF7"/>
    <w:rsid w:val="00D57078"/>
    <w:rsid w:val="00D570FA"/>
    <w:rsid w:val="00D571D0"/>
    <w:rsid w:val="00D5724C"/>
    <w:rsid w:val="00D572D4"/>
    <w:rsid w:val="00D57331"/>
    <w:rsid w:val="00D573AE"/>
    <w:rsid w:val="00D573BF"/>
    <w:rsid w:val="00D5745A"/>
    <w:rsid w:val="00D57495"/>
    <w:rsid w:val="00D575D1"/>
    <w:rsid w:val="00D57606"/>
    <w:rsid w:val="00D57629"/>
    <w:rsid w:val="00D57685"/>
    <w:rsid w:val="00D576D6"/>
    <w:rsid w:val="00D576E4"/>
    <w:rsid w:val="00D57742"/>
    <w:rsid w:val="00D577F2"/>
    <w:rsid w:val="00D57907"/>
    <w:rsid w:val="00D57A29"/>
    <w:rsid w:val="00D57B15"/>
    <w:rsid w:val="00D57B45"/>
    <w:rsid w:val="00D57C74"/>
    <w:rsid w:val="00D57CA4"/>
    <w:rsid w:val="00D57D72"/>
    <w:rsid w:val="00D57DCF"/>
    <w:rsid w:val="00D57DE2"/>
    <w:rsid w:val="00D57EA5"/>
    <w:rsid w:val="00D60086"/>
    <w:rsid w:val="00D60092"/>
    <w:rsid w:val="00D600FD"/>
    <w:rsid w:val="00D6016C"/>
    <w:rsid w:val="00D60176"/>
    <w:rsid w:val="00D601DE"/>
    <w:rsid w:val="00D60270"/>
    <w:rsid w:val="00D602D4"/>
    <w:rsid w:val="00D602F5"/>
    <w:rsid w:val="00D60301"/>
    <w:rsid w:val="00D60386"/>
    <w:rsid w:val="00D60408"/>
    <w:rsid w:val="00D6046F"/>
    <w:rsid w:val="00D604F0"/>
    <w:rsid w:val="00D6050D"/>
    <w:rsid w:val="00D60595"/>
    <w:rsid w:val="00D605CC"/>
    <w:rsid w:val="00D6072D"/>
    <w:rsid w:val="00D60823"/>
    <w:rsid w:val="00D6083F"/>
    <w:rsid w:val="00D608D9"/>
    <w:rsid w:val="00D60915"/>
    <w:rsid w:val="00D60B8D"/>
    <w:rsid w:val="00D60BA0"/>
    <w:rsid w:val="00D60CB4"/>
    <w:rsid w:val="00D60D60"/>
    <w:rsid w:val="00D60E7B"/>
    <w:rsid w:val="00D60F1B"/>
    <w:rsid w:val="00D60FC4"/>
    <w:rsid w:val="00D6105E"/>
    <w:rsid w:val="00D61087"/>
    <w:rsid w:val="00D610E5"/>
    <w:rsid w:val="00D61119"/>
    <w:rsid w:val="00D61144"/>
    <w:rsid w:val="00D611B0"/>
    <w:rsid w:val="00D611C2"/>
    <w:rsid w:val="00D61272"/>
    <w:rsid w:val="00D612AD"/>
    <w:rsid w:val="00D612EA"/>
    <w:rsid w:val="00D61437"/>
    <w:rsid w:val="00D614EF"/>
    <w:rsid w:val="00D614FD"/>
    <w:rsid w:val="00D6158E"/>
    <w:rsid w:val="00D615B7"/>
    <w:rsid w:val="00D615F1"/>
    <w:rsid w:val="00D6168C"/>
    <w:rsid w:val="00D6177F"/>
    <w:rsid w:val="00D61792"/>
    <w:rsid w:val="00D61793"/>
    <w:rsid w:val="00D617A9"/>
    <w:rsid w:val="00D61829"/>
    <w:rsid w:val="00D61856"/>
    <w:rsid w:val="00D61916"/>
    <w:rsid w:val="00D6191A"/>
    <w:rsid w:val="00D619DD"/>
    <w:rsid w:val="00D61BE6"/>
    <w:rsid w:val="00D61C27"/>
    <w:rsid w:val="00D61D1E"/>
    <w:rsid w:val="00D61D34"/>
    <w:rsid w:val="00D61D56"/>
    <w:rsid w:val="00D61D6E"/>
    <w:rsid w:val="00D61DC0"/>
    <w:rsid w:val="00D61EB4"/>
    <w:rsid w:val="00D61F61"/>
    <w:rsid w:val="00D6215E"/>
    <w:rsid w:val="00D621D1"/>
    <w:rsid w:val="00D6221B"/>
    <w:rsid w:val="00D62278"/>
    <w:rsid w:val="00D62318"/>
    <w:rsid w:val="00D62448"/>
    <w:rsid w:val="00D624E4"/>
    <w:rsid w:val="00D625BC"/>
    <w:rsid w:val="00D625C1"/>
    <w:rsid w:val="00D62738"/>
    <w:rsid w:val="00D627AB"/>
    <w:rsid w:val="00D627D3"/>
    <w:rsid w:val="00D62822"/>
    <w:rsid w:val="00D6284E"/>
    <w:rsid w:val="00D6299B"/>
    <w:rsid w:val="00D629F7"/>
    <w:rsid w:val="00D62AB2"/>
    <w:rsid w:val="00D62AB7"/>
    <w:rsid w:val="00D62B09"/>
    <w:rsid w:val="00D62B40"/>
    <w:rsid w:val="00D62CC9"/>
    <w:rsid w:val="00D62DD0"/>
    <w:rsid w:val="00D62DE9"/>
    <w:rsid w:val="00D62E62"/>
    <w:rsid w:val="00D62E90"/>
    <w:rsid w:val="00D62EEA"/>
    <w:rsid w:val="00D62F31"/>
    <w:rsid w:val="00D62FA2"/>
    <w:rsid w:val="00D6301C"/>
    <w:rsid w:val="00D631C5"/>
    <w:rsid w:val="00D631FB"/>
    <w:rsid w:val="00D633CB"/>
    <w:rsid w:val="00D63430"/>
    <w:rsid w:val="00D6347C"/>
    <w:rsid w:val="00D634CC"/>
    <w:rsid w:val="00D63519"/>
    <w:rsid w:val="00D635DA"/>
    <w:rsid w:val="00D63648"/>
    <w:rsid w:val="00D6365D"/>
    <w:rsid w:val="00D63679"/>
    <w:rsid w:val="00D6371D"/>
    <w:rsid w:val="00D63881"/>
    <w:rsid w:val="00D6389C"/>
    <w:rsid w:val="00D638E1"/>
    <w:rsid w:val="00D63989"/>
    <w:rsid w:val="00D639A1"/>
    <w:rsid w:val="00D639FD"/>
    <w:rsid w:val="00D63ABD"/>
    <w:rsid w:val="00D63AD4"/>
    <w:rsid w:val="00D63B73"/>
    <w:rsid w:val="00D63B90"/>
    <w:rsid w:val="00D63BA3"/>
    <w:rsid w:val="00D63C38"/>
    <w:rsid w:val="00D63CD8"/>
    <w:rsid w:val="00D63D28"/>
    <w:rsid w:val="00D63E8B"/>
    <w:rsid w:val="00D63F5E"/>
    <w:rsid w:val="00D63F94"/>
    <w:rsid w:val="00D64085"/>
    <w:rsid w:val="00D64091"/>
    <w:rsid w:val="00D640DF"/>
    <w:rsid w:val="00D6444F"/>
    <w:rsid w:val="00D6459C"/>
    <w:rsid w:val="00D645B2"/>
    <w:rsid w:val="00D645B8"/>
    <w:rsid w:val="00D646E4"/>
    <w:rsid w:val="00D6473E"/>
    <w:rsid w:val="00D64777"/>
    <w:rsid w:val="00D6477F"/>
    <w:rsid w:val="00D64868"/>
    <w:rsid w:val="00D648F0"/>
    <w:rsid w:val="00D64A79"/>
    <w:rsid w:val="00D64BA0"/>
    <w:rsid w:val="00D64BEC"/>
    <w:rsid w:val="00D64C29"/>
    <w:rsid w:val="00D64C45"/>
    <w:rsid w:val="00D64CDD"/>
    <w:rsid w:val="00D64D7D"/>
    <w:rsid w:val="00D64D85"/>
    <w:rsid w:val="00D64E20"/>
    <w:rsid w:val="00D64E66"/>
    <w:rsid w:val="00D64E77"/>
    <w:rsid w:val="00D65087"/>
    <w:rsid w:val="00D65173"/>
    <w:rsid w:val="00D65184"/>
    <w:rsid w:val="00D651C4"/>
    <w:rsid w:val="00D651DD"/>
    <w:rsid w:val="00D652A2"/>
    <w:rsid w:val="00D652AD"/>
    <w:rsid w:val="00D65359"/>
    <w:rsid w:val="00D65428"/>
    <w:rsid w:val="00D65440"/>
    <w:rsid w:val="00D65479"/>
    <w:rsid w:val="00D654B9"/>
    <w:rsid w:val="00D654D7"/>
    <w:rsid w:val="00D6550C"/>
    <w:rsid w:val="00D65514"/>
    <w:rsid w:val="00D65574"/>
    <w:rsid w:val="00D655A4"/>
    <w:rsid w:val="00D655D5"/>
    <w:rsid w:val="00D6562D"/>
    <w:rsid w:val="00D656AA"/>
    <w:rsid w:val="00D65806"/>
    <w:rsid w:val="00D65848"/>
    <w:rsid w:val="00D6586C"/>
    <w:rsid w:val="00D6598A"/>
    <w:rsid w:val="00D65AE8"/>
    <w:rsid w:val="00D65B62"/>
    <w:rsid w:val="00D65CA7"/>
    <w:rsid w:val="00D65CD8"/>
    <w:rsid w:val="00D65D75"/>
    <w:rsid w:val="00D65E20"/>
    <w:rsid w:val="00D65E28"/>
    <w:rsid w:val="00D662DF"/>
    <w:rsid w:val="00D662F1"/>
    <w:rsid w:val="00D66319"/>
    <w:rsid w:val="00D66432"/>
    <w:rsid w:val="00D66438"/>
    <w:rsid w:val="00D6649E"/>
    <w:rsid w:val="00D664FF"/>
    <w:rsid w:val="00D66801"/>
    <w:rsid w:val="00D66862"/>
    <w:rsid w:val="00D66A2A"/>
    <w:rsid w:val="00D66A66"/>
    <w:rsid w:val="00D66AE0"/>
    <w:rsid w:val="00D66B90"/>
    <w:rsid w:val="00D66BAD"/>
    <w:rsid w:val="00D66CEF"/>
    <w:rsid w:val="00D66D46"/>
    <w:rsid w:val="00D66EE9"/>
    <w:rsid w:val="00D67005"/>
    <w:rsid w:val="00D6709D"/>
    <w:rsid w:val="00D670C3"/>
    <w:rsid w:val="00D67152"/>
    <w:rsid w:val="00D6723B"/>
    <w:rsid w:val="00D67269"/>
    <w:rsid w:val="00D67308"/>
    <w:rsid w:val="00D67389"/>
    <w:rsid w:val="00D67395"/>
    <w:rsid w:val="00D6740E"/>
    <w:rsid w:val="00D67497"/>
    <w:rsid w:val="00D6758E"/>
    <w:rsid w:val="00D675E5"/>
    <w:rsid w:val="00D676E1"/>
    <w:rsid w:val="00D6776D"/>
    <w:rsid w:val="00D677ED"/>
    <w:rsid w:val="00D6780F"/>
    <w:rsid w:val="00D67897"/>
    <w:rsid w:val="00D6795C"/>
    <w:rsid w:val="00D67ADB"/>
    <w:rsid w:val="00D67B5D"/>
    <w:rsid w:val="00D67B6A"/>
    <w:rsid w:val="00D67B8B"/>
    <w:rsid w:val="00D67BFA"/>
    <w:rsid w:val="00D67C14"/>
    <w:rsid w:val="00D67C1A"/>
    <w:rsid w:val="00D67C52"/>
    <w:rsid w:val="00D67D80"/>
    <w:rsid w:val="00D67DEF"/>
    <w:rsid w:val="00D67E7A"/>
    <w:rsid w:val="00D67F22"/>
    <w:rsid w:val="00D70030"/>
    <w:rsid w:val="00D701DB"/>
    <w:rsid w:val="00D7024D"/>
    <w:rsid w:val="00D7044E"/>
    <w:rsid w:val="00D70450"/>
    <w:rsid w:val="00D70453"/>
    <w:rsid w:val="00D70488"/>
    <w:rsid w:val="00D704B5"/>
    <w:rsid w:val="00D7050C"/>
    <w:rsid w:val="00D70616"/>
    <w:rsid w:val="00D70619"/>
    <w:rsid w:val="00D70692"/>
    <w:rsid w:val="00D70722"/>
    <w:rsid w:val="00D70743"/>
    <w:rsid w:val="00D708DC"/>
    <w:rsid w:val="00D7097A"/>
    <w:rsid w:val="00D709E3"/>
    <w:rsid w:val="00D709EB"/>
    <w:rsid w:val="00D70A55"/>
    <w:rsid w:val="00D70A6D"/>
    <w:rsid w:val="00D70A98"/>
    <w:rsid w:val="00D70AC0"/>
    <w:rsid w:val="00D70B11"/>
    <w:rsid w:val="00D70C7D"/>
    <w:rsid w:val="00D70C9C"/>
    <w:rsid w:val="00D70CB4"/>
    <w:rsid w:val="00D70CE4"/>
    <w:rsid w:val="00D70D25"/>
    <w:rsid w:val="00D70D50"/>
    <w:rsid w:val="00D70D59"/>
    <w:rsid w:val="00D70DC2"/>
    <w:rsid w:val="00D70E2F"/>
    <w:rsid w:val="00D70FBC"/>
    <w:rsid w:val="00D71005"/>
    <w:rsid w:val="00D71078"/>
    <w:rsid w:val="00D710BF"/>
    <w:rsid w:val="00D710F4"/>
    <w:rsid w:val="00D711B2"/>
    <w:rsid w:val="00D711D2"/>
    <w:rsid w:val="00D71228"/>
    <w:rsid w:val="00D712C4"/>
    <w:rsid w:val="00D71381"/>
    <w:rsid w:val="00D71436"/>
    <w:rsid w:val="00D714C9"/>
    <w:rsid w:val="00D714DE"/>
    <w:rsid w:val="00D7159D"/>
    <w:rsid w:val="00D71671"/>
    <w:rsid w:val="00D71749"/>
    <w:rsid w:val="00D71874"/>
    <w:rsid w:val="00D718E0"/>
    <w:rsid w:val="00D718E5"/>
    <w:rsid w:val="00D71937"/>
    <w:rsid w:val="00D71A84"/>
    <w:rsid w:val="00D71B54"/>
    <w:rsid w:val="00D71C31"/>
    <w:rsid w:val="00D71D11"/>
    <w:rsid w:val="00D71D14"/>
    <w:rsid w:val="00D71D3B"/>
    <w:rsid w:val="00D71D5B"/>
    <w:rsid w:val="00D71D88"/>
    <w:rsid w:val="00D71DE0"/>
    <w:rsid w:val="00D71DFB"/>
    <w:rsid w:val="00D71EAB"/>
    <w:rsid w:val="00D71F2A"/>
    <w:rsid w:val="00D71F4A"/>
    <w:rsid w:val="00D71FF5"/>
    <w:rsid w:val="00D72150"/>
    <w:rsid w:val="00D72168"/>
    <w:rsid w:val="00D721A2"/>
    <w:rsid w:val="00D721C0"/>
    <w:rsid w:val="00D721C3"/>
    <w:rsid w:val="00D721D0"/>
    <w:rsid w:val="00D722A4"/>
    <w:rsid w:val="00D722A9"/>
    <w:rsid w:val="00D722D0"/>
    <w:rsid w:val="00D723B3"/>
    <w:rsid w:val="00D723B8"/>
    <w:rsid w:val="00D723ED"/>
    <w:rsid w:val="00D72437"/>
    <w:rsid w:val="00D724E5"/>
    <w:rsid w:val="00D725E2"/>
    <w:rsid w:val="00D72646"/>
    <w:rsid w:val="00D72833"/>
    <w:rsid w:val="00D729F3"/>
    <w:rsid w:val="00D72A74"/>
    <w:rsid w:val="00D72B59"/>
    <w:rsid w:val="00D72BAD"/>
    <w:rsid w:val="00D72BD3"/>
    <w:rsid w:val="00D72BF4"/>
    <w:rsid w:val="00D72DA8"/>
    <w:rsid w:val="00D72E04"/>
    <w:rsid w:val="00D72E30"/>
    <w:rsid w:val="00D72E64"/>
    <w:rsid w:val="00D72EC4"/>
    <w:rsid w:val="00D72F16"/>
    <w:rsid w:val="00D73006"/>
    <w:rsid w:val="00D73051"/>
    <w:rsid w:val="00D73099"/>
    <w:rsid w:val="00D7319D"/>
    <w:rsid w:val="00D731A1"/>
    <w:rsid w:val="00D731BD"/>
    <w:rsid w:val="00D73295"/>
    <w:rsid w:val="00D73300"/>
    <w:rsid w:val="00D733D4"/>
    <w:rsid w:val="00D733D5"/>
    <w:rsid w:val="00D7341D"/>
    <w:rsid w:val="00D73481"/>
    <w:rsid w:val="00D7365D"/>
    <w:rsid w:val="00D736C2"/>
    <w:rsid w:val="00D738A0"/>
    <w:rsid w:val="00D73909"/>
    <w:rsid w:val="00D73921"/>
    <w:rsid w:val="00D73947"/>
    <w:rsid w:val="00D7395E"/>
    <w:rsid w:val="00D73A51"/>
    <w:rsid w:val="00D73AA3"/>
    <w:rsid w:val="00D73B72"/>
    <w:rsid w:val="00D73B97"/>
    <w:rsid w:val="00D73C2A"/>
    <w:rsid w:val="00D73CA2"/>
    <w:rsid w:val="00D73D42"/>
    <w:rsid w:val="00D73E25"/>
    <w:rsid w:val="00D73E6C"/>
    <w:rsid w:val="00D73EDC"/>
    <w:rsid w:val="00D73F04"/>
    <w:rsid w:val="00D73F8A"/>
    <w:rsid w:val="00D74062"/>
    <w:rsid w:val="00D74108"/>
    <w:rsid w:val="00D7412A"/>
    <w:rsid w:val="00D74370"/>
    <w:rsid w:val="00D7439F"/>
    <w:rsid w:val="00D744B9"/>
    <w:rsid w:val="00D744E9"/>
    <w:rsid w:val="00D745F4"/>
    <w:rsid w:val="00D74697"/>
    <w:rsid w:val="00D747CC"/>
    <w:rsid w:val="00D74945"/>
    <w:rsid w:val="00D74A93"/>
    <w:rsid w:val="00D74AA9"/>
    <w:rsid w:val="00D74AB3"/>
    <w:rsid w:val="00D74AD0"/>
    <w:rsid w:val="00D74C36"/>
    <w:rsid w:val="00D74C5C"/>
    <w:rsid w:val="00D74C71"/>
    <w:rsid w:val="00D74C91"/>
    <w:rsid w:val="00D74C98"/>
    <w:rsid w:val="00D74CB3"/>
    <w:rsid w:val="00D74CC0"/>
    <w:rsid w:val="00D74DCD"/>
    <w:rsid w:val="00D74DD5"/>
    <w:rsid w:val="00D74E14"/>
    <w:rsid w:val="00D74E54"/>
    <w:rsid w:val="00D74F1B"/>
    <w:rsid w:val="00D74F40"/>
    <w:rsid w:val="00D74FC9"/>
    <w:rsid w:val="00D7502F"/>
    <w:rsid w:val="00D7506B"/>
    <w:rsid w:val="00D750B0"/>
    <w:rsid w:val="00D75179"/>
    <w:rsid w:val="00D751A4"/>
    <w:rsid w:val="00D752E4"/>
    <w:rsid w:val="00D75446"/>
    <w:rsid w:val="00D754A6"/>
    <w:rsid w:val="00D754C4"/>
    <w:rsid w:val="00D7550D"/>
    <w:rsid w:val="00D75625"/>
    <w:rsid w:val="00D756E9"/>
    <w:rsid w:val="00D75745"/>
    <w:rsid w:val="00D757FC"/>
    <w:rsid w:val="00D758C7"/>
    <w:rsid w:val="00D758E8"/>
    <w:rsid w:val="00D759D8"/>
    <w:rsid w:val="00D759EB"/>
    <w:rsid w:val="00D75AAE"/>
    <w:rsid w:val="00D75AE0"/>
    <w:rsid w:val="00D75B62"/>
    <w:rsid w:val="00D75B75"/>
    <w:rsid w:val="00D75C09"/>
    <w:rsid w:val="00D75CCB"/>
    <w:rsid w:val="00D75D14"/>
    <w:rsid w:val="00D75DA5"/>
    <w:rsid w:val="00D75DCE"/>
    <w:rsid w:val="00D75E17"/>
    <w:rsid w:val="00D75E4C"/>
    <w:rsid w:val="00D75E73"/>
    <w:rsid w:val="00D75E98"/>
    <w:rsid w:val="00D75EF9"/>
    <w:rsid w:val="00D75F1C"/>
    <w:rsid w:val="00D75F9C"/>
    <w:rsid w:val="00D75FB4"/>
    <w:rsid w:val="00D76004"/>
    <w:rsid w:val="00D76088"/>
    <w:rsid w:val="00D7609E"/>
    <w:rsid w:val="00D76152"/>
    <w:rsid w:val="00D76192"/>
    <w:rsid w:val="00D76284"/>
    <w:rsid w:val="00D762CA"/>
    <w:rsid w:val="00D762FE"/>
    <w:rsid w:val="00D76378"/>
    <w:rsid w:val="00D76492"/>
    <w:rsid w:val="00D7658A"/>
    <w:rsid w:val="00D765C2"/>
    <w:rsid w:val="00D7664B"/>
    <w:rsid w:val="00D76696"/>
    <w:rsid w:val="00D7675D"/>
    <w:rsid w:val="00D76794"/>
    <w:rsid w:val="00D767D0"/>
    <w:rsid w:val="00D76862"/>
    <w:rsid w:val="00D76868"/>
    <w:rsid w:val="00D769C1"/>
    <w:rsid w:val="00D76AC8"/>
    <w:rsid w:val="00D76C5C"/>
    <w:rsid w:val="00D76C68"/>
    <w:rsid w:val="00D76CD7"/>
    <w:rsid w:val="00D76D16"/>
    <w:rsid w:val="00D76D65"/>
    <w:rsid w:val="00D76DB6"/>
    <w:rsid w:val="00D76E36"/>
    <w:rsid w:val="00D76E4F"/>
    <w:rsid w:val="00D76F3F"/>
    <w:rsid w:val="00D76FB5"/>
    <w:rsid w:val="00D770EA"/>
    <w:rsid w:val="00D7720F"/>
    <w:rsid w:val="00D7722C"/>
    <w:rsid w:val="00D772B5"/>
    <w:rsid w:val="00D7735D"/>
    <w:rsid w:val="00D7746E"/>
    <w:rsid w:val="00D7749F"/>
    <w:rsid w:val="00D7751A"/>
    <w:rsid w:val="00D7765A"/>
    <w:rsid w:val="00D7769D"/>
    <w:rsid w:val="00D776AC"/>
    <w:rsid w:val="00D777D9"/>
    <w:rsid w:val="00D7780D"/>
    <w:rsid w:val="00D778EB"/>
    <w:rsid w:val="00D77971"/>
    <w:rsid w:val="00D779E4"/>
    <w:rsid w:val="00D77B17"/>
    <w:rsid w:val="00D77B7B"/>
    <w:rsid w:val="00D77CDB"/>
    <w:rsid w:val="00D77D24"/>
    <w:rsid w:val="00D77DB1"/>
    <w:rsid w:val="00D77E11"/>
    <w:rsid w:val="00D77E21"/>
    <w:rsid w:val="00D77EC2"/>
    <w:rsid w:val="00D77F23"/>
    <w:rsid w:val="00D77F45"/>
    <w:rsid w:val="00D80020"/>
    <w:rsid w:val="00D80030"/>
    <w:rsid w:val="00D8003B"/>
    <w:rsid w:val="00D802B7"/>
    <w:rsid w:val="00D802C7"/>
    <w:rsid w:val="00D802CD"/>
    <w:rsid w:val="00D80312"/>
    <w:rsid w:val="00D8040A"/>
    <w:rsid w:val="00D8045A"/>
    <w:rsid w:val="00D804DC"/>
    <w:rsid w:val="00D804F4"/>
    <w:rsid w:val="00D8053D"/>
    <w:rsid w:val="00D80548"/>
    <w:rsid w:val="00D8054A"/>
    <w:rsid w:val="00D80652"/>
    <w:rsid w:val="00D80691"/>
    <w:rsid w:val="00D8072E"/>
    <w:rsid w:val="00D80794"/>
    <w:rsid w:val="00D8084A"/>
    <w:rsid w:val="00D80883"/>
    <w:rsid w:val="00D808B5"/>
    <w:rsid w:val="00D80985"/>
    <w:rsid w:val="00D809E8"/>
    <w:rsid w:val="00D80A10"/>
    <w:rsid w:val="00D80A41"/>
    <w:rsid w:val="00D80ACD"/>
    <w:rsid w:val="00D80BAF"/>
    <w:rsid w:val="00D80C5D"/>
    <w:rsid w:val="00D80C75"/>
    <w:rsid w:val="00D80CD3"/>
    <w:rsid w:val="00D80D32"/>
    <w:rsid w:val="00D80D77"/>
    <w:rsid w:val="00D80E9A"/>
    <w:rsid w:val="00D80EDD"/>
    <w:rsid w:val="00D8104B"/>
    <w:rsid w:val="00D8110E"/>
    <w:rsid w:val="00D8112F"/>
    <w:rsid w:val="00D81160"/>
    <w:rsid w:val="00D8120C"/>
    <w:rsid w:val="00D81298"/>
    <w:rsid w:val="00D81326"/>
    <w:rsid w:val="00D814A1"/>
    <w:rsid w:val="00D81522"/>
    <w:rsid w:val="00D816E2"/>
    <w:rsid w:val="00D81796"/>
    <w:rsid w:val="00D81811"/>
    <w:rsid w:val="00D8181B"/>
    <w:rsid w:val="00D81840"/>
    <w:rsid w:val="00D8188A"/>
    <w:rsid w:val="00D8191C"/>
    <w:rsid w:val="00D819F3"/>
    <w:rsid w:val="00D81A44"/>
    <w:rsid w:val="00D81B67"/>
    <w:rsid w:val="00D81B80"/>
    <w:rsid w:val="00D81B9F"/>
    <w:rsid w:val="00D81D3C"/>
    <w:rsid w:val="00D81DF5"/>
    <w:rsid w:val="00D81F7C"/>
    <w:rsid w:val="00D81F7D"/>
    <w:rsid w:val="00D81FB8"/>
    <w:rsid w:val="00D820AE"/>
    <w:rsid w:val="00D8215F"/>
    <w:rsid w:val="00D82179"/>
    <w:rsid w:val="00D821C4"/>
    <w:rsid w:val="00D821F6"/>
    <w:rsid w:val="00D82207"/>
    <w:rsid w:val="00D82239"/>
    <w:rsid w:val="00D822B6"/>
    <w:rsid w:val="00D823F8"/>
    <w:rsid w:val="00D8261E"/>
    <w:rsid w:val="00D8263D"/>
    <w:rsid w:val="00D826C4"/>
    <w:rsid w:val="00D8271C"/>
    <w:rsid w:val="00D827CA"/>
    <w:rsid w:val="00D827D8"/>
    <w:rsid w:val="00D82978"/>
    <w:rsid w:val="00D82992"/>
    <w:rsid w:val="00D82A8F"/>
    <w:rsid w:val="00D82BBE"/>
    <w:rsid w:val="00D82E24"/>
    <w:rsid w:val="00D82E26"/>
    <w:rsid w:val="00D82EA9"/>
    <w:rsid w:val="00D82F09"/>
    <w:rsid w:val="00D82F41"/>
    <w:rsid w:val="00D82FA4"/>
    <w:rsid w:val="00D83027"/>
    <w:rsid w:val="00D830C3"/>
    <w:rsid w:val="00D8313E"/>
    <w:rsid w:val="00D83143"/>
    <w:rsid w:val="00D83191"/>
    <w:rsid w:val="00D831F8"/>
    <w:rsid w:val="00D83329"/>
    <w:rsid w:val="00D833E4"/>
    <w:rsid w:val="00D8348A"/>
    <w:rsid w:val="00D8359D"/>
    <w:rsid w:val="00D835F9"/>
    <w:rsid w:val="00D83634"/>
    <w:rsid w:val="00D83637"/>
    <w:rsid w:val="00D83665"/>
    <w:rsid w:val="00D83681"/>
    <w:rsid w:val="00D8371F"/>
    <w:rsid w:val="00D838CF"/>
    <w:rsid w:val="00D8393F"/>
    <w:rsid w:val="00D83BA2"/>
    <w:rsid w:val="00D83BE7"/>
    <w:rsid w:val="00D83C39"/>
    <w:rsid w:val="00D83DC3"/>
    <w:rsid w:val="00D83E1D"/>
    <w:rsid w:val="00D83E21"/>
    <w:rsid w:val="00D83E24"/>
    <w:rsid w:val="00D83E3F"/>
    <w:rsid w:val="00D83EBA"/>
    <w:rsid w:val="00D83EE0"/>
    <w:rsid w:val="00D83EFE"/>
    <w:rsid w:val="00D83EFF"/>
    <w:rsid w:val="00D83F10"/>
    <w:rsid w:val="00D83FCF"/>
    <w:rsid w:val="00D83FF9"/>
    <w:rsid w:val="00D84007"/>
    <w:rsid w:val="00D84064"/>
    <w:rsid w:val="00D84196"/>
    <w:rsid w:val="00D8427C"/>
    <w:rsid w:val="00D842BC"/>
    <w:rsid w:val="00D842D1"/>
    <w:rsid w:val="00D843BE"/>
    <w:rsid w:val="00D8448F"/>
    <w:rsid w:val="00D84537"/>
    <w:rsid w:val="00D84589"/>
    <w:rsid w:val="00D845A0"/>
    <w:rsid w:val="00D8470B"/>
    <w:rsid w:val="00D8473F"/>
    <w:rsid w:val="00D847EE"/>
    <w:rsid w:val="00D84B2C"/>
    <w:rsid w:val="00D84B46"/>
    <w:rsid w:val="00D84B59"/>
    <w:rsid w:val="00D84B64"/>
    <w:rsid w:val="00D84C18"/>
    <w:rsid w:val="00D84C4B"/>
    <w:rsid w:val="00D84CBA"/>
    <w:rsid w:val="00D84DEE"/>
    <w:rsid w:val="00D84DF4"/>
    <w:rsid w:val="00D84E05"/>
    <w:rsid w:val="00D84EEE"/>
    <w:rsid w:val="00D84F32"/>
    <w:rsid w:val="00D85043"/>
    <w:rsid w:val="00D850C2"/>
    <w:rsid w:val="00D853D6"/>
    <w:rsid w:val="00D85428"/>
    <w:rsid w:val="00D85515"/>
    <w:rsid w:val="00D85546"/>
    <w:rsid w:val="00D8556F"/>
    <w:rsid w:val="00D855AA"/>
    <w:rsid w:val="00D855F6"/>
    <w:rsid w:val="00D85616"/>
    <w:rsid w:val="00D8566F"/>
    <w:rsid w:val="00D857AA"/>
    <w:rsid w:val="00D8591B"/>
    <w:rsid w:val="00D85A66"/>
    <w:rsid w:val="00D85B80"/>
    <w:rsid w:val="00D85BC8"/>
    <w:rsid w:val="00D85C10"/>
    <w:rsid w:val="00D85C47"/>
    <w:rsid w:val="00D85C76"/>
    <w:rsid w:val="00D85D77"/>
    <w:rsid w:val="00D85DD3"/>
    <w:rsid w:val="00D85E8F"/>
    <w:rsid w:val="00D860FB"/>
    <w:rsid w:val="00D86115"/>
    <w:rsid w:val="00D861CB"/>
    <w:rsid w:val="00D861ED"/>
    <w:rsid w:val="00D8624B"/>
    <w:rsid w:val="00D8624F"/>
    <w:rsid w:val="00D86256"/>
    <w:rsid w:val="00D86423"/>
    <w:rsid w:val="00D86430"/>
    <w:rsid w:val="00D86434"/>
    <w:rsid w:val="00D864AB"/>
    <w:rsid w:val="00D864C4"/>
    <w:rsid w:val="00D865B3"/>
    <w:rsid w:val="00D866AE"/>
    <w:rsid w:val="00D86765"/>
    <w:rsid w:val="00D867ED"/>
    <w:rsid w:val="00D8686C"/>
    <w:rsid w:val="00D8688D"/>
    <w:rsid w:val="00D86AF2"/>
    <w:rsid w:val="00D86B3D"/>
    <w:rsid w:val="00D86C97"/>
    <w:rsid w:val="00D86D9A"/>
    <w:rsid w:val="00D86E32"/>
    <w:rsid w:val="00D86EF0"/>
    <w:rsid w:val="00D86F8A"/>
    <w:rsid w:val="00D86F96"/>
    <w:rsid w:val="00D87192"/>
    <w:rsid w:val="00D871CD"/>
    <w:rsid w:val="00D87282"/>
    <w:rsid w:val="00D8743C"/>
    <w:rsid w:val="00D8746B"/>
    <w:rsid w:val="00D8753D"/>
    <w:rsid w:val="00D87541"/>
    <w:rsid w:val="00D87696"/>
    <w:rsid w:val="00D876AF"/>
    <w:rsid w:val="00D8772E"/>
    <w:rsid w:val="00D87752"/>
    <w:rsid w:val="00D879B8"/>
    <w:rsid w:val="00D87A20"/>
    <w:rsid w:val="00D87A89"/>
    <w:rsid w:val="00D87AFB"/>
    <w:rsid w:val="00D87BE6"/>
    <w:rsid w:val="00D87BFD"/>
    <w:rsid w:val="00D87C7C"/>
    <w:rsid w:val="00D87C91"/>
    <w:rsid w:val="00D87C99"/>
    <w:rsid w:val="00D87CF0"/>
    <w:rsid w:val="00D87CF7"/>
    <w:rsid w:val="00D87DD5"/>
    <w:rsid w:val="00D87DEB"/>
    <w:rsid w:val="00D87E57"/>
    <w:rsid w:val="00D87EA0"/>
    <w:rsid w:val="00D87F2E"/>
    <w:rsid w:val="00D87F6F"/>
    <w:rsid w:val="00D87FF9"/>
    <w:rsid w:val="00D90056"/>
    <w:rsid w:val="00D901AF"/>
    <w:rsid w:val="00D9028B"/>
    <w:rsid w:val="00D902B8"/>
    <w:rsid w:val="00D903E0"/>
    <w:rsid w:val="00D90400"/>
    <w:rsid w:val="00D9050F"/>
    <w:rsid w:val="00D9060C"/>
    <w:rsid w:val="00D9067F"/>
    <w:rsid w:val="00D907BF"/>
    <w:rsid w:val="00D907D3"/>
    <w:rsid w:val="00D9082E"/>
    <w:rsid w:val="00D90875"/>
    <w:rsid w:val="00D9098E"/>
    <w:rsid w:val="00D909E2"/>
    <w:rsid w:val="00D90A1F"/>
    <w:rsid w:val="00D90A41"/>
    <w:rsid w:val="00D90A92"/>
    <w:rsid w:val="00D90B3A"/>
    <w:rsid w:val="00D90B94"/>
    <w:rsid w:val="00D90C19"/>
    <w:rsid w:val="00D90CDE"/>
    <w:rsid w:val="00D90E2B"/>
    <w:rsid w:val="00D90F31"/>
    <w:rsid w:val="00D90F34"/>
    <w:rsid w:val="00D90F8E"/>
    <w:rsid w:val="00D91006"/>
    <w:rsid w:val="00D91038"/>
    <w:rsid w:val="00D910B2"/>
    <w:rsid w:val="00D91167"/>
    <w:rsid w:val="00D9125F"/>
    <w:rsid w:val="00D91321"/>
    <w:rsid w:val="00D91327"/>
    <w:rsid w:val="00D9141C"/>
    <w:rsid w:val="00D91433"/>
    <w:rsid w:val="00D9154E"/>
    <w:rsid w:val="00D9160F"/>
    <w:rsid w:val="00D91625"/>
    <w:rsid w:val="00D916B0"/>
    <w:rsid w:val="00D9178E"/>
    <w:rsid w:val="00D918CA"/>
    <w:rsid w:val="00D9193B"/>
    <w:rsid w:val="00D91968"/>
    <w:rsid w:val="00D91A05"/>
    <w:rsid w:val="00D91A1F"/>
    <w:rsid w:val="00D91AF2"/>
    <w:rsid w:val="00D91C5C"/>
    <w:rsid w:val="00D91C60"/>
    <w:rsid w:val="00D91C6F"/>
    <w:rsid w:val="00D91D47"/>
    <w:rsid w:val="00D91D66"/>
    <w:rsid w:val="00D91E45"/>
    <w:rsid w:val="00D91E4B"/>
    <w:rsid w:val="00D91E50"/>
    <w:rsid w:val="00D91F39"/>
    <w:rsid w:val="00D91FAA"/>
    <w:rsid w:val="00D9205D"/>
    <w:rsid w:val="00D92085"/>
    <w:rsid w:val="00D920B8"/>
    <w:rsid w:val="00D920CC"/>
    <w:rsid w:val="00D92173"/>
    <w:rsid w:val="00D92190"/>
    <w:rsid w:val="00D9224E"/>
    <w:rsid w:val="00D922EF"/>
    <w:rsid w:val="00D923BA"/>
    <w:rsid w:val="00D92482"/>
    <w:rsid w:val="00D9251E"/>
    <w:rsid w:val="00D92593"/>
    <w:rsid w:val="00D92672"/>
    <w:rsid w:val="00D92730"/>
    <w:rsid w:val="00D92752"/>
    <w:rsid w:val="00D927E5"/>
    <w:rsid w:val="00D9282C"/>
    <w:rsid w:val="00D928A7"/>
    <w:rsid w:val="00D928B9"/>
    <w:rsid w:val="00D92ACB"/>
    <w:rsid w:val="00D92ADE"/>
    <w:rsid w:val="00D92C60"/>
    <w:rsid w:val="00D92D17"/>
    <w:rsid w:val="00D92DFB"/>
    <w:rsid w:val="00D92FAF"/>
    <w:rsid w:val="00D9301D"/>
    <w:rsid w:val="00D93046"/>
    <w:rsid w:val="00D9308D"/>
    <w:rsid w:val="00D9309C"/>
    <w:rsid w:val="00D93152"/>
    <w:rsid w:val="00D931B6"/>
    <w:rsid w:val="00D93263"/>
    <w:rsid w:val="00D932A6"/>
    <w:rsid w:val="00D9334A"/>
    <w:rsid w:val="00D934E1"/>
    <w:rsid w:val="00D93521"/>
    <w:rsid w:val="00D93553"/>
    <w:rsid w:val="00D935B2"/>
    <w:rsid w:val="00D936EF"/>
    <w:rsid w:val="00D939B2"/>
    <w:rsid w:val="00D93A0B"/>
    <w:rsid w:val="00D93A0C"/>
    <w:rsid w:val="00D93A15"/>
    <w:rsid w:val="00D93A1F"/>
    <w:rsid w:val="00D93A2E"/>
    <w:rsid w:val="00D93C64"/>
    <w:rsid w:val="00D93D2A"/>
    <w:rsid w:val="00D93E09"/>
    <w:rsid w:val="00D93E36"/>
    <w:rsid w:val="00D93F24"/>
    <w:rsid w:val="00D93F29"/>
    <w:rsid w:val="00D94062"/>
    <w:rsid w:val="00D94133"/>
    <w:rsid w:val="00D942C6"/>
    <w:rsid w:val="00D942F3"/>
    <w:rsid w:val="00D943AA"/>
    <w:rsid w:val="00D943F5"/>
    <w:rsid w:val="00D944B0"/>
    <w:rsid w:val="00D944B9"/>
    <w:rsid w:val="00D944E6"/>
    <w:rsid w:val="00D94567"/>
    <w:rsid w:val="00D945A4"/>
    <w:rsid w:val="00D945A9"/>
    <w:rsid w:val="00D946FE"/>
    <w:rsid w:val="00D9492E"/>
    <w:rsid w:val="00D94945"/>
    <w:rsid w:val="00D94949"/>
    <w:rsid w:val="00D94A2A"/>
    <w:rsid w:val="00D94ABD"/>
    <w:rsid w:val="00D94B12"/>
    <w:rsid w:val="00D94B60"/>
    <w:rsid w:val="00D94BC3"/>
    <w:rsid w:val="00D94CC0"/>
    <w:rsid w:val="00D94CE6"/>
    <w:rsid w:val="00D94E1A"/>
    <w:rsid w:val="00D94E52"/>
    <w:rsid w:val="00D94E5E"/>
    <w:rsid w:val="00D94E80"/>
    <w:rsid w:val="00D94F15"/>
    <w:rsid w:val="00D94F49"/>
    <w:rsid w:val="00D94FBF"/>
    <w:rsid w:val="00D94FFA"/>
    <w:rsid w:val="00D95150"/>
    <w:rsid w:val="00D95226"/>
    <w:rsid w:val="00D95227"/>
    <w:rsid w:val="00D952EF"/>
    <w:rsid w:val="00D95327"/>
    <w:rsid w:val="00D95618"/>
    <w:rsid w:val="00D95852"/>
    <w:rsid w:val="00D9590C"/>
    <w:rsid w:val="00D95969"/>
    <w:rsid w:val="00D959D7"/>
    <w:rsid w:val="00D95A55"/>
    <w:rsid w:val="00D95A79"/>
    <w:rsid w:val="00D95AC9"/>
    <w:rsid w:val="00D95BD9"/>
    <w:rsid w:val="00D95CA7"/>
    <w:rsid w:val="00D95CB7"/>
    <w:rsid w:val="00D95D43"/>
    <w:rsid w:val="00D95E23"/>
    <w:rsid w:val="00D95E54"/>
    <w:rsid w:val="00D95F24"/>
    <w:rsid w:val="00D95FD2"/>
    <w:rsid w:val="00D9604D"/>
    <w:rsid w:val="00D96059"/>
    <w:rsid w:val="00D960F8"/>
    <w:rsid w:val="00D9625D"/>
    <w:rsid w:val="00D963A5"/>
    <w:rsid w:val="00D963BF"/>
    <w:rsid w:val="00D964DF"/>
    <w:rsid w:val="00D96595"/>
    <w:rsid w:val="00D966AC"/>
    <w:rsid w:val="00D96758"/>
    <w:rsid w:val="00D9676B"/>
    <w:rsid w:val="00D9676D"/>
    <w:rsid w:val="00D96824"/>
    <w:rsid w:val="00D96827"/>
    <w:rsid w:val="00D9689D"/>
    <w:rsid w:val="00D9695C"/>
    <w:rsid w:val="00D96A1A"/>
    <w:rsid w:val="00D96A97"/>
    <w:rsid w:val="00D96AC3"/>
    <w:rsid w:val="00D96AEA"/>
    <w:rsid w:val="00D96AF0"/>
    <w:rsid w:val="00D96B1A"/>
    <w:rsid w:val="00D96BEE"/>
    <w:rsid w:val="00D96BFE"/>
    <w:rsid w:val="00D96D5D"/>
    <w:rsid w:val="00D96DFC"/>
    <w:rsid w:val="00D96E5B"/>
    <w:rsid w:val="00D96EC5"/>
    <w:rsid w:val="00D96F74"/>
    <w:rsid w:val="00D96F9C"/>
    <w:rsid w:val="00D96FF3"/>
    <w:rsid w:val="00D97028"/>
    <w:rsid w:val="00D97104"/>
    <w:rsid w:val="00D97117"/>
    <w:rsid w:val="00D971FC"/>
    <w:rsid w:val="00D97216"/>
    <w:rsid w:val="00D97260"/>
    <w:rsid w:val="00D972A9"/>
    <w:rsid w:val="00D97368"/>
    <w:rsid w:val="00D973E8"/>
    <w:rsid w:val="00D97491"/>
    <w:rsid w:val="00D9750A"/>
    <w:rsid w:val="00D975B8"/>
    <w:rsid w:val="00D975D2"/>
    <w:rsid w:val="00D97699"/>
    <w:rsid w:val="00D976A8"/>
    <w:rsid w:val="00D977FF"/>
    <w:rsid w:val="00D9781B"/>
    <w:rsid w:val="00D97830"/>
    <w:rsid w:val="00D97858"/>
    <w:rsid w:val="00D97894"/>
    <w:rsid w:val="00D978E6"/>
    <w:rsid w:val="00D978FB"/>
    <w:rsid w:val="00D97975"/>
    <w:rsid w:val="00D97A45"/>
    <w:rsid w:val="00D97C59"/>
    <w:rsid w:val="00D97D04"/>
    <w:rsid w:val="00D97E0C"/>
    <w:rsid w:val="00D97E6D"/>
    <w:rsid w:val="00D97EBD"/>
    <w:rsid w:val="00D97ECE"/>
    <w:rsid w:val="00D97EF8"/>
    <w:rsid w:val="00D97F40"/>
    <w:rsid w:val="00D97F4A"/>
    <w:rsid w:val="00D97F57"/>
    <w:rsid w:val="00D97FC1"/>
    <w:rsid w:val="00DA004E"/>
    <w:rsid w:val="00DA0095"/>
    <w:rsid w:val="00DA01D3"/>
    <w:rsid w:val="00DA01F6"/>
    <w:rsid w:val="00DA022A"/>
    <w:rsid w:val="00DA023B"/>
    <w:rsid w:val="00DA0360"/>
    <w:rsid w:val="00DA0365"/>
    <w:rsid w:val="00DA03C3"/>
    <w:rsid w:val="00DA03E6"/>
    <w:rsid w:val="00DA044E"/>
    <w:rsid w:val="00DA0472"/>
    <w:rsid w:val="00DA04C2"/>
    <w:rsid w:val="00DA04F7"/>
    <w:rsid w:val="00DA0553"/>
    <w:rsid w:val="00DA086D"/>
    <w:rsid w:val="00DA09FB"/>
    <w:rsid w:val="00DA0AD9"/>
    <w:rsid w:val="00DA0C16"/>
    <w:rsid w:val="00DA0C2D"/>
    <w:rsid w:val="00DA0C42"/>
    <w:rsid w:val="00DA0C6D"/>
    <w:rsid w:val="00DA0C9A"/>
    <w:rsid w:val="00DA0CDF"/>
    <w:rsid w:val="00DA0D08"/>
    <w:rsid w:val="00DA0DDB"/>
    <w:rsid w:val="00DA0E47"/>
    <w:rsid w:val="00DA0E5C"/>
    <w:rsid w:val="00DA0E74"/>
    <w:rsid w:val="00DA0EAB"/>
    <w:rsid w:val="00DA0EC1"/>
    <w:rsid w:val="00DA0F7A"/>
    <w:rsid w:val="00DA0FA0"/>
    <w:rsid w:val="00DA1036"/>
    <w:rsid w:val="00DA1038"/>
    <w:rsid w:val="00DA107D"/>
    <w:rsid w:val="00DA115A"/>
    <w:rsid w:val="00DA1296"/>
    <w:rsid w:val="00DA129F"/>
    <w:rsid w:val="00DA12A8"/>
    <w:rsid w:val="00DA12C1"/>
    <w:rsid w:val="00DA133A"/>
    <w:rsid w:val="00DA1377"/>
    <w:rsid w:val="00DA141D"/>
    <w:rsid w:val="00DA1463"/>
    <w:rsid w:val="00DA1484"/>
    <w:rsid w:val="00DA1527"/>
    <w:rsid w:val="00DA164D"/>
    <w:rsid w:val="00DA16A0"/>
    <w:rsid w:val="00DA16C8"/>
    <w:rsid w:val="00DA174C"/>
    <w:rsid w:val="00DA1769"/>
    <w:rsid w:val="00DA1836"/>
    <w:rsid w:val="00DA1895"/>
    <w:rsid w:val="00DA18D6"/>
    <w:rsid w:val="00DA194B"/>
    <w:rsid w:val="00DA196D"/>
    <w:rsid w:val="00DA1986"/>
    <w:rsid w:val="00DA1B78"/>
    <w:rsid w:val="00DA1DB2"/>
    <w:rsid w:val="00DA1DF5"/>
    <w:rsid w:val="00DA1DFC"/>
    <w:rsid w:val="00DA1E23"/>
    <w:rsid w:val="00DA1F2D"/>
    <w:rsid w:val="00DA1F2E"/>
    <w:rsid w:val="00DA1FD6"/>
    <w:rsid w:val="00DA1FDE"/>
    <w:rsid w:val="00DA207B"/>
    <w:rsid w:val="00DA2091"/>
    <w:rsid w:val="00DA20B1"/>
    <w:rsid w:val="00DA20F3"/>
    <w:rsid w:val="00DA21F6"/>
    <w:rsid w:val="00DA2249"/>
    <w:rsid w:val="00DA235D"/>
    <w:rsid w:val="00DA2411"/>
    <w:rsid w:val="00DA2444"/>
    <w:rsid w:val="00DA2460"/>
    <w:rsid w:val="00DA2561"/>
    <w:rsid w:val="00DA25D6"/>
    <w:rsid w:val="00DA287B"/>
    <w:rsid w:val="00DA2907"/>
    <w:rsid w:val="00DA2974"/>
    <w:rsid w:val="00DA2A15"/>
    <w:rsid w:val="00DA2A2B"/>
    <w:rsid w:val="00DA2A65"/>
    <w:rsid w:val="00DA2A9C"/>
    <w:rsid w:val="00DA2B79"/>
    <w:rsid w:val="00DA2BA8"/>
    <w:rsid w:val="00DA2CAB"/>
    <w:rsid w:val="00DA2DEF"/>
    <w:rsid w:val="00DA2E28"/>
    <w:rsid w:val="00DA2E90"/>
    <w:rsid w:val="00DA2FA4"/>
    <w:rsid w:val="00DA31DD"/>
    <w:rsid w:val="00DA321D"/>
    <w:rsid w:val="00DA3260"/>
    <w:rsid w:val="00DA3373"/>
    <w:rsid w:val="00DA340C"/>
    <w:rsid w:val="00DA350A"/>
    <w:rsid w:val="00DA354F"/>
    <w:rsid w:val="00DA356A"/>
    <w:rsid w:val="00DA359B"/>
    <w:rsid w:val="00DA369F"/>
    <w:rsid w:val="00DA3704"/>
    <w:rsid w:val="00DA3711"/>
    <w:rsid w:val="00DA3712"/>
    <w:rsid w:val="00DA3854"/>
    <w:rsid w:val="00DA385E"/>
    <w:rsid w:val="00DA38D0"/>
    <w:rsid w:val="00DA3905"/>
    <w:rsid w:val="00DA390A"/>
    <w:rsid w:val="00DA393C"/>
    <w:rsid w:val="00DA3A4B"/>
    <w:rsid w:val="00DA3A81"/>
    <w:rsid w:val="00DA3AD8"/>
    <w:rsid w:val="00DA3BBD"/>
    <w:rsid w:val="00DA3D29"/>
    <w:rsid w:val="00DA3DA3"/>
    <w:rsid w:val="00DA3E4E"/>
    <w:rsid w:val="00DA400A"/>
    <w:rsid w:val="00DA4060"/>
    <w:rsid w:val="00DA4073"/>
    <w:rsid w:val="00DA40D4"/>
    <w:rsid w:val="00DA40F0"/>
    <w:rsid w:val="00DA4160"/>
    <w:rsid w:val="00DA41E2"/>
    <w:rsid w:val="00DA424A"/>
    <w:rsid w:val="00DA42AD"/>
    <w:rsid w:val="00DA42CB"/>
    <w:rsid w:val="00DA42F1"/>
    <w:rsid w:val="00DA44A2"/>
    <w:rsid w:val="00DA4548"/>
    <w:rsid w:val="00DA4588"/>
    <w:rsid w:val="00DA45A6"/>
    <w:rsid w:val="00DA460C"/>
    <w:rsid w:val="00DA47F3"/>
    <w:rsid w:val="00DA4980"/>
    <w:rsid w:val="00DA4A8D"/>
    <w:rsid w:val="00DA4B0A"/>
    <w:rsid w:val="00DA4BB2"/>
    <w:rsid w:val="00DA4BC8"/>
    <w:rsid w:val="00DA4BDE"/>
    <w:rsid w:val="00DA4BFB"/>
    <w:rsid w:val="00DA4C19"/>
    <w:rsid w:val="00DA4CF1"/>
    <w:rsid w:val="00DA4D21"/>
    <w:rsid w:val="00DA4D2D"/>
    <w:rsid w:val="00DA4D55"/>
    <w:rsid w:val="00DA4D6A"/>
    <w:rsid w:val="00DA4E8C"/>
    <w:rsid w:val="00DA4F37"/>
    <w:rsid w:val="00DA4F3F"/>
    <w:rsid w:val="00DA503E"/>
    <w:rsid w:val="00DA5046"/>
    <w:rsid w:val="00DA504D"/>
    <w:rsid w:val="00DA5142"/>
    <w:rsid w:val="00DA5189"/>
    <w:rsid w:val="00DA5213"/>
    <w:rsid w:val="00DA52BD"/>
    <w:rsid w:val="00DA52CB"/>
    <w:rsid w:val="00DA52CD"/>
    <w:rsid w:val="00DA534B"/>
    <w:rsid w:val="00DA5406"/>
    <w:rsid w:val="00DA544C"/>
    <w:rsid w:val="00DA5464"/>
    <w:rsid w:val="00DA54F4"/>
    <w:rsid w:val="00DA55C8"/>
    <w:rsid w:val="00DA5646"/>
    <w:rsid w:val="00DA5748"/>
    <w:rsid w:val="00DA5760"/>
    <w:rsid w:val="00DA577A"/>
    <w:rsid w:val="00DA57B5"/>
    <w:rsid w:val="00DA57FD"/>
    <w:rsid w:val="00DA58E5"/>
    <w:rsid w:val="00DA5923"/>
    <w:rsid w:val="00DA592C"/>
    <w:rsid w:val="00DA5AAB"/>
    <w:rsid w:val="00DA5AEA"/>
    <w:rsid w:val="00DA5C16"/>
    <w:rsid w:val="00DA5C96"/>
    <w:rsid w:val="00DA5E89"/>
    <w:rsid w:val="00DA5ED0"/>
    <w:rsid w:val="00DA5F7C"/>
    <w:rsid w:val="00DA5FCE"/>
    <w:rsid w:val="00DA5FE7"/>
    <w:rsid w:val="00DA6200"/>
    <w:rsid w:val="00DA6215"/>
    <w:rsid w:val="00DA626D"/>
    <w:rsid w:val="00DA62BD"/>
    <w:rsid w:val="00DA62EC"/>
    <w:rsid w:val="00DA6405"/>
    <w:rsid w:val="00DA643C"/>
    <w:rsid w:val="00DA6475"/>
    <w:rsid w:val="00DA6556"/>
    <w:rsid w:val="00DA659C"/>
    <w:rsid w:val="00DA65C2"/>
    <w:rsid w:val="00DA65F7"/>
    <w:rsid w:val="00DA6694"/>
    <w:rsid w:val="00DA67F6"/>
    <w:rsid w:val="00DA680E"/>
    <w:rsid w:val="00DA68D8"/>
    <w:rsid w:val="00DA6948"/>
    <w:rsid w:val="00DA69AD"/>
    <w:rsid w:val="00DA6A61"/>
    <w:rsid w:val="00DA6B7F"/>
    <w:rsid w:val="00DA6C67"/>
    <w:rsid w:val="00DA6CB6"/>
    <w:rsid w:val="00DA6CC9"/>
    <w:rsid w:val="00DA6D61"/>
    <w:rsid w:val="00DA6D9D"/>
    <w:rsid w:val="00DA6F33"/>
    <w:rsid w:val="00DA7070"/>
    <w:rsid w:val="00DA71C2"/>
    <w:rsid w:val="00DA71FF"/>
    <w:rsid w:val="00DA7212"/>
    <w:rsid w:val="00DA72DB"/>
    <w:rsid w:val="00DA7371"/>
    <w:rsid w:val="00DA7451"/>
    <w:rsid w:val="00DA74CD"/>
    <w:rsid w:val="00DA7568"/>
    <w:rsid w:val="00DA760A"/>
    <w:rsid w:val="00DA761C"/>
    <w:rsid w:val="00DA76D4"/>
    <w:rsid w:val="00DA7761"/>
    <w:rsid w:val="00DA776C"/>
    <w:rsid w:val="00DA780C"/>
    <w:rsid w:val="00DA7834"/>
    <w:rsid w:val="00DA7856"/>
    <w:rsid w:val="00DA785A"/>
    <w:rsid w:val="00DA7863"/>
    <w:rsid w:val="00DA7921"/>
    <w:rsid w:val="00DA7954"/>
    <w:rsid w:val="00DA7984"/>
    <w:rsid w:val="00DA79AF"/>
    <w:rsid w:val="00DA79FF"/>
    <w:rsid w:val="00DA7A09"/>
    <w:rsid w:val="00DA7A5D"/>
    <w:rsid w:val="00DA7C35"/>
    <w:rsid w:val="00DA7C62"/>
    <w:rsid w:val="00DA7C63"/>
    <w:rsid w:val="00DA7CC9"/>
    <w:rsid w:val="00DA7CCC"/>
    <w:rsid w:val="00DA7CE2"/>
    <w:rsid w:val="00DA7D66"/>
    <w:rsid w:val="00DA7D92"/>
    <w:rsid w:val="00DA7F18"/>
    <w:rsid w:val="00DA7F4A"/>
    <w:rsid w:val="00DA7FCB"/>
    <w:rsid w:val="00DB0022"/>
    <w:rsid w:val="00DB00C5"/>
    <w:rsid w:val="00DB00F2"/>
    <w:rsid w:val="00DB011C"/>
    <w:rsid w:val="00DB015C"/>
    <w:rsid w:val="00DB01A7"/>
    <w:rsid w:val="00DB0220"/>
    <w:rsid w:val="00DB0231"/>
    <w:rsid w:val="00DB0276"/>
    <w:rsid w:val="00DB02BC"/>
    <w:rsid w:val="00DB032F"/>
    <w:rsid w:val="00DB0380"/>
    <w:rsid w:val="00DB0502"/>
    <w:rsid w:val="00DB05B7"/>
    <w:rsid w:val="00DB06E3"/>
    <w:rsid w:val="00DB070C"/>
    <w:rsid w:val="00DB079A"/>
    <w:rsid w:val="00DB0806"/>
    <w:rsid w:val="00DB0999"/>
    <w:rsid w:val="00DB0B33"/>
    <w:rsid w:val="00DB0B53"/>
    <w:rsid w:val="00DB0C5D"/>
    <w:rsid w:val="00DB0D22"/>
    <w:rsid w:val="00DB0D52"/>
    <w:rsid w:val="00DB0DB9"/>
    <w:rsid w:val="00DB0DED"/>
    <w:rsid w:val="00DB0EAB"/>
    <w:rsid w:val="00DB0F35"/>
    <w:rsid w:val="00DB0F3D"/>
    <w:rsid w:val="00DB0FCB"/>
    <w:rsid w:val="00DB10A2"/>
    <w:rsid w:val="00DB110E"/>
    <w:rsid w:val="00DB1177"/>
    <w:rsid w:val="00DB1280"/>
    <w:rsid w:val="00DB128F"/>
    <w:rsid w:val="00DB129B"/>
    <w:rsid w:val="00DB12AF"/>
    <w:rsid w:val="00DB131A"/>
    <w:rsid w:val="00DB136F"/>
    <w:rsid w:val="00DB1500"/>
    <w:rsid w:val="00DB1575"/>
    <w:rsid w:val="00DB1612"/>
    <w:rsid w:val="00DB166D"/>
    <w:rsid w:val="00DB169E"/>
    <w:rsid w:val="00DB16F3"/>
    <w:rsid w:val="00DB172A"/>
    <w:rsid w:val="00DB175D"/>
    <w:rsid w:val="00DB1813"/>
    <w:rsid w:val="00DB18A2"/>
    <w:rsid w:val="00DB1966"/>
    <w:rsid w:val="00DB1987"/>
    <w:rsid w:val="00DB1A77"/>
    <w:rsid w:val="00DB1A81"/>
    <w:rsid w:val="00DB1AE4"/>
    <w:rsid w:val="00DB1B2E"/>
    <w:rsid w:val="00DB1B60"/>
    <w:rsid w:val="00DB1B67"/>
    <w:rsid w:val="00DB1C28"/>
    <w:rsid w:val="00DB1C73"/>
    <w:rsid w:val="00DB1DB0"/>
    <w:rsid w:val="00DB1E41"/>
    <w:rsid w:val="00DB1E7D"/>
    <w:rsid w:val="00DB1F11"/>
    <w:rsid w:val="00DB1F56"/>
    <w:rsid w:val="00DB1F77"/>
    <w:rsid w:val="00DB1FAB"/>
    <w:rsid w:val="00DB20D7"/>
    <w:rsid w:val="00DB21D5"/>
    <w:rsid w:val="00DB221B"/>
    <w:rsid w:val="00DB2243"/>
    <w:rsid w:val="00DB240D"/>
    <w:rsid w:val="00DB2427"/>
    <w:rsid w:val="00DB2467"/>
    <w:rsid w:val="00DB2471"/>
    <w:rsid w:val="00DB24C2"/>
    <w:rsid w:val="00DB2656"/>
    <w:rsid w:val="00DB270D"/>
    <w:rsid w:val="00DB2768"/>
    <w:rsid w:val="00DB27D6"/>
    <w:rsid w:val="00DB288A"/>
    <w:rsid w:val="00DB2938"/>
    <w:rsid w:val="00DB2951"/>
    <w:rsid w:val="00DB2954"/>
    <w:rsid w:val="00DB2974"/>
    <w:rsid w:val="00DB2987"/>
    <w:rsid w:val="00DB29BE"/>
    <w:rsid w:val="00DB29DC"/>
    <w:rsid w:val="00DB29FA"/>
    <w:rsid w:val="00DB2A9F"/>
    <w:rsid w:val="00DB2AE6"/>
    <w:rsid w:val="00DB2B1A"/>
    <w:rsid w:val="00DB2C17"/>
    <w:rsid w:val="00DB2CC3"/>
    <w:rsid w:val="00DB2CE3"/>
    <w:rsid w:val="00DB2D81"/>
    <w:rsid w:val="00DB2DFF"/>
    <w:rsid w:val="00DB2E02"/>
    <w:rsid w:val="00DB2EDF"/>
    <w:rsid w:val="00DB2F1D"/>
    <w:rsid w:val="00DB2F5F"/>
    <w:rsid w:val="00DB2FDA"/>
    <w:rsid w:val="00DB314B"/>
    <w:rsid w:val="00DB31C0"/>
    <w:rsid w:val="00DB3285"/>
    <w:rsid w:val="00DB3286"/>
    <w:rsid w:val="00DB33AC"/>
    <w:rsid w:val="00DB3493"/>
    <w:rsid w:val="00DB349F"/>
    <w:rsid w:val="00DB34D3"/>
    <w:rsid w:val="00DB34E2"/>
    <w:rsid w:val="00DB3557"/>
    <w:rsid w:val="00DB35FC"/>
    <w:rsid w:val="00DB3723"/>
    <w:rsid w:val="00DB3742"/>
    <w:rsid w:val="00DB3747"/>
    <w:rsid w:val="00DB3798"/>
    <w:rsid w:val="00DB3959"/>
    <w:rsid w:val="00DB3A12"/>
    <w:rsid w:val="00DB3A42"/>
    <w:rsid w:val="00DB3AE8"/>
    <w:rsid w:val="00DB3BB7"/>
    <w:rsid w:val="00DB3BE0"/>
    <w:rsid w:val="00DB3D14"/>
    <w:rsid w:val="00DB3D5E"/>
    <w:rsid w:val="00DB3D63"/>
    <w:rsid w:val="00DB3E79"/>
    <w:rsid w:val="00DB3EA9"/>
    <w:rsid w:val="00DB3EBE"/>
    <w:rsid w:val="00DB3F4B"/>
    <w:rsid w:val="00DB4034"/>
    <w:rsid w:val="00DB40E4"/>
    <w:rsid w:val="00DB414E"/>
    <w:rsid w:val="00DB4170"/>
    <w:rsid w:val="00DB41BE"/>
    <w:rsid w:val="00DB41FB"/>
    <w:rsid w:val="00DB42F5"/>
    <w:rsid w:val="00DB43E9"/>
    <w:rsid w:val="00DB44D0"/>
    <w:rsid w:val="00DB44F0"/>
    <w:rsid w:val="00DB4572"/>
    <w:rsid w:val="00DB4579"/>
    <w:rsid w:val="00DB4677"/>
    <w:rsid w:val="00DB46E4"/>
    <w:rsid w:val="00DB470F"/>
    <w:rsid w:val="00DB4710"/>
    <w:rsid w:val="00DB4722"/>
    <w:rsid w:val="00DB47A9"/>
    <w:rsid w:val="00DB47E5"/>
    <w:rsid w:val="00DB4815"/>
    <w:rsid w:val="00DB4823"/>
    <w:rsid w:val="00DB4857"/>
    <w:rsid w:val="00DB48A4"/>
    <w:rsid w:val="00DB49D5"/>
    <w:rsid w:val="00DB4A27"/>
    <w:rsid w:val="00DB4C92"/>
    <w:rsid w:val="00DB4D61"/>
    <w:rsid w:val="00DB4DAB"/>
    <w:rsid w:val="00DB4DE8"/>
    <w:rsid w:val="00DB4F1F"/>
    <w:rsid w:val="00DB4F4F"/>
    <w:rsid w:val="00DB4FB9"/>
    <w:rsid w:val="00DB5011"/>
    <w:rsid w:val="00DB502F"/>
    <w:rsid w:val="00DB504A"/>
    <w:rsid w:val="00DB5062"/>
    <w:rsid w:val="00DB50D1"/>
    <w:rsid w:val="00DB511D"/>
    <w:rsid w:val="00DB51EC"/>
    <w:rsid w:val="00DB52AF"/>
    <w:rsid w:val="00DB52CC"/>
    <w:rsid w:val="00DB533A"/>
    <w:rsid w:val="00DB5375"/>
    <w:rsid w:val="00DB53CB"/>
    <w:rsid w:val="00DB54D6"/>
    <w:rsid w:val="00DB55F3"/>
    <w:rsid w:val="00DB5669"/>
    <w:rsid w:val="00DB5765"/>
    <w:rsid w:val="00DB57BD"/>
    <w:rsid w:val="00DB57E0"/>
    <w:rsid w:val="00DB591A"/>
    <w:rsid w:val="00DB5AB9"/>
    <w:rsid w:val="00DB5AD5"/>
    <w:rsid w:val="00DB5B5A"/>
    <w:rsid w:val="00DB5B89"/>
    <w:rsid w:val="00DB5BE8"/>
    <w:rsid w:val="00DB5BED"/>
    <w:rsid w:val="00DB5CDE"/>
    <w:rsid w:val="00DB5D77"/>
    <w:rsid w:val="00DB5D87"/>
    <w:rsid w:val="00DB5D8B"/>
    <w:rsid w:val="00DB5DA3"/>
    <w:rsid w:val="00DB5DE7"/>
    <w:rsid w:val="00DB5DE9"/>
    <w:rsid w:val="00DB5E38"/>
    <w:rsid w:val="00DB5F31"/>
    <w:rsid w:val="00DB5FC3"/>
    <w:rsid w:val="00DB6042"/>
    <w:rsid w:val="00DB6155"/>
    <w:rsid w:val="00DB619F"/>
    <w:rsid w:val="00DB6217"/>
    <w:rsid w:val="00DB62B5"/>
    <w:rsid w:val="00DB6399"/>
    <w:rsid w:val="00DB63C6"/>
    <w:rsid w:val="00DB6400"/>
    <w:rsid w:val="00DB6491"/>
    <w:rsid w:val="00DB64DB"/>
    <w:rsid w:val="00DB6542"/>
    <w:rsid w:val="00DB6584"/>
    <w:rsid w:val="00DB65C1"/>
    <w:rsid w:val="00DB666C"/>
    <w:rsid w:val="00DB6687"/>
    <w:rsid w:val="00DB66AC"/>
    <w:rsid w:val="00DB66BF"/>
    <w:rsid w:val="00DB6707"/>
    <w:rsid w:val="00DB673B"/>
    <w:rsid w:val="00DB6777"/>
    <w:rsid w:val="00DB6783"/>
    <w:rsid w:val="00DB6829"/>
    <w:rsid w:val="00DB6939"/>
    <w:rsid w:val="00DB69C8"/>
    <w:rsid w:val="00DB6BF6"/>
    <w:rsid w:val="00DB6C39"/>
    <w:rsid w:val="00DB6C7C"/>
    <w:rsid w:val="00DB6D0C"/>
    <w:rsid w:val="00DB6E0C"/>
    <w:rsid w:val="00DB6E9F"/>
    <w:rsid w:val="00DB6EC2"/>
    <w:rsid w:val="00DB6EEB"/>
    <w:rsid w:val="00DB6EF4"/>
    <w:rsid w:val="00DB6F62"/>
    <w:rsid w:val="00DB7075"/>
    <w:rsid w:val="00DB70B2"/>
    <w:rsid w:val="00DB7128"/>
    <w:rsid w:val="00DB72FC"/>
    <w:rsid w:val="00DB730A"/>
    <w:rsid w:val="00DB7337"/>
    <w:rsid w:val="00DB73D9"/>
    <w:rsid w:val="00DB747B"/>
    <w:rsid w:val="00DB74B2"/>
    <w:rsid w:val="00DB7526"/>
    <w:rsid w:val="00DB76A3"/>
    <w:rsid w:val="00DB76C9"/>
    <w:rsid w:val="00DB77CB"/>
    <w:rsid w:val="00DB783B"/>
    <w:rsid w:val="00DB7938"/>
    <w:rsid w:val="00DB795F"/>
    <w:rsid w:val="00DB79B1"/>
    <w:rsid w:val="00DB7A1F"/>
    <w:rsid w:val="00DB7A69"/>
    <w:rsid w:val="00DB7AB6"/>
    <w:rsid w:val="00DB7B50"/>
    <w:rsid w:val="00DB7B66"/>
    <w:rsid w:val="00DB7C1A"/>
    <w:rsid w:val="00DB7C58"/>
    <w:rsid w:val="00DB7D56"/>
    <w:rsid w:val="00DB7DA8"/>
    <w:rsid w:val="00DB7DEC"/>
    <w:rsid w:val="00DB7EED"/>
    <w:rsid w:val="00DB7F79"/>
    <w:rsid w:val="00DB7FC3"/>
    <w:rsid w:val="00DB7FCA"/>
    <w:rsid w:val="00DC0085"/>
    <w:rsid w:val="00DC0137"/>
    <w:rsid w:val="00DC0189"/>
    <w:rsid w:val="00DC021F"/>
    <w:rsid w:val="00DC022A"/>
    <w:rsid w:val="00DC024A"/>
    <w:rsid w:val="00DC02FD"/>
    <w:rsid w:val="00DC05BB"/>
    <w:rsid w:val="00DC0610"/>
    <w:rsid w:val="00DC062B"/>
    <w:rsid w:val="00DC066B"/>
    <w:rsid w:val="00DC06AC"/>
    <w:rsid w:val="00DC08A6"/>
    <w:rsid w:val="00DC08C4"/>
    <w:rsid w:val="00DC0AE5"/>
    <w:rsid w:val="00DC0BAF"/>
    <w:rsid w:val="00DC0C55"/>
    <w:rsid w:val="00DC0C60"/>
    <w:rsid w:val="00DC0D35"/>
    <w:rsid w:val="00DC0D9F"/>
    <w:rsid w:val="00DC0DD5"/>
    <w:rsid w:val="00DC0DD9"/>
    <w:rsid w:val="00DC0E3B"/>
    <w:rsid w:val="00DC0F6E"/>
    <w:rsid w:val="00DC0F7E"/>
    <w:rsid w:val="00DC0FAF"/>
    <w:rsid w:val="00DC100E"/>
    <w:rsid w:val="00DC104A"/>
    <w:rsid w:val="00DC106C"/>
    <w:rsid w:val="00DC11E6"/>
    <w:rsid w:val="00DC1270"/>
    <w:rsid w:val="00DC12C7"/>
    <w:rsid w:val="00DC12D9"/>
    <w:rsid w:val="00DC12DB"/>
    <w:rsid w:val="00DC1355"/>
    <w:rsid w:val="00DC145D"/>
    <w:rsid w:val="00DC1619"/>
    <w:rsid w:val="00DC1624"/>
    <w:rsid w:val="00DC1670"/>
    <w:rsid w:val="00DC16A0"/>
    <w:rsid w:val="00DC16D9"/>
    <w:rsid w:val="00DC16E4"/>
    <w:rsid w:val="00DC1737"/>
    <w:rsid w:val="00DC1785"/>
    <w:rsid w:val="00DC182B"/>
    <w:rsid w:val="00DC1961"/>
    <w:rsid w:val="00DC1A1E"/>
    <w:rsid w:val="00DC1A8B"/>
    <w:rsid w:val="00DC1B28"/>
    <w:rsid w:val="00DC1B3A"/>
    <w:rsid w:val="00DC1BEF"/>
    <w:rsid w:val="00DC1C30"/>
    <w:rsid w:val="00DC1D41"/>
    <w:rsid w:val="00DC1E4F"/>
    <w:rsid w:val="00DC1EB4"/>
    <w:rsid w:val="00DC1F45"/>
    <w:rsid w:val="00DC1F4F"/>
    <w:rsid w:val="00DC1F8C"/>
    <w:rsid w:val="00DC1FFC"/>
    <w:rsid w:val="00DC2026"/>
    <w:rsid w:val="00DC20C4"/>
    <w:rsid w:val="00DC2171"/>
    <w:rsid w:val="00DC2177"/>
    <w:rsid w:val="00DC21E6"/>
    <w:rsid w:val="00DC2373"/>
    <w:rsid w:val="00DC2449"/>
    <w:rsid w:val="00DC247D"/>
    <w:rsid w:val="00DC252E"/>
    <w:rsid w:val="00DC2683"/>
    <w:rsid w:val="00DC26A0"/>
    <w:rsid w:val="00DC272F"/>
    <w:rsid w:val="00DC2731"/>
    <w:rsid w:val="00DC273C"/>
    <w:rsid w:val="00DC2748"/>
    <w:rsid w:val="00DC2820"/>
    <w:rsid w:val="00DC28FD"/>
    <w:rsid w:val="00DC29EC"/>
    <w:rsid w:val="00DC2B27"/>
    <w:rsid w:val="00DC2B94"/>
    <w:rsid w:val="00DC2C67"/>
    <w:rsid w:val="00DC2CBE"/>
    <w:rsid w:val="00DC2D72"/>
    <w:rsid w:val="00DC2DB2"/>
    <w:rsid w:val="00DC2FC3"/>
    <w:rsid w:val="00DC3134"/>
    <w:rsid w:val="00DC3170"/>
    <w:rsid w:val="00DC3189"/>
    <w:rsid w:val="00DC3197"/>
    <w:rsid w:val="00DC31A2"/>
    <w:rsid w:val="00DC3210"/>
    <w:rsid w:val="00DC3220"/>
    <w:rsid w:val="00DC322D"/>
    <w:rsid w:val="00DC325B"/>
    <w:rsid w:val="00DC3296"/>
    <w:rsid w:val="00DC32E3"/>
    <w:rsid w:val="00DC3325"/>
    <w:rsid w:val="00DC3416"/>
    <w:rsid w:val="00DC3479"/>
    <w:rsid w:val="00DC3498"/>
    <w:rsid w:val="00DC349E"/>
    <w:rsid w:val="00DC34A1"/>
    <w:rsid w:val="00DC34AD"/>
    <w:rsid w:val="00DC3534"/>
    <w:rsid w:val="00DC35F3"/>
    <w:rsid w:val="00DC3660"/>
    <w:rsid w:val="00DC3724"/>
    <w:rsid w:val="00DC37D7"/>
    <w:rsid w:val="00DC3A17"/>
    <w:rsid w:val="00DC3AB8"/>
    <w:rsid w:val="00DC3AD8"/>
    <w:rsid w:val="00DC3B4B"/>
    <w:rsid w:val="00DC3C08"/>
    <w:rsid w:val="00DC3C6B"/>
    <w:rsid w:val="00DC3D0A"/>
    <w:rsid w:val="00DC3D1E"/>
    <w:rsid w:val="00DC3DB3"/>
    <w:rsid w:val="00DC3DBB"/>
    <w:rsid w:val="00DC3DF7"/>
    <w:rsid w:val="00DC3E2B"/>
    <w:rsid w:val="00DC3E63"/>
    <w:rsid w:val="00DC3F5A"/>
    <w:rsid w:val="00DC3FDC"/>
    <w:rsid w:val="00DC4038"/>
    <w:rsid w:val="00DC4117"/>
    <w:rsid w:val="00DC4119"/>
    <w:rsid w:val="00DC4138"/>
    <w:rsid w:val="00DC4195"/>
    <w:rsid w:val="00DC41D2"/>
    <w:rsid w:val="00DC41FA"/>
    <w:rsid w:val="00DC420C"/>
    <w:rsid w:val="00DC4250"/>
    <w:rsid w:val="00DC426D"/>
    <w:rsid w:val="00DC4270"/>
    <w:rsid w:val="00DC4318"/>
    <w:rsid w:val="00DC438C"/>
    <w:rsid w:val="00DC43C9"/>
    <w:rsid w:val="00DC43D6"/>
    <w:rsid w:val="00DC44C4"/>
    <w:rsid w:val="00DC44F1"/>
    <w:rsid w:val="00DC46BB"/>
    <w:rsid w:val="00DC4757"/>
    <w:rsid w:val="00DC4782"/>
    <w:rsid w:val="00DC49A3"/>
    <w:rsid w:val="00DC4B97"/>
    <w:rsid w:val="00DC4BAF"/>
    <w:rsid w:val="00DC4C02"/>
    <w:rsid w:val="00DC4CD1"/>
    <w:rsid w:val="00DC4D93"/>
    <w:rsid w:val="00DC4E9D"/>
    <w:rsid w:val="00DC4EDF"/>
    <w:rsid w:val="00DC4EEE"/>
    <w:rsid w:val="00DC4F3D"/>
    <w:rsid w:val="00DC4F5B"/>
    <w:rsid w:val="00DC4F5C"/>
    <w:rsid w:val="00DC4F80"/>
    <w:rsid w:val="00DC4FBD"/>
    <w:rsid w:val="00DC5019"/>
    <w:rsid w:val="00DC5023"/>
    <w:rsid w:val="00DC50AF"/>
    <w:rsid w:val="00DC50B2"/>
    <w:rsid w:val="00DC510D"/>
    <w:rsid w:val="00DC51A0"/>
    <w:rsid w:val="00DC520C"/>
    <w:rsid w:val="00DC521C"/>
    <w:rsid w:val="00DC539E"/>
    <w:rsid w:val="00DC5416"/>
    <w:rsid w:val="00DC54A3"/>
    <w:rsid w:val="00DC558A"/>
    <w:rsid w:val="00DC561B"/>
    <w:rsid w:val="00DC562A"/>
    <w:rsid w:val="00DC573B"/>
    <w:rsid w:val="00DC5790"/>
    <w:rsid w:val="00DC57BB"/>
    <w:rsid w:val="00DC57CB"/>
    <w:rsid w:val="00DC5821"/>
    <w:rsid w:val="00DC583D"/>
    <w:rsid w:val="00DC59F0"/>
    <w:rsid w:val="00DC5A1B"/>
    <w:rsid w:val="00DC5A26"/>
    <w:rsid w:val="00DC5A75"/>
    <w:rsid w:val="00DC5AB7"/>
    <w:rsid w:val="00DC5AE6"/>
    <w:rsid w:val="00DC5DDF"/>
    <w:rsid w:val="00DC5FE5"/>
    <w:rsid w:val="00DC6113"/>
    <w:rsid w:val="00DC61C4"/>
    <w:rsid w:val="00DC6258"/>
    <w:rsid w:val="00DC62E4"/>
    <w:rsid w:val="00DC634F"/>
    <w:rsid w:val="00DC635D"/>
    <w:rsid w:val="00DC64B5"/>
    <w:rsid w:val="00DC64CC"/>
    <w:rsid w:val="00DC6515"/>
    <w:rsid w:val="00DC6566"/>
    <w:rsid w:val="00DC6694"/>
    <w:rsid w:val="00DC66BE"/>
    <w:rsid w:val="00DC67A9"/>
    <w:rsid w:val="00DC67B3"/>
    <w:rsid w:val="00DC67F3"/>
    <w:rsid w:val="00DC686B"/>
    <w:rsid w:val="00DC6932"/>
    <w:rsid w:val="00DC6969"/>
    <w:rsid w:val="00DC69A5"/>
    <w:rsid w:val="00DC6A20"/>
    <w:rsid w:val="00DC6B17"/>
    <w:rsid w:val="00DC6BB2"/>
    <w:rsid w:val="00DC6C9C"/>
    <w:rsid w:val="00DC6D4E"/>
    <w:rsid w:val="00DC6D5B"/>
    <w:rsid w:val="00DC6DD8"/>
    <w:rsid w:val="00DC6F09"/>
    <w:rsid w:val="00DC6F18"/>
    <w:rsid w:val="00DC6F60"/>
    <w:rsid w:val="00DC6FB2"/>
    <w:rsid w:val="00DC70D2"/>
    <w:rsid w:val="00DC7164"/>
    <w:rsid w:val="00DC717A"/>
    <w:rsid w:val="00DC71B8"/>
    <w:rsid w:val="00DC71CD"/>
    <w:rsid w:val="00DC7231"/>
    <w:rsid w:val="00DC72BE"/>
    <w:rsid w:val="00DC737D"/>
    <w:rsid w:val="00DC73AE"/>
    <w:rsid w:val="00DC73B3"/>
    <w:rsid w:val="00DC73C1"/>
    <w:rsid w:val="00DC73FD"/>
    <w:rsid w:val="00DC741B"/>
    <w:rsid w:val="00DC742F"/>
    <w:rsid w:val="00DC74B9"/>
    <w:rsid w:val="00DC75AF"/>
    <w:rsid w:val="00DC75C1"/>
    <w:rsid w:val="00DC7764"/>
    <w:rsid w:val="00DC77F8"/>
    <w:rsid w:val="00DC784E"/>
    <w:rsid w:val="00DC7890"/>
    <w:rsid w:val="00DC796F"/>
    <w:rsid w:val="00DC7BB8"/>
    <w:rsid w:val="00DC7BC7"/>
    <w:rsid w:val="00DC7D11"/>
    <w:rsid w:val="00DC7D67"/>
    <w:rsid w:val="00DC7D95"/>
    <w:rsid w:val="00DC7DB7"/>
    <w:rsid w:val="00DC7E4B"/>
    <w:rsid w:val="00DD000C"/>
    <w:rsid w:val="00DD009E"/>
    <w:rsid w:val="00DD00F7"/>
    <w:rsid w:val="00DD012F"/>
    <w:rsid w:val="00DD0158"/>
    <w:rsid w:val="00DD0205"/>
    <w:rsid w:val="00DD020E"/>
    <w:rsid w:val="00DD028C"/>
    <w:rsid w:val="00DD029C"/>
    <w:rsid w:val="00DD03BA"/>
    <w:rsid w:val="00DD059B"/>
    <w:rsid w:val="00DD05E3"/>
    <w:rsid w:val="00DD0762"/>
    <w:rsid w:val="00DD0873"/>
    <w:rsid w:val="00DD0B20"/>
    <w:rsid w:val="00DD0B69"/>
    <w:rsid w:val="00DD0C52"/>
    <w:rsid w:val="00DD0CC1"/>
    <w:rsid w:val="00DD0CC2"/>
    <w:rsid w:val="00DD0CF8"/>
    <w:rsid w:val="00DD0D1A"/>
    <w:rsid w:val="00DD0D63"/>
    <w:rsid w:val="00DD0E1B"/>
    <w:rsid w:val="00DD0E4B"/>
    <w:rsid w:val="00DD0E6E"/>
    <w:rsid w:val="00DD0EE0"/>
    <w:rsid w:val="00DD0F30"/>
    <w:rsid w:val="00DD0F37"/>
    <w:rsid w:val="00DD0F56"/>
    <w:rsid w:val="00DD0FBB"/>
    <w:rsid w:val="00DD1059"/>
    <w:rsid w:val="00DD10D7"/>
    <w:rsid w:val="00DD1203"/>
    <w:rsid w:val="00DD1225"/>
    <w:rsid w:val="00DD1298"/>
    <w:rsid w:val="00DD12DF"/>
    <w:rsid w:val="00DD1310"/>
    <w:rsid w:val="00DD1369"/>
    <w:rsid w:val="00DD149D"/>
    <w:rsid w:val="00DD14D4"/>
    <w:rsid w:val="00DD14FF"/>
    <w:rsid w:val="00DD151C"/>
    <w:rsid w:val="00DD1536"/>
    <w:rsid w:val="00DD157B"/>
    <w:rsid w:val="00DD1588"/>
    <w:rsid w:val="00DD15CE"/>
    <w:rsid w:val="00DD1680"/>
    <w:rsid w:val="00DD16DA"/>
    <w:rsid w:val="00DD1700"/>
    <w:rsid w:val="00DD172C"/>
    <w:rsid w:val="00DD1794"/>
    <w:rsid w:val="00DD17C5"/>
    <w:rsid w:val="00DD1822"/>
    <w:rsid w:val="00DD18F6"/>
    <w:rsid w:val="00DD1918"/>
    <w:rsid w:val="00DD193C"/>
    <w:rsid w:val="00DD19A9"/>
    <w:rsid w:val="00DD19B4"/>
    <w:rsid w:val="00DD1A83"/>
    <w:rsid w:val="00DD1AC9"/>
    <w:rsid w:val="00DD1ADA"/>
    <w:rsid w:val="00DD1AF3"/>
    <w:rsid w:val="00DD1BBB"/>
    <w:rsid w:val="00DD1BD5"/>
    <w:rsid w:val="00DD1C7B"/>
    <w:rsid w:val="00DD1CCA"/>
    <w:rsid w:val="00DD1DFC"/>
    <w:rsid w:val="00DD1E0B"/>
    <w:rsid w:val="00DD1EC0"/>
    <w:rsid w:val="00DD1FDF"/>
    <w:rsid w:val="00DD201E"/>
    <w:rsid w:val="00DD2149"/>
    <w:rsid w:val="00DD21C4"/>
    <w:rsid w:val="00DD221A"/>
    <w:rsid w:val="00DD2236"/>
    <w:rsid w:val="00DD2264"/>
    <w:rsid w:val="00DD227A"/>
    <w:rsid w:val="00DD22FE"/>
    <w:rsid w:val="00DD234D"/>
    <w:rsid w:val="00DD25DD"/>
    <w:rsid w:val="00DD25E8"/>
    <w:rsid w:val="00DD265A"/>
    <w:rsid w:val="00DD266C"/>
    <w:rsid w:val="00DD274F"/>
    <w:rsid w:val="00DD278B"/>
    <w:rsid w:val="00DD278C"/>
    <w:rsid w:val="00DD283F"/>
    <w:rsid w:val="00DD2853"/>
    <w:rsid w:val="00DD28BE"/>
    <w:rsid w:val="00DD2927"/>
    <w:rsid w:val="00DD2957"/>
    <w:rsid w:val="00DD2962"/>
    <w:rsid w:val="00DD29AB"/>
    <w:rsid w:val="00DD2B24"/>
    <w:rsid w:val="00DD2CA2"/>
    <w:rsid w:val="00DD2D13"/>
    <w:rsid w:val="00DD2D28"/>
    <w:rsid w:val="00DD2DCF"/>
    <w:rsid w:val="00DD2DD9"/>
    <w:rsid w:val="00DD2F19"/>
    <w:rsid w:val="00DD2F7D"/>
    <w:rsid w:val="00DD2FD1"/>
    <w:rsid w:val="00DD2FDA"/>
    <w:rsid w:val="00DD2FFF"/>
    <w:rsid w:val="00DD3010"/>
    <w:rsid w:val="00DD309F"/>
    <w:rsid w:val="00DD30DD"/>
    <w:rsid w:val="00DD3163"/>
    <w:rsid w:val="00DD31D4"/>
    <w:rsid w:val="00DD32D7"/>
    <w:rsid w:val="00DD3348"/>
    <w:rsid w:val="00DD339A"/>
    <w:rsid w:val="00DD339D"/>
    <w:rsid w:val="00DD33B8"/>
    <w:rsid w:val="00DD34AE"/>
    <w:rsid w:val="00DD350A"/>
    <w:rsid w:val="00DD3531"/>
    <w:rsid w:val="00DD357C"/>
    <w:rsid w:val="00DD358F"/>
    <w:rsid w:val="00DD35E7"/>
    <w:rsid w:val="00DD3713"/>
    <w:rsid w:val="00DD3725"/>
    <w:rsid w:val="00DD3753"/>
    <w:rsid w:val="00DD380F"/>
    <w:rsid w:val="00DD391B"/>
    <w:rsid w:val="00DD39FC"/>
    <w:rsid w:val="00DD3A08"/>
    <w:rsid w:val="00DD3A6E"/>
    <w:rsid w:val="00DD3B2A"/>
    <w:rsid w:val="00DD3B4A"/>
    <w:rsid w:val="00DD3BAF"/>
    <w:rsid w:val="00DD3C2F"/>
    <w:rsid w:val="00DD3C43"/>
    <w:rsid w:val="00DD3C57"/>
    <w:rsid w:val="00DD3C5A"/>
    <w:rsid w:val="00DD3C83"/>
    <w:rsid w:val="00DD3CA4"/>
    <w:rsid w:val="00DD3D20"/>
    <w:rsid w:val="00DD3D37"/>
    <w:rsid w:val="00DD3E5B"/>
    <w:rsid w:val="00DD3E7D"/>
    <w:rsid w:val="00DD400E"/>
    <w:rsid w:val="00DD4025"/>
    <w:rsid w:val="00DD41A5"/>
    <w:rsid w:val="00DD41C7"/>
    <w:rsid w:val="00DD4251"/>
    <w:rsid w:val="00DD4308"/>
    <w:rsid w:val="00DD4373"/>
    <w:rsid w:val="00DD438E"/>
    <w:rsid w:val="00DD4456"/>
    <w:rsid w:val="00DD4511"/>
    <w:rsid w:val="00DD4584"/>
    <w:rsid w:val="00DD485B"/>
    <w:rsid w:val="00DD4860"/>
    <w:rsid w:val="00DD4951"/>
    <w:rsid w:val="00DD4AD2"/>
    <w:rsid w:val="00DD4B3B"/>
    <w:rsid w:val="00DD4B48"/>
    <w:rsid w:val="00DD4D0F"/>
    <w:rsid w:val="00DD4D8C"/>
    <w:rsid w:val="00DD4E33"/>
    <w:rsid w:val="00DD4EFB"/>
    <w:rsid w:val="00DD4F3C"/>
    <w:rsid w:val="00DD4F95"/>
    <w:rsid w:val="00DD4FC3"/>
    <w:rsid w:val="00DD4FDC"/>
    <w:rsid w:val="00DD4FE5"/>
    <w:rsid w:val="00DD5023"/>
    <w:rsid w:val="00DD5085"/>
    <w:rsid w:val="00DD5164"/>
    <w:rsid w:val="00DD517C"/>
    <w:rsid w:val="00DD5182"/>
    <w:rsid w:val="00DD5190"/>
    <w:rsid w:val="00DD51E3"/>
    <w:rsid w:val="00DD521E"/>
    <w:rsid w:val="00DD52F3"/>
    <w:rsid w:val="00DD532E"/>
    <w:rsid w:val="00DD5401"/>
    <w:rsid w:val="00DD550F"/>
    <w:rsid w:val="00DD55E3"/>
    <w:rsid w:val="00DD5908"/>
    <w:rsid w:val="00DD5925"/>
    <w:rsid w:val="00DD5A6B"/>
    <w:rsid w:val="00DD5AB7"/>
    <w:rsid w:val="00DD5B93"/>
    <w:rsid w:val="00DD5C24"/>
    <w:rsid w:val="00DD5CDE"/>
    <w:rsid w:val="00DD5D8B"/>
    <w:rsid w:val="00DD5DA8"/>
    <w:rsid w:val="00DD5F4B"/>
    <w:rsid w:val="00DD5F55"/>
    <w:rsid w:val="00DD5F5E"/>
    <w:rsid w:val="00DD604F"/>
    <w:rsid w:val="00DD6074"/>
    <w:rsid w:val="00DD609F"/>
    <w:rsid w:val="00DD622C"/>
    <w:rsid w:val="00DD6260"/>
    <w:rsid w:val="00DD62D9"/>
    <w:rsid w:val="00DD6361"/>
    <w:rsid w:val="00DD639F"/>
    <w:rsid w:val="00DD6473"/>
    <w:rsid w:val="00DD6491"/>
    <w:rsid w:val="00DD649B"/>
    <w:rsid w:val="00DD64C9"/>
    <w:rsid w:val="00DD66D0"/>
    <w:rsid w:val="00DD6764"/>
    <w:rsid w:val="00DD67A8"/>
    <w:rsid w:val="00DD67E9"/>
    <w:rsid w:val="00DD6878"/>
    <w:rsid w:val="00DD6928"/>
    <w:rsid w:val="00DD6A13"/>
    <w:rsid w:val="00DD6A65"/>
    <w:rsid w:val="00DD6A92"/>
    <w:rsid w:val="00DD6AC0"/>
    <w:rsid w:val="00DD6B4F"/>
    <w:rsid w:val="00DD6B79"/>
    <w:rsid w:val="00DD6BE6"/>
    <w:rsid w:val="00DD6BF4"/>
    <w:rsid w:val="00DD6C9F"/>
    <w:rsid w:val="00DD6CAA"/>
    <w:rsid w:val="00DD6CC8"/>
    <w:rsid w:val="00DD6CCC"/>
    <w:rsid w:val="00DD6D6E"/>
    <w:rsid w:val="00DD6DB9"/>
    <w:rsid w:val="00DD6DF0"/>
    <w:rsid w:val="00DD6E1B"/>
    <w:rsid w:val="00DD6FC8"/>
    <w:rsid w:val="00DD703F"/>
    <w:rsid w:val="00DD70AE"/>
    <w:rsid w:val="00DD70BE"/>
    <w:rsid w:val="00DD70D1"/>
    <w:rsid w:val="00DD712B"/>
    <w:rsid w:val="00DD7156"/>
    <w:rsid w:val="00DD715F"/>
    <w:rsid w:val="00DD7346"/>
    <w:rsid w:val="00DD7386"/>
    <w:rsid w:val="00DD75A9"/>
    <w:rsid w:val="00DD7651"/>
    <w:rsid w:val="00DD76A6"/>
    <w:rsid w:val="00DD76E8"/>
    <w:rsid w:val="00DD77A8"/>
    <w:rsid w:val="00DD7891"/>
    <w:rsid w:val="00DD798C"/>
    <w:rsid w:val="00DD7BB8"/>
    <w:rsid w:val="00DD7CDC"/>
    <w:rsid w:val="00DD7DD9"/>
    <w:rsid w:val="00DD7DED"/>
    <w:rsid w:val="00DD7E3E"/>
    <w:rsid w:val="00DD7F87"/>
    <w:rsid w:val="00DE0078"/>
    <w:rsid w:val="00DE00CE"/>
    <w:rsid w:val="00DE00E5"/>
    <w:rsid w:val="00DE016C"/>
    <w:rsid w:val="00DE01BD"/>
    <w:rsid w:val="00DE01D5"/>
    <w:rsid w:val="00DE01E2"/>
    <w:rsid w:val="00DE027F"/>
    <w:rsid w:val="00DE029F"/>
    <w:rsid w:val="00DE038C"/>
    <w:rsid w:val="00DE0397"/>
    <w:rsid w:val="00DE0402"/>
    <w:rsid w:val="00DE0404"/>
    <w:rsid w:val="00DE0596"/>
    <w:rsid w:val="00DE05AD"/>
    <w:rsid w:val="00DE070B"/>
    <w:rsid w:val="00DE0717"/>
    <w:rsid w:val="00DE0748"/>
    <w:rsid w:val="00DE0950"/>
    <w:rsid w:val="00DE09AC"/>
    <w:rsid w:val="00DE09E0"/>
    <w:rsid w:val="00DE09F7"/>
    <w:rsid w:val="00DE09FF"/>
    <w:rsid w:val="00DE0A3F"/>
    <w:rsid w:val="00DE0B34"/>
    <w:rsid w:val="00DE0BBE"/>
    <w:rsid w:val="00DE0CD1"/>
    <w:rsid w:val="00DE0CD7"/>
    <w:rsid w:val="00DE0E02"/>
    <w:rsid w:val="00DE0E7C"/>
    <w:rsid w:val="00DE1008"/>
    <w:rsid w:val="00DE112F"/>
    <w:rsid w:val="00DE117F"/>
    <w:rsid w:val="00DE12FF"/>
    <w:rsid w:val="00DE134F"/>
    <w:rsid w:val="00DE15AC"/>
    <w:rsid w:val="00DE1623"/>
    <w:rsid w:val="00DE1651"/>
    <w:rsid w:val="00DE166D"/>
    <w:rsid w:val="00DE176E"/>
    <w:rsid w:val="00DE1794"/>
    <w:rsid w:val="00DE1847"/>
    <w:rsid w:val="00DE18A4"/>
    <w:rsid w:val="00DE1A2E"/>
    <w:rsid w:val="00DE1B74"/>
    <w:rsid w:val="00DE1BD2"/>
    <w:rsid w:val="00DE1BD7"/>
    <w:rsid w:val="00DE1D1D"/>
    <w:rsid w:val="00DE1DBF"/>
    <w:rsid w:val="00DE1E04"/>
    <w:rsid w:val="00DE1EB6"/>
    <w:rsid w:val="00DE1EF9"/>
    <w:rsid w:val="00DE1F27"/>
    <w:rsid w:val="00DE208C"/>
    <w:rsid w:val="00DE20C2"/>
    <w:rsid w:val="00DE21B3"/>
    <w:rsid w:val="00DE21F6"/>
    <w:rsid w:val="00DE2244"/>
    <w:rsid w:val="00DE2252"/>
    <w:rsid w:val="00DE22B9"/>
    <w:rsid w:val="00DE22EE"/>
    <w:rsid w:val="00DE239A"/>
    <w:rsid w:val="00DE2450"/>
    <w:rsid w:val="00DE245B"/>
    <w:rsid w:val="00DE251C"/>
    <w:rsid w:val="00DE255F"/>
    <w:rsid w:val="00DE2619"/>
    <w:rsid w:val="00DE2703"/>
    <w:rsid w:val="00DE2704"/>
    <w:rsid w:val="00DE276B"/>
    <w:rsid w:val="00DE28A2"/>
    <w:rsid w:val="00DE292F"/>
    <w:rsid w:val="00DE29CF"/>
    <w:rsid w:val="00DE2ADD"/>
    <w:rsid w:val="00DE2B0A"/>
    <w:rsid w:val="00DE2B26"/>
    <w:rsid w:val="00DE2C61"/>
    <w:rsid w:val="00DE2C87"/>
    <w:rsid w:val="00DE2CE1"/>
    <w:rsid w:val="00DE2DD1"/>
    <w:rsid w:val="00DE2DF0"/>
    <w:rsid w:val="00DE2E63"/>
    <w:rsid w:val="00DE2EA5"/>
    <w:rsid w:val="00DE2EF5"/>
    <w:rsid w:val="00DE2F31"/>
    <w:rsid w:val="00DE2FAA"/>
    <w:rsid w:val="00DE3004"/>
    <w:rsid w:val="00DE321B"/>
    <w:rsid w:val="00DE32D3"/>
    <w:rsid w:val="00DE3390"/>
    <w:rsid w:val="00DE33A8"/>
    <w:rsid w:val="00DE340B"/>
    <w:rsid w:val="00DE346D"/>
    <w:rsid w:val="00DE349B"/>
    <w:rsid w:val="00DE34C0"/>
    <w:rsid w:val="00DE34C6"/>
    <w:rsid w:val="00DE350B"/>
    <w:rsid w:val="00DE3519"/>
    <w:rsid w:val="00DE35E4"/>
    <w:rsid w:val="00DE3671"/>
    <w:rsid w:val="00DE36C4"/>
    <w:rsid w:val="00DE3860"/>
    <w:rsid w:val="00DE3898"/>
    <w:rsid w:val="00DE38EB"/>
    <w:rsid w:val="00DE39D8"/>
    <w:rsid w:val="00DE3A78"/>
    <w:rsid w:val="00DE3AD5"/>
    <w:rsid w:val="00DE3AF1"/>
    <w:rsid w:val="00DE3C1C"/>
    <w:rsid w:val="00DE3D4B"/>
    <w:rsid w:val="00DE3D97"/>
    <w:rsid w:val="00DE3DB8"/>
    <w:rsid w:val="00DE3DC9"/>
    <w:rsid w:val="00DE3E19"/>
    <w:rsid w:val="00DE3E66"/>
    <w:rsid w:val="00DE3E86"/>
    <w:rsid w:val="00DE3ED6"/>
    <w:rsid w:val="00DE3F66"/>
    <w:rsid w:val="00DE3F9B"/>
    <w:rsid w:val="00DE4007"/>
    <w:rsid w:val="00DE402D"/>
    <w:rsid w:val="00DE4056"/>
    <w:rsid w:val="00DE4133"/>
    <w:rsid w:val="00DE41AD"/>
    <w:rsid w:val="00DE41D2"/>
    <w:rsid w:val="00DE4221"/>
    <w:rsid w:val="00DE422E"/>
    <w:rsid w:val="00DE42D5"/>
    <w:rsid w:val="00DE4350"/>
    <w:rsid w:val="00DE43CC"/>
    <w:rsid w:val="00DE4423"/>
    <w:rsid w:val="00DE446D"/>
    <w:rsid w:val="00DE44B2"/>
    <w:rsid w:val="00DE4688"/>
    <w:rsid w:val="00DE4762"/>
    <w:rsid w:val="00DE4783"/>
    <w:rsid w:val="00DE4894"/>
    <w:rsid w:val="00DE48B3"/>
    <w:rsid w:val="00DE48E8"/>
    <w:rsid w:val="00DE4AA7"/>
    <w:rsid w:val="00DE4B89"/>
    <w:rsid w:val="00DE4BF0"/>
    <w:rsid w:val="00DE4C25"/>
    <w:rsid w:val="00DE4CA6"/>
    <w:rsid w:val="00DE4D1F"/>
    <w:rsid w:val="00DE4DB0"/>
    <w:rsid w:val="00DE4DE4"/>
    <w:rsid w:val="00DE4E73"/>
    <w:rsid w:val="00DE5073"/>
    <w:rsid w:val="00DE5125"/>
    <w:rsid w:val="00DE51DF"/>
    <w:rsid w:val="00DE53FA"/>
    <w:rsid w:val="00DE5497"/>
    <w:rsid w:val="00DE54F8"/>
    <w:rsid w:val="00DE550F"/>
    <w:rsid w:val="00DE5528"/>
    <w:rsid w:val="00DE55B5"/>
    <w:rsid w:val="00DE5857"/>
    <w:rsid w:val="00DE587F"/>
    <w:rsid w:val="00DE58AD"/>
    <w:rsid w:val="00DE58F7"/>
    <w:rsid w:val="00DE593D"/>
    <w:rsid w:val="00DE598A"/>
    <w:rsid w:val="00DE59CA"/>
    <w:rsid w:val="00DE5A66"/>
    <w:rsid w:val="00DE5ACB"/>
    <w:rsid w:val="00DE5AD8"/>
    <w:rsid w:val="00DE5AE1"/>
    <w:rsid w:val="00DE5B31"/>
    <w:rsid w:val="00DE5B35"/>
    <w:rsid w:val="00DE5B91"/>
    <w:rsid w:val="00DE5BF6"/>
    <w:rsid w:val="00DE5D47"/>
    <w:rsid w:val="00DE5D77"/>
    <w:rsid w:val="00DE5DC0"/>
    <w:rsid w:val="00DE5E34"/>
    <w:rsid w:val="00DE5E46"/>
    <w:rsid w:val="00DE5E4F"/>
    <w:rsid w:val="00DE5E8A"/>
    <w:rsid w:val="00DE5E98"/>
    <w:rsid w:val="00DE5EC3"/>
    <w:rsid w:val="00DE6030"/>
    <w:rsid w:val="00DE608C"/>
    <w:rsid w:val="00DE620E"/>
    <w:rsid w:val="00DE62AD"/>
    <w:rsid w:val="00DE62CB"/>
    <w:rsid w:val="00DE63C5"/>
    <w:rsid w:val="00DE6405"/>
    <w:rsid w:val="00DE645F"/>
    <w:rsid w:val="00DE6498"/>
    <w:rsid w:val="00DE6506"/>
    <w:rsid w:val="00DE6598"/>
    <w:rsid w:val="00DE669B"/>
    <w:rsid w:val="00DE66BB"/>
    <w:rsid w:val="00DE677E"/>
    <w:rsid w:val="00DE686D"/>
    <w:rsid w:val="00DE68F0"/>
    <w:rsid w:val="00DE6909"/>
    <w:rsid w:val="00DE690F"/>
    <w:rsid w:val="00DE6931"/>
    <w:rsid w:val="00DE693B"/>
    <w:rsid w:val="00DE696A"/>
    <w:rsid w:val="00DE6B34"/>
    <w:rsid w:val="00DE6BF7"/>
    <w:rsid w:val="00DE6C1B"/>
    <w:rsid w:val="00DE6C3B"/>
    <w:rsid w:val="00DE6C77"/>
    <w:rsid w:val="00DE6C8B"/>
    <w:rsid w:val="00DE6CB7"/>
    <w:rsid w:val="00DE6CDF"/>
    <w:rsid w:val="00DE6D25"/>
    <w:rsid w:val="00DE6D2B"/>
    <w:rsid w:val="00DE6DEB"/>
    <w:rsid w:val="00DE6E91"/>
    <w:rsid w:val="00DE6FF1"/>
    <w:rsid w:val="00DE70E7"/>
    <w:rsid w:val="00DE712A"/>
    <w:rsid w:val="00DE724B"/>
    <w:rsid w:val="00DE7366"/>
    <w:rsid w:val="00DE74B5"/>
    <w:rsid w:val="00DE756B"/>
    <w:rsid w:val="00DE758F"/>
    <w:rsid w:val="00DE780D"/>
    <w:rsid w:val="00DE78E9"/>
    <w:rsid w:val="00DE7901"/>
    <w:rsid w:val="00DE7AEF"/>
    <w:rsid w:val="00DE7B53"/>
    <w:rsid w:val="00DE7D19"/>
    <w:rsid w:val="00DE7D1B"/>
    <w:rsid w:val="00DE7DA7"/>
    <w:rsid w:val="00DE7E0D"/>
    <w:rsid w:val="00DE7E55"/>
    <w:rsid w:val="00DE7EA4"/>
    <w:rsid w:val="00DE7EAB"/>
    <w:rsid w:val="00DE7F35"/>
    <w:rsid w:val="00DE7FB1"/>
    <w:rsid w:val="00DF006D"/>
    <w:rsid w:val="00DF009C"/>
    <w:rsid w:val="00DF0139"/>
    <w:rsid w:val="00DF0216"/>
    <w:rsid w:val="00DF02E7"/>
    <w:rsid w:val="00DF0311"/>
    <w:rsid w:val="00DF0333"/>
    <w:rsid w:val="00DF03CA"/>
    <w:rsid w:val="00DF05E7"/>
    <w:rsid w:val="00DF06A2"/>
    <w:rsid w:val="00DF0753"/>
    <w:rsid w:val="00DF079D"/>
    <w:rsid w:val="00DF0847"/>
    <w:rsid w:val="00DF08DD"/>
    <w:rsid w:val="00DF0988"/>
    <w:rsid w:val="00DF0B5F"/>
    <w:rsid w:val="00DF0BFB"/>
    <w:rsid w:val="00DF0C45"/>
    <w:rsid w:val="00DF0C5D"/>
    <w:rsid w:val="00DF0C91"/>
    <w:rsid w:val="00DF0DE4"/>
    <w:rsid w:val="00DF0DF9"/>
    <w:rsid w:val="00DF0E61"/>
    <w:rsid w:val="00DF0F13"/>
    <w:rsid w:val="00DF0F71"/>
    <w:rsid w:val="00DF0FE4"/>
    <w:rsid w:val="00DF10A2"/>
    <w:rsid w:val="00DF11E9"/>
    <w:rsid w:val="00DF11F0"/>
    <w:rsid w:val="00DF13B2"/>
    <w:rsid w:val="00DF142B"/>
    <w:rsid w:val="00DF1448"/>
    <w:rsid w:val="00DF1491"/>
    <w:rsid w:val="00DF154F"/>
    <w:rsid w:val="00DF15A1"/>
    <w:rsid w:val="00DF160D"/>
    <w:rsid w:val="00DF1745"/>
    <w:rsid w:val="00DF175B"/>
    <w:rsid w:val="00DF176E"/>
    <w:rsid w:val="00DF17FF"/>
    <w:rsid w:val="00DF181F"/>
    <w:rsid w:val="00DF1831"/>
    <w:rsid w:val="00DF185E"/>
    <w:rsid w:val="00DF186F"/>
    <w:rsid w:val="00DF189D"/>
    <w:rsid w:val="00DF1903"/>
    <w:rsid w:val="00DF1909"/>
    <w:rsid w:val="00DF1936"/>
    <w:rsid w:val="00DF19D6"/>
    <w:rsid w:val="00DF19F1"/>
    <w:rsid w:val="00DF1A7B"/>
    <w:rsid w:val="00DF1B06"/>
    <w:rsid w:val="00DF1B79"/>
    <w:rsid w:val="00DF1BE0"/>
    <w:rsid w:val="00DF1CC3"/>
    <w:rsid w:val="00DF1D14"/>
    <w:rsid w:val="00DF1E44"/>
    <w:rsid w:val="00DF1F01"/>
    <w:rsid w:val="00DF1F25"/>
    <w:rsid w:val="00DF1F66"/>
    <w:rsid w:val="00DF1F74"/>
    <w:rsid w:val="00DF1F8E"/>
    <w:rsid w:val="00DF1F9D"/>
    <w:rsid w:val="00DF1FD2"/>
    <w:rsid w:val="00DF1FDE"/>
    <w:rsid w:val="00DF1FFA"/>
    <w:rsid w:val="00DF2101"/>
    <w:rsid w:val="00DF2122"/>
    <w:rsid w:val="00DF218C"/>
    <w:rsid w:val="00DF21CA"/>
    <w:rsid w:val="00DF2204"/>
    <w:rsid w:val="00DF22CA"/>
    <w:rsid w:val="00DF23F2"/>
    <w:rsid w:val="00DF2468"/>
    <w:rsid w:val="00DF247F"/>
    <w:rsid w:val="00DF24FE"/>
    <w:rsid w:val="00DF251C"/>
    <w:rsid w:val="00DF252C"/>
    <w:rsid w:val="00DF261E"/>
    <w:rsid w:val="00DF2636"/>
    <w:rsid w:val="00DF268C"/>
    <w:rsid w:val="00DF26D6"/>
    <w:rsid w:val="00DF26E7"/>
    <w:rsid w:val="00DF276C"/>
    <w:rsid w:val="00DF277E"/>
    <w:rsid w:val="00DF2839"/>
    <w:rsid w:val="00DF2868"/>
    <w:rsid w:val="00DF293A"/>
    <w:rsid w:val="00DF29EC"/>
    <w:rsid w:val="00DF29F0"/>
    <w:rsid w:val="00DF2A16"/>
    <w:rsid w:val="00DF2A84"/>
    <w:rsid w:val="00DF2B02"/>
    <w:rsid w:val="00DF2B08"/>
    <w:rsid w:val="00DF2BDD"/>
    <w:rsid w:val="00DF2C85"/>
    <w:rsid w:val="00DF2D1D"/>
    <w:rsid w:val="00DF2D70"/>
    <w:rsid w:val="00DF2D74"/>
    <w:rsid w:val="00DF2D9D"/>
    <w:rsid w:val="00DF2ED7"/>
    <w:rsid w:val="00DF3028"/>
    <w:rsid w:val="00DF305C"/>
    <w:rsid w:val="00DF3070"/>
    <w:rsid w:val="00DF3106"/>
    <w:rsid w:val="00DF3328"/>
    <w:rsid w:val="00DF33B0"/>
    <w:rsid w:val="00DF344C"/>
    <w:rsid w:val="00DF3468"/>
    <w:rsid w:val="00DF346D"/>
    <w:rsid w:val="00DF3572"/>
    <w:rsid w:val="00DF37CE"/>
    <w:rsid w:val="00DF3988"/>
    <w:rsid w:val="00DF3A59"/>
    <w:rsid w:val="00DF3A5C"/>
    <w:rsid w:val="00DF3A61"/>
    <w:rsid w:val="00DF3A6D"/>
    <w:rsid w:val="00DF3AA3"/>
    <w:rsid w:val="00DF3ADB"/>
    <w:rsid w:val="00DF3D95"/>
    <w:rsid w:val="00DF3DDC"/>
    <w:rsid w:val="00DF3DF5"/>
    <w:rsid w:val="00DF3E25"/>
    <w:rsid w:val="00DF3E44"/>
    <w:rsid w:val="00DF3EA4"/>
    <w:rsid w:val="00DF3F81"/>
    <w:rsid w:val="00DF3FBB"/>
    <w:rsid w:val="00DF3FBE"/>
    <w:rsid w:val="00DF4004"/>
    <w:rsid w:val="00DF40EE"/>
    <w:rsid w:val="00DF41E7"/>
    <w:rsid w:val="00DF42C1"/>
    <w:rsid w:val="00DF4378"/>
    <w:rsid w:val="00DF43A6"/>
    <w:rsid w:val="00DF43E4"/>
    <w:rsid w:val="00DF457A"/>
    <w:rsid w:val="00DF4589"/>
    <w:rsid w:val="00DF4598"/>
    <w:rsid w:val="00DF45BD"/>
    <w:rsid w:val="00DF462E"/>
    <w:rsid w:val="00DF46C5"/>
    <w:rsid w:val="00DF471D"/>
    <w:rsid w:val="00DF474F"/>
    <w:rsid w:val="00DF4798"/>
    <w:rsid w:val="00DF4912"/>
    <w:rsid w:val="00DF4943"/>
    <w:rsid w:val="00DF4973"/>
    <w:rsid w:val="00DF4AD4"/>
    <w:rsid w:val="00DF4B16"/>
    <w:rsid w:val="00DF4C42"/>
    <w:rsid w:val="00DF4C5F"/>
    <w:rsid w:val="00DF4CE1"/>
    <w:rsid w:val="00DF4D7B"/>
    <w:rsid w:val="00DF4DBD"/>
    <w:rsid w:val="00DF4E95"/>
    <w:rsid w:val="00DF4E9B"/>
    <w:rsid w:val="00DF4EB1"/>
    <w:rsid w:val="00DF50CA"/>
    <w:rsid w:val="00DF50E6"/>
    <w:rsid w:val="00DF5101"/>
    <w:rsid w:val="00DF5156"/>
    <w:rsid w:val="00DF51D4"/>
    <w:rsid w:val="00DF5286"/>
    <w:rsid w:val="00DF53A1"/>
    <w:rsid w:val="00DF5472"/>
    <w:rsid w:val="00DF549B"/>
    <w:rsid w:val="00DF5524"/>
    <w:rsid w:val="00DF5565"/>
    <w:rsid w:val="00DF5567"/>
    <w:rsid w:val="00DF55B1"/>
    <w:rsid w:val="00DF564E"/>
    <w:rsid w:val="00DF566A"/>
    <w:rsid w:val="00DF5681"/>
    <w:rsid w:val="00DF56E4"/>
    <w:rsid w:val="00DF57A1"/>
    <w:rsid w:val="00DF5803"/>
    <w:rsid w:val="00DF5849"/>
    <w:rsid w:val="00DF591C"/>
    <w:rsid w:val="00DF5A73"/>
    <w:rsid w:val="00DF5B0B"/>
    <w:rsid w:val="00DF5B2C"/>
    <w:rsid w:val="00DF5B3C"/>
    <w:rsid w:val="00DF5B6D"/>
    <w:rsid w:val="00DF5B74"/>
    <w:rsid w:val="00DF5BAE"/>
    <w:rsid w:val="00DF5BC3"/>
    <w:rsid w:val="00DF5BDA"/>
    <w:rsid w:val="00DF5C9D"/>
    <w:rsid w:val="00DF5D25"/>
    <w:rsid w:val="00DF5DB3"/>
    <w:rsid w:val="00DF5E39"/>
    <w:rsid w:val="00DF5F16"/>
    <w:rsid w:val="00DF5FBC"/>
    <w:rsid w:val="00DF60A4"/>
    <w:rsid w:val="00DF60BB"/>
    <w:rsid w:val="00DF6141"/>
    <w:rsid w:val="00DF627B"/>
    <w:rsid w:val="00DF62DE"/>
    <w:rsid w:val="00DF62E2"/>
    <w:rsid w:val="00DF63EB"/>
    <w:rsid w:val="00DF6427"/>
    <w:rsid w:val="00DF668B"/>
    <w:rsid w:val="00DF6752"/>
    <w:rsid w:val="00DF6767"/>
    <w:rsid w:val="00DF676A"/>
    <w:rsid w:val="00DF67EF"/>
    <w:rsid w:val="00DF6979"/>
    <w:rsid w:val="00DF69EF"/>
    <w:rsid w:val="00DF6A5B"/>
    <w:rsid w:val="00DF6B16"/>
    <w:rsid w:val="00DF6B39"/>
    <w:rsid w:val="00DF6CC2"/>
    <w:rsid w:val="00DF6D0A"/>
    <w:rsid w:val="00DF6DC7"/>
    <w:rsid w:val="00DF6EEE"/>
    <w:rsid w:val="00DF6F24"/>
    <w:rsid w:val="00DF7143"/>
    <w:rsid w:val="00DF718D"/>
    <w:rsid w:val="00DF7225"/>
    <w:rsid w:val="00DF725E"/>
    <w:rsid w:val="00DF72CE"/>
    <w:rsid w:val="00DF730C"/>
    <w:rsid w:val="00DF73B1"/>
    <w:rsid w:val="00DF73E6"/>
    <w:rsid w:val="00DF7471"/>
    <w:rsid w:val="00DF74BD"/>
    <w:rsid w:val="00DF74BE"/>
    <w:rsid w:val="00DF7626"/>
    <w:rsid w:val="00DF76C3"/>
    <w:rsid w:val="00DF7722"/>
    <w:rsid w:val="00DF7781"/>
    <w:rsid w:val="00DF79B0"/>
    <w:rsid w:val="00DF79ED"/>
    <w:rsid w:val="00DF7A38"/>
    <w:rsid w:val="00DF7A67"/>
    <w:rsid w:val="00DF7AA5"/>
    <w:rsid w:val="00DF7B00"/>
    <w:rsid w:val="00DF7B13"/>
    <w:rsid w:val="00DF7D16"/>
    <w:rsid w:val="00DF7E90"/>
    <w:rsid w:val="00DF7E9D"/>
    <w:rsid w:val="00DF7F21"/>
    <w:rsid w:val="00DF7F59"/>
    <w:rsid w:val="00E000E5"/>
    <w:rsid w:val="00E000F2"/>
    <w:rsid w:val="00E000FD"/>
    <w:rsid w:val="00E00176"/>
    <w:rsid w:val="00E0018C"/>
    <w:rsid w:val="00E00213"/>
    <w:rsid w:val="00E00319"/>
    <w:rsid w:val="00E00341"/>
    <w:rsid w:val="00E00370"/>
    <w:rsid w:val="00E003C1"/>
    <w:rsid w:val="00E0041A"/>
    <w:rsid w:val="00E00554"/>
    <w:rsid w:val="00E0057E"/>
    <w:rsid w:val="00E00598"/>
    <w:rsid w:val="00E0066E"/>
    <w:rsid w:val="00E00704"/>
    <w:rsid w:val="00E00711"/>
    <w:rsid w:val="00E0080E"/>
    <w:rsid w:val="00E008B3"/>
    <w:rsid w:val="00E009A5"/>
    <w:rsid w:val="00E009C3"/>
    <w:rsid w:val="00E009D8"/>
    <w:rsid w:val="00E00A5F"/>
    <w:rsid w:val="00E00AD4"/>
    <w:rsid w:val="00E00B6B"/>
    <w:rsid w:val="00E00B9D"/>
    <w:rsid w:val="00E00CC5"/>
    <w:rsid w:val="00E00DAB"/>
    <w:rsid w:val="00E00DAF"/>
    <w:rsid w:val="00E00DEE"/>
    <w:rsid w:val="00E00E9A"/>
    <w:rsid w:val="00E01158"/>
    <w:rsid w:val="00E011B3"/>
    <w:rsid w:val="00E01204"/>
    <w:rsid w:val="00E01298"/>
    <w:rsid w:val="00E01313"/>
    <w:rsid w:val="00E0136C"/>
    <w:rsid w:val="00E013FC"/>
    <w:rsid w:val="00E01434"/>
    <w:rsid w:val="00E0146B"/>
    <w:rsid w:val="00E014B8"/>
    <w:rsid w:val="00E014C7"/>
    <w:rsid w:val="00E015C6"/>
    <w:rsid w:val="00E0167F"/>
    <w:rsid w:val="00E0176A"/>
    <w:rsid w:val="00E017B7"/>
    <w:rsid w:val="00E01818"/>
    <w:rsid w:val="00E01A41"/>
    <w:rsid w:val="00E01A69"/>
    <w:rsid w:val="00E01A9F"/>
    <w:rsid w:val="00E01B2A"/>
    <w:rsid w:val="00E01C8A"/>
    <w:rsid w:val="00E01D88"/>
    <w:rsid w:val="00E01DD7"/>
    <w:rsid w:val="00E01E6F"/>
    <w:rsid w:val="00E01F27"/>
    <w:rsid w:val="00E01F3C"/>
    <w:rsid w:val="00E01F64"/>
    <w:rsid w:val="00E01F9B"/>
    <w:rsid w:val="00E02008"/>
    <w:rsid w:val="00E0204C"/>
    <w:rsid w:val="00E022F1"/>
    <w:rsid w:val="00E02336"/>
    <w:rsid w:val="00E025A7"/>
    <w:rsid w:val="00E025E0"/>
    <w:rsid w:val="00E0266E"/>
    <w:rsid w:val="00E02748"/>
    <w:rsid w:val="00E02766"/>
    <w:rsid w:val="00E02784"/>
    <w:rsid w:val="00E02788"/>
    <w:rsid w:val="00E027FB"/>
    <w:rsid w:val="00E028D2"/>
    <w:rsid w:val="00E028ED"/>
    <w:rsid w:val="00E0297A"/>
    <w:rsid w:val="00E02999"/>
    <w:rsid w:val="00E029E3"/>
    <w:rsid w:val="00E02A26"/>
    <w:rsid w:val="00E02A2D"/>
    <w:rsid w:val="00E02A6D"/>
    <w:rsid w:val="00E02B04"/>
    <w:rsid w:val="00E02B1A"/>
    <w:rsid w:val="00E02B9C"/>
    <w:rsid w:val="00E02C42"/>
    <w:rsid w:val="00E02C84"/>
    <w:rsid w:val="00E02D3D"/>
    <w:rsid w:val="00E02E05"/>
    <w:rsid w:val="00E02EF4"/>
    <w:rsid w:val="00E02F49"/>
    <w:rsid w:val="00E02F5F"/>
    <w:rsid w:val="00E02FC5"/>
    <w:rsid w:val="00E0313C"/>
    <w:rsid w:val="00E0313F"/>
    <w:rsid w:val="00E0314C"/>
    <w:rsid w:val="00E03169"/>
    <w:rsid w:val="00E0319E"/>
    <w:rsid w:val="00E031BA"/>
    <w:rsid w:val="00E0321E"/>
    <w:rsid w:val="00E0335F"/>
    <w:rsid w:val="00E03362"/>
    <w:rsid w:val="00E0345F"/>
    <w:rsid w:val="00E0349B"/>
    <w:rsid w:val="00E03598"/>
    <w:rsid w:val="00E0365D"/>
    <w:rsid w:val="00E0368F"/>
    <w:rsid w:val="00E03814"/>
    <w:rsid w:val="00E03828"/>
    <w:rsid w:val="00E038CA"/>
    <w:rsid w:val="00E03944"/>
    <w:rsid w:val="00E03A42"/>
    <w:rsid w:val="00E03B2B"/>
    <w:rsid w:val="00E03BBE"/>
    <w:rsid w:val="00E03BDC"/>
    <w:rsid w:val="00E03C3F"/>
    <w:rsid w:val="00E03C47"/>
    <w:rsid w:val="00E03C84"/>
    <w:rsid w:val="00E03D4A"/>
    <w:rsid w:val="00E03D65"/>
    <w:rsid w:val="00E03D84"/>
    <w:rsid w:val="00E03DBE"/>
    <w:rsid w:val="00E03E34"/>
    <w:rsid w:val="00E03E60"/>
    <w:rsid w:val="00E03ED5"/>
    <w:rsid w:val="00E03F50"/>
    <w:rsid w:val="00E03F68"/>
    <w:rsid w:val="00E03F8E"/>
    <w:rsid w:val="00E03FE3"/>
    <w:rsid w:val="00E0402C"/>
    <w:rsid w:val="00E04046"/>
    <w:rsid w:val="00E04067"/>
    <w:rsid w:val="00E040C0"/>
    <w:rsid w:val="00E040D7"/>
    <w:rsid w:val="00E04144"/>
    <w:rsid w:val="00E041A7"/>
    <w:rsid w:val="00E041B0"/>
    <w:rsid w:val="00E041FF"/>
    <w:rsid w:val="00E04315"/>
    <w:rsid w:val="00E0434E"/>
    <w:rsid w:val="00E04400"/>
    <w:rsid w:val="00E04419"/>
    <w:rsid w:val="00E04470"/>
    <w:rsid w:val="00E04587"/>
    <w:rsid w:val="00E045BC"/>
    <w:rsid w:val="00E045F7"/>
    <w:rsid w:val="00E04650"/>
    <w:rsid w:val="00E04655"/>
    <w:rsid w:val="00E04691"/>
    <w:rsid w:val="00E046C9"/>
    <w:rsid w:val="00E04721"/>
    <w:rsid w:val="00E048C3"/>
    <w:rsid w:val="00E04A48"/>
    <w:rsid w:val="00E04A78"/>
    <w:rsid w:val="00E04AFD"/>
    <w:rsid w:val="00E04B52"/>
    <w:rsid w:val="00E04BCF"/>
    <w:rsid w:val="00E04C66"/>
    <w:rsid w:val="00E04D5A"/>
    <w:rsid w:val="00E04D60"/>
    <w:rsid w:val="00E04DD8"/>
    <w:rsid w:val="00E04E1F"/>
    <w:rsid w:val="00E04F38"/>
    <w:rsid w:val="00E04F96"/>
    <w:rsid w:val="00E04FD2"/>
    <w:rsid w:val="00E05148"/>
    <w:rsid w:val="00E051ED"/>
    <w:rsid w:val="00E054A1"/>
    <w:rsid w:val="00E054BE"/>
    <w:rsid w:val="00E05516"/>
    <w:rsid w:val="00E0559E"/>
    <w:rsid w:val="00E055BD"/>
    <w:rsid w:val="00E056F6"/>
    <w:rsid w:val="00E0575C"/>
    <w:rsid w:val="00E057FA"/>
    <w:rsid w:val="00E05801"/>
    <w:rsid w:val="00E05802"/>
    <w:rsid w:val="00E059A6"/>
    <w:rsid w:val="00E05A65"/>
    <w:rsid w:val="00E05A95"/>
    <w:rsid w:val="00E05B17"/>
    <w:rsid w:val="00E05B1E"/>
    <w:rsid w:val="00E05B23"/>
    <w:rsid w:val="00E05B24"/>
    <w:rsid w:val="00E05B95"/>
    <w:rsid w:val="00E05BDF"/>
    <w:rsid w:val="00E05C49"/>
    <w:rsid w:val="00E05D09"/>
    <w:rsid w:val="00E05DC0"/>
    <w:rsid w:val="00E05EC1"/>
    <w:rsid w:val="00E05EEA"/>
    <w:rsid w:val="00E05F44"/>
    <w:rsid w:val="00E05F83"/>
    <w:rsid w:val="00E06005"/>
    <w:rsid w:val="00E06032"/>
    <w:rsid w:val="00E060D4"/>
    <w:rsid w:val="00E06104"/>
    <w:rsid w:val="00E06120"/>
    <w:rsid w:val="00E06185"/>
    <w:rsid w:val="00E06198"/>
    <w:rsid w:val="00E063D7"/>
    <w:rsid w:val="00E063E0"/>
    <w:rsid w:val="00E06461"/>
    <w:rsid w:val="00E0646E"/>
    <w:rsid w:val="00E0654F"/>
    <w:rsid w:val="00E0659A"/>
    <w:rsid w:val="00E0660A"/>
    <w:rsid w:val="00E0663D"/>
    <w:rsid w:val="00E0677C"/>
    <w:rsid w:val="00E067FD"/>
    <w:rsid w:val="00E0686A"/>
    <w:rsid w:val="00E06917"/>
    <w:rsid w:val="00E069BF"/>
    <w:rsid w:val="00E069D9"/>
    <w:rsid w:val="00E06AB9"/>
    <w:rsid w:val="00E06B35"/>
    <w:rsid w:val="00E06C59"/>
    <w:rsid w:val="00E06CAB"/>
    <w:rsid w:val="00E06D72"/>
    <w:rsid w:val="00E06D94"/>
    <w:rsid w:val="00E06DCA"/>
    <w:rsid w:val="00E06E9F"/>
    <w:rsid w:val="00E06EE0"/>
    <w:rsid w:val="00E06EEA"/>
    <w:rsid w:val="00E06F91"/>
    <w:rsid w:val="00E0715B"/>
    <w:rsid w:val="00E0716F"/>
    <w:rsid w:val="00E071B8"/>
    <w:rsid w:val="00E0729B"/>
    <w:rsid w:val="00E07318"/>
    <w:rsid w:val="00E0735F"/>
    <w:rsid w:val="00E0741C"/>
    <w:rsid w:val="00E07492"/>
    <w:rsid w:val="00E074C2"/>
    <w:rsid w:val="00E075CB"/>
    <w:rsid w:val="00E07609"/>
    <w:rsid w:val="00E07629"/>
    <w:rsid w:val="00E07730"/>
    <w:rsid w:val="00E078E9"/>
    <w:rsid w:val="00E079F8"/>
    <w:rsid w:val="00E07AB1"/>
    <w:rsid w:val="00E07B33"/>
    <w:rsid w:val="00E07BAF"/>
    <w:rsid w:val="00E07C77"/>
    <w:rsid w:val="00E07CBA"/>
    <w:rsid w:val="00E07CF7"/>
    <w:rsid w:val="00E07F26"/>
    <w:rsid w:val="00E10039"/>
    <w:rsid w:val="00E10050"/>
    <w:rsid w:val="00E100D6"/>
    <w:rsid w:val="00E10155"/>
    <w:rsid w:val="00E1020F"/>
    <w:rsid w:val="00E104BC"/>
    <w:rsid w:val="00E10528"/>
    <w:rsid w:val="00E1055E"/>
    <w:rsid w:val="00E105EF"/>
    <w:rsid w:val="00E106AE"/>
    <w:rsid w:val="00E106C2"/>
    <w:rsid w:val="00E1071A"/>
    <w:rsid w:val="00E1072E"/>
    <w:rsid w:val="00E10730"/>
    <w:rsid w:val="00E10839"/>
    <w:rsid w:val="00E1088A"/>
    <w:rsid w:val="00E10911"/>
    <w:rsid w:val="00E10AD2"/>
    <w:rsid w:val="00E10B2B"/>
    <w:rsid w:val="00E10B93"/>
    <w:rsid w:val="00E10BED"/>
    <w:rsid w:val="00E10D84"/>
    <w:rsid w:val="00E10E10"/>
    <w:rsid w:val="00E10E57"/>
    <w:rsid w:val="00E10EB7"/>
    <w:rsid w:val="00E10ED7"/>
    <w:rsid w:val="00E10EE7"/>
    <w:rsid w:val="00E10F3C"/>
    <w:rsid w:val="00E10F9C"/>
    <w:rsid w:val="00E11063"/>
    <w:rsid w:val="00E110CB"/>
    <w:rsid w:val="00E110DD"/>
    <w:rsid w:val="00E110F4"/>
    <w:rsid w:val="00E11248"/>
    <w:rsid w:val="00E112DC"/>
    <w:rsid w:val="00E11370"/>
    <w:rsid w:val="00E1141F"/>
    <w:rsid w:val="00E11453"/>
    <w:rsid w:val="00E114FF"/>
    <w:rsid w:val="00E11547"/>
    <w:rsid w:val="00E1154B"/>
    <w:rsid w:val="00E115B8"/>
    <w:rsid w:val="00E115D4"/>
    <w:rsid w:val="00E11800"/>
    <w:rsid w:val="00E118C9"/>
    <w:rsid w:val="00E119A2"/>
    <w:rsid w:val="00E11A14"/>
    <w:rsid w:val="00E11A41"/>
    <w:rsid w:val="00E11A88"/>
    <w:rsid w:val="00E11ADD"/>
    <w:rsid w:val="00E11AE2"/>
    <w:rsid w:val="00E11B33"/>
    <w:rsid w:val="00E11BF5"/>
    <w:rsid w:val="00E11E7B"/>
    <w:rsid w:val="00E11E83"/>
    <w:rsid w:val="00E11EB6"/>
    <w:rsid w:val="00E11F51"/>
    <w:rsid w:val="00E11FED"/>
    <w:rsid w:val="00E1200A"/>
    <w:rsid w:val="00E1204F"/>
    <w:rsid w:val="00E12148"/>
    <w:rsid w:val="00E1216B"/>
    <w:rsid w:val="00E121B3"/>
    <w:rsid w:val="00E1228B"/>
    <w:rsid w:val="00E123E5"/>
    <w:rsid w:val="00E1240A"/>
    <w:rsid w:val="00E12589"/>
    <w:rsid w:val="00E125D7"/>
    <w:rsid w:val="00E1263C"/>
    <w:rsid w:val="00E12665"/>
    <w:rsid w:val="00E1268C"/>
    <w:rsid w:val="00E12694"/>
    <w:rsid w:val="00E12701"/>
    <w:rsid w:val="00E1274A"/>
    <w:rsid w:val="00E12795"/>
    <w:rsid w:val="00E127DA"/>
    <w:rsid w:val="00E12804"/>
    <w:rsid w:val="00E12866"/>
    <w:rsid w:val="00E1287B"/>
    <w:rsid w:val="00E128A0"/>
    <w:rsid w:val="00E1290A"/>
    <w:rsid w:val="00E1293E"/>
    <w:rsid w:val="00E12A92"/>
    <w:rsid w:val="00E12C29"/>
    <w:rsid w:val="00E12C85"/>
    <w:rsid w:val="00E12D26"/>
    <w:rsid w:val="00E12D34"/>
    <w:rsid w:val="00E12DA7"/>
    <w:rsid w:val="00E12DE5"/>
    <w:rsid w:val="00E12F3F"/>
    <w:rsid w:val="00E130BC"/>
    <w:rsid w:val="00E13115"/>
    <w:rsid w:val="00E131C5"/>
    <w:rsid w:val="00E13244"/>
    <w:rsid w:val="00E13275"/>
    <w:rsid w:val="00E13311"/>
    <w:rsid w:val="00E1341F"/>
    <w:rsid w:val="00E13496"/>
    <w:rsid w:val="00E13599"/>
    <w:rsid w:val="00E13617"/>
    <w:rsid w:val="00E13666"/>
    <w:rsid w:val="00E1368E"/>
    <w:rsid w:val="00E136DF"/>
    <w:rsid w:val="00E136EB"/>
    <w:rsid w:val="00E136FA"/>
    <w:rsid w:val="00E13711"/>
    <w:rsid w:val="00E13728"/>
    <w:rsid w:val="00E13795"/>
    <w:rsid w:val="00E137C0"/>
    <w:rsid w:val="00E13871"/>
    <w:rsid w:val="00E13885"/>
    <w:rsid w:val="00E139E4"/>
    <w:rsid w:val="00E13A38"/>
    <w:rsid w:val="00E13AFD"/>
    <w:rsid w:val="00E13B78"/>
    <w:rsid w:val="00E13BAE"/>
    <w:rsid w:val="00E13BDB"/>
    <w:rsid w:val="00E13C24"/>
    <w:rsid w:val="00E13CAE"/>
    <w:rsid w:val="00E13D0E"/>
    <w:rsid w:val="00E13E3D"/>
    <w:rsid w:val="00E13EDA"/>
    <w:rsid w:val="00E13F03"/>
    <w:rsid w:val="00E13F61"/>
    <w:rsid w:val="00E13FFE"/>
    <w:rsid w:val="00E14005"/>
    <w:rsid w:val="00E14073"/>
    <w:rsid w:val="00E14102"/>
    <w:rsid w:val="00E14151"/>
    <w:rsid w:val="00E1416D"/>
    <w:rsid w:val="00E14206"/>
    <w:rsid w:val="00E14243"/>
    <w:rsid w:val="00E1429D"/>
    <w:rsid w:val="00E142A7"/>
    <w:rsid w:val="00E142EF"/>
    <w:rsid w:val="00E1437D"/>
    <w:rsid w:val="00E144B7"/>
    <w:rsid w:val="00E145AC"/>
    <w:rsid w:val="00E145D4"/>
    <w:rsid w:val="00E14627"/>
    <w:rsid w:val="00E147EA"/>
    <w:rsid w:val="00E14927"/>
    <w:rsid w:val="00E14935"/>
    <w:rsid w:val="00E14951"/>
    <w:rsid w:val="00E14A14"/>
    <w:rsid w:val="00E14AFE"/>
    <w:rsid w:val="00E14CFF"/>
    <w:rsid w:val="00E14D30"/>
    <w:rsid w:val="00E14D9A"/>
    <w:rsid w:val="00E14DAA"/>
    <w:rsid w:val="00E14E0D"/>
    <w:rsid w:val="00E14E10"/>
    <w:rsid w:val="00E14EE1"/>
    <w:rsid w:val="00E14F3C"/>
    <w:rsid w:val="00E14F5C"/>
    <w:rsid w:val="00E14F67"/>
    <w:rsid w:val="00E14F6C"/>
    <w:rsid w:val="00E15052"/>
    <w:rsid w:val="00E150A4"/>
    <w:rsid w:val="00E150B0"/>
    <w:rsid w:val="00E150FF"/>
    <w:rsid w:val="00E15136"/>
    <w:rsid w:val="00E15195"/>
    <w:rsid w:val="00E1521B"/>
    <w:rsid w:val="00E15254"/>
    <w:rsid w:val="00E152EA"/>
    <w:rsid w:val="00E154E9"/>
    <w:rsid w:val="00E154F8"/>
    <w:rsid w:val="00E15541"/>
    <w:rsid w:val="00E15589"/>
    <w:rsid w:val="00E155E0"/>
    <w:rsid w:val="00E1562F"/>
    <w:rsid w:val="00E1566E"/>
    <w:rsid w:val="00E15696"/>
    <w:rsid w:val="00E1574A"/>
    <w:rsid w:val="00E157D1"/>
    <w:rsid w:val="00E157E1"/>
    <w:rsid w:val="00E1586E"/>
    <w:rsid w:val="00E1589B"/>
    <w:rsid w:val="00E15A12"/>
    <w:rsid w:val="00E15A24"/>
    <w:rsid w:val="00E15B90"/>
    <w:rsid w:val="00E15BAF"/>
    <w:rsid w:val="00E15C3E"/>
    <w:rsid w:val="00E15C97"/>
    <w:rsid w:val="00E1606D"/>
    <w:rsid w:val="00E16125"/>
    <w:rsid w:val="00E1613F"/>
    <w:rsid w:val="00E161B8"/>
    <w:rsid w:val="00E161CF"/>
    <w:rsid w:val="00E16256"/>
    <w:rsid w:val="00E16298"/>
    <w:rsid w:val="00E1635A"/>
    <w:rsid w:val="00E16373"/>
    <w:rsid w:val="00E163DC"/>
    <w:rsid w:val="00E164F0"/>
    <w:rsid w:val="00E16529"/>
    <w:rsid w:val="00E16591"/>
    <w:rsid w:val="00E166BF"/>
    <w:rsid w:val="00E167CA"/>
    <w:rsid w:val="00E16832"/>
    <w:rsid w:val="00E16841"/>
    <w:rsid w:val="00E168CB"/>
    <w:rsid w:val="00E16951"/>
    <w:rsid w:val="00E16979"/>
    <w:rsid w:val="00E16984"/>
    <w:rsid w:val="00E169D1"/>
    <w:rsid w:val="00E16AA3"/>
    <w:rsid w:val="00E16AFE"/>
    <w:rsid w:val="00E16B40"/>
    <w:rsid w:val="00E16C40"/>
    <w:rsid w:val="00E16C4A"/>
    <w:rsid w:val="00E16DCB"/>
    <w:rsid w:val="00E16EA1"/>
    <w:rsid w:val="00E16F09"/>
    <w:rsid w:val="00E16F2A"/>
    <w:rsid w:val="00E16FDA"/>
    <w:rsid w:val="00E17039"/>
    <w:rsid w:val="00E17064"/>
    <w:rsid w:val="00E1707C"/>
    <w:rsid w:val="00E170EB"/>
    <w:rsid w:val="00E17178"/>
    <w:rsid w:val="00E171AB"/>
    <w:rsid w:val="00E173F6"/>
    <w:rsid w:val="00E17428"/>
    <w:rsid w:val="00E1745E"/>
    <w:rsid w:val="00E1746D"/>
    <w:rsid w:val="00E17552"/>
    <w:rsid w:val="00E17708"/>
    <w:rsid w:val="00E1785D"/>
    <w:rsid w:val="00E17876"/>
    <w:rsid w:val="00E178AD"/>
    <w:rsid w:val="00E1792C"/>
    <w:rsid w:val="00E1794E"/>
    <w:rsid w:val="00E17C70"/>
    <w:rsid w:val="00E17CFE"/>
    <w:rsid w:val="00E17DBC"/>
    <w:rsid w:val="00E17E27"/>
    <w:rsid w:val="00E17E86"/>
    <w:rsid w:val="00E201C1"/>
    <w:rsid w:val="00E20337"/>
    <w:rsid w:val="00E2046D"/>
    <w:rsid w:val="00E204B8"/>
    <w:rsid w:val="00E2057A"/>
    <w:rsid w:val="00E2061F"/>
    <w:rsid w:val="00E20766"/>
    <w:rsid w:val="00E20779"/>
    <w:rsid w:val="00E207B4"/>
    <w:rsid w:val="00E207EF"/>
    <w:rsid w:val="00E20815"/>
    <w:rsid w:val="00E2093F"/>
    <w:rsid w:val="00E209AE"/>
    <w:rsid w:val="00E209AF"/>
    <w:rsid w:val="00E20AE1"/>
    <w:rsid w:val="00E20AE2"/>
    <w:rsid w:val="00E20B1F"/>
    <w:rsid w:val="00E20B40"/>
    <w:rsid w:val="00E20B6F"/>
    <w:rsid w:val="00E20C7F"/>
    <w:rsid w:val="00E20C89"/>
    <w:rsid w:val="00E20D42"/>
    <w:rsid w:val="00E20D7B"/>
    <w:rsid w:val="00E20E24"/>
    <w:rsid w:val="00E20E3D"/>
    <w:rsid w:val="00E20F44"/>
    <w:rsid w:val="00E20F70"/>
    <w:rsid w:val="00E2106E"/>
    <w:rsid w:val="00E210C0"/>
    <w:rsid w:val="00E2123F"/>
    <w:rsid w:val="00E21268"/>
    <w:rsid w:val="00E212EA"/>
    <w:rsid w:val="00E21542"/>
    <w:rsid w:val="00E21622"/>
    <w:rsid w:val="00E216C5"/>
    <w:rsid w:val="00E217D8"/>
    <w:rsid w:val="00E217E5"/>
    <w:rsid w:val="00E21819"/>
    <w:rsid w:val="00E21823"/>
    <w:rsid w:val="00E2184C"/>
    <w:rsid w:val="00E218B7"/>
    <w:rsid w:val="00E218D8"/>
    <w:rsid w:val="00E2191C"/>
    <w:rsid w:val="00E2192B"/>
    <w:rsid w:val="00E21966"/>
    <w:rsid w:val="00E21986"/>
    <w:rsid w:val="00E21ABD"/>
    <w:rsid w:val="00E21AE9"/>
    <w:rsid w:val="00E21B3A"/>
    <w:rsid w:val="00E21BC0"/>
    <w:rsid w:val="00E21BEF"/>
    <w:rsid w:val="00E21D26"/>
    <w:rsid w:val="00E21D34"/>
    <w:rsid w:val="00E21DFC"/>
    <w:rsid w:val="00E21E7E"/>
    <w:rsid w:val="00E21ECF"/>
    <w:rsid w:val="00E21F1A"/>
    <w:rsid w:val="00E21FF3"/>
    <w:rsid w:val="00E2202C"/>
    <w:rsid w:val="00E22056"/>
    <w:rsid w:val="00E2207F"/>
    <w:rsid w:val="00E221A6"/>
    <w:rsid w:val="00E2221D"/>
    <w:rsid w:val="00E22262"/>
    <w:rsid w:val="00E2226C"/>
    <w:rsid w:val="00E222E5"/>
    <w:rsid w:val="00E2239F"/>
    <w:rsid w:val="00E225D2"/>
    <w:rsid w:val="00E226F7"/>
    <w:rsid w:val="00E22795"/>
    <w:rsid w:val="00E228A1"/>
    <w:rsid w:val="00E228C1"/>
    <w:rsid w:val="00E228CF"/>
    <w:rsid w:val="00E228DA"/>
    <w:rsid w:val="00E229D8"/>
    <w:rsid w:val="00E22A1F"/>
    <w:rsid w:val="00E22B33"/>
    <w:rsid w:val="00E22B38"/>
    <w:rsid w:val="00E22B89"/>
    <w:rsid w:val="00E22C08"/>
    <w:rsid w:val="00E22C6C"/>
    <w:rsid w:val="00E22C7F"/>
    <w:rsid w:val="00E22C9D"/>
    <w:rsid w:val="00E22DAD"/>
    <w:rsid w:val="00E22F4D"/>
    <w:rsid w:val="00E2300F"/>
    <w:rsid w:val="00E23101"/>
    <w:rsid w:val="00E2314B"/>
    <w:rsid w:val="00E231D7"/>
    <w:rsid w:val="00E23201"/>
    <w:rsid w:val="00E23203"/>
    <w:rsid w:val="00E23233"/>
    <w:rsid w:val="00E2327C"/>
    <w:rsid w:val="00E232C9"/>
    <w:rsid w:val="00E232F6"/>
    <w:rsid w:val="00E2333E"/>
    <w:rsid w:val="00E23406"/>
    <w:rsid w:val="00E234D2"/>
    <w:rsid w:val="00E2353E"/>
    <w:rsid w:val="00E2356B"/>
    <w:rsid w:val="00E23658"/>
    <w:rsid w:val="00E2372E"/>
    <w:rsid w:val="00E23737"/>
    <w:rsid w:val="00E23760"/>
    <w:rsid w:val="00E23776"/>
    <w:rsid w:val="00E23798"/>
    <w:rsid w:val="00E237D1"/>
    <w:rsid w:val="00E237EE"/>
    <w:rsid w:val="00E23811"/>
    <w:rsid w:val="00E23920"/>
    <w:rsid w:val="00E23954"/>
    <w:rsid w:val="00E23BB0"/>
    <w:rsid w:val="00E23CA3"/>
    <w:rsid w:val="00E23D0C"/>
    <w:rsid w:val="00E24070"/>
    <w:rsid w:val="00E24166"/>
    <w:rsid w:val="00E2418C"/>
    <w:rsid w:val="00E241E3"/>
    <w:rsid w:val="00E24259"/>
    <w:rsid w:val="00E2436E"/>
    <w:rsid w:val="00E2439C"/>
    <w:rsid w:val="00E24435"/>
    <w:rsid w:val="00E2447C"/>
    <w:rsid w:val="00E244A0"/>
    <w:rsid w:val="00E244F0"/>
    <w:rsid w:val="00E2467A"/>
    <w:rsid w:val="00E24748"/>
    <w:rsid w:val="00E24783"/>
    <w:rsid w:val="00E247FE"/>
    <w:rsid w:val="00E24A36"/>
    <w:rsid w:val="00E24A5C"/>
    <w:rsid w:val="00E24CE6"/>
    <w:rsid w:val="00E24D30"/>
    <w:rsid w:val="00E24E24"/>
    <w:rsid w:val="00E24E2E"/>
    <w:rsid w:val="00E24E36"/>
    <w:rsid w:val="00E24EBC"/>
    <w:rsid w:val="00E24ECE"/>
    <w:rsid w:val="00E250E9"/>
    <w:rsid w:val="00E253E7"/>
    <w:rsid w:val="00E25458"/>
    <w:rsid w:val="00E2546D"/>
    <w:rsid w:val="00E254BE"/>
    <w:rsid w:val="00E254C4"/>
    <w:rsid w:val="00E25509"/>
    <w:rsid w:val="00E257E3"/>
    <w:rsid w:val="00E257E5"/>
    <w:rsid w:val="00E25887"/>
    <w:rsid w:val="00E258F3"/>
    <w:rsid w:val="00E25938"/>
    <w:rsid w:val="00E25978"/>
    <w:rsid w:val="00E259FC"/>
    <w:rsid w:val="00E25A46"/>
    <w:rsid w:val="00E25B49"/>
    <w:rsid w:val="00E25BC3"/>
    <w:rsid w:val="00E25BE7"/>
    <w:rsid w:val="00E25BFA"/>
    <w:rsid w:val="00E25C1B"/>
    <w:rsid w:val="00E25C47"/>
    <w:rsid w:val="00E25C67"/>
    <w:rsid w:val="00E25C79"/>
    <w:rsid w:val="00E25D36"/>
    <w:rsid w:val="00E25DFA"/>
    <w:rsid w:val="00E25E3F"/>
    <w:rsid w:val="00E25EE4"/>
    <w:rsid w:val="00E25F7C"/>
    <w:rsid w:val="00E26063"/>
    <w:rsid w:val="00E260B0"/>
    <w:rsid w:val="00E260F0"/>
    <w:rsid w:val="00E26141"/>
    <w:rsid w:val="00E2619E"/>
    <w:rsid w:val="00E262A1"/>
    <w:rsid w:val="00E263C6"/>
    <w:rsid w:val="00E264D7"/>
    <w:rsid w:val="00E26521"/>
    <w:rsid w:val="00E26542"/>
    <w:rsid w:val="00E26629"/>
    <w:rsid w:val="00E26654"/>
    <w:rsid w:val="00E266C3"/>
    <w:rsid w:val="00E2684D"/>
    <w:rsid w:val="00E26A16"/>
    <w:rsid w:val="00E26A93"/>
    <w:rsid w:val="00E26AA8"/>
    <w:rsid w:val="00E26BD9"/>
    <w:rsid w:val="00E26BDB"/>
    <w:rsid w:val="00E26C92"/>
    <w:rsid w:val="00E26D9C"/>
    <w:rsid w:val="00E26DBA"/>
    <w:rsid w:val="00E26E42"/>
    <w:rsid w:val="00E26EBA"/>
    <w:rsid w:val="00E26F5F"/>
    <w:rsid w:val="00E27056"/>
    <w:rsid w:val="00E2713F"/>
    <w:rsid w:val="00E27145"/>
    <w:rsid w:val="00E272A4"/>
    <w:rsid w:val="00E272CA"/>
    <w:rsid w:val="00E27330"/>
    <w:rsid w:val="00E27388"/>
    <w:rsid w:val="00E27490"/>
    <w:rsid w:val="00E2749E"/>
    <w:rsid w:val="00E27638"/>
    <w:rsid w:val="00E276FE"/>
    <w:rsid w:val="00E27732"/>
    <w:rsid w:val="00E277C6"/>
    <w:rsid w:val="00E27890"/>
    <w:rsid w:val="00E27A41"/>
    <w:rsid w:val="00E27A48"/>
    <w:rsid w:val="00E27B79"/>
    <w:rsid w:val="00E27C3B"/>
    <w:rsid w:val="00E27C40"/>
    <w:rsid w:val="00E27C82"/>
    <w:rsid w:val="00E27C90"/>
    <w:rsid w:val="00E27D37"/>
    <w:rsid w:val="00E27DED"/>
    <w:rsid w:val="00E27EC0"/>
    <w:rsid w:val="00E27EFB"/>
    <w:rsid w:val="00E27F5F"/>
    <w:rsid w:val="00E27F6D"/>
    <w:rsid w:val="00E27F92"/>
    <w:rsid w:val="00E27FBA"/>
    <w:rsid w:val="00E301B6"/>
    <w:rsid w:val="00E301EE"/>
    <w:rsid w:val="00E30226"/>
    <w:rsid w:val="00E3025F"/>
    <w:rsid w:val="00E30288"/>
    <w:rsid w:val="00E302A3"/>
    <w:rsid w:val="00E302BD"/>
    <w:rsid w:val="00E303ED"/>
    <w:rsid w:val="00E30461"/>
    <w:rsid w:val="00E304E7"/>
    <w:rsid w:val="00E304FF"/>
    <w:rsid w:val="00E30629"/>
    <w:rsid w:val="00E306BB"/>
    <w:rsid w:val="00E306FD"/>
    <w:rsid w:val="00E30719"/>
    <w:rsid w:val="00E30731"/>
    <w:rsid w:val="00E3075B"/>
    <w:rsid w:val="00E30803"/>
    <w:rsid w:val="00E308AC"/>
    <w:rsid w:val="00E30A35"/>
    <w:rsid w:val="00E30B02"/>
    <w:rsid w:val="00E30C83"/>
    <w:rsid w:val="00E30C86"/>
    <w:rsid w:val="00E30C91"/>
    <w:rsid w:val="00E30D72"/>
    <w:rsid w:val="00E30DCE"/>
    <w:rsid w:val="00E30DD6"/>
    <w:rsid w:val="00E30DFD"/>
    <w:rsid w:val="00E30F33"/>
    <w:rsid w:val="00E30FC2"/>
    <w:rsid w:val="00E31012"/>
    <w:rsid w:val="00E3106D"/>
    <w:rsid w:val="00E3108B"/>
    <w:rsid w:val="00E311CB"/>
    <w:rsid w:val="00E311EB"/>
    <w:rsid w:val="00E31260"/>
    <w:rsid w:val="00E31269"/>
    <w:rsid w:val="00E3133F"/>
    <w:rsid w:val="00E31389"/>
    <w:rsid w:val="00E313A5"/>
    <w:rsid w:val="00E313AD"/>
    <w:rsid w:val="00E313D9"/>
    <w:rsid w:val="00E3147A"/>
    <w:rsid w:val="00E314C3"/>
    <w:rsid w:val="00E31550"/>
    <w:rsid w:val="00E315CF"/>
    <w:rsid w:val="00E3160F"/>
    <w:rsid w:val="00E3161B"/>
    <w:rsid w:val="00E316EE"/>
    <w:rsid w:val="00E3180C"/>
    <w:rsid w:val="00E31836"/>
    <w:rsid w:val="00E3186D"/>
    <w:rsid w:val="00E3189F"/>
    <w:rsid w:val="00E318A5"/>
    <w:rsid w:val="00E31979"/>
    <w:rsid w:val="00E31997"/>
    <w:rsid w:val="00E319C1"/>
    <w:rsid w:val="00E31A68"/>
    <w:rsid w:val="00E31BE2"/>
    <w:rsid w:val="00E31BE8"/>
    <w:rsid w:val="00E31DEA"/>
    <w:rsid w:val="00E31F48"/>
    <w:rsid w:val="00E31F7E"/>
    <w:rsid w:val="00E31FBB"/>
    <w:rsid w:val="00E3207F"/>
    <w:rsid w:val="00E3209E"/>
    <w:rsid w:val="00E3217D"/>
    <w:rsid w:val="00E3218C"/>
    <w:rsid w:val="00E322D8"/>
    <w:rsid w:val="00E322DB"/>
    <w:rsid w:val="00E3233F"/>
    <w:rsid w:val="00E32352"/>
    <w:rsid w:val="00E32368"/>
    <w:rsid w:val="00E323E6"/>
    <w:rsid w:val="00E324CF"/>
    <w:rsid w:val="00E32523"/>
    <w:rsid w:val="00E3259F"/>
    <w:rsid w:val="00E32669"/>
    <w:rsid w:val="00E326E0"/>
    <w:rsid w:val="00E32704"/>
    <w:rsid w:val="00E32871"/>
    <w:rsid w:val="00E32897"/>
    <w:rsid w:val="00E3289F"/>
    <w:rsid w:val="00E32904"/>
    <w:rsid w:val="00E32956"/>
    <w:rsid w:val="00E32B38"/>
    <w:rsid w:val="00E32B63"/>
    <w:rsid w:val="00E32B64"/>
    <w:rsid w:val="00E32B67"/>
    <w:rsid w:val="00E32D2D"/>
    <w:rsid w:val="00E32D34"/>
    <w:rsid w:val="00E32DE9"/>
    <w:rsid w:val="00E32EB3"/>
    <w:rsid w:val="00E32EE2"/>
    <w:rsid w:val="00E32F27"/>
    <w:rsid w:val="00E3305A"/>
    <w:rsid w:val="00E331D5"/>
    <w:rsid w:val="00E331E7"/>
    <w:rsid w:val="00E33418"/>
    <w:rsid w:val="00E335A1"/>
    <w:rsid w:val="00E33884"/>
    <w:rsid w:val="00E33955"/>
    <w:rsid w:val="00E33AAD"/>
    <w:rsid w:val="00E33B14"/>
    <w:rsid w:val="00E33BB2"/>
    <w:rsid w:val="00E33C60"/>
    <w:rsid w:val="00E33CF4"/>
    <w:rsid w:val="00E33D8D"/>
    <w:rsid w:val="00E33DF1"/>
    <w:rsid w:val="00E33E6D"/>
    <w:rsid w:val="00E33EF8"/>
    <w:rsid w:val="00E3402A"/>
    <w:rsid w:val="00E34106"/>
    <w:rsid w:val="00E34114"/>
    <w:rsid w:val="00E34126"/>
    <w:rsid w:val="00E34130"/>
    <w:rsid w:val="00E34161"/>
    <w:rsid w:val="00E341C9"/>
    <w:rsid w:val="00E3425C"/>
    <w:rsid w:val="00E34264"/>
    <w:rsid w:val="00E34308"/>
    <w:rsid w:val="00E34314"/>
    <w:rsid w:val="00E344E1"/>
    <w:rsid w:val="00E34514"/>
    <w:rsid w:val="00E3452E"/>
    <w:rsid w:val="00E3453B"/>
    <w:rsid w:val="00E346A6"/>
    <w:rsid w:val="00E346D0"/>
    <w:rsid w:val="00E34732"/>
    <w:rsid w:val="00E347AA"/>
    <w:rsid w:val="00E347DC"/>
    <w:rsid w:val="00E348D4"/>
    <w:rsid w:val="00E348EE"/>
    <w:rsid w:val="00E3491D"/>
    <w:rsid w:val="00E349BF"/>
    <w:rsid w:val="00E34A37"/>
    <w:rsid w:val="00E34BDF"/>
    <w:rsid w:val="00E34C04"/>
    <w:rsid w:val="00E34C7B"/>
    <w:rsid w:val="00E34D3F"/>
    <w:rsid w:val="00E34D97"/>
    <w:rsid w:val="00E34DA8"/>
    <w:rsid w:val="00E34DDC"/>
    <w:rsid w:val="00E34FD7"/>
    <w:rsid w:val="00E350D5"/>
    <w:rsid w:val="00E35236"/>
    <w:rsid w:val="00E352E6"/>
    <w:rsid w:val="00E35322"/>
    <w:rsid w:val="00E35415"/>
    <w:rsid w:val="00E35547"/>
    <w:rsid w:val="00E35614"/>
    <w:rsid w:val="00E35627"/>
    <w:rsid w:val="00E3563A"/>
    <w:rsid w:val="00E35668"/>
    <w:rsid w:val="00E356E7"/>
    <w:rsid w:val="00E35700"/>
    <w:rsid w:val="00E357C2"/>
    <w:rsid w:val="00E358AA"/>
    <w:rsid w:val="00E35B19"/>
    <w:rsid w:val="00E35CE7"/>
    <w:rsid w:val="00E35D42"/>
    <w:rsid w:val="00E35E2B"/>
    <w:rsid w:val="00E35EB1"/>
    <w:rsid w:val="00E35ED2"/>
    <w:rsid w:val="00E36056"/>
    <w:rsid w:val="00E36113"/>
    <w:rsid w:val="00E364C0"/>
    <w:rsid w:val="00E364FC"/>
    <w:rsid w:val="00E36540"/>
    <w:rsid w:val="00E366E6"/>
    <w:rsid w:val="00E367A1"/>
    <w:rsid w:val="00E367D7"/>
    <w:rsid w:val="00E3681A"/>
    <w:rsid w:val="00E36839"/>
    <w:rsid w:val="00E3699C"/>
    <w:rsid w:val="00E36AC5"/>
    <w:rsid w:val="00E36AED"/>
    <w:rsid w:val="00E36AF3"/>
    <w:rsid w:val="00E36B15"/>
    <w:rsid w:val="00E36B30"/>
    <w:rsid w:val="00E36B67"/>
    <w:rsid w:val="00E36BA8"/>
    <w:rsid w:val="00E36C5B"/>
    <w:rsid w:val="00E36C6B"/>
    <w:rsid w:val="00E36EE7"/>
    <w:rsid w:val="00E36F4B"/>
    <w:rsid w:val="00E36FAE"/>
    <w:rsid w:val="00E3706E"/>
    <w:rsid w:val="00E37070"/>
    <w:rsid w:val="00E37090"/>
    <w:rsid w:val="00E370D7"/>
    <w:rsid w:val="00E370E6"/>
    <w:rsid w:val="00E371E1"/>
    <w:rsid w:val="00E372B4"/>
    <w:rsid w:val="00E37350"/>
    <w:rsid w:val="00E37365"/>
    <w:rsid w:val="00E3737A"/>
    <w:rsid w:val="00E3740F"/>
    <w:rsid w:val="00E37616"/>
    <w:rsid w:val="00E3768B"/>
    <w:rsid w:val="00E37700"/>
    <w:rsid w:val="00E37702"/>
    <w:rsid w:val="00E377CD"/>
    <w:rsid w:val="00E37826"/>
    <w:rsid w:val="00E3789F"/>
    <w:rsid w:val="00E3796B"/>
    <w:rsid w:val="00E37A66"/>
    <w:rsid w:val="00E37B1A"/>
    <w:rsid w:val="00E37B35"/>
    <w:rsid w:val="00E37C66"/>
    <w:rsid w:val="00E37C7C"/>
    <w:rsid w:val="00E37CD7"/>
    <w:rsid w:val="00E37CF2"/>
    <w:rsid w:val="00E37D23"/>
    <w:rsid w:val="00E37D5C"/>
    <w:rsid w:val="00E37E22"/>
    <w:rsid w:val="00E37FAF"/>
    <w:rsid w:val="00E400B9"/>
    <w:rsid w:val="00E4011B"/>
    <w:rsid w:val="00E40149"/>
    <w:rsid w:val="00E40159"/>
    <w:rsid w:val="00E40163"/>
    <w:rsid w:val="00E40291"/>
    <w:rsid w:val="00E4030B"/>
    <w:rsid w:val="00E4031F"/>
    <w:rsid w:val="00E40339"/>
    <w:rsid w:val="00E4034E"/>
    <w:rsid w:val="00E40688"/>
    <w:rsid w:val="00E4070B"/>
    <w:rsid w:val="00E40834"/>
    <w:rsid w:val="00E40884"/>
    <w:rsid w:val="00E40953"/>
    <w:rsid w:val="00E40B19"/>
    <w:rsid w:val="00E40B1C"/>
    <w:rsid w:val="00E40B40"/>
    <w:rsid w:val="00E40BB0"/>
    <w:rsid w:val="00E40C5B"/>
    <w:rsid w:val="00E40C7E"/>
    <w:rsid w:val="00E40D1E"/>
    <w:rsid w:val="00E40D22"/>
    <w:rsid w:val="00E40DCD"/>
    <w:rsid w:val="00E40E0E"/>
    <w:rsid w:val="00E40ED7"/>
    <w:rsid w:val="00E40F1E"/>
    <w:rsid w:val="00E40FDC"/>
    <w:rsid w:val="00E412A8"/>
    <w:rsid w:val="00E413EB"/>
    <w:rsid w:val="00E4143C"/>
    <w:rsid w:val="00E4148E"/>
    <w:rsid w:val="00E414BA"/>
    <w:rsid w:val="00E414C2"/>
    <w:rsid w:val="00E4151C"/>
    <w:rsid w:val="00E4155E"/>
    <w:rsid w:val="00E41659"/>
    <w:rsid w:val="00E41834"/>
    <w:rsid w:val="00E41893"/>
    <w:rsid w:val="00E418E2"/>
    <w:rsid w:val="00E41917"/>
    <w:rsid w:val="00E41A65"/>
    <w:rsid w:val="00E41B86"/>
    <w:rsid w:val="00E41B93"/>
    <w:rsid w:val="00E41B97"/>
    <w:rsid w:val="00E41BE5"/>
    <w:rsid w:val="00E41C21"/>
    <w:rsid w:val="00E41C5F"/>
    <w:rsid w:val="00E41C8C"/>
    <w:rsid w:val="00E41CE9"/>
    <w:rsid w:val="00E41D39"/>
    <w:rsid w:val="00E41DB9"/>
    <w:rsid w:val="00E41DBD"/>
    <w:rsid w:val="00E41E39"/>
    <w:rsid w:val="00E42005"/>
    <w:rsid w:val="00E42071"/>
    <w:rsid w:val="00E42087"/>
    <w:rsid w:val="00E420A2"/>
    <w:rsid w:val="00E42114"/>
    <w:rsid w:val="00E4218A"/>
    <w:rsid w:val="00E421A4"/>
    <w:rsid w:val="00E421BE"/>
    <w:rsid w:val="00E42210"/>
    <w:rsid w:val="00E422E7"/>
    <w:rsid w:val="00E423E3"/>
    <w:rsid w:val="00E423E8"/>
    <w:rsid w:val="00E423F7"/>
    <w:rsid w:val="00E42483"/>
    <w:rsid w:val="00E424FE"/>
    <w:rsid w:val="00E425B5"/>
    <w:rsid w:val="00E425C0"/>
    <w:rsid w:val="00E42606"/>
    <w:rsid w:val="00E426AA"/>
    <w:rsid w:val="00E42741"/>
    <w:rsid w:val="00E427C0"/>
    <w:rsid w:val="00E42857"/>
    <w:rsid w:val="00E42B16"/>
    <w:rsid w:val="00E42B5E"/>
    <w:rsid w:val="00E42BFF"/>
    <w:rsid w:val="00E42CCB"/>
    <w:rsid w:val="00E42D11"/>
    <w:rsid w:val="00E42DDF"/>
    <w:rsid w:val="00E42E8B"/>
    <w:rsid w:val="00E42E8E"/>
    <w:rsid w:val="00E42E9C"/>
    <w:rsid w:val="00E42F27"/>
    <w:rsid w:val="00E43033"/>
    <w:rsid w:val="00E43083"/>
    <w:rsid w:val="00E430A7"/>
    <w:rsid w:val="00E430C2"/>
    <w:rsid w:val="00E43298"/>
    <w:rsid w:val="00E4329F"/>
    <w:rsid w:val="00E432E8"/>
    <w:rsid w:val="00E432F1"/>
    <w:rsid w:val="00E4332B"/>
    <w:rsid w:val="00E433A5"/>
    <w:rsid w:val="00E433FA"/>
    <w:rsid w:val="00E434D1"/>
    <w:rsid w:val="00E43552"/>
    <w:rsid w:val="00E435A9"/>
    <w:rsid w:val="00E4365C"/>
    <w:rsid w:val="00E43728"/>
    <w:rsid w:val="00E4379A"/>
    <w:rsid w:val="00E437CB"/>
    <w:rsid w:val="00E437ED"/>
    <w:rsid w:val="00E43819"/>
    <w:rsid w:val="00E43884"/>
    <w:rsid w:val="00E438CF"/>
    <w:rsid w:val="00E4390B"/>
    <w:rsid w:val="00E43988"/>
    <w:rsid w:val="00E439ED"/>
    <w:rsid w:val="00E43AD0"/>
    <w:rsid w:val="00E43B84"/>
    <w:rsid w:val="00E43C50"/>
    <w:rsid w:val="00E43C5C"/>
    <w:rsid w:val="00E43C92"/>
    <w:rsid w:val="00E43DF3"/>
    <w:rsid w:val="00E43E00"/>
    <w:rsid w:val="00E43E07"/>
    <w:rsid w:val="00E43E48"/>
    <w:rsid w:val="00E43E75"/>
    <w:rsid w:val="00E43F18"/>
    <w:rsid w:val="00E43F8B"/>
    <w:rsid w:val="00E43FCC"/>
    <w:rsid w:val="00E441E9"/>
    <w:rsid w:val="00E442A6"/>
    <w:rsid w:val="00E443B3"/>
    <w:rsid w:val="00E44498"/>
    <w:rsid w:val="00E444DB"/>
    <w:rsid w:val="00E44609"/>
    <w:rsid w:val="00E44642"/>
    <w:rsid w:val="00E446FB"/>
    <w:rsid w:val="00E44714"/>
    <w:rsid w:val="00E4482C"/>
    <w:rsid w:val="00E448F3"/>
    <w:rsid w:val="00E44913"/>
    <w:rsid w:val="00E44959"/>
    <w:rsid w:val="00E44B0A"/>
    <w:rsid w:val="00E44C2C"/>
    <w:rsid w:val="00E44C6E"/>
    <w:rsid w:val="00E44C96"/>
    <w:rsid w:val="00E44D9D"/>
    <w:rsid w:val="00E44DA9"/>
    <w:rsid w:val="00E44DC7"/>
    <w:rsid w:val="00E44E30"/>
    <w:rsid w:val="00E44E4D"/>
    <w:rsid w:val="00E44F02"/>
    <w:rsid w:val="00E44F67"/>
    <w:rsid w:val="00E45000"/>
    <w:rsid w:val="00E4508D"/>
    <w:rsid w:val="00E4509D"/>
    <w:rsid w:val="00E450EA"/>
    <w:rsid w:val="00E45230"/>
    <w:rsid w:val="00E4525A"/>
    <w:rsid w:val="00E45385"/>
    <w:rsid w:val="00E45458"/>
    <w:rsid w:val="00E45652"/>
    <w:rsid w:val="00E4577B"/>
    <w:rsid w:val="00E457AF"/>
    <w:rsid w:val="00E457C1"/>
    <w:rsid w:val="00E45968"/>
    <w:rsid w:val="00E45A8A"/>
    <w:rsid w:val="00E45B24"/>
    <w:rsid w:val="00E45B72"/>
    <w:rsid w:val="00E45CDD"/>
    <w:rsid w:val="00E45D7A"/>
    <w:rsid w:val="00E45D8C"/>
    <w:rsid w:val="00E45DEC"/>
    <w:rsid w:val="00E45E29"/>
    <w:rsid w:val="00E45E37"/>
    <w:rsid w:val="00E45F08"/>
    <w:rsid w:val="00E45F5B"/>
    <w:rsid w:val="00E45F70"/>
    <w:rsid w:val="00E460FB"/>
    <w:rsid w:val="00E46208"/>
    <w:rsid w:val="00E462A9"/>
    <w:rsid w:val="00E463A6"/>
    <w:rsid w:val="00E463BD"/>
    <w:rsid w:val="00E4643F"/>
    <w:rsid w:val="00E46441"/>
    <w:rsid w:val="00E46465"/>
    <w:rsid w:val="00E46469"/>
    <w:rsid w:val="00E4647F"/>
    <w:rsid w:val="00E46538"/>
    <w:rsid w:val="00E465AE"/>
    <w:rsid w:val="00E465AF"/>
    <w:rsid w:val="00E4666B"/>
    <w:rsid w:val="00E46929"/>
    <w:rsid w:val="00E469BA"/>
    <w:rsid w:val="00E46AB1"/>
    <w:rsid w:val="00E46AC9"/>
    <w:rsid w:val="00E46B61"/>
    <w:rsid w:val="00E46C96"/>
    <w:rsid w:val="00E46CAD"/>
    <w:rsid w:val="00E46D1E"/>
    <w:rsid w:val="00E46E02"/>
    <w:rsid w:val="00E46E1A"/>
    <w:rsid w:val="00E46E21"/>
    <w:rsid w:val="00E46E90"/>
    <w:rsid w:val="00E46EAC"/>
    <w:rsid w:val="00E46F6E"/>
    <w:rsid w:val="00E46FC3"/>
    <w:rsid w:val="00E46FD2"/>
    <w:rsid w:val="00E470C4"/>
    <w:rsid w:val="00E470D9"/>
    <w:rsid w:val="00E470E7"/>
    <w:rsid w:val="00E470ED"/>
    <w:rsid w:val="00E47139"/>
    <w:rsid w:val="00E47196"/>
    <w:rsid w:val="00E47244"/>
    <w:rsid w:val="00E4728A"/>
    <w:rsid w:val="00E47326"/>
    <w:rsid w:val="00E47360"/>
    <w:rsid w:val="00E473B2"/>
    <w:rsid w:val="00E474C3"/>
    <w:rsid w:val="00E475BA"/>
    <w:rsid w:val="00E4776E"/>
    <w:rsid w:val="00E477E9"/>
    <w:rsid w:val="00E47834"/>
    <w:rsid w:val="00E4783A"/>
    <w:rsid w:val="00E47849"/>
    <w:rsid w:val="00E478F6"/>
    <w:rsid w:val="00E47EF3"/>
    <w:rsid w:val="00E47F28"/>
    <w:rsid w:val="00E47FB2"/>
    <w:rsid w:val="00E5005B"/>
    <w:rsid w:val="00E500A4"/>
    <w:rsid w:val="00E501C6"/>
    <w:rsid w:val="00E502D1"/>
    <w:rsid w:val="00E5033F"/>
    <w:rsid w:val="00E503D6"/>
    <w:rsid w:val="00E50410"/>
    <w:rsid w:val="00E50477"/>
    <w:rsid w:val="00E5047B"/>
    <w:rsid w:val="00E504B1"/>
    <w:rsid w:val="00E5058C"/>
    <w:rsid w:val="00E505D1"/>
    <w:rsid w:val="00E50865"/>
    <w:rsid w:val="00E508EB"/>
    <w:rsid w:val="00E50918"/>
    <w:rsid w:val="00E50937"/>
    <w:rsid w:val="00E5093F"/>
    <w:rsid w:val="00E509A1"/>
    <w:rsid w:val="00E509EE"/>
    <w:rsid w:val="00E509F8"/>
    <w:rsid w:val="00E50BEC"/>
    <w:rsid w:val="00E50C19"/>
    <w:rsid w:val="00E50C2B"/>
    <w:rsid w:val="00E50D2E"/>
    <w:rsid w:val="00E50DAA"/>
    <w:rsid w:val="00E50DE5"/>
    <w:rsid w:val="00E50E08"/>
    <w:rsid w:val="00E50E69"/>
    <w:rsid w:val="00E50EA2"/>
    <w:rsid w:val="00E50F2E"/>
    <w:rsid w:val="00E50FE3"/>
    <w:rsid w:val="00E51015"/>
    <w:rsid w:val="00E51090"/>
    <w:rsid w:val="00E510AF"/>
    <w:rsid w:val="00E5119C"/>
    <w:rsid w:val="00E51225"/>
    <w:rsid w:val="00E51262"/>
    <w:rsid w:val="00E51352"/>
    <w:rsid w:val="00E5135A"/>
    <w:rsid w:val="00E514AB"/>
    <w:rsid w:val="00E515DF"/>
    <w:rsid w:val="00E516BB"/>
    <w:rsid w:val="00E517B8"/>
    <w:rsid w:val="00E5180C"/>
    <w:rsid w:val="00E518A1"/>
    <w:rsid w:val="00E518B3"/>
    <w:rsid w:val="00E518F5"/>
    <w:rsid w:val="00E51A26"/>
    <w:rsid w:val="00E51A72"/>
    <w:rsid w:val="00E51B02"/>
    <w:rsid w:val="00E51B9E"/>
    <w:rsid w:val="00E51BE1"/>
    <w:rsid w:val="00E51C4D"/>
    <w:rsid w:val="00E51DA1"/>
    <w:rsid w:val="00E51DFD"/>
    <w:rsid w:val="00E51E57"/>
    <w:rsid w:val="00E52087"/>
    <w:rsid w:val="00E520D0"/>
    <w:rsid w:val="00E521F2"/>
    <w:rsid w:val="00E523C8"/>
    <w:rsid w:val="00E523FA"/>
    <w:rsid w:val="00E524EC"/>
    <w:rsid w:val="00E525E6"/>
    <w:rsid w:val="00E52666"/>
    <w:rsid w:val="00E52738"/>
    <w:rsid w:val="00E52765"/>
    <w:rsid w:val="00E5276E"/>
    <w:rsid w:val="00E52914"/>
    <w:rsid w:val="00E52984"/>
    <w:rsid w:val="00E52AA0"/>
    <w:rsid w:val="00E52ABA"/>
    <w:rsid w:val="00E52AEB"/>
    <w:rsid w:val="00E52B78"/>
    <w:rsid w:val="00E52C26"/>
    <w:rsid w:val="00E52C42"/>
    <w:rsid w:val="00E52D20"/>
    <w:rsid w:val="00E52D72"/>
    <w:rsid w:val="00E52DC0"/>
    <w:rsid w:val="00E52DC1"/>
    <w:rsid w:val="00E52E83"/>
    <w:rsid w:val="00E52FC0"/>
    <w:rsid w:val="00E52FE3"/>
    <w:rsid w:val="00E53091"/>
    <w:rsid w:val="00E53097"/>
    <w:rsid w:val="00E53166"/>
    <w:rsid w:val="00E53227"/>
    <w:rsid w:val="00E53264"/>
    <w:rsid w:val="00E53272"/>
    <w:rsid w:val="00E532A6"/>
    <w:rsid w:val="00E5338D"/>
    <w:rsid w:val="00E533FD"/>
    <w:rsid w:val="00E53425"/>
    <w:rsid w:val="00E53490"/>
    <w:rsid w:val="00E535AD"/>
    <w:rsid w:val="00E53718"/>
    <w:rsid w:val="00E537B8"/>
    <w:rsid w:val="00E537C8"/>
    <w:rsid w:val="00E53807"/>
    <w:rsid w:val="00E538DE"/>
    <w:rsid w:val="00E53B14"/>
    <w:rsid w:val="00E53BD2"/>
    <w:rsid w:val="00E53C28"/>
    <w:rsid w:val="00E53D7D"/>
    <w:rsid w:val="00E53E74"/>
    <w:rsid w:val="00E53F0A"/>
    <w:rsid w:val="00E53F20"/>
    <w:rsid w:val="00E53F77"/>
    <w:rsid w:val="00E53F9F"/>
    <w:rsid w:val="00E54015"/>
    <w:rsid w:val="00E5403C"/>
    <w:rsid w:val="00E540E5"/>
    <w:rsid w:val="00E540F5"/>
    <w:rsid w:val="00E54190"/>
    <w:rsid w:val="00E54299"/>
    <w:rsid w:val="00E54389"/>
    <w:rsid w:val="00E543A4"/>
    <w:rsid w:val="00E543B6"/>
    <w:rsid w:val="00E544E9"/>
    <w:rsid w:val="00E545F7"/>
    <w:rsid w:val="00E5462B"/>
    <w:rsid w:val="00E54635"/>
    <w:rsid w:val="00E54677"/>
    <w:rsid w:val="00E5468F"/>
    <w:rsid w:val="00E54706"/>
    <w:rsid w:val="00E547DC"/>
    <w:rsid w:val="00E54812"/>
    <w:rsid w:val="00E5495E"/>
    <w:rsid w:val="00E54A2E"/>
    <w:rsid w:val="00E54A5F"/>
    <w:rsid w:val="00E54A70"/>
    <w:rsid w:val="00E54A76"/>
    <w:rsid w:val="00E54C32"/>
    <w:rsid w:val="00E54C39"/>
    <w:rsid w:val="00E54C4F"/>
    <w:rsid w:val="00E54CAA"/>
    <w:rsid w:val="00E54D02"/>
    <w:rsid w:val="00E54DC3"/>
    <w:rsid w:val="00E54E04"/>
    <w:rsid w:val="00E54F00"/>
    <w:rsid w:val="00E550D3"/>
    <w:rsid w:val="00E55176"/>
    <w:rsid w:val="00E55249"/>
    <w:rsid w:val="00E55307"/>
    <w:rsid w:val="00E5531F"/>
    <w:rsid w:val="00E55330"/>
    <w:rsid w:val="00E55416"/>
    <w:rsid w:val="00E55422"/>
    <w:rsid w:val="00E554E0"/>
    <w:rsid w:val="00E55681"/>
    <w:rsid w:val="00E55689"/>
    <w:rsid w:val="00E556F0"/>
    <w:rsid w:val="00E556FC"/>
    <w:rsid w:val="00E55741"/>
    <w:rsid w:val="00E5578B"/>
    <w:rsid w:val="00E5578D"/>
    <w:rsid w:val="00E5588F"/>
    <w:rsid w:val="00E558AB"/>
    <w:rsid w:val="00E558C6"/>
    <w:rsid w:val="00E5592D"/>
    <w:rsid w:val="00E559DD"/>
    <w:rsid w:val="00E55A72"/>
    <w:rsid w:val="00E55A7D"/>
    <w:rsid w:val="00E55A90"/>
    <w:rsid w:val="00E55AD7"/>
    <w:rsid w:val="00E55B03"/>
    <w:rsid w:val="00E55B7F"/>
    <w:rsid w:val="00E55BE6"/>
    <w:rsid w:val="00E55C1F"/>
    <w:rsid w:val="00E55D0E"/>
    <w:rsid w:val="00E55D36"/>
    <w:rsid w:val="00E55EAE"/>
    <w:rsid w:val="00E55EAF"/>
    <w:rsid w:val="00E55EE8"/>
    <w:rsid w:val="00E55FE4"/>
    <w:rsid w:val="00E55FF0"/>
    <w:rsid w:val="00E5607C"/>
    <w:rsid w:val="00E560D7"/>
    <w:rsid w:val="00E56214"/>
    <w:rsid w:val="00E562E5"/>
    <w:rsid w:val="00E56374"/>
    <w:rsid w:val="00E56410"/>
    <w:rsid w:val="00E56472"/>
    <w:rsid w:val="00E5656A"/>
    <w:rsid w:val="00E565E3"/>
    <w:rsid w:val="00E566C4"/>
    <w:rsid w:val="00E566FE"/>
    <w:rsid w:val="00E567E4"/>
    <w:rsid w:val="00E5683B"/>
    <w:rsid w:val="00E56852"/>
    <w:rsid w:val="00E56894"/>
    <w:rsid w:val="00E5689C"/>
    <w:rsid w:val="00E568C1"/>
    <w:rsid w:val="00E5699F"/>
    <w:rsid w:val="00E569FB"/>
    <w:rsid w:val="00E56A1C"/>
    <w:rsid w:val="00E56C6D"/>
    <w:rsid w:val="00E56C8F"/>
    <w:rsid w:val="00E56CCB"/>
    <w:rsid w:val="00E56D75"/>
    <w:rsid w:val="00E56D9D"/>
    <w:rsid w:val="00E56F3A"/>
    <w:rsid w:val="00E56F7C"/>
    <w:rsid w:val="00E56FBD"/>
    <w:rsid w:val="00E57028"/>
    <w:rsid w:val="00E57058"/>
    <w:rsid w:val="00E57135"/>
    <w:rsid w:val="00E5727B"/>
    <w:rsid w:val="00E5729E"/>
    <w:rsid w:val="00E572C9"/>
    <w:rsid w:val="00E573BC"/>
    <w:rsid w:val="00E574BA"/>
    <w:rsid w:val="00E574E7"/>
    <w:rsid w:val="00E57518"/>
    <w:rsid w:val="00E575DD"/>
    <w:rsid w:val="00E57614"/>
    <w:rsid w:val="00E5764B"/>
    <w:rsid w:val="00E57714"/>
    <w:rsid w:val="00E57730"/>
    <w:rsid w:val="00E577AC"/>
    <w:rsid w:val="00E577CC"/>
    <w:rsid w:val="00E5781D"/>
    <w:rsid w:val="00E57896"/>
    <w:rsid w:val="00E5791E"/>
    <w:rsid w:val="00E579BF"/>
    <w:rsid w:val="00E57A79"/>
    <w:rsid w:val="00E57A9A"/>
    <w:rsid w:val="00E57B0D"/>
    <w:rsid w:val="00E57BF7"/>
    <w:rsid w:val="00E57C8F"/>
    <w:rsid w:val="00E57CA9"/>
    <w:rsid w:val="00E57D51"/>
    <w:rsid w:val="00E57DDF"/>
    <w:rsid w:val="00E57F27"/>
    <w:rsid w:val="00E57F81"/>
    <w:rsid w:val="00E57FB0"/>
    <w:rsid w:val="00E6000F"/>
    <w:rsid w:val="00E600DB"/>
    <w:rsid w:val="00E60174"/>
    <w:rsid w:val="00E6017C"/>
    <w:rsid w:val="00E6025B"/>
    <w:rsid w:val="00E60272"/>
    <w:rsid w:val="00E6041F"/>
    <w:rsid w:val="00E6045C"/>
    <w:rsid w:val="00E604A3"/>
    <w:rsid w:val="00E60588"/>
    <w:rsid w:val="00E605BE"/>
    <w:rsid w:val="00E6065B"/>
    <w:rsid w:val="00E606AB"/>
    <w:rsid w:val="00E607DF"/>
    <w:rsid w:val="00E60816"/>
    <w:rsid w:val="00E6083B"/>
    <w:rsid w:val="00E60859"/>
    <w:rsid w:val="00E608D5"/>
    <w:rsid w:val="00E608DC"/>
    <w:rsid w:val="00E609B6"/>
    <w:rsid w:val="00E60A17"/>
    <w:rsid w:val="00E60A5E"/>
    <w:rsid w:val="00E60AF5"/>
    <w:rsid w:val="00E60AFF"/>
    <w:rsid w:val="00E60B30"/>
    <w:rsid w:val="00E60BDA"/>
    <w:rsid w:val="00E60C43"/>
    <w:rsid w:val="00E60C82"/>
    <w:rsid w:val="00E60C99"/>
    <w:rsid w:val="00E60CD4"/>
    <w:rsid w:val="00E60CFB"/>
    <w:rsid w:val="00E60D1C"/>
    <w:rsid w:val="00E60D93"/>
    <w:rsid w:val="00E60D96"/>
    <w:rsid w:val="00E60E6C"/>
    <w:rsid w:val="00E60E6F"/>
    <w:rsid w:val="00E60EB9"/>
    <w:rsid w:val="00E610FD"/>
    <w:rsid w:val="00E61224"/>
    <w:rsid w:val="00E6128E"/>
    <w:rsid w:val="00E612B4"/>
    <w:rsid w:val="00E61309"/>
    <w:rsid w:val="00E613D8"/>
    <w:rsid w:val="00E6140F"/>
    <w:rsid w:val="00E6141A"/>
    <w:rsid w:val="00E61459"/>
    <w:rsid w:val="00E61463"/>
    <w:rsid w:val="00E614EE"/>
    <w:rsid w:val="00E61532"/>
    <w:rsid w:val="00E6156B"/>
    <w:rsid w:val="00E616F6"/>
    <w:rsid w:val="00E6175C"/>
    <w:rsid w:val="00E617FC"/>
    <w:rsid w:val="00E6180C"/>
    <w:rsid w:val="00E61845"/>
    <w:rsid w:val="00E6189F"/>
    <w:rsid w:val="00E61951"/>
    <w:rsid w:val="00E61972"/>
    <w:rsid w:val="00E61B68"/>
    <w:rsid w:val="00E61BC9"/>
    <w:rsid w:val="00E61C7A"/>
    <w:rsid w:val="00E61C96"/>
    <w:rsid w:val="00E61D49"/>
    <w:rsid w:val="00E61D83"/>
    <w:rsid w:val="00E61ED5"/>
    <w:rsid w:val="00E61F16"/>
    <w:rsid w:val="00E61F48"/>
    <w:rsid w:val="00E61F52"/>
    <w:rsid w:val="00E61F90"/>
    <w:rsid w:val="00E620F6"/>
    <w:rsid w:val="00E620FE"/>
    <w:rsid w:val="00E621CD"/>
    <w:rsid w:val="00E6222E"/>
    <w:rsid w:val="00E62258"/>
    <w:rsid w:val="00E622FD"/>
    <w:rsid w:val="00E62308"/>
    <w:rsid w:val="00E6253B"/>
    <w:rsid w:val="00E6254F"/>
    <w:rsid w:val="00E6257E"/>
    <w:rsid w:val="00E625ED"/>
    <w:rsid w:val="00E6260E"/>
    <w:rsid w:val="00E62671"/>
    <w:rsid w:val="00E626FF"/>
    <w:rsid w:val="00E62702"/>
    <w:rsid w:val="00E627C4"/>
    <w:rsid w:val="00E62845"/>
    <w:rsid w:val="00E628BB"/>
    <w:rsid w:val="00E628F8"/>
    <w:rsid w:val="00E62902"/>
    <w:rsid w:val="00E62961"/>
    <w:rsid w:val="00E62A6F"/>
    <w:rsid w:val="00E62A83"/>
    <w:rsid w:val="00E62B44"/>
    <w:rsid w:val="00E62BA8"/>
    <w:rsid w:val="00E62BB7"/>
    <w:rsid w:val="00E62BE6"/>
    <w:rsid w:val="00E62BF8"/>
    <w:rsid w:val="00E62C36"/>
    <w:rsid w:val="00E62CD2"/>
    <w:rsid w:val="00E62CDE"/>
    <w:rsid w:val="00E62D9B"/>
    <w:rsid w:val="00E62DF4"/>
    <w:rsid w:val="00E62F37"/>
    <w:rsid w:val="00E62FC0"/>
    <w:rsid w:val="00E62FD1"/>
    <w:rsid w:val="00E63080"/>
    <w:rsid w:val="00E630E4"/>
    <w:rsid w:val="00E6314F"/>
    <w:rsid w:val="00E631A6"/>
    <w:rsid w:val="00E631D5"/>
    <w:rsid w:val="00E63224"/>
    <w:rsid w:val="00E63228"/>
    <w:rsid w:val="00E632DD"/>
    <w:rsid w:val="00E63457"/>
    <w:rsid w:val="00E634CD"/>
    <w:rsid w:val="00E635FD"/>
    <w:rsid w:val="00E6370D"/>
    <w:rsid w:val="00E6382E"/>
    <w:rsid w:val="00E63A28"/>
    <w:rsid w:val="00E63A5D"/>
    <w:rsid w:val="00E63BCA"/>
    <w:rsid w:val="00E63CDF"/>
    <w:rsid w:val="00E63DAA"/>
    <w:rsid w:val="00E63E48"/>
    <w:rsid w:val="00E63ED8"/>
    <w:rsid w:val="00E63FB5"/>
    <w:rsid w:val="00E63FDF"/>
    <w:rsid w:val="00E63FF5"/>
    <w:rsid w:val="00E640C3"/>
    <w:rsid w:val="00E640D0"/>
    <w:rsid w:val="00E64114"/>
    <w:rsid w:val="00E64227"/>
    <w:rsid w:val="00E642EF"/>
    <w:rsid w:val="00E643E9"/>
    <w:rsid w:val="00E6443D"/>
    <w:rsid w:val="00E644A4"/>
    <w:rsid w:val="00E64635"/>
    <w:rsid w:val="00E64835"/>
    <w:rsid w:val="00E648D6"/>
    <w:rsid w:val="00E6498B"/>
    <w:rsid w:val="00E64A01"/>
    <w:rsid w:val="00E64A75"/>
    <w:rsid w:val="00E64AF3"/>
    <w:rsid w:val="00E64B1C"/>
    <w:rsid w:val="00E64B8C"/>
    <w:rsid w:val="00E64BAB"/>
    <w:rsid w:val="00E64C54"/>
    <w:rsid w:val="00E64C8E"/>
    <w:rsid w:val="00E64DB0"/>
    <w:rsid w:val="00E64E38"/>
    <w:rsid w:val="00E64E40"/>
    <w:rsid w:val="00E64EC3"/>
    <w:rsid w:val="00E64EFA"/>
    <w:rsid w:val="00E65032"/>
    <w:rsid w:val="00E65091"/>
    <w:rsid w:val="00E65102"/>
    <w:rsid w:val="00E65171"/>
    <w:rsid w:val="00E65297"/>
    <w:rsid w:val="00E652E6"/>
    <w:rsid w:val="00E65430"/>
    <w:rsid w:val="00E654A0"/>
    <w:rsid w:val="00E6561D"/>
    <w:rsid w:val="00E65751"/>
    <w:rsid w:val="00E657AC"/>
    <w:rsid w:val="00E657C2"/>
    <w:rsid w:val="00E657F6"/>
    <w:rsid w:val="00E65812"/>
    <w:rsid w:val="00E65834"/>
    <w:rsid w:val="00E658C6"/>
    <w:rsid w:val="00E658E5"/>
    <w:rsid w:val="00E6591E"/>
    <w:rsid w:val="00E65A83"/>
    <w:rsid w:val="00E65AAA"/>
    <w:rsid w:val="00E65ADE"/>
    <w:rsid w:val="00E65B71"/>
    <w:rsid w:val="00E65BBF"/>
    <w:rsid w:val="00E65C69"/>
    <w:rsid w:val="00E65C6F"/>
    <w:rsid w:val="00E65C7E"/>
    <w:rsid w:val="00E65D43"/>
    <w:rsid w:val="00E65D55"/>
    <w:rsid w:val="00E65DA3"/>
    <w:rsid w:val="00E65F32"/>
    <w:rsid w:val="00E65FB8"/>
    <w:rsid w:val="00E65FFB"/>
    <w:rsid w:val="00E6603B"/>
    <w:rsid w:val="00E66047"/>
    <w:rsid w:val="00E6612C"/>
    <w:rsid w:val="00E66174"/>
    <w:rsid w:val="00E661A0"/>
    <w:rsid w:val="00E661CF"/>
    <w:rsid w:val="00E6623B"/>
    <w:rsid w:val="00E663AF"/>
    <w:rsid w:val="00E665D9"/>
    <w:rsid w:val="00E66668"/>
    <w:rsid w:val="00E66690"/>
    <w:rsid w:val="00E666B3"/>
    <w:rsid w:val="00E6671B"/>
    <w:rsid w:val="00E66726"/>
    <w:rsid w:val="00E66738"/>
    <w:rsid w:val="00E66792"/>
    <w:rsid w:val="00E668D3"/>
    <w:rsid w:val="00E66956"/>
    <w:rsid w:val="00E669B6"/>
    <w:rsid w:val="00E669B8"/>
    <w:rsid w:val="00E66B94"/>
    <w:rsid w:val="00E66BF2"/>
    <w:rsid w:val="00E66C09"/>
    <w:rsid w:val="00E66C79"/>
    <w:rsid w:val="00E66CFE"/>
    <w:rsid w:val="00E66D3B"/>
    <w:rsid w:val="00E66DB4"/>
    <w:rsid w:val="00E66E0A"/>
    <w:rsid w:val="00E66F10"/>
    <w:rsid w:val="00E66FC0"/>
    <w:rsid w:val="00E67061"/>
    <w:rsid w:val="00E67067"/>
    <w:rsid w:val="00E671CD"/>
    <w:rsid w:val="00E67385"/>
    <w:rsid w:val="00E67390"/>
    <w:rsid w:val="00E673A7"/>
    <w:rsid w:val="00E67424"/>
    <w:rsid w:val="00E67431"/>
    <w:rsid w:val="00E674A3"/>
    <w:rsid w:val="00E676F3"/>
    <w:rsid w:val="00E6775B"/>
    <w:rsid w:val="00E677FE"/>
    <w:rsid w:val="00E67934"/>
    <w:rsid w:val="00E67970"/>
    <w:rsid w:val="00E67A6A"/>
    <w:rsid w:val="00E67ABE"/>
    <w:rsid w:val="00E67B39"/>
    <w:rsid w:val="00E67CBF"/>
    <w:rsid w:val="00E67D99"/>
    <w:rsid w:val="00E67E29"/>
    <w:rsid w:val="00E67EDA"/>
    <w:rsid w:val="00E67F17"/>
    <w:rsid w:val="00E67FE4"/>
    <w:rsid w:val="00E70008"/>
    <w:rsid w:val="00E70083"/>
    <w:rsid w:val="00E700D7"/>
    <w:rsid w:val="00E70112"/>
    <w:rsid w:val="00E70223"/>
    <w:rsid w:val="00E7023A"/>
    <w:rsid w:val="00E702C8"/>
    <w:rsid w:val="00E7033B"/>
    <w:rsid w:val="00E703AE"/>
    <w:rsid w:val="00E703B6"/>
    <w:rsid w:val="00E703B7"/>
    <w:rsid w:val="00E703DB"/>
    <w:rsid w:val="00E70422"/>
    <w:rsid w:val="00E7046D"/>
    <w:rsid w:val="00E70524"/>
    <w:rsid w:val="00E70639"/>
    <w:rsid w:val="00E70768"/>
    <w:rsid w:val="00E707F6"/>
    <w:rsid w:val="00E708A7"/>
    <w:rsid w:val="00E708E1"/>
    <w:rsid w:val="00E709B1"/>
    <w:rsid w:val="00E709E5"/>
    <w:rsid w:val="00E70A9B"/>
    <w:rsid w:val="00E70C42"/>
    <w:rsid w:val="00E70C98"/>
    <w:rsid w:val="00E70CA7"/>
    <w:rsid w:val="00E70CB8"/>
    <w:rsid w:val="00E70CF5"/>
    <w:rsid w:val="00E70EBA"/>
    <w:rsid w:val="00E70EF3"/>
    <w:rsid w:val="00E70F95"/>
    <w:rsid w:val="00E70FCF"/>
    <w:rsid w:val="00E71030"/>
    <w:rsid w:val="00E7113D"/>
    <w:rsid w:val="00E711A1"/>
    <w:rsid w:val="00E7122B"/>
    <w:rsid w:val="00E71232"/>
    <w:rsid w:val="00E71267"/>
    <w:rsid w:val="00E712A2"/>
    <w:rsid w:val="00E714B7"/>
    <w:rsid w:val="00E7153C"/>
    <w:rsid w:val="00E715B0"/>
    <w:rsid w:val="00E71640"/>
    <w:rsid w:val="00E7166E"/>
    <w:rsid w:val="00E7172D"/>
    <w:rsid w:val="00E7180F"/>
    <w:rsid w:val="00E71970"/>
    <w:rsid w:val="00E719A9"/>
    <w:rsid w:val="00E71A96"/>
    <w:rsid w:val="00E71B82"/>
    <w:rsid w:val="00E71BD6"/>
    <w:rsid w:val="00E71BDD"/>
    <w:rsid w:val="00E71C1D"/>
    <w:rsid w:val="00E71C3E"/>
    <w:rsid w:val="00E71C4E"/>
    <w:rsid w:val="00E71CE1"/>
    <w:rsid w:val="00E71D6F"/>
    <w:rsid w:val="00E71E0D"/>
    <w:rsid w:val="00E71E12"/>
    <w:rsid w:val="00E71E33"/>
    <w:rsid w:val="00E71E53"/>
    <w:rsid w:val="00E72029"/>
    <w:rsid w:val="00E7203A"/>
    <w:rsid w:val="00E72072"/>
    <w:rsid w:val="00E72090"/>
    <w:rsid w:val="00E720A9"/>
    <w:rsid w:val="00E7212C"/>
    <w:rsid w:val="00E721E3"/>
    <w:rsid w:val="00E7239D"/>
    <w:rsid w:val="00E72402"/>
    <w:rsid w:val="00E7258A"/>
    <w:rsid w:val="00E7259F"/>
    <w:rsid w:val="00E7265D"/>
    <w:rsid w:val="00E72786"/>
    <w:rsid w:val="00E7292D"/>
    <w:rsid w:val="00E729AA"/>
    <w:rsid w:val="00E729D5"/>
    <w:rsid w:val="00E729E0"/>
    <w:rsid w:val="00E72A84"/>
    <w:rsid w:val="00E72B52"/>
    <w:rsid w:val="00E72C07"/>
    <w:rsid w:val="00E72CBD"/>
    <w:rsid w:val="00E72D53"/>
    <w:rsid w:val="00E72D99"/>
    <w:rsid w:val="00E72DFF"/>
    <w:rsid w:val="00E72E03"/>
    <w:rsid w:val="00E72E08"/>
    <w:rsid w:val="00E72E20"/>
    <w:rsid w:val="00E72E72"/>
    <w:rsid w:val="00E72ED3"/>
    <w:rsid w:val="00E72F11"/>
    <w:rsid w:val="00E72F39"/>
    <w:rsid w:val="00E7307B"/>
    <w:rsid w:val="00E730ED"/>
    <w:rsid w:val="00E7315D"/>
    <w:rsid w:val="00E73170"/>
    <w:rsid w:val="00E731B0"/>
    <w:rsid w:val="00E7330D"/>
    <w:rsid w:val="00E73360"/>
    <w:rsid w:val="00E7336B"/>
    <w:rsid w:val="00E7348D"/>
    <w:rsid w:val="00E7358D"/>
    <w:rsid w:val="00E73602"/>
    <w:rsid w:val="00E7374E"/>
    <w:rsid w:val="00E7376E"/>
    <w:rsid w:val="00E73808"/>
    <w:rsid w:val="00E7395F"/>
    <w:rsid w:val="00E73981"/>
    <w:rsid w:val="00E73BB8"/>
    <w:rsid w:val="00E73BB9"/>
    <w:rsid w:val="00E73C02"/>
    <w:rsid w:val="00E73C7A"/>
    <w:rsid w:val="00E73C97"/>
    <w:rsid w:val="00E73D74"/>
    <w:rsid w:val="00E73E25"/>
    <w:rsid w:val="00E73E52"/>
    <w:rsid w:val="00E73EC8"/>
    <w:rsid w:val="00E73EC9"/>
    <w:rsid w:val="00E73EFD"/>
    <w:rsid w:val="00E73F76"/>
    <w:rsid w:val="00E7402A"/>
    <w:rsid w:val="00E7403E"/>
    <w:rsid w:val="00E74052"/>
    <w:rsid w:val="00E740C2"/>
    <w:rsid w:val="00E741AF"/>
    <w:rsid w:val="00E741D8"/>
    <w:rsid w:val="00E74273"/>
    <w:rsid w:val="00E74412"/>
    <w:rsid w:val="00E74472"/>
    <w:rsid w:val="00E744AD"/>
    <w:rsid w:val="00E744E0"/>
    <w:rsid w:val="00E7463E"/>
    <w:rsid w:val="00E74640"/>
    <w:rsid w:val="00E74688"/>
    <w:rsid w:val="00E7468B"/>
    <w:rsid w:val="00E74719"/>
    <w:rsid w:val="00E747A0"/>
    <w:rsid w:val="00E747A1"/>
    <w:rsid w:val="00E747AD"/>
    <w:rsid w:val="00E74815"/>
    <w:rsid w:val="00E7484A"/>
    <w:rsid w:val="00E7484D"/>
    <w:rsid w:val="00E74904"/>
    <w:rsid w:val="00E74915"/>
    <w:rsid w:val="00E749C2"/>
    <w:rsid w:val="00E74AC8"/>
    <w:rsid w:val="00E74B5C"/>
    <w:rsid w:val="00E74BAD"/>
    <w:rsid w:val="00E74BC5"/>
    <w:rsid w:val="00E74E83"/>
    <w:rsid w:val="00E74FD5"/>
    <w:rsid w:val="00E75000"/>
    <w:rsid w:val="00E75001"/>
    <w:rsid w:val="00E75016"/>
    <w:rsid w:val="00E75024"/>
    <w:rsid w:val="00E750DD"/>
    <w:rsid w:val="00E7516F"/>
    <w:rsid w:val="00E7524D"/>
    <w:rsid w:val="00E75294"/>
    <w:rsid w:val="00E75374"/>
    <w:rsid w:val="00E75442"/>
    <w:rsid w:val="00E7545B"/>
    <w:rsid w:val="00E7551E"/>
    <w:rsid w:val="00E7554E"/>
    <w:rsid w:val="00E75559"/>
    <w:rsid w:val="00E7561F"/>
    <w:rsid w:val="00E75655"/>
    <w:rsid w:val="00E7569F"/>
    <w:rsid w:val="00E7574F"/>
    <w:rsid w:val="00E757F0"/>
    <w:rsid w:val="00E75808"/>
    <w:rsid w:val="00E75845"/>
    <w:rsid w:val="00E75904"/>
    <w:rsid w:val="00E759B7"/>
    <w:rsid w:val="00E759E5"/>
    <w:rsid w:val="00E75A0D"/>
    <w:rsid w:val="00E75A7D"/>
    <w:rsid w:val="00E75B23"/>
    <w:rsid w:val="00E75B54"/>
    <w:rsid w:val="00E75B8D"/>
    <w:rsid w:val="00E75BF5"/>
    <w:rsid w:val="00E75C50"/>
    <w:rsid w:val="00E75CE0"/>
    <w:rsid w:val="00E75D30"/>
    <w:rsid w:val="00E75D68"/>
    <w:rsid w:val="00E75E17"/>
    <w:rsid w:val="00E75E3D"/>
    <w:rsid w:val="00E75EBE"/>
    <w:rsid w:val="00E75F46"/>
    <w:rsid w:val="00E75F8D"/>
    <w:rsid w:val="00E75FC6"/>
    <w:rsid w:val="00E760B5"/>
    <w:rsid w:val="00E761A5"/>
    <w:rsid w:val="00E7620B"/>
    <w:rsid w:val="00E7623C"/>
    <w:rsid w:val="00E762FB"/>
    <w:rsid w:val="00E76368"/>
    <w:rsid w:val="00E763D2"/>
    <w:rsid w:val="00E76594"/>
    <w:rsid w:val="00E765CF"/>
    <w:rsid w:val="00E76685"/>
    <w:rsid w:val="00E76730"/>
    <w:rsid w:val="00E7674D"/>
    <w:rsid w:val="00E7679F"/>
    <w:rsid w:val="00E767AB"/>
    <w:rsid w:val="00E7681A"/>
    <w:rsid w:val="00E768A5"/>
    <w:rsid w:val="00E768C3"/>
    <w:rsid w:val="00E768DA"/>
    <w:rsid w:val="00E76A58"/>
    <w:rsid w:val="00E76A69"/>
    <w:rsid w:val="00E76A6E"/>
    <w:rsid w:val="00E76A84"/>
    <w:rsid w:val="00E76AB3"/>
    <w:rsid w:val="00E76B93"/>
    <w:rsid w:val="00E76BCF"/>
    <w:rsid w:val="00E76BDE"/>
    <w:rsid w:val="00E76BF8"/>
    <w:rsid w:val="00E76C72"/>
    <w:rsid w:val="00E76DEA"/>
    <w:rsid w:val="00E76EAD"/>
    <w:rsid w:val="00E76F06"/>
    <w:rsid w:val="00E76F50"/>
    <w:rsid w:val="00E77075"/>
    <w:rsid w:val="00E7717A"/>
    <w:rsid w:val="00E77184"/>
    <w:rsid w:val="00E771E1"/>
    <w:rsid w:val="00E771EC"/>
    <w:rsid w:val="00E771FF"/>
    <w:rsid w:val="00E77271"/>
    <w:rsid w:val="00E77283"/>
    <w:rsid w:val="00E7731A"/>
    <w:rsid w:val="00E773DE"/>
    <w:rsid w:val="00E7746B"/>
    <w:rsid w:val="00E774AE"/>
    <w:rsid w:val="00E7771B"/>
    <w:rsid w:val="00E777BF"/>
    <w:rsid w:val="00E777F0"/>
    <w:rsid w:val="00E77930"/>
    <w:rsid w:val="00E77938"/>
    <w:rsid w:val="00E7799C"/>
    <w:rsid w:val="00E77A36"/>
    <w:rsid w:val="00E77A8F"/>
    <w:rsid w:val="00E77ADD"/>
    <w:rsid w:val="00E77AE3"/>
    <w:rsid w:val="00E77C56"/>
    <w:rsid w:val="00E77C9B"/>
    <w:rsid w:val="00E77CCE"/>
    <w:rsid w:val="00E77D9B"/>
    <w:rsid w:val="00E77DA2"/>
    <w:rsid w:val="00E77E2C"/>
    <w:rsid w:val="00E77E70"/>
    <w:rsid w:val="00E77EEB"/>
    <w:rsid w:val="00E77FDF"/>
    <w:rsid w:val="00E77FF3"/>
    <w:rsid w:val="00E80020"/>
    <w:rsid w:val="00E80027"/>
    <w:rsid w:val="00E8005B"/>
    <w:rsid w:val="00E80183"/>
    <w:rsid w:val="00E80279"/>
    <w:rsid w:val="00E8033E"/>
    <w:rsid w:val="00E8034D"/>
    <w:rsid w:val="00E80368"/>
    <w:rsid w:val="00E8045C"/>
    <w:rsid w:val="00E80562"/>
    <w:rsid w:val="00E80652"/>
    <w:rsid w:val="00E8070C"/>
    <w:rsid w:val="00E8077F"/>
    <w:rsid w:val="00E807B4"/>
    <w:rsid w:val="00E80A5E"/>
    <w:rsid w:val="00E80A99"/>
    <w:rsid w:val="00E80AF8"/>
    <w:rsid w:val="00E80B78"/>
    <w:rsid w:val="00E80BB0"/>
    <w:rsid w:val="00E80C99"/>
    <w:rsid w:val="00E80D0D"/>
    <w:rsid w:val="00E80D2A"/>
    <w:rsid w:val="00E80D62"/>
    <w:rsid w:val="00E80D65"/>
    <w:rsid w:val="00E80D66"/>
    <w:rsid w:val="00E80EF0"/>
    <w:rsid w:val="00E80FA7"/>
    <w:rsid w:val="00E80FD7"/>
    <w:rsid w:val="00E8112C"/>
    <w:rsid w:val="00E8121F"/>
    <w:rsid w:val="00E812EF"/>
    <w:rsid w:val="00E813D4"/>
    <w:rsid w:val="00E81429"/>
    <w:rsid w:val="00E814C8"/>
    <w:rsid w:val="00E814E7"/>
    <w:rsid w:val="00E81646"/>
    <w:rsid w:val="00E81762"/>
    <w:rsid w:val="00E81815"/>
    <w:rsid w:val="00E818E3"/>
    <w:rsid w:val="00E818EB"/>
    <w:rsid w:val="00E81987"/>
    <w:rsid w:val="00E819FA"/>
    <w:rsid w:val="00E81A89"/>
    <w:rsid w:val="00E81AAB"/>
    <w:rsid w:val="00E81AD5"/>
    <w:rsid w:val="00E81B38"/>
    <w:rsid w:val="00E81CBD"/>
    <w:rsid w:val="00E81CEA"/>
    <w:rsid w:val="00E81D5B"/>
    <w:rsid w:val="00E81DC6"/>
    <w:rsid w:val="00E81E89"/>
    <w:rsid w:val="00E81F1D"/>
    <w:rsid w:val="00E81FCC"/>
    <w:rsid w:val="00E8206B"/>
    <w:rsid w:val="00E82084"/>
    <w:rsid w:val="00E82134"/>
    <w:rsid w:val="00E82173"/>
    <w:rsid w:val="00E821FC"/>
    <w:rsid w:val="00E821FD"/>
    <w:rsid w:val="00E82239"/>
    <w:rsid w:val="00E8230B"/>
    <w:rsid w:val="00E8231C"/>
    <w:rsid w:val="00E8233F"/>
    <w:rsid w:val="00E8242B"/>
    <w:rsid w:val="00E82475"/>
    <w:rsid w:val="00E824FD"/>
    <w:rsid w:val="00E82558"/>
    <w:rsid w:val="00E82578"/>
    <w:rsid w:val="00E827A1"/>
    <w:rsid w:val="00E827C6"/>
    <w:rsid w:val="00E82860"/>
    <w:rsid w:val="00E82958"/>
    <w:rsid w:val="00E829F3"/>
    <w:rsid w:val="00E82A13"/>
    <w:rsid w:val="00E82ABF"/>
    <w:rsid w:val="00E82AFE"/>
    <w:rsid w:val="00E82B32"/>
    <w:rsid w:val="00E82B57"/>
    <w:rsid w:val="00E82BB1"/>
    <w:rsid w:val="00E82C04"/>
    <w:rsid w:val="00E82D6E"/>
    <w:rsid w:val="00E82D9C"/>
    <w:rsid w:val="00E82E9D"/>
    <w:rsid w:val="00E82ED5"/>
    <w:rsid w:val="00E82F5F"/>
    <w:rsid w:val="00E82F78"/>
    <w:rsid w:val="00E82FAB"/>
    <w:rsid w:val="00E82FC0"/>
    <w:rsid w:val="00E83028"/>
    <w:rsid w:val="00E83040"/>
    <w:rsid w:val="00E83061"/>
    <w:rsid w:val="00E8306B"/>
    <w:rsid w:val="00E830F8"/>
    <w:rsid w:val="00E83150"/>
    <w:rsid w:val="00E831C3"/>
    <w:rsid w:val="00E832AF"/>
    <w:rsid w:val="00E832BA"/>
    <w:rsid w:val="00E832E2"/>
    <w:rsid w:val="00E832E7"/>
    <w:rsid w:val="00E832F2"/>
    <w:rsid w:val="00E83581"/>
    <w:rsid w:val="00E835B0"/>
    <w:rsid w:val="00E835F7"/>
    <w:rsid w:val="00E83787"/>
    <w:rsid w:val="00E8378A"/>
    <w:rsid w:val="00E837D6"/>
    <w:rsid w:val="00E8386E"/>
    <w:rsid w:val="00E838FB"/>
    <w:rsid w:val="00E83905"/>
    <w:rsid w:val="00E83926"/>
    <w:rsid w:val="00E83955"/>
    <w:rsid w:val="00E83962"/>
    <w:rsid w:val="00E839A2"/>
    <w:rsid w:val="00E839A8"/>
    <w:rsid w:val="00E839DA"/>
    <w:rsid w:val="00E83B5D"/>
    <w:rsid w:val="00E83B99"/>
    <w:rsid w:val="00E83BD6"/>
    <w:rsid w:val="00E83D0B"/>
    <w:rsid w:val="00E83D51"/>
    <w:rsid w:val="00E83D83"/>
    <w:rsid w:val="00E83E34"/>
    <w:rsid w:val="00E83F2E"/>
    <w:rsid w:val="00E83F3F"/>
    <w:rsid w:val="00E83FC2"/>
    <w:rsid w:val="00E84090"/>
    <w:rsid w:val="00E840B5"/>
    <w:rsid w:val="00E84122"/>
    <w:rsid w:val="00E8415A"/>
    <w:rsid w:val="00E84265"/>
    <w:rsid w:val="00E84341"/>
    <w:rsid w:val="00E84344"/>
    <w:rsid w:val="00E843DA"/>
    <w:rsid w:val="00E84421"/>
    <w:rsid w:val="00E84423"/>
    <w:rsid w:val="00E84432"/>
    <w:rsid w:val="00E844F1"/>
    <w:rsid w:val="00E844F5"/>
    <w:rsid w:val="00E84706"/>
    <w:rsid w:val="00E847A0"/>
    <w:rsid w:val="00E847E4"/>
    <w:rsid w:val="00E847E6"/>
    <w:rsid w:val="00E849EC"/>
    <w:rsid w:val="00E84B05"/>
    <w:rsid w:val="00E84B44"/>
    <w:rsid w:val="00E84BD9"/>
    <w:rsid w:val="00E84D51"/>
    <w:rsid w:val="00E84DAF"/>
    <w:rsid w:val="00E84DE4"/>
    <w:rsid w:val="00E84E00"/>
    <w:rsid w:val="00E84E07"/>
    <w:rsid w:val="00E84E1C"/>
    <w:rsid w:val="00E84E52"/>
    <w:rsid w:val="00E84EA4"/>
    <w:rsid w:val="00E85135"/>
    <w:rsid w:val="00E85260"/>
    <w:rsid w:val="00E85441"/>
    <w:rsid w:val="00E854A8"/>
    <w:rsid w:val="00E854FA"/>
    <w:rsid w:val="00E85590"/>
    <w:rsid w:val="00E8565F"/>
    <w:rsid w:val="00E856F7"/>
    <w:rsid w:val="00E85703"/>
    <w:rsid w:val="00E8571D"/>
    <w:rsid w:val="00E85773"/>
    <w:rsid w:val="00E85788"/>
    <w:rsid w:val="00E8580D"/>
    <w:rsid w:val="00E8583B"/>
    <w:rsid w:val="00E858C5"/>
    <w:rsid w:val="00E85930"/>
    <w:rsid w:val="00E8594B"/>
    <w:rsid w:val="00E85A2B"/>
    <w:rsid w:val="00E85AB1"/>
    <w:rsid w:val="00E85B76"/>
    <w:rsid w:val="00E85BA0"/>
    <w:rsid w:val="00E85BB3"/>
    <w:rsid w:val="00E85C6B"/>
    <w:rsid w:val="00E85CB9"/>
    <w:rsid w:val="00E85CD5"/>
    <w:rsid w:val="00E85D3E"/>
    <w:rsid w:val="00E85D6F"/>
    <w:rsid w:val="00E85D99"/>
    <w:rsid w:val="00E85E21"/>
    <w:rsid w:val="00E85E2A"/>
    <w:rsid w:val="00E85E57"/>
    <w:rsid w:val="00E85E6B"/>
    <w:rsid w:val="00E85EBE"/>
    <w:rsid w:val="00E85EEE"/>
    <w:rsid w:val="00E85F61"/>
    <w:rsid w:val="00E85F71"/>
    <w:rsid w:val="00E85F8F"/>
    <w:rsid w:val="00E8603E"/>
    <w:rsid w:val="00E86081"/>
    <w:rsid w:val="00E8609D"/>
    <w:rsid w:val="00E86250"/>
    <w:rsid w:val="00E86285"/>
    <w:rsid w:val="00E862FB"/>
    <w:rsid w:val="00E86306"/>
    <w:rsid w:val="00E86315"/>
    <w:rsid w:val="00E863D1"/>
    <w:rsid w:val="00E864C2"/>
    <w:rsid w:val="00E86536"/>
    <w:rsid w:val="00E865A1"/>
    <w:rsid w:val="00E86782"/>
    <w:rsid w:val="00E8678B"/>
    <w:rsid w:val="00E867AD"/>
    <w:rsid w:val="00E86825"/>
    <w:rsid w:val="00E868D0"/>
    <w:rsid w:val="00E868D7"/>
    <w:rsid w:val="00E86916"/>
    <w:rsid w:val="00E86AC6"/>
    <w:rsid w:val="00E86BEF"/>
    <w:rsid w:val="00E86F74"/>
    <w:rsid w:val="00E870A0"/>
    <w:rsid w:val="00E871B8"/>
    <w:rsid w:val="00E871D4"/>
    <w:rsid w:val="00E872AE"/>
    <w:rsid w:val="00E872C0"/>
    <w:rsid w:val="00E87348"/>
    <w:rsid w:val="00E87365"/>
    <w:rsid w:val="00E874A1"/>
    <w:rsid w:val="00E87584"/>
    <w:rsid w:val="00E8759D"/>
    <w:rsid w:val="00E876D0"/>
    <w:rsid w:val="00E876E6"/>
    <w:rsid w:val="00E877C8"/>
    <w:rsid w:val="00E878C7"/>
    <w:rsid w:val="00E87917"/>
    <w:rsid w:val="00E87A02"/>
    <w:rsid w:val="00E87AF1"/>
    <w:rsid w:val="00E87B5C"/>
    <w:rsid w:val="00E87C2C"/>
    <w:rsid w:val="00E87C41"/>
    <w:rsid w:val="00E87D70"/>
    <w:rsid w:val="00E87D7C"/>
    <w:rsid w:val="00E87DF2"/>
    <w:rsid w:val="00E87E16"/>
    <w:rsid w:val="00E87E77"/>
    <w:rsid w:val="00E87ECF"/>
    <w:rsid w:val="00E87F30"/>
    <w:rsid w:val="00E87FC2"/>
    <w:rsid w:val="00E90004"/>
    <w:rsid w:val="00E9000A"/>
    <w:rsid w:val="00E90055"/>
    <w:rsid w:val="00E900AF"/>
    <w:rsid w:val="00E9013C"/>
    <w:rsid w:val="00E90201"/>
    <w:rsid w:val="00E903DF"/>
    <w:rsid w:val="00E90483"/>
    <w:rsid w:val="00E90495"/>
    <w:rsid w:val="00E90628"/>
    <w:rsid w:val="00E906F3"/>
    <w:rsid w:val="00E90774"/>
    <w:rsid w:val="00E907C5"/>
    <w:rsid w:val="00E90857"/>
    <w:rsid w:val="00E908FF"/>
    <w:rsid w:val="00E90917"/>
    <w:rsid w:val="00E9097F"/>
    <w:rsid w:val="00E90987"/>
    <w:rsid w:val="00E909FC"/>
    <w:rsid w:val="00E90B1F"/>
    <w:rsid w:val="00E90B76"/>
    <w:rsid w:val="00E90BEE"/>
    <w:rsid w:val="00E90C74"/>
    <w:rsid w:val="00E90CA3"/>
    <w:rsid w:val="00E90CC2"/>
    <w:rsid w:val="00E90D1D"/>
    <w:rsid w:val="00E90D3E"/>
    <w:rsid w:val="00E90DAF"/>
    <w:rsid w:val="00E90DC5"/>
    <w:rsid w:val="00E90E7C"/>
    <w:rsid w:val="00E90E94"/>
    <w:rsid w:val="00E90EB1"/>
    <w:rsid w:val="00E90EF8"/>
    <w:rsid w:val="00E90F0E"/>
    <w:rsid w:val="00E90FEE"/>
    <w:rsid w:val="00E90FF1"/>
    <w:rsid w:val="00E91023"/>
    <w:rsid w:val="00E9102E"/>
    <w:rsid w:val="00E91116"/>
    <w:rsid w:val="00E91142"/>
    <w:rsid w:val="00E9118D"/>
    <w:rsid w:val="00E91262"/>
    <w:rsid w:val="00E912F6"/>
    <w:rsid w:val="00E91377"/>
    <w:rsid w:val="00E9154D"/>
    <w:rsid w:val="00E91696"/>
    <w:rsid w:val="00E9172F"/>
    <w:rsid w:val="00E9176B"/>
    <w:rsid w:val="00E917B4"/>
    <w:rsid w:val="00E91848"/>
    <w:rsid w:val="00E91864"/>
    <w:rsid w:val="00E918BC"/>
    <w:rsid w:val="00E91A14"/>
    <w:rsid w:val="00E91A8D"/>
    <w:rsid w:val="00E91AAD"/>
    <w:rsid w:val="00E91B4E"/>
    <w:rsid w:val="00E91CA5"/>
    <w:rsid w:val="00E91CC4"/>
    <w:rsid w:val="00E91EA8"/>
    <w:rsid w:val="00E91EB1"/>
    <w:rsid w:val="00E91EC0"/>
    <w:rsid w:val="00E9201D"/>
    <w:rsid w:val="00E920DC"/>
    <w:rsid w:val="00E921D1"/>
    <w:rsid w:val="00E921EC"/>
    <w:rsid w:val="00E921FB"/>
    <w:rsid w:val="00E9224F"/>
    <w:rsid w:val="00E922F9"/>
    <w:rsid w:val="00E92590"/>
    <w:rsid w:val="00E925C4"/>
    <w:rsid w:val="00E92606"/>
    <w:rsid w:val="00E92788"/>
    <w:rsid w:val="00E928EE"/>
    <w:rsid w:val="00E9295C"/>
    <w:rsid w:val="00E92960"/>
    <w:rsid w:val="00E92A57"/>
    <w:rsid w:val="00E92D08"/>
    <w:rsid w:val="00E92D0E"/>
    <w:rsid w:val="00E92D59"/>
    <w:rsid w:val="00E92D8A"/>
    <w:rsid w:val="00E92E09"/>
    <w:rsid w:val="00E92E83"/>
    <w:rsid w:val="00E92EDD"/>
    <w:rsid w:val="00E92F5E"/>
    <w:rsid w:val="00E92FD6"/>
    <w:rsid w:val="00E9309F"/>
    <w:rsid w:val="00E930C1"/>
    <w:rsid w:val="00E9312B"/>
    <w:rsid w:val="00E9317D"/>
    <w:rsid w:val="00E931CD"/>
    <w:rsid w:val="00E931E1"/>
    <w:rsid w:val="00E931E5"/>
    <w:rsid w:val="00E931E9"/>
    <w:rsid w:val="00E932DD"/>
    <w:rsid w:val="00E933F1"/>
    <w:rsid w:val="00E9345A"/>
    <w:rsid w:val="00E93607"/>
    <w:rsid w:val="00E936A9"/>
    <w:rsid w:val="00E937B6"/>
    <w:rsid w:val="00E937D5"/>
    <w:rsid w:val="00E9384F"/>
    <w:rsid w:val="00E938A4"/>
    <w:rsid w:val="00E938FE"/>
    <w:rsid w:val="00E939E1"/>
    <w:rsid w:val="00E93A6C"/>
    <w:rsid w:val="00E93A8D"/>
    <w:rsid w:val="00E93B1A"/>
    <w:rsid w:val="00E93B22"/>
    <w:rsid w:val="00E93B77"/>
    <w:rsid w:val="00E93BB8"/>
    <w:rsid w:val="00E93C89"/>
    <w:rsid w:val="00E93EB5"/>
    <w:rsid w:val="00E93F1F"/>
    <w:rsid w:val="00E93FD0"/>
    <w:rsid w:val="00E94114"/>
    <w:rsid w:val="00E94137"/>
    <w:rsid w:val="00E941E6"/>
    <w:rsid w:val="00E941F0"/>
    <w:rsid w:val="00E943CA"/>
    <w:rsid w:val="00E943FE"/>
    <w:rsid w:val="00E94417"/>
    <w:rsid w:val="00E9444D"/>
    <w:rsid w:val="00E944F2"/>
    <w:rsid w:val="00E945B8"/>
    <w:rsid w:val="00E945BF"/>
    <w:rsid w:val="00E94786"/>
    <w:rsid w:val="00E947C7"/>
    <w:rsid w:val="00E948BC"/>
    <w:rsid w:val="00E949F5"/>
    <w:rsid w:val="00E94A1F"/>
    <w:rsid w:val="00E94A45"/>
    <w:rsid w:val="00E94A78"/>
    <w:rsid w:val="00E94AE0"/>
    <w:rsid w:val="00E94BC5"/>
    <w:rsid w:val="00E94C76"/>
    <w:rsid w:val="00E94C79"/>
    <w:rsid w:val="00E94CD4"/>
    <w:rsid w:val="00E94CEC"/>
    <w:rsid w:val="00E94E3C"/>
    <w:rsid w:val="00E94E7A"/>
    <w:rsid w:val="00E94EB5"/>
    <w:rsid w:val="00E94EBE"/>
    <w:rsid w:val="00E94F91"/>
    <w:rsid w:val="00E94FE6"/>
    <w:rsid w:val="00E94FEA"/>
    <w:rsid w:val="00E9502C"/>
    <w:rsid w:val="00E950DA"/>
    <w:rsid w:val="00E95122"/>
    <w:rsid w:val="00E951A7"/>
    <w:rsid w:val="00E9523C"/>
    <w:rsid w:val="00E952D3"/>
    <w:rsid w:val="00E95312"/>
    <w:rsid w:val="00E95392"/>
    <w:rsid w:val="00E95546"/>
    <w:rsid w:val="00E95638"/>
    <w:rsid w:val="00E9565A"/>
    <w:rsid w:val="00E95686"/>
    <w:rsid w:val="00E956BA"/>
    <w:rsid w:val="00E956D3"/>
    <w:rsid w:val="00E9570E"/>
    <w:rsid w:val="00E95805"/>
    <w:rsid w:val="00E9587B"/>
    <w:rsid w:val="00E958E1"/>
    <w:rsid w:val="00E959AE"/>
    <w:rsid w:val="00E959FC"/>
    <w:rsid w:val="00E95C35"/>
    <w:rsid w:val="00E95CB3"/>
    <w:rsid w:val="00E95CEE"/>
    <w:rsid w:val="00E95F0D"/>
    <w:rsid w:val="00E960C5"/>
    <w:rsid w:val="00E960E1"/>
    <w:rsid w:val="00E962C6"/>
    <w:rsid w:val="00E962D9"/>
    <w:rsid w:val="00E962EB"/>
    <w:rsid w:val="00E96301"/>
    <w:rsid w:val="00E9638B"/>
    <w:rsid w:val="00E963BE"/>
    <w:rsid w:val="00E964A4"/>
    <w:rsid w:val="00E964D1"/>
    <w:rsid w:val="00E96667"/>
    <w:rsid w:val="00E96770"/>
    <w:rsid w:val="00E967F5"/>
    <w:rsid w:val="00E9693F"/>
    <w:rsid w:val="00E96A83"/>
    <w:rsid w:val="00E96AB9"/>
    <w:rsid w:val="00E96AC8"/>
    <w:rsid w:val="00E96AE9"/>
    <w:rsid w:val="00E96B45"/>
    <w:rsid w:val="00E96C08"/>
    <w:rsid w:val="00E96C8D"/>
    <w:rsid w:val="00E96C98"/>
    <w:rsid w:val="00E96D76"/>
    <w:rsid w:val="00E96DF0"/>
    <w:rsid w:val="00E96E30"/>
    <w:rsid w:val="00E96EC4"/>
    <w:rsid w:val="00E96F6F"/>
    <w:rsid w:val="00E96FB7"/>
    <w:rsid w:val="00E97043"/>
    <w:rsid w:val="00E970CD"/>
    <w:rsid w:val="00E970DF"/>
    <w:rsid w:val="00E9713A"/>
    <w:rsid w:val="00E971D3"/>
    <w:rsid w:val="00E97259"/>
    <w:rsid w:val="00E97281"/>
    <w:rsid w:val="00E972A5"/>
    <w:rsid w:val="00E97339"/>
    <w:rsid w:val="00E97374"/>
    <w:rsid w:val="00E97459"/>
    <w:rsid w:val="00E976CF"/>
    <w:rsid w:val="00E976E1"/>
    <w:rsid w:val="00E97716"/>
    <w:rsid w:val="00E97767"/>
    <w:rsid w:val="00E979E2"/>
    <w:rsid w:val="00E97A31"/>
    <w:rsid w:val="00E97B4B"/>
    <w:rsid w:val="00E97B5D"/>
    <w:rsid w:val="00E97B78"/>
    <w:rsid w:val="00E97B99"/>
    <w:rsid w:val="00E97BF7"/>
    <w:rsid w:val="00E97C2C"/>
    <w:rsid w:val="00E97CE9"/>
    <w:rsid w:val="00E97D67"/>
    <w:rsid w:val="00E97E62"/>
    <w:rsid w:val="00E97E7E"/>
    <w:rsid w:val="00E97EA7"/>
    <w:rsid w:val="00E97ED3"/>
    <w:rsid w:val="00EA009C"/>
    <w:rsid w:val="00EA0163"/>
    <w:rsid w:val="00EA018E"/>
    <w:rsid w:val="00EA01A4"/>
    <w:rsid w:val="00EA01F1"/>
    <w:rsid w:val="00EA0248"/>
    <w:rsid w:val="00EA028B"/>
    <w:rsid w:val="00EA0339"/>
    <w:rsid w:val="00EA0575"/>
    <w:rsid w:val="00EA05A6"/>
    <w:rsid w:val="00EA05E8"/>
    <w:rsid w:val="00EA06A7"/>
    <w:rsid w:val="00EA0701"/>
    <w:rsid w:val="00EA083F"/>
    <w:rsid w:val="00EA0853"/>
    <w:rsid w:val="00EA0864"/>
    <w:rsid w:val="00EA08C8"/>
    <w:rsid w:val="00EA091A"/>
    <w:rsid w:val="00EA09F9"/>
    <w:rsid w:val="00EA0A0F"/>
    <w:rsid w:val="00EA0A16"/>
    <w:rsid w:val="00EA0ADC"/>
    <w:rsid w:val="00EA0B61"/>
    <w:rsid w:val="00EA0CBE"/>
    <w:rsid w:val="00EA0E4D"/>
    <w:rsid w:val="00EA0E71"/>
    <w:rsid w:val="00EA0EF4"/>
    <w:rsid w:val="00EA0F0C"/>
    <w:rsid w:val="00EA0F2B"/>
    <w:rsid w:val="00EA0F5F"/>
    <w:rsid w:val="00EA0FB9"/>
    <w:rsid w:val="00EA0FC2"/>
    <w:rsid w:val="00EA0FDD"/>
    <w:rsid w:val="00EA0FEE"/>
    <w:rsid w:val="00EA105F"/>
    <w:rsid w:val="00EA108B"/>
    <w:rsid w:val="00EA1233"/>
    <w:rsid w:val="00EA1253"/>
    <w:rsid w:val="00EA1287"/>
    <w:rsid w:val="00EA1362"/>
    <w:rsid w:val="00EA13DA"/>
    <w:rsid w:val="00EA1404"/>
    <w:rsid w:val="00EA1595"/>
    <w:rsid w:val="00EA1629"/>
    <w:rsid w:val="00EA17AD"/>
    <w:rsid w:val="00EA1822"/>
    <w:rsid w:val="00EA1852"/>
    <w:rsid w:val="00EA1865"/>
    <w:rsid w:val="00EA1869"/>
    <w:rsid w:val="00EA18A1"/>
    <w:rsid w:val="00EA18AA"/>
    <w:rsid w:val="00EA18C1"/>
    <w:rsid w:val="00EA18EA"/>
    <w:rsid w:val="00EA190D"/>
    <w:rsid w:val="00EA1978"/>
    <w:rsid w:val="00EA19B2"/>
    <w:rsid w:val="00EA19C1"/>
    <w:rsid w:val="00EA1B18"/>
    <w:rsid w:val="00EA1B64"/>
    <w:rsid w:val="00EA1B65"/>
    <w:rsid w:val="00EA1BA5"/>
    <w:rsid w:val="00EA1BD4"/>
    <w:rsid w:val="00EA1C2F"/>
    <w:rsid w:val="00EA1C86"/>
    <w:rsid w:val="00EA1E56"/>
    <w:rsid w:val="00EA2034"/>
    <w:rsid w:val="00EA2067"/>
    <w:rsid w:val="00EA2164"/>
    <w:rsid w:val="00EA21F2"/>
    <w:rsid w:val="00EA2381"/>
    <w:rsid w:val="00EA2398"/>
    <w:rsid w:val="00EA23D3"/>
    <w:rsid w:val="00EA243E"/>
    <w:rsid w:val="00EA24CE"/>
    <w:rsid w:val="00EA24D7"/>
    <w:rsid w:val="00EA24EF"/>
    <w:rsid w:val="00EA25A4"/>
    <w:rsid w:val="00EA25D0"/>
    <w:rsid w:val="00EA2603"/>
    <w:rsid w:val="00EA260F"/>
    <w:rsid w:val="00EA2648"/>
    <w:rsid w:val="00EA2697"/>
    <w:rsid w:val="00EA271A"/>
    <w:rsid w:val="00EA27D6"/>
    <w:rsid w:val="00EA27DC"/>
    <w:rsid w:val="00EA282D"/>
    <w:rsid w:val="00EA28CA"/>
    <w:rsid w:val="00EA28E4"/>
    <w:rsid w:val="00EA295F"/>
    <w:rsid w:val="00EA2982"/>
    <w:rsid w:val="00EA298D"/>
    <w:rsid w:val="00EA2A2D"/>
    <w:rsid w:val="00EA2B4C"/>
    <w:rsid w:val="00EA2C6C"/>
    <w:rsid w:val="00EA2CA0"/>
    <w:rsid w:val="00EA2D30"/>
    <w:rsid w:val="00EA2D4D"/>
    <w:rsid w:val="00EA2DD5"/>
    <w:rsid w:val="00EA2F6D"/>
    <w:rsid w:val="00EA302D"/>
    <w:rsid w:val="00EA310E"/>
    <w:rsid w:val="00EA3134"/>
    <w:rsid w:val="00EA3177"/>
    <w:rsid w:val="00EA3189"/>
    <w:rsid w:val="00EA32B6"/>
    <w:rsid w:val="00EA3369"/>
    <w:rsid w:val="00EA34A7"/>
    <w:rsid w:val="00EA34AF"/>
    <w:rsid w:val="00EA34C2"/>
    <w:rsid w:val="00EA3528"/>
    <w:rsid w:val="00EA354C"/>
    <w:rsid w:val="00EA3667"/>
    <w:rsid w:val="00EA36B2"/>
    <w:rsid w:val="00EA3790"/>
    <w:rsid w:val="00EA379A"/>
    <w:rsid w:val="00EA390B"/>
    <w:rsid w:val="00EA391C"/>
    <w:rsid w:val="00EA392F"/>
    <w:rsid w:val="00EA396D"/>
    <w:rsid w:val="00EA39C0"/>
    <w:rsid w:val="00EA3A0F"/>
    <w:rsid w:val="00EA3A9F"/>
    <w:rsid w:val="00EA3B35"/>
    <w:rsid w:val="00EA3B90"/>
    <w:rsid w:val="00EA3C56"/>
    <w:rsid w:val="00EA3C8F"/>
    <w:rsid w:val="00EA3C9F"/>
    <w:rsid w:val="00EA3D0D"/>
    <w:rsid w:val="00EA3DDC"/>
    <w:rsid w:val="00EA3E13"/>
    <w:rsid w:val="00EA3E8B"/>
    <w:rsid w:val="00EA3FDB"/>
    <w:rsid w:val="00EA40FD"/>
    <w:rsid w:val="00EA420A"/>
    <w:rsid w:val="00EA4218"/>
    <w:rsid w:val="00EA421E"/>
    <w:rsid w:val="00EA4242"/>
    <w:rsid w:val="00EA4263"/>
    <w:rsid w:val="00EA4365"/>
    <w:rsid w:val="00EA43A0"/>
    <w:rsid w:val="00EA43F1"/>
    <w:rsid w:val="00EA4521"/>
    <w:rsid w:val="00EA4561"/>
    <w:rsid w:val="00EA45A4"/>
    <w:rsid w:val="00EA45B5"/>
    <w:rsid w:val="00EA4656"/>
    <w:rsid w:val="00EA46C1"/>
    <w:rsid w:val="00EA4836"/>
    <w:rsid w:val="00EA4876"/>
    <w:rsid w:val="00EA48E8"/>
    <w:rsid w:val="00EA4970"/>
    <w:rsid w:val="00EA4974"/>
    <w:rsid w:val="00EA4994"/>
    <w:rsid w:val="00EA49C0"/>
    <w:rsid w:val="00EA49CA"/>
    <w:rsid w:val="00EA4A1A"/>
    <w:rsid w:val="00EA4B9E"/>
    <w:rsid w:val="00EA4BC7"/>
    <w:rsid w:val="00EA4BD7"/>
    <w:rsid w:val="00EA4CA2"/>
    <w:rsid w:val="00EA4CDF"/>
    <w:rsid w:val="00EA4D72"/>
    <w:rsid w:val="00EA4D84"/>
    <w:rsid w:val="00EA4E06"/>
    <w:rsid w:val="00EA4E15"/>
    <w:rsid w:val="00EA4EFB"/>
    <w:rsid w:val="00EA4FBE"/>
    <w:rsid w:val="00EA502E"/>
    <w:rsid w:val="00EA5067"/>
    <w:rsid w:val="00EA50B4"/>
    <w:rsid w:val="00EA512A"/>
    <w:rsid w:val="00EA5350"/>
    <w:rsid w:val="00EA536E"/>
    <w:rsid w:val="00EA53A3"/>
    <w:rsid w:val="00EA53BE"/>
    <w:rsid w:val="00EA5405"/>
    <w:rsid w:val="00EA5420"/>
    <w:rsid w:val="00EA5562"/>
    <w:rsid w:val="00EA557D"/>
    <w:rsid w:val="00EA562A"/>
    <w:rsid w:val="00EA57AA"/>
    <w:rsid w:val="00EA57AB"/>
    <w:rsid w:val="00EA5852"/>
    <w:rsid w:val="00EA5946"/>
    <w:rsid w:val="00EA5A81"/>
    <w:rsid w:val="00EA5ACE"/>
    <w:rsid w:val="00EA5B40"/>
    <w:rsid w:val="00EA5B57"/>
    <w:rsid w:val="00EA5C26"/>
    <w:rsid w:val="00EA5D0D"/>
    <w:rsid w:val="00EA5D31"/>
    <w:rsid w:val="00EA5D84"/>
    <w:rsid w:val="00EA5E75"/>
    <w:rsid w:val="00EA5F57"/>
    <w:rsid w:val="00EA6060"/>
    <w:rsid w:val="00EA6062"/>
    <w:rsid w:val="00EA60D4"/>
    <w:rsid w:val="00EA6129"/>
    <w:rsid w:val="00EA62DE"/>
    <w:rsid w:val="00EA62DF"/>
    <w:rsid w:val="00EA63B7"/>
    <w:rsid w:val="00EA63F4"/>
    <w:rsid w:val="00EA6472"/>
    <w:rsid w:val="00EA650F"/>
    <w:rsid w:val="00EA65AD"/>
    <w:rsid w:val="00EA65E7"/>
    <w:rsid w:val="00EA6663"/>
    <w:rsid w:val="00EA670A"/>
    <w:rsid w:val="00EA674E"/>
    <w:rsid w:val="00EA67AB"/>
    <w:rsid w:val="00EA6856"/>
    <w:rsid w:val="00EA68B8"/>
    <w:rsid w:val="00EA6974"/>
    <w:rsid w:val="00EA69D2"/>
    <w:rsid w:val="00EA6A1B"/>
    <w:rsid w:val="00EA6AEF"/>
    <w:rsid w:val="00EA6BD2"/>
    <w:rsid w:val="00EA6C05"/>
    <w:rsid w:val="00EA6C33"/>
    <w:rsid w:val="00EA6C34"/>
    <w:rsid w:val="00EA6C94"/>
    <w:rsid w:val="00EA6D8D"/>
    <w:rsid w:val="00EA6F0E"/>
    <w:rsid w:val="00EA6F3F"/>
    <w:rsid w:val="00EA6F77"/>
    <w:rsid w:val="00EA6F9F"/>
    <w:rsid w:val="00EA717E"/>
    <w:rsid w:val="00EA71C0"/>
    <w:rsid w:val="00EA72C8"/>
    <w:rsid w:val="00EA72F6"/>
    <w:rsid w:val="00EA730B"/>
    <w:rsid w:val="00EA73CF"/>
    <w:rsid w:val="00EA7406"/>
    <w:rsid w:val="00EA75F8"/>
    <w:rsid w:val="00EA7690"/>
    <w:rsid w:val="00EA76F7"/>
    <w:rsid w:val="00EA7878"/>
    <w:rsid w:val="00EA78BF"/>
    <w:rsid w:val="00EA7931"/>
    <w:rsid w:val="00EA7B8A"/>
    <w:rsid w:val="00EA7C06"/>
    <w:rsid w:val="00EA7C07"/>
    <w:rsid w:val="00EA7C35"/>
    <w:rsid w:val="00EA7CA0"/>
    <w:rsid w:val="00EA7CDA"/>
    <w:rsid w:val="00EB000F"/>
    <w:rsid w:val="00EB00A4"/>
    <w:rsid w:val="00EB00E3"/>
    <w:rsid w:val="00EB0138"/>
    <w:rsid w:val="00EB026D"/>
    <w:rsid w:val="00EB027D"/>
    <w:rsid w:val="00EB0289"/>
    <w:rsid w:val="00EB02AE"/>
    <w:rsid w:val="00EB02E1"/>
    <w:rsid w:val="00EB0319"/>
    <w:rsid w:val="00EB038E"/>
    <w:rsid w:val="00EB03F4"/>
    <w:rsid w:val="00EB0472"/>
    <w:rsid w:val="00EB0592"/>
    <w:rsid w:val="00EB062F"/>
    <w:rsid w:val="00EB0774"/>
    <w:rsid w:val="00EB077C"/>
    <w:rsid w:val="00EB0829"/>
    <w:rsid w:val="00EB0864"/>
    <w:rsid w:val="00EB0877"/>
    <w:rsid w:val="00EB0982"/>
    <w:rsid w:val="00EB0B36"/>
    <w:rsid w:val="00EB0B68"/>
    <w:rsid w:val="00EB0BC8"/>
    <w:rsid w:val="00EB0BD7"/>
    <w:rsid w:val="00EB0C50"/>
    <w:rsid w:val="00EB0C77"/>
    <w:rsid w:val="00EB0CDB"/>
    <w:rsid w:val="00EB0D1A"/>
    <w:rsid w:val="00EB0DB2"/>
    <w:rsid w:val="00EB0E2C"/>
    <w:rsid w:val="00EB0E2E"/>
    <w:rsid w:val="00EB0E97"/>
    <w:rsid w:val="00EB0ECC"/>
    <w:rsid w:val="00EB0EE2"/>
    <w:rsid w:val="00EB119F"/>
    <w:rsid w:val="00EB1257"/>
    <w:rsid w:val="00EB1299"/>
    <w:rsid w:val="00EB12AD"/>
    <w:rsid w:val="00EB13CD"/>
    <w:rsid w:val="00EB1426"/>
    <w:rsid w:val="00EB1476"/>
    <w:rsid w:val="00EB157A"/>
    <w:rsid w:val="00EB159B"/>
    <w:rsid w:val="00EB15AC"/>
    <w:rsid w:val="00EB1622"/>
    <w:rsid w:val="00EB165B"/>
    <w:rsid w:val="00EB1693"/>
    <w:rsid w:val="00EB16D8"/>
    <w:rsid w:val="00EB17B4"/>
    <w:rsid w:val="00EB17D7"/>
    <w:rsid w:val="00EB1821"/>
    <w:rsid w:val="00EB1B3E"/>
    <w:rsid w:val="00EB1BAC"/>
    <w:rsid w:val="00EB1BD4"/>
    <w:rsid w:val="00EB1C0F"/>
    <w:rsid w:val="00EB1C52"/>
    <w:rsid w:val="00EB1D1B"/>
    <w:rsid w:val="00EB1E73"/>
    <w:rsid w:val="00EB1EFC"/>
    <w:rsid w:val="00EB207E"/>
    <w:rsid w:val="00EB20BA"/>
    <w:rsid w:val="00EB20BF"/>
    <w:rsid w:val="00EB21FA"/>
    <w:rsid w:val="00EB21FE"/>
    <w:rsid w:val="00EB220D"/>
    <w:rsid w:val="00EB2251"/>
    <w:rsid w:val="00EB2287"/>
    <w:rsid w:val="00EB22D3"/>
    <w:rsid w:val="00EB23D0"/>
    <w:rsid w:val="00EB2447"/>
    <w:rsid w:val="00EB2477"/>
    <w:rsid w:val="00EB24AE"/>
    <w:rsid w:val="00EB2514"/>
    <w:rsid w:val="00EB2546"/>
    <w:rsid w:val="00EB25A4"/>
    <w:rsid w:val="00EB25C0"/>
    <w:rsid w:val="00EB260A"/>
    <w:rsid w:val="00EB268B"/>
    <w:rsid w:val="00EB26DA"/>
    <w:rsid w:val="00EB26F0"/>
    <w:rsid w:val="00EB2722"/>
    <w:rsid w:val="00EB27D5"/>
    <w:rsid w:val="00EB27DB"/>
    <w:rsid w:val="00EB27E8"/>
    <w:rsid w:val="00EB28A4"/>
    <w:rsid w:val="00EB2915"/>
    <w:rsid w:val="00EB291B"/>
    <w:rsid w:val="00EB2A81"/>
    <w:rsid w:val="00EB2AB9"/>
    <w:rsid w:val="00EB2B9A"/>
    <w:rsid w:val="00EB2CA5"/>
    <w:rsid w:val="00EB2D02"/>
    <w:rsid w:val="00EB2DEB"/>
    <w:rsid w:val="00EB2E09"/>
    <w:rsid w:val="00EB2EC9"/>
    <w:rsid w:val="00EB2FBA"/>
    <w:rsid w:val="00EB3045"/>
    <w:rsid w:val="00EB30F2"/>
    <w:rsid w:val="00EB3244"/>
    <w:rsid w:val="00EB329C"/>
    <w:rsid w:val="00EB33D5"/>
    <w:rsid w:val="00EB33FE"/>
    <w:rsid w:val="00EB340E"/>
    <w:rsid w:val="00EB351C"/>
    <w:rsid w:val="00EB3539"/>
    <w:rsid w:val="00EB3589"/>
    <w:rsid w:val="00EB3771"/>
    <w:rsid w:val="00EB377C"/>
    <w:rsid w:val="00EB3805"/>
    <w:rsid w:val="00EB3891"/>
    <w:rsid w:val="00EB39E1"/>
    <w:rsid w:val="00EB3A18"/>
    <w:rsid w:val="00EB3A42"/>
    <w:rsid w:val="00EB3BC3"/>
    <w:rsid w:val="00EB3C06"/>
    <w:rsid w:val="00EB3CAE"/>
    <w:rsid w:val="00EB3D1C"/>
    <w:rsid w:val="00EB3DBE"/>
    <w:rsid w:val="00EB3DCF"/>
    <w:rsid w:val="00EB3E61"/>
    <w:rsid w:val="00EB3F30"/>
    <w:rsid w:val="00EB3F54"/>
    <w:rsid w:val="00EB3F59"/>
    <w:rsid w:val="00EB3FA8"/>
    <w:rsid w:val="00EB4074"/>
    <w:rsid w:val="00EB4180"/>
    <w:rsid w:val="00EB4202"/>
    <w:rsid w:val="00EB431D"/>
    <w:rsid w:val="00EB4336"/>
    <w:rsid w:val="00EB4385"/>
    <w:rsid w:val="00EB43D0"/>
    <w:rsid w:val="00EB4410"/>
    <w:rsid w:val="00EB4430"/>
    <w:rsid w:val="00EB44CB"/>
    <w:rsid w:val="00EB4542"/>
    <w:rsid w:val="00EB46C6"/>
    <w:rsid w:val="00EB46D8"/>
    <w:rsid w:val="00EB4752"/>
    <w:rsid w:val="00EB4771"/>
    <w:rsid w:val="00EB47EF"/>
    <w:rsid w:val="00EB4894"/>
    <w:rsid w:val="00EB4939"/>
    <w:rsid w:val="00EB4A6F"/>
    <w:rsid w:val="00EB4AC5"/>
    <w:rsid w:val="00EB4B9C"/>
    <w:rsid w:val="00EB4BD4"/>
    <w:rsid w:val="00EB4C23"/>
    <w:rsid w:val="00EB4C54"/>
    <w:rsid w:val="00EB4C9E"/>
    <w:rsid w:val="00EB4CC6"/>
    <w:rsid w:val="00EB4D1C"/>
    <w:rsid w:val="00EB4D48"/>
    <w:rsid w:val="00EB4DE4"/>
    <w:rsid w:val="00EB4E45"/>
    <w:rsid w:val="00EB4E9A"/>
    <w:rsid w:val="00EB4EB7"/>
    <w:rsid w:val="00EB4EC4"/>
    <w:rsid w:val="00EB4F00"/>
    <w:rsid w:val="00EB4F49"/>
    <w:rsid w:val="00EB5008"/>
    <w:rsid w:val="00EB507F"/>
    <w:rsid w:val="00EB50B1"/>
    <w:rsid w:val="00EB51DD"/>
    <w:rsid w:val="00EB51EF"/>
    <w:rsid w:val="00EB52F1"/>
    <w:rsid w:val="00EB5346"/>
    <w:rsid w:val="00EB53C1"/>
    <w:rsid w:val="00EB545E"/>
    <w:rsid w:val="00EB555C"/>
    <w:rsid w:val="00EB5579"/>
    <w:rsid w:val="00EB5596"/>
    <w:rsid w:val="00EB559F"/>
    <w:rsid w:val="00EB5752"/>
    <w:rsid w:val="00EB58D6"/>
    <w:rsid w:val="00EB5918"/>
    <w:rsid w:val="00EB5947"/>
    <w:rsid w:val="00EB599F"/>
    <w:rsid w:val="00EB59B4"/>
    <w:rsid w:val="00EB5A2E"/>
    <w:rsid w:val="00EB5B13"/>
    <w:rsid w:val="00EB5B77"/>
    <w:rsid w:val="00EB5B83"/>
    <w:rsid w:val="00EB5B9D"/>
    <w:rsid w:val="00EB5C09"/>
    <w:rsid w:val="00EB5C93"/>
    <w:rsid w:val="00EB5C96"/>
    <w:rsid w:val="00EB5C9A"/>
    <w:rsid w:val="00EB5D6F"/>
    <w:rsid w:val="00EB5D77"/>
    <w:rsid w:val="00EB5E17"/>
    <w:rsid w:val="00EB5E87"/>
    <w:rsid w:val="00EB6045"/>
    <w:rsid w:val="00EB60B7"/>
    <w:rsid w:val="00EB6122"/>
    <w:rsid w:val="00EB6221"/>
    <w:rsid w:val="00EB6238"/>
    <w:rsid w:val="00EB625D"/>
    <w:rsid w:val="00EB6284"/>
    <w:rsid w:val="00EB62B2"/>
    <w:rsid w:val="00EB6342"/>
    <w:rsid w:val="00EB6399"/>
    <w:rsid w:val="00EB64C2"/>
    <w:rsid w:val="00EB64E3"/>
    <w:rsid w:val="00EB65A1"/>
    <w:rsid w:val="00EB665F"/>
    <w:rsid w:val="00EB66F0"/>
    <w:rsid w:val="00EB6853"/>
    <w:rsid w:val="00EB693B"/>
    <w:rsid w:val="00EB69CA"/>
    <w:rsid w:val="00EB6A61"/>
    <w:rsid w:val="00EB6ABC"/>
    <w:rsid w:val="00EB6ACE"/>
    <w:rsid w:val="00EB6B40"/>
    <w:rsid w:val="00EB6C69"/>
    <w:rsid w:val="00EB6CEF"/>
    <w:rsid w:val="00EB6CF5"/>
    <w:rsid w:val="00EB6D35"/>
    <w:rsid w:val="00EB6D81"/>
    <w:rsid w:val="00EB6DDC"/>
    <w:rsid w:val="00EB6E99"/>
    <w:rsid w:val="00EB7125"/>
    <w:rsid w:val="00EB7140"/>
    <w:rsid w:val="00EB722D"/>
    <w:rsid w:val="00EB72E0"/>
    <w:rsid w:val="00EB7359"/>
    <w:rsid w:val="00EB73ED"/>
    <w:rsid w:val="00EB746F"/>
    <w:rsid w:val="00EB7479"/>
    <w:rsid w:val="00EB74FA"/>
    <w:rsid w:val="00EB7530"/>
    <w:rsid w:val="00EB7595"/>
    <w:rsid w:val="00EB759A"/>
    <w:rsid w:val="00EB75C5"/>
    <w:rsid w:val="00EB75F5"/>
    <w:rsid w:val="00EB7629"/>
    <w:rsid w:val="00EB764F"/>
    <w:rsid w:val="00EB76AB"/>
    <w:rsid w:val="00EB77ED"/>
    <w:rsid w:val="00EB7805"/>
    <w:rsid w:val="00EB781A"/>
    <w:rsid w:val="00EB7831"/>
    <w:rsid w:val="00EB784A"/>
    <w:rsid w:val="00EB7937"/>
    <w:rsid w:val="00EB79B1"/>
    <w:rsid w:val="00EB79FE"/>
    <w:rsid w:val="00EB7AC8"/>
    <w:rsid w:val="00EB7B07"/>
    <w:rsid w:val="00EB7B12"/>
    <w:rsid w:val="00EB7B66"/>
    <w:rsid w:val="00EB7BF4"/>
    <w:rsid w:val="00EB7C49"/>
    <w:rsid w:val="00EB7CAC"/>
    <w:rsid w:val="00EB7D0D"/>
    <w:rsid w:val="00EB7DD1"/>
    <w:rsid w:val="00EB7E30"/>
    <w:rsid w:val="00EB7E55"/>
    <w:rsid w:val="00EB7EFA"/>
    <w:rsid w:val="00EB7F5F"/>
    <w:rsid w:val="00EC003E"/>
    <w:rsid w:val="00EC0107"/>
    <w:rsid w:val="00EC0227"/>
    <w:rsid w:val="00EC02DE"/>
    <w:rsid w:val="00EC02DF"/>
    <w:rsid w:val="00EC02F9"/>
    <w:rsid w:val="00EC0492"/>
    <w:rsid w:val="00EC04D5"/>
    <w:rsid w:val="00EC0519"/>
    <w:rsid w:val="00EC05F1"/>
    <w:rsid w:val="00EC066E"/>
    <w:rsid w:val="00EC0681"/>
    <w:rsid w:val="00EC069A"/>
    <w:rsid w:val="00EC06A3"/>
    <w:rsid w:val="00EC0713"/>
    <w:rsid w:val="00EC0773"/>
    <w:rsid w:val="00EC083C"/>
    <w:rsid w:val="00EC08DF"/>
    <w:rsid w:val="00EC0914"/>
    <w:rsid w:val="00EC092F"/>
    <w:rsid w:val="00EC098B"/>
    <w:rsid w:val="00EC0A5A"/>
    <w:rsid w:val="00EC0AF1"/>
    <w:rsid w:val="00EC0BAB"/>
    <w:rsid w:val="00EC0BFD"/>
    <w:rsid w:val="00EC0C2D"/>
    <w:rsid w:val="00EC0C4C"/>
    <w:rsid w:val="00EC0CA1"/>
    <w:rsid w:val="00EC0CD4"/>
    <w:rsid w:val="00EC0D75"/>
    <w:rsid w:val="00EC0D97"/>
    <w:rsid w:val="00EC0DF9"/>
    <w:rsid w:val="00EC0E9A"/>
    <w:rsid w:val="00EC0FAA"/>
    <w:rsid w:val="00EC0FCF"/>
    <w:rsid w:val="00EC10EB"/>
    <w:rsid w:val="00EC1187"/>
    <w:rsid w:val="00EC11F6"/>
    <w:rsid w:val="00EC1202"/>
    <w:rsid w:val="00EC1227"/>
    <w:rsid w:val="00EC126A"/>
    <w:rsid w:val="00EC12A6"/>
    <w:rsid w:val="00EC132D"/>
    <w:rsid w:val="00EC136C"/>
    <w:rsid w:val="00EC1392"/>
    <w:rsid w:val="00EC13B7"/>
    <w:rsid w:val="00EC13CD"/>
    <w:rsid w:val="00EC13F2"/>
    <w:rsid w:val="00EC1457"/>
    <w:rsid w:val="00EC14C5"/>
    <w:rsid w:val="00EC15AA"/>
    <w:rsid w:val="00EC15C9"/>
    <w:rsid w:val="00EC161E"/>
    <w:rsid w:val="00EC168D"/>
    <w:rsid w:val="00EC16A4"/>
    <w:rsid w:val="00EC16AF"/>
    <w:rsid w:val="00EC1854"/>
    <w:rsid w:val="00EC1859"/>
    <w:rsid w:val="00EC1971"/>
    <w:rsid w:val="00EC199F"/>
    <w:rsid w:val="00EC19B9"/>
    <w:rsid w:val="00EC19E7"/>
    <w:rsid w:val="00EC1A28"/>
    <w:rsid w:val="00EC1A83"/>
    <w:rsid w:val="00EC1B14"/>
    <w:rsid w:val="00EC1BA2"/>
    <w:rsid w:val="00EC1C52"/>
    <w:rsid w:val="00EC1CD2"/>
    <w:rsid w:val="00EC1CE8"/>
    <w:rsid w:val="00EC1D58"/>
    <w:rsid w:val="00EC1D7A"/>
    <w:rsid w:val="00EC1E63"/>
    <w:rsid w:val="00EC1E87"/>
    <w:rsid w:val="00EC2011"/>
    <w:rsid w:val="00EC2062"/>
    <w:rsid w:val="00EC2072"/>
    <w:rsid w:val="00EC20E6"/>
    <w:rsid w:val="00EC21D0"/>
    <w:rsid w:val="00EC2278"/>
    <w:rsid w:val="00EC22FF"/>
    <w:rsid w:val="00EC2351"/>
    <w:rsid w:val="00EC23CC"/>
    <w:rsid w:val="00EC26D2"/>
    <w:rsid w:val="00EC278A"/>
    <w:rsid w:val="00EC2902"/>
    <w:rsid w:val="00EC2918"/>
    <w:rsid w:val="00EC29B3"/>
    <w:rsid w:val="00EC2A1C"/>
    <w:rsid w:val="00EC2A61"/>
    <w:rsid w:val="00EC2ACF"/>
    <w:rsid w:val="00EC2AF8"/>
    <w:rsid w:val="00EC2CB3"/>
    <w:rsid w:val="00EC2CCC"/>
    <w:rsid w:val="00EC2CD8"/>
    <w:rsid w:val="00EC2D3A"/>
    <w:rsid w:val="00EC2F55"/>
    <w:rsid w:val="00EC2FD6"/>
    <w:rsid w:val="00EC3100"/>
    <w:rsid w:val="00EC316E"/>
    <w:rsid w:val="00EC31B9"/>
    <w:rsid w:val="00EC328E"/>
    <w:rsid w:val="00EC335A"/>
    <w:rsid w:val="00EC3374"/>
    <w:rsid w:val="00EC33B8"/>
    <w:rsid w:val="00EC33BB"/>
    <w:rsid w:val="00EC33DE"/>
    <w:rsid w:val="00EC3473"/>
    <w:rsid w:val="00EC348D"/>
    <w:rsid w:val="00EC34BC"/>
    <w:rsid w:val="00EC35E1"/>
    <w:rsid w:val="00EC3804"/>
    <w:rsid w:val="00EC3870"/>
    <w:rsid w:val="00EC38C2"/>
    <w:rsid w:val="00EC38F3"/>
    <w:rsid w:val="00EC3A5E"/>
    <w:rsid w:val="00EC3AB9"/>
    <w:rsid w:val="00EC3AF1"/>
    <w:rsid w:val="00EC3B56"/>
    <w:rsid w:val="00EC3B5E"/>
    <w:rsid w:val="00EC3BBE"/>
    <w:rsid w:val="00EC3BF2"/>
    <w:rsid w:val="00EC3C00"/>
    <w:rsid w:val="00EC3C7F"/>
    <w:rsid w:val="00EC3CE3"/>
    <w:rsid w:val="00EC3D06"/>
    <w:rsid w:val="00EC3D31"/>
    <w:rsid w:val="00EC3EA6"/>
    <w:rsid w:val="00EC3F2A"/>
    <w:rsid w:val="00EC3F37"/>
    <w:rsid w:val="00EC3F5B"/>
    <w:rsid w:val="00EC3FDF"/>
    <w:rsid w:val="00EC4005"/>
    <w:rsid w:val="00EC4032"/>
    <w:rsid w:val="00EC4082"/>
    <w:rsid w:val="00EC40CE"/>
    <w:rsid w:val="00EC40D2"/>
    <w:rsid w:val="00EC40E2"/>
    <w:rsid w:val="00EC41A9"/>
    <w:rsid w:val="00EC41DD"/>
    <w:rsid w:val="00EC4253"/>
    <w:rsid w:val="00EC4281"/>
    <w:rsid w:val="00EC4426"/>
    <w:rsid w:val="00EC453D"/>
    <w:rsid w:val="00EC453E"/>
    <w:rsid w:val="00EC4584"/>
    <w:rsid w:val="00EC4701"/>
    <w:rsid w:val="00EC4832"/>
    <w:rsid w:val="00EC4842"/>
    <w:rsid w:val="00EC48D3"/>
    <w:rsid w:val="00EC48E6"/>
    <w:rsid w:val="00EC490D"/>
    <w:rsid w:val="00EC493C"/>
    <w:rsid w:val="00EC4A01"/>
    <w:rsid w:val="00EC4A95"/>
    <w:rsid w:val="00EC4BF3"/>
    <w:rsid w:val="00EC4C03"/>
    <w:rsid w:val="00EC4C53"/>
    <w:rsid w:val="00EC4C73"/>
    <w:rsid w:val="00EC4EAF"/>
    <w:rsid w:val="00EC4EBF"/>
    <w:rsid w:val="00EC4EC6"/>
    <w:rsid w:val="00EC4EE9"/>
    <w:rsid w:val="00EC4F06"/>
    <w:rsid w:val="00EC4F3B"/>
    <w:rsid w:val="00EC4F5A"/>
    <w:rsid w:val="00EC4FA2"/>
    <w:rsid w:val="00EC4FF7"/>
    <w:rsid w:val="00EC501B"/>
    <w:rsid w:val="00EC503A"/>
    <w:rsid w:val="00EC5205"/>
    <w:rsid w:val="00EC5294"/>
    <w:rsid w:val="00EC564B"/>
    <w:rsid w:val="00EC5788"/>
    <w:rsid w:val="00EC57E5"/>
    <w:rsid w:val="00EC5821"/>
    <w:rsid w:val="00EC583A"/>
    <w:rsid w:val="00EC5890"/>
    <w:rsid w:val="00EC5917"/>
    <w:rsid w:val="00EC5A6D"/>
    <w:rsid w:val="00EC5A94"/>
    <w:rsid w:val="00EC5AAF"/>
    <w:rsid w:val="00EC5C3A"/>
    <w:rsid w:val="00EC5C92"/>
    <w:rsid w:val="00EC5CF7"/>
    <w:rsid w:val="00EC5D69"/>
    <w:rsid w:val="00EC5E2F"/>
    <w:rsid w:val="00EC5EA2"/>
    <w:rsid w:val="00EC5EBE"/>
    <w:rsid w:val="00EC5F8B"/>
    <w:rsid w:val="00EC5FA7"/>
    <w:rsid w:val="00EC5FDA"/>
    <w:rsid w:val="00EC6017"/>
    <w:rsid w:val="00EC6067"/>
    <w:rsid w:val="00EC60E9"/>
    <w:rsid w:val="00EC6101"/>
    <w:rsid w:val="00EC6172"/>
    <w:rsid w:val="00EC6236"/>
    <w:rsid w:val="00EC6378"/>
    <w:rsid w:val="00EC6426"/>
    <w:rsid w:val="00EC64B2"/>
    <w:rsid w:val="00EC667B"/>
    <w:rsid w:val="00EC66EA"/>
    <w:rsid w:val="00EC67DA"/>
    <w:rsid w:val="00EC67DE"/>
    <w:rsid w:val="00EC6838"/>
    <w:rsid w:val="00EC688E"/>
    <w:rsid w:val="00EC6976"/>
    <w:rsid w:val="00EC6A6C"/>
    <w:rsid w:val="00EC6B38"/>
    <w:rsid w:val="00EC6B8B"/>
    <w:rsid w:val="00EC6B8F"/>
    <w:rsid w:val="00EC6BFF"/>
    <w:rsid w:val="00EC6C2A"/>
    <w:rsid w:val="00EC6C39"/>
    <w:rsid w:val="00EC6CDB"/>
    <w:rsid w:val="00EC6E45"/>
    <w:rsid w:val="00EC6ECE"/>
    <w:rsid w:val="00EC6F0E"/>
    <w:rsid w:val="00EC7080"/>
    <w:rsid w:val="00EC70CF"/>
    <w:rsid w:val="00EC7196"/>
    <w:rsid w:val="00EC7279"/>
    <w:rsid w:val="00EC72BD"/>
    <w:rsid w:val="00EC7312"/>
    <w:rsid w:val="00EC7322"/>
    <w:rsid w:val="00EC7392"/>
    <w:rsid w:val="00EC744B"/>
    <w:rsid w:val="00EC752C"/>
    <w:rsid w:val="00EC7560"/>
    <w:rsid w:val="00EC758C"/>
    <w:rsid w:val="00EC77E7"/>
    <w:rsid w:val="00EC7828"/>
    <w:rsid w:val="00EC7868"/>
    <w:rsid w:val="00EC7958"/>
    <w:rsid w:val="00EC7976"/>
    <w:rsid w:val="00EC7A10"/>
    <w:rsid w:val="00EC7AF9"/>
    <w:rsid w:val="00EC7C84"/>
    <w:rsid w:val="00EC7D2E"/>
    <w:rsid w:val="00EC7D54"/>
    <w:rsid w:val="00EC7D69"/>
    <w:rsid w:val="00EC7DB3"/>
    <w:rsid w:val="00EC7E1A"/>
    <w:rsid w:val="00EC7E2C"/>
    <w:rsid w:val="00EC7EC0"/>
    <w:rsid w:val="00EC7FD1"/>
    <w:rsid w:val="00ED0002"/>
    <w:rsid w:val="00ED001F"/>
    <w:rsid w:val="00ED0028"/>
    <w:rsid w:val="00ED00B1"/>
    <w:rsid w:val="00ED011D"/>
    <w:rsid w:val="00ED01D0"/>
    <w:rsid w:val="00ED029E"/>
    <w:rsid w:val="00ED02BF"/>
    <w:rsid w:val="00ED0355"/>
    <w:rsid w:val="00ED036E"/>
    <w:rsid w:val="00ED044E"/>
    <w:rsid w:val="00ED0473"/>
    <w:rsid w:val="00ED04ED"/>
    <w:rsid w:val="00ED0527"/>
    <w:rsid w:val="00ED0538"/>
    <w:rsid w:val="00ED0547"/>
    <w:rsid w:val="00ED059E"/>
    <w:rsid w:val="00ED063F"/>
    <w:rsid w:val="00ED0656"/>
    <w:rsid w:val="00ED0678"/>
    <w:rsid w:val="00ED0693"/>
    <w:rsid w:val="00ED077A"/>
    <w:rsid w:val="00ED07A5"/>
    <w:rsid w:val="00ED0800"/>
    <w:rsid w:val="00ED0803"/>
    <w:rsid w:val="00ED0823"/>
    <w:rsid w:val="00ED0854"/>
    <w:rsid w:val="00ED087E"/>
    <w:rsid w:val="00ED0893"/>
    <w:rsid w:val="00ED08DB"/>
    <w:rsid w:val="00ED0A6D"/>
    <w:rsid w:val="00ED0B34"/>
    <w:rsid w:val="00ED0B5E"/>
    <w:rsid w:val="00ED0C5E"/>
    <w:rsid w:val="00ED0D42"/>
    <w:rsid w:val="00ED0DA9"/>
    <w:rsid w:val="00ED0DB1"/>
    <w:rsid w:val="00ED0FFF"/>
    <w:rsid w:val="00ED103F"/>
    <w:rsid w:val="00ED10E3"/>
    <w:rsid w:val="00ED1174"/>
    <w:rsid w:val="00ED11CF"/>
    <w:rsid w:val="00ED1217"/>
    <w:rsid w:val="00ED129C"/>
    <w:rsid w:val="00ED1362"/>
    <w:rsid w:val="00ED13EB"/>
    <w:rsid w:val="00ED143E"/>
    <w:rsid w:val="00ED1443"/>
    <w:rsid w:val="00ED144E"/>
    <w:rsid w:val="00ED146B"/>
    <w:rsid w:val="00ED146C"/>
    <w:rsid w:val="00ED14C0"/>
    <w:rsid w:val="00ED163A"/>
    <w:rsid w:val="00ED16D7"/>
    <w:rsid w:val="00ED1718"/>
    <w:rsid w:val="00ED174F"/>
    <w:rsid w:val="00ED1843"/>
    <w:rsid w:val="00ED189C"/>
    <w:rsid w:val="00ED18C6"/>
    <w:rsid w:val="00ED18FD"/>
    <w:rsid w:val="00ED1A61"/>
    <w:rsid w:val="00ED1A9E"/>
    <w:rsid w:val="00ED1BBF"/>
    <w:rsid w:val="00ED1C23"/>
    <w:rsid w:val="00ED1C67"/>
    <w:rsid w:val="00ED1CD6"/>
    <w:rsid w:val="00ED1D7A"/>
    <w:rsid w:val="00ED1DAE"/>
    <w:rsid w:val="00ED1DF1"/>
    <w:rsid w:val="00ED1E12"/>
    <w:rsid w:val="00ED1E57"/>
    <w:rsid w:val="00ED1EBB"/>
    <w:rsid w:val="00ED1ED2"/>
    <w:rsid w:val="00ED21DA"/>
    <w:rsid w:val="00ED21E0"/>
    <w:rsid w:val="00ED221D"/>
    <w:rsid w:val="00ED222C"/>
    <w:rsid w:val="00ED2315"/>
    <w:rsid w:val="00ED2388"/>
    <w:rsid w:val="00ED23BE"/>
    <w:rsid w:val="00ED24CF"/>
    <w:rsid w:val="00ED255C"/>
    <w:rsid w:val="00ED25F8"/>
    <w:rsid w:val="00ED2603"/>
    <w:rsid w:val="00ED264D"/>
    <w:rsid w:val="00ED26F1"/>
    <w:rsid w:val="00ED270B"/>
    <w:rsid w:val="00ED27DB"/>
    <w:rsid w:val="00ED283C"/>
    <w:rsid w:val="00ED29A3"/>
    <w:rsid w:val="00ED29E5"/>
    <w:rsid w:val="00ED2A30"/>
    <w:rsid w:val="00ED2ACF"/>
    <w:rsid w:val="00ED2B7F"/>
    <w:rsid w:val="00ED2D01"/>
    <w:rsid w:val="00ED2D25"/>
    <w:rsid w:val="00ED2D42"/>
    <w:rsid w:val="00ED2DDE"/>
    <w:rsid w:val="00ED2E77"/>
    <w:rsid w:val="00ED2F9D"/>
    <w:rsid w:val="00ED308A"/>
    <w:rsid w:val="00ED325D"/>
    <w:rsid w:val="00ED32A9"/>
    <w:rsid w:val="00ED32BB"/>
    <w:rsid w:val="00ED32C4"/>
    <w:rsid w:val="00ED3454"/>
    <w:rsid w:val="00ED3475"/>
    <w:rsid w:val="00ED34A6"/>
    <w:rsid w:val="00ED36B5"/>
    <w:rsid w:val="00ED3761"/>
    <w:rsid w:val="00ED37D2"/>
    <w:rsid w:val="00ED3897"/>
    <w:rsid w:val="00ED38E6"/>
    <w:rsid w:val="00ED398F"/>
    <w:rsid w:val="00ED3A85"/>
    <w:rsid w:val="00ED3AA6"/>
    <w:rsid w:val="00ED3B17"/>
    <w:rsid w:val="00ED3BC3"/>
    <w:rsid w:val="00ED3BEE"/>
    <w:rsid w:val="00ED3C6B"/>
    <w:rsid w:val="00ED3DB7"/>
    <w:rsid w:val="00ED3E24"/>
    <w:rsid w:val="00ED3E30"/>
    <w:rsid w:val="00ED3EEF"/>
    <w:rsid w:val="00ED40B7"/>
    <w:rsid w:val="00ED42B4"/>
    <w:rsid w:val="00ED4368"/>
    <w:rsid w:val="00ED43F5"/>
    <w:rsid w:val="00ED442B"/>
    <w:rsid w:val="00ED4440"/>
    <w:rsid w:val="00ED449B"/>
    <w:rsid w:val="00ED44A0"/>
    <w:rsid w:val="00ED45E7"/>
    <w:rsid w:val="00ED4670"/>
    <w:rsid w:val="00ED4678"/>
    <w:rsid w:val="00ED46BD"/>
    <w:rsid w:val="00ED46C5"/>
    <w:rsid w:val="00ED46F4"/>
    <w:rsid w:val="00ED477A"/>
    <w:rsid w:val="00ED47D7"/>
    <w:rsid w:val="00ED483A"/>
    <w:rsid w:val="00ED48F0"/>
    <w:rsid w:val="00ED4905"/>
    <w:rsid w:val="00ED498D"/>
    <w:rsid w:val="00ED4995"/>
    <w:rsid w:val="00ED499E"/>
    <w:rsid w:val="00ED4AE4"/>
    <w:rsid w:val="00ED4BCD"/>
    <w:rsid w:val="00ED4BD7"/>
    <w:rsid w:val="00ED4BFB"/>
    <w:rsid w:val="00ED4D5B"/>
    <w:rsid w:val="00ED4D88"/>
    <w:rsid w:val="00ED4DED"/>
    <w:rsid w:val="00ED4E32"/>
    <w:rsid w:val="00ED4E53"/>
    <w:rsid w:val="00ED4E6D"/>
    <w:rsid w:val="00ED4F40"/>
    <w:rsid w:val="00ED506E"/>
    <w:rsid w:val="00ED50EC"/>
    <w:rsid w:val="00ED51B9"/>
    <w:rsid w:val="00ED51D4"/>
    <w:rsid w:val="00ED521C"/>
    <w:rsid w:val="00ED5276"/>
    <w:rsid w:val="00ED529B"/>
    <w:rsid w:val="00ED52FA"/>
    <w:rsid w:val="00ED5529"/>
    <w:rsid w:val="00ED55C9"/>
    <w:rsid w:val="00ED5855"/>
    <w:rsid w:val="00ED5883"/>
    <w:rsid w:val="00ED58FD"/>
    <w:rsid w:val="00ED5932"/>
    <w:rsid w:val="00ED5A1D"/>
    <w:rsid w:val="00ED5B91"/>
    <w:rsid w:val="00ED5C3C"/>
    <w:rsid w:val="00ED5DE6"/>
    <w:rsid w:val="00ED5E0F"/>
    <w:rsid w:val="00ED5EF5"/>
    <w:rsid w:val="00ED5F4E"/>
    <w:rsid w:val="00ED5F90"/>
    <w:rsid w:val="00ED608B"/>
    <w:rsid w:val="00ED6110"/>
    <w:rsid w:val="00ED6180"/>
    <w:rsid w:val="00ED634F"/>
    <w:rsid w:val="00ED6395"/>
    <w:rsid w:val="00ED6422"/>
    <w:rsid w:val="00ED65F8"/>
    <w:rsid w:val="00ED6793"/>
    <w:rsid w:val="00ED6812"/>
    <w:rsid w:val="00ED68B9"/>
    <w:rsid w:val="00ED68CE"/>
    <w:rsid w:val="00ED69DA"/>
    <w:rsid w:val="00ED6ADC"/>
    <w:rsid w:val="00ED6B50"/>
    <w:rsid w:val="00ED6C4B"/>
    <w:rsid w:val="00ED6C6C"/>
    <w:rsid w:val="00ED6CB8"/>
    <w:rsid w:val="00ED6D32"/>
    <w:rsid w:val="00ED6D6B"/>
    <w:rsid w:val="00ED6DC1"/>
    <w:rsid w:val="00ED6E04"/>
    <w:rsid w:val="00ED6E79"/>
    <w:rsid w:val="00ED6EBF"/>
    <w:rsid w:val="00ED6F36"/>
    <w:rsid w:val="00ED6F75"/>
    <w:rsid w:val="00ED6FF3"/>
    <w:rsid w:val="00ED7004"/>
    <w:rsid w:val="00ED70DB"/>
    <w:rsid w:val="00ED7171"/>
    <w:rsid w:val="00ED719D"/>
    <w:rsid w:val="00ED71AD"/>
    <w:rsid w:val="00ED71C4"/>
    <w:rsid w:val="00ED71CC"/>
    <w:rsid w:val="00ED7231"/>
    <w:rsid w:val="00ED7281"/>
    <w:rsid w:val="00ED7385"/>
    <w:rsid w:val="00ED738F"/>
    <w:rsid w:val="00ED73ED"/>
    <w:rsid w:val="00ED73FB"/>
    <w:rsid w:val="00ED7467"/>
    <w:rsid w:val="00ED74D1"/>
    <w:rsid w:val="00ED7528"/>
    <w:rsid w:val="00ED75C6"/>
    <w:rsid w:val="00ED7654"/>
    <w:rsid w:val="00ED76F4"/>
    <w:rsid w:val="00ED773C"/>
    <w:rsid w:val="00ED7771"/>
    <w:rsid w:val="00ED78FA"/>
    <w:rsid w:val="00ED7A70"/>
    <w:rsid w:val="00ED7AB2"/>
    <w:rsid w:val="00ED7C90"/>
    <w:rsid w:val="00ED7D67"/>
    <w:rsid w:val="00ED7DDE"/>
    <w:rsid w:val="00ED7F7E"/>
    <w:rsid w:val="00ED7FE6"/>
    <w:rsid w:val="00EE0081"/>
    <w:rsid w:val="00EE00B4"/>
    <w:rsid w:val="00EE00BF"/>
    <w:rsid w:val="00EE015B"/>
    <w:rsid w:val="00EE01AF"/>
    <w:rsid w:val="00EE01C3"/>
    <w:rsid w:val="00EE026E"/>
    <w:rsid w:val="00EE02CC"/>
    <w:rsid w:val="00EE02ED"/>
    <w:rsid w:val="00EE0370"/>
    <w:rsid w:val="00EE0469"/>
    <w:rsid w:val="00EE046D"/>
    <w:rsid w:val="00EE04D4"/>
    <w:rsid w:val="00EE057E"/>
    <w:rsid w:val="00EE059D"/>
    <w:rsid w:val="00EE05FD"/>
    <w:rsid w:val="00EE0610"/>
    <w:rsid w:val="00EE061F"/>
    <w:rsid w:val="00EE064C"/>
    <w:rsid w:val="00EE0698"/>
    <w:rsid w:val="00EE06A5"/>
    <w:rsid w:val="00EE0779"/>
    <w:rsid w:val="00EE0B61"/>
    <w:rsid w:val="00EE0B94"/>
    <w:rsid w:val="00EE0BAF"/>
    <w:rsid w:val="00EE0BEF"/>
    <w:rsid w:val="00EE0F92"/>
    <w:rsid w:val="00EE0FF2"/>
    <w:rsid w:val="00EE1034"/>
    <w:rsid w:val="00EE10CB"/>
    <w:rsid w:val="00EE11B4"/>
    <w:rsid w:val="00EE122F"/>
    <w:rsid w:val="00EE13C5"/>
    <w:rsid w:val="00EE15BE"/>
    <w:rsid w:val="00EE15C8"/>
    <w:rsid w:val="00EE15E9"/>
    <w:rsid w:val="00EE1647"/>
    <w:rsid w:val="00EE1668"/>
    <w:rsid w:val="00EE1677"/>
    <w:rsid w:val="00EE17E3"/>
    <w:rsid w:val="00EE1845"/>
    <w:rsid w:val="00EE1940"/>
    <w:rsid w:val="00EE19A1"/>
    <w:rsid w:val="00EE19D9"/>
    <w:rsid w:val="00EE1A5F"/>
    <w:rsid w:val="00EE1ACD"/>
    <w:rsid w:val="00EE1ACE"/>
    <w:rsid w:val="00EE1B41"/>
    <w:rsid w:val="00EE1B74"/>
    <w:rsid w:val="00EE1B96"/>
    <w:rsid w:val="00EE1C03"/>
    <w:rsid w:val="00EE1E80"/>
    <w:rsid w:val="00EE1E82"/>
    <w:rsid w:val="00EE1F50"/>
    <w:rsid w:val="00EE205C"/>
    <w:rsid w:val="00EE2117"/>
    <w:rsid w:val="00EE2160"/>
    <w:rsid w:val="00EE2184"/>
    <w:rsid w:val="00EE2269"/>
    <w:rsid w:val="00EE237C"/>
    <w:rsid w:val="00EE24BB"/>
    <w:rsid w:val="00EE24CF"/>
    <w:rsid w:val="00EE2646"/>
    <w:rsid w:val="00EE2754"/>
    <w:rsid w:val="00EE27C5"/>
    <w:rsid w:val="00EE2827"/>
    <w:rsid w:val="00EE2834"/>
    <w:rsid w:val="00EE2897"/>
    <w:rsid w:val="00EE28A6"/>
    <w:rsid w:val="00EE28F2"/>
    <w:rsid w:val="00EE2927"/>
    <w:rsid w:val="00EE299E"/>
    <w:rsid w:val="00EE2A69"/>
    <w:rsid w:val="00EE2A6A"/>
    <w:rsid w:val="00EE2B25"/>
    <w:rsid w:val="00EE2C62"/>
    <w:rsid w:val="00EE2C8D"/>
    <w:rsid w:val="00EE2CB9"/>
    <w:rsid w:val="00EE2D30"/>
    <w:rsid w:val="00EE2D5C"/>
    <w:rsid w:val="00EE2D65"/>
    <w:rsid w:val="00EE2F1B"/>
    <w:rsid w:val="00EE2FC2"/>
    <w:rsid w:val="00EE3017"/>
    <w:rsid w:val="00EE3064"/>
    <w:rsid w:val="00EE3095"/>
    <w:rsid w:val="00EE3205"/>
    <w:rsid w:val="00EE32F3"/>
    <w:rsid w:val="00EE34C4"/>
    <w:rsid w:val="00EE3573"/>
    <w:rsid w:val="00EE3590"/>
    <w:rsid w:val="00EE3645"/>
    <w:rsid w:val="00EE3785"/>
    <w:rsid w:val="00EE39E6"/>
    <w:rsid w:val="00EE3AE7"/>
    <w:rsid w:val="00EE3B62"/>
    <w:rsid w:val="00EE3BCE"/>
    <w:rsid w:val="00EE3C01"/>
    <w:rsid w:val="00EE3C9E"/>
    <w:rsid w:val="00EE3CD6"/>
    <w:rsid w:val="00EE3DD6"/>
    <w:rsid w:val="00EE3F4C"/>
    <w:rsid w:val="00EE3FE1"/>
    <w:rsid w:val="00EE4068"/>
    <w:rsid w:val="00EE40BA"/>
    <w:rsid w:val="00EE40CC"/>
    <w:rsid w:val="00EE4196"/>
    <w:rsid w:val="00EE44DA"/>
    <w:rsid w:val="00EE44F9"/>
    <w:rsid w:val="00EE4547"/>
    <w:rsid w:val="00EE45C5"/>
    <w:rsid w:val="00EE4767"/>
    <w:rsid w:val="00EE47CD"/>
    <w:rsid w:val="00EE4802"/>
    <w:rsid w:val="00EE498F"/>
    <w:rsid w:val="00EE49B9"/>
    <w:rsid w:val="00EE4A0B"/>
    <w:rsid w:val="00EE4A11"/>
    <w:rsid w:val="00EE4ABE"/>
    <w:rsid w:val="00EE4AF3"/>
    <w:rsid w:val="00EE4B8A"/>
    <w:rsid w:val="00EE4BBD"/>
    <w:rsid w:val="00EE4CA8"/>
    <w:rsid w:val="00EE4D41"/>
    <w:rsid w:val="00EE4D54"/>
    <w:rsid w:val="00EE4DB9"/>
    <w:rsid w:val="00EE4E03"/>
    <w:rsid w:val="00EE4E0D"/>
    <w:rsid w:val="00EE4E7D"/>
    <w:rsid w:val="00EE4FB8"/>
    <w:rsid w:val="00EE5013"/>
    <w:rsid w:val="00EE5067"/>
    <w:rsid w:val="00EE5093"/>
    <w:rsid w:val="00EE518C"/>
    <w:rsid w:val="00EE5213"/>
    <w:rsid w:val="00EE523A"/>
    <w:rsid w:val="00EE540F"/>
    <w:rsid w:val="00EE551E"/>
    <w:rsid w:val="00EE55B7"/>
    <w:rsid w:val="00EE55F9"/>
    <w:rsid w:val="00EE55FE"/>
    <w:rsid w:val="00EE5690"/>
    <w:rsid w:val="00EE56C5"/>
    <w:rsid w:val="00EE56D2"/>
    <w:rsid w:val="00EE5770"/>
    <w:rsid w:val="00EE5774"/>
    <w:rsid w:val="00EE5799"/>
    <w:rsid w:val="00EE588A"/>
    <w:rsid w:val="00EE5A7F"/>
    <w:rsid w:val="00EE5AC0"/>
    <w:rsid w:val="00EE5B26"/>
    <w:rsid w:val="00EE5BDA"/>
    <w:rsid w:val="00EE5C0D"/>
    <w:rsid w:val="00EE5CD3"/>
    <w:rsid w:val="00EE5D77"/>
    <w:rsid w:val="00EE5DEC"/>
    <w:rsid w:val="00EE5EB1"/>
    <w:rsid w:val="00EE5EF0"/>
    <w:rsid w:val="00EE5F2C"/>
    <w:rsid w:val="00EE6007"/>
    <w:rsid w:val="00EE6072"/>
    <w:rsid w:val="00EE61BC"/>
    <w:rsid w:val="00EE61EE"/>
    <w:rsid w:val="00EE6265"/>
    <w:rsid w:val="00EE646F"/>
    <w:rsid w:val="00EE64B2"/>
    <w:rsid w:val="00EE64DD"/>
    <w:rsid w:val="00EE64E7"/>
    <w:rsid w:val="00EE6543"/>
    <w:rsid w:val="00EE6571"/>
    <w:rsid w:val="00EE67B3"/>
    <w:rsid w:val="00EE6814"/>
    <w:rsid w:val="00EE6849"/>
    <w:rsid w:val="00EE68FA"/>
    <w:rsid w:val="00EE6989"/>
    <w:rsid w:val="00EE69BE"/>
    <w:rsid w:val="00EE69C9"/>
    <w:rsid w:val="00EE69CF"/>
    <w:rsid w:val="00EE69E6"/>
    <w:rsid w:val="00EE6A8D"/>
    <w:rsid w:val="00EE6CA0"/>
    <w:rsid w:val="00EE6D81"/>
    <w:rsid w:val="00EE6E44"/>
    <w:rsid w:val="00EE6E4B"/>
    <w:rsid w:val="00EE6E55"/>
    <w:rsid w:val="00EE6E73"/>
    <w:rsid w:val="00EE6EFD"/>
    <w:rsid w:val="00EE6F61"/>
    <w:rsid w:val="00EE6FC8"/>
    <w:rsid w:val="00EE703D"/>
    <w:rsid w:val="00EE71CA"/>
    <w:rsid w:val="00EE7274"/>
    <w:rsid w:val="00EE7287"/>
    <w:rsid w:val="00EE7308"/>
    <w:rsid w:val="00EE73C9"/>
    <w:rsid w:val="00EE73E4"/>
    <w:rsid w:val="00EE746D"/>
    <w:rsid w:val="00EE74AA"/>
    <w:rsid w:val="00EE7521"/>
    <w:rsid w:val="00EE7554"/>
    <w:rsid w:val="00EE7584"/>
    <w:rsid w:val="00EE75AC"/>
    <w:rsid w:val="00EE75EE"/>
    <w:rsid w:val="00EE761A"/>
    <w:rsid w:val="00EE766B"/>
    <w:rsid w:val="00EE77BE"/>
    <w:rsid w:val="00EE7812"/>
    <w:rsid w:val="00EE78BC"/>
    <w:rsid w:val="00EE78FA"/>
    <w:rsid w:val="00EE793A"/>
    <w:rsid w:val="00EE79F0"/>
    <w:rsid w:val="00EE7AA8"/>
    <w:rsid w:val="00EE7ACD"/>
    <w:rsid w:val="00EE7B22"/>
    <w:rsid w:val="00EE7B23"/>
    <w:rsid w:val="00EE7B55"/>
    <w:rsid w:val="00EE7BB8"/>
    <w:rsid w:val="00EE7CC9"/>
    <w:rsid w:val="00EE7CF7"/>
    <w:rsid w:val="00EE7D2F"/>
    <w:rsid w:val="00EE7D35"/>
    <w:rsid w:val="00EE7DA3"/>
    <w:rsid w:val="00EE7DA8"/>
    <w:rsid w:val="00EE7F77"/>
    <w:rsid w:val="00EF0049"/>
    <w:rsid w:val="00EF0119"/>
    <w:rsid w:val="00EF0186"/>
    <w:rsid w:val="00EF020C"/>
    <w:rsid w:val="00EF037A"/>
    <w:rsid w:val="00EF038C"/>
    <w:rsid w:val="00EF0409"/>
    <w:rsid w:val="00EF0442"/>
    <w:rsid w:val="00EF0484"/>
    <w:rsid w:val="00EF04A7"/>
    <w:rsid w:val="00EF04B9"/>
    <w:rsid w:val="00EF0648"/>
    <w:rsid w:val="00EF066D"/>
    <w:rsid w:val="00EF0715"/>
    <w:rsid w:val="00EF0726"/>
    <w:rsid w:val="00EF0731"/>
    <w:rsid w:val="00EF077F"/>
    <w:rsid w:val="00EF078E"/>
    <w:rsid w:val="00EF07E6"/>
    <w:rsid w:val="00EF090D"/>
    <w:rsid w:val="00EF0971"/>
    <w:rsid w:val="00EF0977"/>
    <w:rsid w:val="00EF098B"/>
    <w:rsid w:val="00EF09E1"/>
    <w:rsid w:val="00EF0AFB"/>
    <w:rsid w:val="00EF0B3A"/>
    <w:rsid w:val="00EF0C05"/>
    <w:rsid w:val="00EF0C0A"/>
    <w:rsid w:val="00EF0D11"/>
    <w:rsid w:val="00EF0DB0"/>
    <w:rsid w:val="00EF0DB5"/>
    <w:rsid w:val="00EF0DF5"/>
    <w:rsid w:val="00EF0EAD"/>
    <w:rsid w:val="00EF0F0A"/>
    <w:rsid w:val="00EF0F97"/>
    <w:rsid w:val="00EF0FBD"/>
    <w:rsid w:val="00EF1052"/>
    <w:rsid w:val="00EF11F6"/>
    <w:rsid w:val="00EF124C"/>
    <w:rsid w:val="00EF1271"/>
    <w:rsid w:val="00EF12D4"/>
    <w:rsid w:val="00EF13BF"/>
    <w:rsid w:val="00EF143D"/>
    <w:rsid w:val="00EF14B7"/>
    <w:rsid w:val="00EF150D"/>
    <w:rsid w:val="00EF1624"/>
    <w:rsid w:val="00EF1687"/>
    <w:rsid w:val="00EF16D3"/>
    <w:rsid w:val="00EF170D"/>
    <w:rsid w:val="00EF1762"/>
    <w:rsid w:val="00EF18AB"/>
    <w:rsid w:val="00EF192C"/>
    <w:rsid w:val="00EF19EE"/>
    <w:rsid w:val="00EF1A63"/>
    <w:rsid w:val="00EF1A71"/>
    <w:rsid w:val="00EF1A7C"/>
    <w:rsid w:val="00EF1AB4"/>
    <w:rsid w:val="00EF1AF2"/>
    <w:rsid w:val="00EF1B5F"/>
    <w:rsid w:val="00EF1B6F"/>
    <w:rsid w:val="00EF1C0B"/>
    <w:rsid w:val="00EF1C4D"/>
    <w:rsid w:val="00EF1C55"/>
    <w:rsid w:val="00EF1C66"/>
    <w:rsid w:val="00EF1C9C"/>
    <w:rsid w:val="00EF1DF4"/>
    <w:rsid w:val="00EF1EA7"/>
    <w:rsid w:val="00EF1EC2"/>
    <w:rsid w:val="00EF1F40"/>
    <w:rsid w:val="00EF1FB8"/>
    <w:rsid w:val="00EF2067"/>
    <w:rsid w:val="00EF20B7"/>
    <w:rsid w:val="00EF2229"/>
    <w:rsid w:val="00EF2309"/>
    <w:rsid w:val="00EF2417"/>
    <w:rsid w:val="00EF2444"/>
    <w:rsid w:val="00EF24CF"/>
    <w:rsid w:val="00EF24FD"/>
    <w:rsid w:val="00EF2570"/>
    <w:rsid w:val="00EF2606"/>
    <w:rsid w:val="00EF2727"/>
    <w:rsid w:val="00EF287E"/>
    <w:rsid w:val="00EF29E0"/>
    <w:rsid w:val="00EF2A36"/>
    <w:rsid w:val="00EF2AB7"/>
    <w:rsid w:val="00EF2C81"/>
    <w:rsid w:val="00EF2CC9"/>
    <w:rsid w:val="00EF2DA1"/>
    <w:rsid w:val="00EF2E15"/>
    <w:rsid w:val="00EF2E48"/>
    <w:rsid w:val="00EF303E"/>
    <w:rsid w:val="00EF317C"/>
    <w:rsid w:val="00EF3204"/>
    <w:rsid w:val="00EF321D"/>
    <w:rsid w:val="00EF32C9"/>
    <w:rsid w:val="00EF33EC"/>
    <w:rsid w:val="00EF34A7"/>
    <w:rsid w:val="00EF34D3"/>
    <w:rsid w:val="00EF3530"/>
    <w:rsid w:val="00EF353F"/>
    <w:rsid w:val="00EF357E"/>
    <w:rsid w:val="00EF3584"/>
    <w:rsid w:val="00EF35FD"/>
    <w:rsid w:val="00EF3745"/>
    <w:rsid w:val="00EF3766"/>
    <w:rsid w:val="00EF3779"/>
    <w:rsid w:val="00EF3799"/>
    <w:rsid w:val="00EF37A0"/>
    <w:rsid w:val="00EF37CF"/>
    <w:rsid w:val="00EF3834"/>
    <w:rsid w:val="00EF3838"/>
    <w:rsid w:val="00EF38AF"/>
    <w:rsid w:val="00EF393E"/>
    <w:rsid w:val="00EF39F4"/>
    <w:rsid w:val="00EF3A04"/>
    <w:rsid w:val="00EF3B4A"/>
    <w:rsid w:val="00EF3B8A"/>
    <w:rsid w:val="00EF3C2B"/>
    <w:rsid w:val="00EF3CF3"/>
    <w:rsid w:val="00EF3D3E"/>
    <w:rsid w:val="00EF3DB0"/>
    <w:rsid w:val="00EF3DB7"/>
    <w:rsid w:val="00EF3DFC"/>
    <w:rsid w:val="00EF3E07"/>
    <w:rsid w:val="00EF3E27"/>
    <w:rsid w:val="00EF402A"/>
    <w:rsid w:val="00EF40A8"/>
    <w:rsid w:val="00EF40BA"/>
    <w:rsid w:val="00EF40FD"/>
    <w:rsid w:val="00EF412B"/>
    <w:rsid w:val="00EF41EB"/>
    <w:rsid w:val="00EF42BD"/>
    <w:rsid w:val="00EF4347"/>
    <w:rsid w:val="00EF436E"/>
    <w:rsid w:val="00EF440F"/>
    <w:rsid w:val="00EF45BA"/>
    <w:rsid w:val="00EF4775"/>
    <w:rsid w:val="00EF478C"/>
    <w:rsid w:val="00EF479C"/>
    <w:rsid w:val="00EF48E2"/>
    <w:rsid w:val="00EF48EA"/>
    <w:rsid w:val="00EF498E"/>
    <w:rsid w:val="00EF49BD"/>
    <w:rsid w:val="00EF4A65"/>
    <w:rsid w:val="00EF4BCF"/>
    <w:rsid w:val="00EF4C96"/>
    <w:rsid w:val="00EF4D5D"/>
    <w:rsid w:val="00EF4DFE"/>
    <w:rsid w:val="00EF4E15"/>
    <w:rsid w:val="00EF4E5A"/>
    <w:rsid w:val="00EF4EFD"/>
    <w:rsid w:val="00EF5063"/>
    <w:rsid w:val="00EF50C1"/>
    <w:rsid w:val="00EF522F"/>
    <w:rsid w:val="00EF52D3"/>
    <w:rsid w:val="00EF5307"/>
    <w:rsid w:val="00EF532D"/>
    <w:rsid w:val="00EF533B"/>
    <w:rsid w:val="00EF53F9"/>
    <w:rsid w:val="00EF5528"/>
    <w:rsid w:val="00EF5558"/>
    <w:rsid w:val="00EF55C7"/>
    <w:rsid w:val="00EF5623"/>
    <w:rsid w:val="00EF56BF"/>
    <w:rsid w:val="00EF56CD"/>
    <w:rsid w:val="00EF56E7"/>
    <w:rsid w:val="00EF570F"/>
    <w:rsid w:val="00EF5779"/>
    <w:rsid w:val="00EF580B"/>
    <w:rsid w:val="00EF5818"/>
    <w:rsid w:val="00EF5844"/>
    <w:rsid w:val="00EF589B"/>
    <w:rsid w:val="00EF5AD5"/>
    <w:rsid w:val="00EF5B19"/>
    <w:rsid w:val="00EF5B60"/>
    <w:rsid w:val="00EF5B86"/>
    <w:rsid w:val="00EF5BEF"/>
    <w:rsid w:val="00EF5C3B"/>
    <w:rsid w:val="00EF5C9D"/>
    <w:rsid w:val="00EF5CBF"/>
    <w:rsid w:val="00EF5D26"/>
    <w:rsid w:val="00EF5D8B"/>
    <w:rsid w:val="00EF5DB8"/>
    <w:rsid w:val="00EF5DCC"/>
    <w:rsid w:val="00EF5DD9"/>
    <w:rsid w:val="00EF5E33"/>
    <w:rsid w:val="00EF5F4F"/>
    <w:rsid w:val="00EF613E"/>
    <w:rsid w:val="00EF61BC"/>
    <w:rsid w:val="00EF6283"/>
    <w:rsid w:val="00EF62DE"/>
    <w:rsid w:val="00EF6346"/>
    <w:rsid w:val="00EF634E"/>
    <w:rsid w:val="00EF6361"/>
    <w:rsid w:val="00EF63AB"/>
    <w:rsid w:val="00EF6442"/>
    <w:rsid w:val="00EF654C"/>
    <w:rsid w:val="00EF668D"/>
    <w:rsid w:val="00EF6697"/>
    <w:rsid w:val="00EF66C1"/>
    <w:rsid w:val="00EF66D0"/>
    <w:rsid w:val="00EF670C"/>
    <w:rsid w:val="00EF678B"/>
    <w:rsid w:val="00EF67E2"/>
    <w:rsid w:val="00EF6844"/>
    <w:rsid w:val="00EF684C"/>
    <w:rsid w:val="00EF6888"/>
    <w:rsid w:val="00EF691E"/>
    <w:rsid w:val="00EF6922"/>
    <w:rsid w:val="00EF6931"/>
    <w:rsid w:val="00EF699A"/>
    <w:rsid w:val="00EF69E4"/>
    <w:rsid w:val="00EF6A2A"/>
    <w:rsid w:val="00EF6B58"/>
    <w:rsid w:val="00EF6B81"/>
    <w:rsid w:val="00EF6BB1"/>
    <w:rsid w:val="00EF6BD3"/>
    <w:rsid w:val="00EF6BFA"/>
    <w:rsid w:val="00EF6D67"/>
    <w:rsid w:val="00EF6DB1"/>
    <w:rsid w:val="00EF6DE9"/>
    <w:rsid w:val="00EF6E48"/>
    <w:rsid w:val="00EF6E73"/>
    <w:rsid w:val="00EF6EBF"/>
    <w:rsid w:val="00EF6EEF"/>
    <w:rsid w:val="00EF6F9B"/>
    <w:rsid w:val="00EF72E9"/>
    <w:rsid w:val="00EF7314"/>
    <w:rsid w:val="00EF74D1"/>
    <w:rsid w:val="00EF7564"/>
    <w:rsid w:val="00EF7593"/>
    <w:rsid w:val="00EF771A"/>
    <w:rsid w:val="00EF772B"/>
    <w:rsid w:val="00EF77B0"/>
    <w:rsid w:val="00EF7800"/>
    <w:rsid w:val="00EF7822"/>
    <w:rsid w:val="00EF7850"/>
    <w:rsid w:val="00EF7891"/>
    <w:rsid w:val="00EF78C7"/>
    <w:rsid w:val="00EF79A5"/>
    <w:rsid w:val="00EF79C0"/>
    <w:rsid w:val="00EF79F5"/>
    <w:rsid w:val="00EF7B5C"/>
    <w:rsid w:val="00EF7BE4"/>
    <w:rsid w:val="00EF7BF2"/>
    <w:rsid w:val="00EF7CDC"/>
    <w:rsid w:val="00EF7D0F"/>
    <w:rsid w:val="00EF7D62"/>
    <w:rsid w:val="00EF7D6D"/>
    <w:rsid w:val="00EF7DC0"/>
    <w:rsid w:val="00EF7DC2"/>
    <w:rsid w:val="00EF7DC5"/>
    <w:rsid w:val="00EF7F50"/>
    <w:rsid w:val="00EF7F59"/>
    <w:rsid w:val="00EF7F82"/>
    <w:rsid w:val="00EF7FBA"/>
    <w:rsid w:val="00EF7FE2"/>
    <w:rsid w:val="00F0007C"/>
    <w:rsid w:val="00F00099"/>
    <w:rsid w:val="00F0011F"/>
    <w:rsid w:val="00F0012F"/>
    <w:rsid w:val="00F0034D"/>
    <w:rsid w:val="00F0034F"/>
    <w:rsid w:val="00F00372"/>
    <w:rsid w:val="00F0043A"/>
    <w:rsid w:val="00F00471"/>
    <w:rsid w:val="00F004BD"/>
    <w:rsid w:val="00F00559"/>
    <w:rsid w:val="00F0068C"/>
    <w:rsid w:val="00F006FC"/>
    <w:rsid w:val="00F0077F"/>
    <w:rsid w:val="00F00798"/>
    <w:rsid w:val="00F0086C"/>
    <w:rsid w:val="00F008EF"/>
    <w:rsid w:val="00F0091F"/>
    <w:rsid w:val="00F00A09"/>
    <w:rsid w:val="00F00A5D"/>
    <w:rsid w:val="00F00ABC"/>
    <w:rsid w:val="00F00C6F"/>
    <w:rsid w:val="00F00D80"/>
    <w:rsid w:val="00F00D9E"/>
    <w:rsid w:val="00F00DB0"/>
    <w:rsid w:val="00F00DDE"/>
    <w:rsid w:val="00F00E23"/>
    <w:rsid w:val="00F00F91"/>
    <w:rsid w:val="00F00FEC"/>
    <w:rsid w:val="00F00FFB"/>
    <w:rsid w:val="00F01135"/>
    <w:rsid w:val="00F01205"/>
    <w:rsid w:val="00F0133F"/>
    <w:rsid w:val="00F0144F"/>
    <w:rsid w:val="00F014C8"/>
    <w:rsid w:val="00F014F8"/>
    <w:rsid w:val="00F01558"/>
    <w:rsid w:val="00F015B9"/>
    <w:rsid w:val="00F015F7"/>
    <w:rsid w:val="00F015FA"/>
    <w:rsid w:val="00F0165C"/>
    <w:rsid w:val="00F01665"/>
    <w:rsid w:val="00F01719"/>
    <w:rsid w:val="00F017F6"/>
    <w:rsid w:val="00F01863"/>
    <w:rsid w:val="00F018EA"/>
    <w:rsid w:val="00F01951"/>
    <w:rsid w:val="00F01986"/>
    <w:rsid w:val="00F019B5"/>
    <w:rsid w:val="00F01A35"/>
    <w:rsid w:val="00F01A60"/>
    <w:rsid w:val="00F01A6E"/>
    <w:rsid w:val="00F01AFA"/>
    <w:rsid w:val="00F01AFB"/>
    <w:rsid w:val="00F01B02"/>
    <w:rsid w:val="00F01B64"/>
    <w:rsid w:val="00F01C55"/>
    <w:rsid w:val="00F01C5F"/>
    <w:rsid w:val="00F01CBC"/>
    <w:rsid w:val="00F01D63"/>
    <w:rsid w:val="00F020A3"/>
    <w:rsid w:val="00F020C5"/>
    <w:rsid w:val="00F02163"/>
    <w:rsid w:val="00F0225E"/>
    <w:rsid w:val="00F02262"/>
    <w:rsid w:val="00F022D7"/>
    <w:rsid w:val="00F02323"/>
    <w:rsid w:val="00F023B4"/>
    <w:rsid w:val="00F023C7"/>
    <w:rsid w:val="00F023E1"/>
    <w:rsid w:val="00F024AA"/>
    <w:rsid w:val="00F02590"/>
    <w:rsid w:val="00F0265B"/>
    <w:rsid w:val="00F0266F"/>
    <w:rsid w:val="00F0268C"/>
    <w:rsid w:val="00F0271D"/>
    <w:rsid w:val="00F0274C"/>
    <w:rsid w:val="00F02853"/>
    <w:rsid w:val="00F02862"/>
    <w:rsid w:val="00F028E9"/>
    <w:rsid w:val="00F0293C"/>
    <w:rsid w:val="00F02A14"/>
    <w:rsid w:val="00F02A38"/>
    <w:rsid w:val="00F02AFA"/>
    <w:rsid w:val="00F02B2D"/>
    <w:rsid w:val="00F02BD0"/>
    <w:rsid w:val="00F02CE8"/>
    <w:rsid w:val="00F02D35"/>
    <w:rsid w:val="00F02D6B"/>
    <w:rsid w:val="00F02E15"/>
    <w:rsid w:val="00F02E2A"/>
    <w:rsid w:val="00F02E58"/>
    <w:rsid w:val="00F02EBD"/>
    <w:rsid w:val="00F02F0F"/>
    <w:rsid w:val="00F02FC3"/>
    <w:rsid w:val="00F02FEF"/>
    <w:rsid w:val="00F02FFE"/>
    <w:rsid w:val="00F03261"/>
    <w:rsid w:val="00F03351"/>
    <w:rsid w:val="00F03395"/>
    <w:rsid w:val="00F034F2"/>
    <w:rsid w:val="00F03572"/>
    <w:rsid w:val="00F035EF"/>
    <w:rsid w:val="00F0364B"/>
    <w:rsid w:val="00F03666"/>
    <w:rsid w:val="00F03687"/>
    <w:rsid w:val="00F03727"/>
    <w:rsid w:val="00F03A29"/>
    <w:rsid w:val="00F03AD1"/>
    <w:rsid w:val="00F03B17"/>
    <w:rsid w:val="00F03C48"/>
    <w:rsid w:val="00F03CE8"/>
    <w:rsid w:val="00F03D9F"/>
    <w:rsid w:val="00F03E1B"/>
    <w:rsid w:val="00F03FD6"/>
    <w:rsid w:val="00F0406C"/>
    <w:rsid w:val="00F040E7"/>
    <w:rsid w:val="00F0414D"/>
    <w:rsid w:val="00F0423F"/>
    <w:rsid w:val="00F04357"/>
    <w:rsid w:val="00F043AC"/>
    <w:rsid w:val="00F0445A"/>
    <w:rsid w:val="00F044C8"/>
    <w:rsid w:val="00F045D2"/>
    <w:rsid w:val="00F045EE"/>
    <w:rsid w:val="00F04605"/>
    <w:rsid w:val="00F04660"/>
    <w:rsid w:val="00F0468F"/>
    <w:rsid w:val="00F04777"/>
    <w:rsid w:val="00F048DD"/>
    <w:rsid w:val="00F048F2"/>
    <w:rsid w:val="00F049C3"/>
    <w:rsid w:val="00F04A04"/>
    <w:rsid w:val="00F04A24"/>
    <w:rsid w:val="00F04AD8"/>
    <w:rsid w:val="00F04CAB"/>
    <w:rsid w:val="00F04E81"/>
    <w:rsid w:val="00F04FD6"/>
    <w:rsid w:val="00F050AE"/>
    <w:rsid w:val="00F050AF"/>
    <w:rsid w:val="00F051DD"/>
    <w:rsid w:val="00F05274"/>
    <w:rsid w:val="00F0533A"/>
    <w:rsid w:val="00F05359"/>
    <w:rsid w:val="00F05435"/>
    <w:rsid w:val="00F05489"/>
    <w:rsid w:val="00F05515"/>
    <w:rsid w:val="00F0552E"/>
    <w:rsid w:val="00F05607"/>
    <w:rsid w:val="00F0568B"/>
    <w:rsid w:val="00F05848"/>
    <w:rsid w:val="00F05863"/>
    <w:rsid w:val="00F0590D"/>
    <w:rsid w:val="00F05969"/>
    <w:rsid w:val="00F0598D"/>
    <w:rsid w:val="00F05AC2"/>
    <w:rsid w:val="00F05AD5"/>
    <w:rsid w:val="00F05AEC"/>
    <w:rsid w:val="00F05B07"/>
    <w:rsid w:val="00F05B50"/>
    <w:rsid w:val="00F05B82"/>
    <w:rsid w:val="00F05BB6"/>
    <w:rsid w:val="00F05BC3"/>
    <w:rsid w:val="00F05C0F"/>
    <w:rsid w:val="00F05C96"/>
    <w:rsid w:val="00F05CA6"/>
    <w:rsid w:val="00F05CC8"/>
    <w:rsid w:val="00F05CD6"/>
    <w:rsid w:val="00F05D5B"/>
    <w:rsid w:val="00F05D68"/>
    <w:rsid w:val="00F05DCC"/>
    <w:rsid w:val="00F05E3E"/>
    <w:rsid w:val="00F05E82"/>
    <w:rsid w:val="00F05EBE"/>
    <w:rsid w:val="00F05EE0"/>
    <w:rsid w:val="00F05F2B"/>
    <w:rsid w:val="00F05F8E"/>
    <w:rsid w:val="00F0606E"/>
    <w:rsid w:val="00F0607C"/>
    <w:rsid w:val="00F060E7"/>
    <w:rsid w:val="00F0612E"/>
    <w:rsid w:val="00F06139"/>
    <w:rsid w:val="00F06162"/>
    <w:rsid w:val="00F061C9"/>
    <w:rsid w:val="00F06220"/>
    <w:rsid w:val="00F06238"/>
    <w:rsid w:val="00F0623F"/>
    <w:rsid w:val="00F06269"/>
    <w:rsid w:val="00F062D1"/>
    <w:rsid w:val="00F062D3"/>
    <w:rsid w:val="00F062DC"/>
    <w:rsid w:val="00F063BF"/>
    <w:rsid w:val="00F06420"/>
    <w:rsid w:val="00F064BC"/>
    <w:rsid w:val="00F064FF"/>
    <w:rsid w:val="00F06632"/>
    <w:rsid w:val="00F06668"/>
    <w:rsid w:val="00F066A1"/>
    <w:rsid w:val="00F06755"/>
    <w:rsid w:val="00F06780"/>
    <w:rsid w:val="00F0684F"/>
    <w:rsid w:val="00F06874"/>
    <w:rsid w:val="00F06A07"/>
    <w:rsid w:val="00F06A23"/>
    <w:rsid w:val="00F06A7F"/>
    <w:rsid w:val="00F06C51"/>
    <w:rsid w:val="00F06D4C"/>
    <w:rsid w:val="00F06D78"/>
    <w:rsid w:val="00F06DDD"/>
    <w:rsid w:val="00F06E08"/>
    <w:rsid w:val="00F06F6C"/>
    <w:rsid w:val="00F06FFF"/>
    <w:rsid w:val="00F07074"/>
    <w:rsid w:val="00F0707F"/>
    <w:rsid w:val="00F07128"/>
    <w:rsid w:val="00F0715D"/>
    <w:rsid w:val="00F07199"/>
    <w:rsid w:val="00F0728E"/>
    <w:rsid w:val="00F07303"/>
    <w:rsid w:val="00F073DA"/>
    <w:rsid w:val="00F07449"/>
    <w:rsid w:val="00F07454"/>
    <w:rsid w:val="00F074BF"/>
    <w:rsid w:val="00F074F8"/>
    <w:rsid w:val="00F07504"/>
    <w:rsid w:val="00F07563"/>
    <w:rsid w:val="00F075F2"/>
    <w:rsid w:val="00F076BC"/>
    <w:rsid w:val="00F077EE"/>
    <w:rsid w:val="00F078D4"/>
    <w:rsid w:val="00F078DF"/>
    <w:rsid w:val="00F07981"/>
    <w:rsid w:val="00F079E3"/>
    <w:rsid w:val="00F07A1C"/>
    <w:rsid w:val="00F07A89"/>
    <w:rsid w:val="00F07AAB"/>
    <w:rsid w:val="00F07ADB"/>
    <w:rsid w:val="00F07B47"/>
    <w:rsid w:val="00F07B5D"/>
    <w:rsid w:val="00F07CE3"/>
    <w:rsid w:val="00F07F05"/>
    <w:rsid w:val="00F07F0A"/>
    <w:rsid w:val="00F10142"/>
    <w:rsid w:val="00F10155"/>
    <w:rsid w:val="00F101B6"/>
    <w:rsid w:val="00F1028A"/>
    <w:rsid w:val="00F102BB"/>
    <w:rsid w:val="00F10332"/>
    <w:rsid w:val="00F10401"/>
    <w:rsid w:val="00F1043D"/>
    <w:rsid w:val="00F10455"/>
    <w:rsid w:val="00F104CA"/>
    <w:rsid w:val="00F104EB"/>
    <w:rsid w:val="00F10633"/>
    <w:rsid w:val="00F106DC"/>
    <w:rsid w:val="00F106E8"/>
    <w:rsid w:val="00F10907"/>
    <w:rsid w:val="00F1091D"/>
    <w:rsid w:val="00F1095C"/>
    <w:rsid w:val="00F10966"/>
    <w:rsid w:val="00F109E8"/>
    <w:rsid w:val="00F10A98"/>
    <w:rsid w:val="00F10AFF"/>
    <w:rsid w:val="00F10B0C"/>
    <w:rsid w:val="00F10B7A"/>
    <w:rsid w:val="00F10BBE"/>
    <w:rsid w:val="00F10BDD"/>
    <w:rsid w:val="00F10C02"/>
    <w:rsid w:val="00F10CCD"/>
    <w:rsid w:val="00F10CEA"/>
    <w:rsid w:val="00F10CF4"/>
    <w:rsid w:val="00F10E21"/>
    <w:rsid w:val="00F10F13"/>
    <w:rsid w:val="00F10FDD"/>
    <w:rsid w:val="00F11110"/>
    <w:rsid w:val="00F1125B"/>
    <w:rsid w:val="00F112FC"/>
    <w:rsid w:val="00F1138F"/>
    <w:rsid w:val="00F1149D"/>
    <w:rsid w:val="00F114B7"/>
    <w:rsid w:val="00F11517"/>
    <w:rsid w:val="00F115F7"/>
    <w:rsid w:val="00F11624"/>
    <w:rsid w:val="00F11647"/>
    <w:rsid w:val="00F116A9"/>
    <w:rsid w:val="00F117D9"/>
    <w:rsid w:val="00F117FE"/>
    <w:rsid w:val="00F11811"/>
    <w:rsid w:val="00F11858"/>
    <w:rsid w:val="00F11868"/>
    <w:rsid w:val="00F118B3"/>
    <w:rsid w:val="00F1198A"/>
    <w:rsid w:val="00F119D8"/>
    <w:rsid w:val="00F11A76"/>
    <w:rsid w:val="00F11A9B"/>
    <w:rsid w:val="00F11B0C"/>
    <w:rsid w:val="00F11B20"/>
    <w:rsid w:val="00F11B97"/>
    <w:rsid w:val="00F11CB9"/>
    <w:rsid w:val="00F11D66"/>
    <w:rsid w:val="00F11DA1"/>
    <w:rsid w:val="00F11DC7"/>
    <w:rsid w:val="00F11DF4"/>
    <w:rsid w:val="00F11EA4"/>
    <w:rsid w:val="00F11EC6"/>
    <w:rsid w:val="00F11F11"/>
    <w:rsid w:val="00F11F82"/>
    <w:rsid w:val="00F11F85"/>
    <w:rsid w:val="00F11FD7"/>
    <w:rsid w:val="00F1210B"/>
    <w:rsid w:val="00F12122"/>
    <w:rsid w:val="00F12128"/>
    <w:rsid w:val="00F12276"/>
    <w:rsid w:val="00F12303"/>
    <w:rsid w:val="00F123A0"/>
    <w:rsid w:val="00F12480"/>
    <w:rsid w:val="00F1248B"/>
    <w:rsid w:val="00F1253E"/>
    <w:rsid w:val="00F12560"/>
    <w:rsid w:val="00F12561"/>
    <w:rsid w:val="00F12671"/>
    <w:rsid w:val="00F1270C"/>
    <w:rsid w:val="00F12740"/>
    <w:rsid w:val="00F1286C"/>
    <w:rsid w:val="00F1296C"/>
    <w:rsid w:val="00F12A32"/>
    <w:rsid w:val="00F12A5C"/>
    <w:rsid w:val="00F12A6D"/>
    <w:rsid w:val="00F12B10"/>
    <w:rsid w:val="00F12B54"/>
    <w:rsid w:val="00F12B99"/>
    <w:rsid w:val="00F12C12"/>
    <w:rsid w:val="00F12C14"/>
    <w:rsid w:val="00F12D96"/>
    <w:rsid w:val="00F12DC9"/>
    <w:rsid w:val="00F12EAC"/>
    <w:rsid w:val="00F13092"/>
    <w:rsid w:val="00F130D5"/>
    <w:rsid w:val="00F131C7"/>
    <w:rsid w:val="00F131F1"/>
    <w:rsid w:val="00F132FA"/>
    <w:rsid w:val="00F13309"/>
    <w:rsid w:val="00F133CD"/>
    <w:rsid w:val="00F13507"/>
    <w:rsid w:val="00F13594"/>
    <w:rsid w:val="00F13624"/>
    <w:rsid w:val="00F1362A"/>
    <w:rsid w:val="00F13631"/>
    <w:rsid w:val="00F1363E"/>
    <w:rsid w:val="00F1368E"/>
    <w:rsid w:val="00F13790"/>
    <w:rsid w:val="00F137A7"/>
    <w:rsid w:val="00F137BA"/>
    <w:rsid w:val="00F13837"/>
    <w:rsid w:val="00F13838"/>
    <w:rsid w:val="00F13862"/>
    <w:rsid w:val="00F13877"/>
    <w:rsid w:val="00F13AFC"/>
    <w:rsid w:val="00F13B9D"/>
    <w:rsid w:val="00F13C0C"/>
    <w:rsid w:val="00F13C74"/>
    <w:rsid w:val="00F13D8A"/>
    <w:rsid w:val="00F13E50"/>
    <w:rsid w:val="00F13F10"/>
    <w:rsid w:val="00F13F27"/>
    <w:rsid w:val="00F1402C"/>
    <w:rsid w:val="00F141A1"/>
    <w:rsid w:val="00F14292"/>
    <w:rsid w:val="00F14441"/>
    <w:rsid w:val="00F1446B"/>
    <w:rsid w:val="00F144AA"/>
    <w:rsid w:val="00F14550"/>
    <w:rsid w:val="00F1463A"/>
    <w:rsid w:val="00F147A2"/>
    <w:rsid w:val="00F149FC"/>
    <w:rsid w:val="00F14A3C"/>
    <w:rsid w:val="00F14B4E"/>
    <w:rsid w:val="00F14BB0"/>
    <w:rsid w:val="00F14C00"/>
    <w:rsid w:val="00F14C72"/>
    <w:rsid w:val="00F14C88"/>
    <w:rsid w:val="00F14CA1"/>
    <w:rsid w:val="00F14CA5"/>
    <w:rsid w:val="00F14CCB"/>
    <w:rsid w:val="00F14D02"/>
    <w:rsid w:val="00F14DBA"/>
    <w:rsid w:val="00F14E25"/>
    <w:rsid w:val="00F14E6F"/>
    <w:rsid w:val="00F14EC8"/>
    <w:rsid w:val="00F14EED"/>
    <w:rsid w:val="00F14F87"/>
    <w:rsid w:val="00F1505C"/>
    <w:rsid w:val="00F150EC"/>
    <w:rsid w:val="00F15157"/>
    <w:rsid w:val="00F15194"/>
    <w:rsid w:val="00F1519A"/>
    <w:rsid w:val="00F15228"/>
    <w:rsid w:val="00F15253"/>
    <w:rsid w:val="00F152D2"/>
    <w:rsid w:val="00F15430"/>
    <w:rsid w:val="00F1552F"/>
    <w:rsid w:val="00F1566D"/>
    <w:rsid w:val="00F156D1"/>
    <w:rsid w:val="00F156F2"/>
    <w:rsid w:val="00F15701"/>
    <w:rsid w:val="00F1571C"/>
    <w:rsid w:val="00F157AF"/>
    <w:rsid w:val="00F15848"/>
    <w:rsid w:val="00F15957"/>
    <w:rsid w:val="00F15999"/>
    <w:rsid w:val="00F159B9"/>
    <w:rsid w:val="00F159C2"/>
    <w:rsid w:val="00F159FA"/>
    <w:rsid w:val="00F15A0F"/>
    <w:rsid w:val="00F15A18"/>
    <w:rsid w:val="00F15AAC"/>
    <w:rsid w:val="00F15B78"/>
    <w:rsid w:val="00F15D43"/>
    <w:rsid w:val="00F15E88"/>
    <w:rsid w:val="00F15EA5"/>
    <w:rsid w:val="00F15F10"/>
    <w:rsid w:val="00F15F13"/>
    <w:rsid w:val="00F15FF3"/>
    <w:rsid w:val="00F1600F"/>
    <w:rsid w:val="00F160F1"/>
    <w:rsid w:val="00F161DF"/>
    <w:rsid w:val="00F1625F"/>
    <w:rsid w:val="00F162F5"/>
    <w:rsid w:val="00F163F8"/>
    <w:rsid w:val="00F16454"/>
    <w:rsid w:val="00F1650E"/>
    <w:rsid w:val="00F1653F"/>
    <w:rsid w:val="00F16596"/>
    <w:rsid w:val="00F166AA"/>
    <w:rsid w:val="00F167E6"/>
    <w:rsid w:val="00F167F6"/>
    <w:rsid w:val="00F16871"/>
    <w:rsid w:val="00F16891"/>
    <w:rsid w:val="00F168D6"/>
    <w:rsid w:val="00F16906"/>
    <w:rsid w:val="00F16A1D"/>
    <w:rsid w:val="00F16A2A"/>
    <w:rsid w:val="00F16A46"/>
    <w:rsid w:val="00F16ADE"/>
    <w:rsid w:val="00F16AE6"/>
    <w:rsid w:val="00F16AF6"/>
    <w:rsid w:val="00F16B50"/>
    <w:rsid w:val="00F16B71"/>
    <w:rsid w:val="00F16BC9"/>
    <w:rsid w:val="00F16CCA"/>
    <w:rsid w:val="00F16CD0"/>
    <w:rsid w:val="00F16D10"/>
    <w:rsid w:val="00F16D9C"/>
    <w:rsid w:val="00F16DEE"/>
    <w:rsid w:val="00F16F8D"/>
    <w:rsid w:val="00F17047"/>
    <w:rsid w:val="00F1712E"/>
    <w:rsid w:val="00F171F9"/>
    <w:rsid w:val="00F17238"/>
    <w:rsid w:val="00F17279"/>
    <w:rsid w:val="00F172B3"/>
    <w:rsid w:val="00F17451"/>
    <w:rsid w:val="00F17476"/>
    <w:rsid w:val="00F1747D"/>
    <w:rsid w:val="00F174EF"/>
    <w:rsid w:val="00F17523"/>
    <w:rsid w:val="00F17619"/>
    <w:rsid w:val="00F176EA"/>
    <w:rsid w:val="00F176F3"/>
    <w:rsid w:val="00F177DF"/>
    <w:rsid w:val="00F177EC"/>
    <w:rsid w:val="00F17928"/>
    <w:rsid w:val="00F179D2"/>
    <w:rsid w:val="00F17A6D"/>
    <w:rsid w:val="00F17A83"/>
    <w:rsid w:val="00F17AC0"/>
    <w:rsid w:val="00F17B07"/>
    <w:rsid w:val="00F17B23"/>
    <w:rsid w:val="00F17CB9"/>
    <w:rsid w:val="00F17CE0"/>
    <w:rsid w:val="00F17D4D"/>
    <w:rsid w:val="00F17DBA"/>
    <w:rsid w:val="00F17DCB"/>
    <w:rsid w:val="00F17EEE"/>
    <w:rsid w:val="00F17F02"/>
    <w:rsid w:val="00F17FC0"/>
    <w:rsid w:val="00F200A7"/>
    <w:rsid w:val="00F200F6"/>
    <w:rsid w:val="00F201A2"/>
    <w:rsid w:val="00F202BE"/>
    <w:rsid w:val="00F2031A"/>
    <w:rsid w:val="00F20335"/>
    <w:rsid w:val="00F20357"/>
    <w:rsid w:val="00F20426"/>
    <w:rsid w:val="00F20443"/>
    <w:rsid w:val="00F204E9"/>
    <w:rsid w:val="00F205DD"/>
    <w:rsid w:val="00F2080F"/>
    <w:rsid w:val="00F20845"/>
    <w:rsid w:val="00F208B9"/>
    <w:rsid w:val="00F208CF"/>
    <w:rsid w:val="00F208D5"/>
    <w:rsid w:val="00F2095C"/>
    <w:rsid w:val="00F20A2D"/>
    <w:rsid w:val="00F20B49"/>
    <w:rsid w:val="00F20CE3"/>
    <w:rsid w:val="00F20D46"/>
    <w:rsid w:val="00F20D4D"/>
    <w:rsid w:val="00F20D7C"/>
    <w:rsid w:val="00F20D9D"/>
    <w:rsid w:val="00F20EBA"/>
    <w:rsid w:val="00F20F45"/>
    <w:rsid w:val="00F20F7E"/>
    <w:rsid w:val="00F20F95"/>
    <w:rsid w:val="00F20FB3"/>
    <w:rsid w:val="00F21023"/>
    <w:rsid w:val="00F21092"/>
    <w:rsid w:val="00F21103"/>
    <w:rsid w:val="00F211D4"/>
    <w:rsid w:val="00F21405"/>
    <w:rsid w:val="00F2143C"/>
    <w:rsid w:val="00F21465"/>
    <w:rsid w:val="00F2147C"/>
    <w:rsid w:val="00F214E1"/>
    <w:rsid w:val="00F21659"/>
    <w:rsid w:val="00F2170D"/>
    <w:rsid w:val="00F217A5"/>
    <w:rsid w:val="00F217BB"/>
    <w:rsid w:val="00F217E9"/>
    <w:rsid w:val="00F21856"/>
    <w:rsid w:val="00F2194F"/>
    <w:rsid w:val="00F2195F"/>
    <w:rsid w:val="00F21E10"/>
    <w:rsid w:val="00F21E3C"/>
    <w:rsid w:val="00F21E92"/>
    <w:rsid w:val="00F2204E"/>
    <w:rsid w:val="00F220CC"/>
    <w:rsid w:val="00F22211"/>
    <w:rsid w:val="00F2229F"/>
    <w:rsid w:val="00F222FF"/>
    <w:rsid w:val="00F2251A"/>
    <w:rsid w:val="00F2261F"/>
    <w:rsid w:val="00F22627"/>
    <w:rsid w:val="00F2273A"/>
    <w:rsid w:val="00F227EC"/>
    <w:rsid w:val="00F22827"/>
    <w:rsid w:val="00F22850"/>
    <w:rsid w:val="00F22895"/>
    <w:rsid w:val="00F2289B"/>
    <w:rsid w:val="00F228D6"/>
    <w:rsid w:val="00F229C0"/>
    <w:rsid w:val="00F229C4"/>
    <w:rsid w:val="00F229EF"/>
    <w:rsid w:val="00F22ABD"/>
    <w:rsid w:val="00F22AD6"/>
    <w:rsid w:val="00F22B15"/>
    <w:rsid w:val="00F22BEB"/>
    <w:rsid w:val="00F22CDD"/>
    <w:rsid w:val="00F22DBE"/>
    <w:rsid w:val="00F22DD3"/>
    <w:rsid w:val="00F22E42"/>
    <w:rsid w:val="00F22F65"/>
    <w:rsid w:val="00F22F89"/>
    <w:rsid w:val="00F2307B"/>
    <w:rsid w:val="00F230ED"/>
    <w:rsid w:val="00F23193"/>
    <w:rsid w:val="00F23212"/>
    <w:rsid w:val="00F233A0"/>
    <w:rsid w:val="00F233A1"/>
    <w:rsid w:val="00F233EB"/>
    <w:rsid w:val="00F234A2"/>
    <w:rsid w:val="00F234AD"/>
    <w:rsid w:val="00F23684"/>
    <w:rsid w:val="00F236AF"/>
    <w:rsid w:val="00F237EE"/>
    <w:rsid w:val="00F23823"/>
    <w:rsid w:val="00F23834"/>
    <w:rsid w:val="00F238DF"/>
    <w:rsid w:val="00F2391A"/>
    <w:rsid w:val="00F239E8"/>
    <w:rsid w:val="00F23A51"/>
    <w:rsid w:val="00F23A5D"/>
    <w:rsid w:val="00F23AA8"/>
    <w:rsid w:val="00F23AB4"/>
    <w:rsid w:val="00F23AF3"/>
    <w:rsid w:val="00F23B08"/>
    <w:rsid w:val="00F23B14"/>
    <w:rsid w:val="00F23B8F"/>
    <w:rsid w:val="00F23C2B"/>
    <w:rsid w:val="00F23CA3"/>
    <w:rsid w:val="00F23CB7"/>
    <w:rsid w:val="00F23CF4"/>
    <w:rsid w:val="00F23CFD"/>
    <w:rsid w:val="00F23D44"/>
    <w:rsid w:val="00F23DCD"/>
    <w:rsid w:val="00F23F28"/>
    <w:rsid w:val="00F2402A"/>
    <w:rsid w:val="00F24055"/>
    <w:rsid w:val="00F24147"/>
    <w:rsid w:val="00F24176"/>
    <w:rsid w:val="00F24189"/>
    <w:rsid w:val="00F241E3"/>
    <w:rsid w:val="00F2427A"/>
    <w:rsid w:val="00F24312"/>
    <w:rsid w:val="00F24441"/>
    <w:rsid w:val="00F24565"/>
    <w:rsid w:val="00F24712"/>
    <w:rsid w:val="00F247B4"/>
    <w:rsid w:val="00F2483A"/>
    <w:rsid w:val="00F24913"/>
    <w:rsid w:val="00F24A51"/>
    <w:rsid w:val="00F24AAF"/>
    <w:rsid w:val="00F24C87"/>
    <w:rsid w:val="00F24CF7"/>
    <w:rsid w:val="00F24D39"/>
    <w:rsid w:val="00F24DB9"/>
    <w:rsid w:val="00F24DD9"/>
    <w:rsid w:val="00F24F21"/>
    <w:rsid w:val="00F25040"/>
    <w:rsid w:val="00F250D0"/>
    <w:rsid w:val="00F25125"/>
    <w:rsid w:val="00F251EC"/>
    <w:rsid w:val="00F25304"/>
    <w:rsid w:val="00F25348"/>
    <w:rsid w:val="00F25379"/>
    <w:rsid w:val="00F253F3"/>
    <w:rsid w:val="00F25432"/>
    <w:rsid w:val="00F2543F"/>
    <w:rsid w:val="00F254AB"/>
    <w:rsid w:val="00F255E7"/>
    <w:rsid w:val="00F2562E"/>
    <w:rsid w:val="00F25643"/>
    <w:rsid w:val="00F25756"/>
    <w:rsid w:val="00F25781"/>
    <w:rsid w:val="00F257AB"/>
    <w:rsid w:val="00F257B2"/>
    <w:rsid w:val="00F258A8"/>
    <w:rsid w:val="00F25945"/>
    <w:rsid w:val="00F259BF"/>
    <w:rsid w:val="00F259D4"/>
    <w:rsid w:val="00F25A54"/>
    <w:rsid w:val="00F25B60"/>
    <w:rsid w:val="00F25B7C"/>
    <w:rsid w:val="00F25BAE"/>
    <w:rsid w:val="00F25D6F"/>
    <w:rsid w:val="00F25D8D"/>
    <w:rsid w:val="00F25E93"/>
    <w:rsid w:val="00F25F79"/>
    <w:rsid w:val="00F260E4"/>
    <w:rsid w:val="00F26145"/>
    <w:rsid w:val="00F26249"/>
    <w:rsid w:val="00F262AE"/>
    <w:rsid w:val="00F26329"/>
    <w:rsid w:val="00F264D6"/>
    <w:rsid w:val="00F2655D"/>
    <w:rsid w:val="00F267C1"/>
    <w:rsid w:val="00F2685E"/>
    <w:rsid w:val="00F268C0"/>
    <w:rsid w:val="00F268E4"/>
    <w:rsid w:val="00F26969"/>
    <w:rsid w:val="00F26A2A"/>
    <w:rsid w:val="00F26B1B"/>
    <w:rsid w:val="00F26BCC"/>
    <w:rsid w:val="00F26BFF"/>
    <w:rsid w:val="00F26C5F"/>
    <w:rsid w:val="00F26C8E"/>
    <w:rsid w:val="00F26D43"/>
    <w:rsid w:val="00F26D77"/>
    <w:rsid w:val="00F26E33"/>
    <w:rsid w:val="00F26E44"/>
    <w:rsid w:val="00F26F14"/>
    <w:rsid w:val="00F2710E"/>
    <w:rsid w:val="00F27142"/>
    <w:rsid w:val="00F27181"/>
    <w:rsid w:val="00F272AE"/>
    <w:rsid w:val="00F272CF"/>
    <w:rsid w:val="00F27335"/>
    <w:rsid w:val="00F273FE"/>
    <w:rsid w:val="00F27519"/>
    <w:rsid w:val="00F27536"/>
    <w:rsid w:val="00F275B6"/>
    <w:rsid w:val="00F2760E"/>
    <w:rsid w:val="00F27614"/>
    <w:rsid w:val="00F27731"/>
    <w:rsid w:val="00F27783"/>
    <w:rsid w:val="00F277B2"/>
    <w:rsid w:val="00F277BA"/>
    <w:rsid w:val="00F277C7"/>
    <w:rsid w:val="00F27952"/>
    <w:rsid w:val="00F27966"/>
    <w:rsid w:val="00F27991"/>
    <w:rsid w:val="00F279C7"/>
    <w:rsid w:val="00F279D4"/>
    <w:rsid w:val="00F27A0E"/>
    <w:rsid w:val="00F27A5D"/>
    <w:rsid w:val="00F27A74"/>
    <w:rsid w:val="00F27AC4"/>
    <w:rsid w:val="00F27AE4"/>
    <w:rsid w:val="00F27AFD"/>
    <w:rsid w:val="00F27B24"/>
    <w:rsid w:val="00F27B42"/>
    <w:rsid w:val="00F27B4B"/>
    <w:rsid w:val="00F27B5F"/>
    <w:rsid w:val="00F27BAE"/>
    <w:rsid w:val="00F27C5D"/>
    <w:rsid w:val="00F27CCE"/>
    <w:rsid w:val="00F27E02"/>
    <w:rsid w:val="00F27E04"/>
    <w:rsid w:val="00F27E65"/>
    <w:rsid w:val="00F27F48"/>
    <w:rsid w:val="00F3001E"/>
    <w:rsid w:val="00F30028"/>
    <w:rsid w:val="00F30047"/>
    <w:rsid w:val="00F30123"/>
    <w:rsid w:val="00F301A2"/>
    <w:rsid w:val="00F30277"/>
    <w:rsid w:val="00F3027A"/>
    <w:rsid w:val="00F302A2"/>
    <w:rsid w:val="00F30303"/>
    <w:rsid w:val="00F303E3"/>
    <w:rsid w:val="00F30469"/>
    <w:rsid w:val="00F304BB"/>
    <w:rsid w:val="00F30520"/>
    <w:rsid w:val="00F30523"/>
    <w:rsid w:val="00F3054D"/>
    <w:rsid w:val="00F305CE"/>
    <w:rsid w:val="00F306F1"/>
    <w:rsid w:val="00F307D4"/>
    <w:rsid w:val="00F30811"/>
    <w:rsid w:val="00F30878"/>
    <w:rsid w:val="00F308AA"/>
    <w:rsid w:val="00F308BF"/>
    <w:rsid w:val="00F30948"/>
    <w:rsid w:val="00F30981"/>
    <w:rsid w:val="00F309A9"/>
    <w:rsid w:val="00F309C7"/>
    <w:rsid w:val="00F30A36"/>
    <w:rsid w:val="00F30AD6"/>
    <w:rsid w:val="00F30B35"/>
    <w:rsid w:val="00F30B6A"/>
    <w:rsid w:val="00F30BBA"/>
    <w:rsid w:val="00F30C02"/>
    <w:rsid w:val="00F30C29"/>
    <w:rsid w:val="00F30C5C"/>
    <w:rsid w:val="00F30C7A"/>
    <w:rsid w:val="00F30D3E"/>
    <w:rsid w:val="00F30DA5"/>
    <w:rsid w:val="00F30F51"/>
    <w:rsid w:val="00F31007"/>
    <w:rsid w:val="00F31017"/>
    <w:rsid w:val="00F31094"/>
    <w:rsid w:val="00F310D3"/>
    <w:rsid w:val="00F3113D"/>
    <w:rsid w:val="00F31161"/>
    <w:rsid w:val="00F311FE"/>
    <w:rsid w:val="00F31210"/>
    <w:rsid w:val="00F312B5"/>
    <w:rsid w:val="00F312F4"/>
    <w:rsid w:val="00F31487"/>
    <w:rsid w:val="00F314CA"/>
    <w:rsid w:val="00F31563"/>
    <w:rsid w:val="00F31609"/>
    <w:rsid w:val="00F31614"/>
    <w:rsid w:val="00F317B2"/>
    <w:rsid w:val="00F317C3"/>
    <w:rsid w:val="00F31800"/>
    <w:rsid w:val="00F31831"/>
    <w:rsid w:val="00F318C2"/>
    <w:rsid w:val="00F319E1"/>
    <w:rsid w:val="00F31A56"/>
    <w:rsid w:val="00F31BF9"/>
    <w:rsid w:val="00F31CBE"/>
    <w:rsid w:val="00F31D9F"/>
    <w:rsid w:val="00F31DC5"/>
    <w:rsid w:val="00F31DDA"/>
    <w:rsid w:val="00F31DE8"/>
    <w:rsid w:val="00F31E47"/>
    <w:rsid w:val="00F31E80"/>
    <w:rsid w:val="00F32003"/>
    <w:rsid w:val="00F320EF"/>
    <w:rsid w:val="00F32218"/>
    <w:rsid w:val="00F3221E"/>
    <w:rsid w:val="00F32288"/>
    <w:rsid w:val="00F322EE"/>
    <w:rsid w:val="00F322FA"/>
    <w:rsid w:val="00F32408"/>
    <w:rsid w:val="00F32504"/>
    <w:rsid w:val="00F32535"/>
    <w:rsid w:val="00F3253B"/>
    <w:rsid w:val="00F325D2"/>
    <w:rsid w:val="00F325ED"/>
    <w:rsid w:val="00F32600"/>
    <w:rsid w:val="00F32613"/>
    <w:rsid w:val="00F32619"/>
    <w:rsid w:val="00F32649"/>
    <w:rsid w:val="00F32761"/>
    <w:rsid w:val="00F32787"/>
    <w:rsid w:val="00F327B0"/>
    <w:rsid w:val="00F328A9"/>
    <w:rsid w:val="00F32923"/>
    <w:rsid w:val="00F32987"/>
    <w:rsid w:val="00F329E8"/>
    <w:rsid w:val="00F32A9A"/>
    <w:rsid w:val="00F32ACC"/>
    <w:rsid w:val="00F32B6C"/>
    <w:rsid w:val="00F32BEA"/>
    <w:rsid w:val="00F32C9C"/>
    <w:rsid w:val="00F32DBA"/>
    <w:rsid w:val="00F32DD1"/>
    <w:rsid w:val="00F32E1C"/>
    <w:rsid w:val="00F32ED6"/>
    <w:rsid w:val="00F32FF8"/>
    <w:rsid w:val="00F330DF"/>
    <w:rsid w:val="00F3315A"/>
    <w:rsid w:val="00F3319C"/>
    <w:rsid w:val="00F331CB"/>
    <w:rsid w:val="00F3320E"/>
    <w:rsid w:val="00F33251"/>
    <w:rsid w:val="00F33488"/>
    <w:rsid w:val="00F3349D"/>
    <w:rsid w:val="00F334DB"/>
    <w:rsid w:val="00F33540"/>
    <w:rsid w:val="00F336C5"/>
    <w:rsid w:val="00F336D3"/>
    <w:rsid w:val="00F33859"/>
    <w:rsid w:val="00F339B0"/>
    <w:rsid w:val="00F33A25"/>
    <w:rsid w:val="00F33A67"/>
    <w:rsid w:val="00F33ACA"/>
    <w:rsid w:val="00F33B29"/>
    <w:rsid w:val="00F33B63"/>
    <w:rsid w:val="00F33B73"/>
    <w:rsid w:val="00F33CDF"/>
    <w:rsid w:val="00F33D0F"/>
    <w:rsid w:val="00F33D7F"/>
    <w:rsid w:val="00F33E45"/>
    <w:rsid w:val="00F33EB6"/>
    <w:rsid w:val="00F33F50"/>
    <w:rsid w:val="00F33F5F"/>
    <w:rsid w:val="00F33F7B"/>
    <w:rsid w:val="00F33F81"/>
    <w:rsid w:val="00F33FE3"/>
    <w:rsid w:val="00F34012"/>
    <w:rsid w:val="00F3401F"/>
    <w:rsid w:val="00F340C5"/>
    <w:rsid w:val="00F3413D"/>
    <w:rsid w:val="00F3416F"/>
    <w:rsid w:val="00F341F5"/>
    <w:rsid w:val="00F34293"/>
    <w:rsid w:val="00F342B4"/>
    <w:rsid w:val="00F3434F"/>
    <w:rsid w:val="00F3438B"/>
    <w:rsid w:val="00F343A4"/>
    <w:rsid w:val="00F34536"/>
    <w:rsid w:val="00F34570"/>
    <w:rsid w:val="00F345D1"/>
    <w:rsid w:val="00F345EA"/>
    <w:rsid w:val="00F345ED"/>
    <w:rsid w:val="00F34666"/>
    <w:rsid w:val="00F34799"/>
    <w:rsid w:val="00F347AC"/>
    <w:rsid w:val="00F347C7"/>
    <w:rsid w:val="00F348AB"/>
    <w:rsid w:val="00F348FD"/>
    <w:rsid w:val="00F34906"/>
    <w:rsid w:val="00F34932"/>
    <w:rsid w:val="00F3496E"/>
    <w:rsid w:val="00F349A6"/>
    <w:rsid w:val="00F34AE4"/>
    <w:rsid w:val="00F34B5E"/>
    <w:rsid w:val="00F34C1A"/>
    <w:rsid w:val="00F34C3D"/>
    <w:rsid w:val="00F34CD6"/>
    <w:rsid w:val="00F34D61"/>
    <w:rsid w:val="00F34E2C"/>
    <w:rsid w:val="00F34E3B"/>
    <w:rsid w:val="00F34E65"/>
    <w:rsid w:val="00F34EC8"/>
    <w:rsid w:val="00F34EE4"/>
    <w:rsid w:val="00F34EE6"/>
    <w:rsid w:val="00F34EFD"/>
    <w:rsid w:val="00F34F4D"/>
    <w:rsid w:val="00F34FA6"/>
    <w:rsid w:val="00F35030"/>
    <w:rsid w:val="00F3505A"/>
    <w:rsid w:val="00F35113"/>
    <w:rsid w:val="00F35158"/>
    <w:rsid w:val="00F351AF"/>
    <w:rsid w:val="00F351C1"/>
    <w:rsid w:val="00F351FD"/>
    <w:rsid w:val="00F35247"/>
    <w:rsid w:val="00F352B6"/>
    <w:rsid w:val="00F352F6"/>
    <w:rsid w:val="00F3531B"/>
    <w:rsid w:val="00F3541F"/>
    <w:rsid w:val="00F3545B"/>
    <w:rsid w:val="00F354DE"/>
    <w:rsid w:val="00F355E1"/>
    <w:rsid w:val="00F355E7"/>
    <w:rsid w:val="00F356DF"/>
    <w:rsid w:val="00F356E4"/>
    <w:rsid w:val="00F357E4"/>
    <w:rsid w:val="00F3580A"/>
    <w:rsid w:val="00F35870"/>
    <w:rsid w:val="00F3599D"/>
    <w:rsid w:val="00F35B24"/>
    <w:rsid w:val="00F35B8A"/>
    <w:rsid w:val="00F35BF1"/>
    <w:rsid w:val="00F35CB1"/>
    <w:rsid w:val="00F35CD7"/>
    <w:rsid w:val="00F35E12"/>
    <w:rsid w:val="00F35E84"/>
    <w:rsid w:val="00F35F71"/>
    <w:rsid w:val="00F35FFF"/>
    <w:rsid w:val="00F36020"/>
    <w:rsid w:val="00F36058"/>
    <w:rsid w:val="00F3605A"/>
    <w:rsid w:val="00F36076"/>
    <w:rsid w:val="00F36093"/>
    <w:rsid w:val="00F362A2"/>
    <w:rsid w:val="00F36306"/>
    <w:rsid w:val="00F3631B"/>
    <w:rsid w:val="00F36389"/>
    <w:rsid w:val="00F3641A"/>
    <w:rsid w:val="00F36434"/>
    <w:rsid w:val="00F364E4"/>
    <w:rsid w:val="00F365F3"/>
    <w:rsid w:val="00F36659"/>
    <w:rsid w:val="00F3669B"/>
    <w:rsid w:val="00F36787"/>
    <w:rsid w:val="00F369DE"/>
    <w:rsid w:val="00F36A9E"/>
    <w:rsid w:val="00F36B25"/>
    <w:rsid w:val="00F36B46"/>
    <w:rsid w:val="00F36B76"/>
    <w:rsid w:val="00F36C77"/>
    <w:rsid w:val="00F36C7C"/>
    <w:rsid w:val="00F36D25"/>
    <w:rsid w:val="00F36E95"/>
    <w:rsid w:val="00F36ED1"/>
    <w:rsid w:val="00F36EE9"/>
    <w:rsid w:val="00F36EEB"/>
    <w:rsid w:val="00F37049"/>
    <w:rsid w:val="00F37090"/>
    <w:rsid w:val="00F371E3"/>
    <w:rsid w:val="00F372F3"/>
    <w:rsid w:val="00F372F9"/>
    <w:rsid w:val="00F373B0"/>
    <w:rsid w:val="00F37403"/>
    <w:rsid w:val="00F37453"/>
    <w:rsid w:val="00F37592"/>
    <w:rsid w:val="00F3760B"/>
    <w:rsid w:val="00F3763B"/>
    <w:rsid w:val="00F37678"/>
    <w:rsid w:val="00F376E0"/>
    <w:rsid w:val="00F376E2"/>
    <w:rsid w:val="00F377AC"/>
    <w:rsid w:val="00F377E7"/>
    <w:rsid w:val="00F37935"/>
    <w:rsid w:val="00F37978"/>
    <w:rsid w:val="00F37A60"/>
    <w:rsid w:val="00F37C85"/>
    <w:rsid w:val="00F37CA7"/>
    <w:rsid w:val="00F37CCE"/>
    <w:rsid w:val="00F37D39"/>
    <w:rsid w:val="00F37D5E"/>
    <w:rsid w:val="00F37EBB"/>
    <w:rsid w:val="00F37F9A"/>
    <w:rsid w:val="00F40003"/>
    <w:rsid w:val="00F4003D"/>
    <w:rsid w:val="00F400B9"/>
    <w:rsid w:val="00F400BD"/>
    <w:rsid w:val="00F400CC"/>
    <w:rsid w:val="00F400EE"/>
    <w:rsid w:val="00F40143"/>
    <w:rsid w:val="00F401B7"/>
    <w:rsid w:val="00F401FC"/>
    <w:rsid w:val="00F4036F"/>
    <w:rsid w:val="00F404EB"/>
    <w:rsid w:val="00F4066E"/>
    <w:rsid w:val="00F4068F"/>
    <w:rsid w:val="00F406B3"/>
    <w:rsid w:val="00F406D6"/>
    <w:rsid w:val="00F406E7"/>
    <w:rsid w:val="00F40758"/>
    <w:rsid w:val="00F4076D"/>
    <w:rsid w:val="00F40789"/>
    <w:rsid w:val="00F40852"/>
    <w:rsid w:val="00F40856"/>
    <w:rsid w:val="00F408E1"/>
    <w:rsid w:val="00F409A3"/>
    <w:rsid w:val="00F409A9"/>
    <w:rsid w:val="00F40A15"/>
    <w:rsid w:val="00F40A50"/>
    <w:rsid w:val="00F40B05"/>
    <w:rsid w:val="00F40BA0"/>
    <w:rsid w:val="00F40BF2"/>
    <w:rsid w:val="00F40C90"/>
    <w:rsid w:val="00F40CC3"/>
    <w:rsid w:val="00F40CDD"/>
    <w:rsid w:val="00F40D75"/>
    <w:rsid w:val="00F40E1E"/>
    <w:rsid w:val="00F40E27"/>
    <w:rsid w:val="00F40E38"/>
    <w:rsid w:val="00F40E66"/>
    <w:rsid w:val="00F40F1B"/>
    <w:rsid w:val="00F41075"/>
    <w:rsid w:val="00F4111A"/>
    <w:rsid w:val="00F4115E"/>
    <w:rsid w:val="00F411B8"/>
    <w:rsid w:val="00F41243"/>
    <w:rsid w:val="00F4127A"/>
    <w:rsid w:val="00F41325"/>
    <w:rsid w:val="00F41347"/>
    <w:rsid w:val="00F41398"/>
    <w:rsid w:val="00F4151D"/>
    <w:rsid w:val="00F4152D"/>
    <w:rsid w:val="00F41568"/>
    <w:rsid w:val="00F41632"/>
    <w:rsid w:val="00F4163D"/>
    <w:rsid w:val="00F41750"/>
    <w:rsid w:val="00F41799"/>
    <w:rsid w:val="00F4180A"/>
    <w:rsid w:val="00F41818"/>
    <w:rsid w:val="00F41842"/>
    <w:rsid w:val="00F4185F"/>
    <w:rsid w:val="00F41981"/>
    <w:rsid w:val="00F41A0C"/>
    <w:rsid w:val="00F41BE7"/>
    <w:rsid w:val="00F41CAC"/>
    <w:rsid w:val="00F41DE2"/>
    <w:rsid w:val="00F41ECB"/>
    <w:rsid w:val="00F41F73"/>
    <w:rsid w:val="00F41FA6"/>
    <w:rsid w:val="00F41FC0"/>
    <w:rsid w:val="00F42025"/>
    <w:rsid w:val="00F420D7"/>
    <w:rsid w:val="00F42178"/>
    <w:rsid w:val="00F42184"/>
    <w:rsid w:val="00F4218A"/>
    <w:rsid w:val="00F42193"/>
    <w:rsid w:val="00F42270"/>
    <w:rsid w:val="00F4229A"/>
    <w:rsid w:val="00F42316"/>
    <w:rsid w:val="00F42342"/>
    <w:rsid w:val="00F423C8"/>
    <w:rsid w:val="00F42414"/>
    <w:rsid w:val="00F42441"/>
    <w:rsid w:val="00F424A2"/>
    <w:rsid w:val="00F42534"/>
    <w:rsid w:val="00F4253A"/>
    <w:rsid w:val="00F42561"/>
    <w:rsid w:val="00F425D7"/>
    <w:rsid w:val="00F425EC"/>
    <w:rsid w:val="00F42742"/>
    <w:rsid w:val="00F427B9"/>
    <w:rsid w:val="00F42835"/>
    <w:rsid w:val="00F42A25"/>
    <w:rsid w:val="00F42A57"/>
    <w:rsid w:val="00F42B5F"/>
    <w:rsid w:val="00F42BE5"/>
    <w:rsid w:val="00F42C3E"/>
    <w:rsid w:val="00F42D5C"/>
    <w:rsid w:val="00F42D91"/>
    <w:rsid w:val="00F42E18"/>
    <w:rsid w:val="00F42ED5"/>
    <w:rsid w:val="00F42EEE"/>
    <w:rsid w:val="00F42F6C"/>
    <w:rsid w:val="00F42FC3"/>
    <w:rsid w:val="00F43126"/>
    <w:rsid w:val="00F43132"/>
    <w:rsid w:val="00F43282"/>
    <w:rsid w:val="00F432A3"/>
    <w:rsid w:val="00F43389"/>
    <w:rsid w:val="00F43528"/>
    <w:rsid w:val="00F43549"/>
    <w:rsid w:val="00F43570"/>
    <w:rsid w:val="00F43629"/>
    <w:rsid w:val="00F4363F"/>
    <w:rsid w:val="00F43701"/>
    <w:rsid w:val="00F43741"/>
    <w:rsid w:val="00F4387B"/>
    <w:rsid w:val="00F438A1"/>
    <w:rsid w:val="00F438C7"/>
    <w:rsid w:val="00F43C5F"/>
    <w:rsid w:val="00F43CA3"/>
    <w:rsid w:val="00F43CCF"/>
    <w:rsid w:val="00F43DA2"/>
    <w:rsid w:val="00F43F03"/>
    <w:rsid w:val="00F43F19"/>
    <w:rsid w:val="00F43F47"/>
    <w:rsid w:val="00F4400A"/>
    <w:rsid w:val="00F44010"/>
    <w:rsid w:val="00F440D4"/>
    <w:rsid w:val="00F441B7"/>
    <w:rsid w:val="00F441C1"/>
    <w:rsid w:val="00F441F3"/>
    <w:rsid w:val="00F4423F"/>
    <w:rsid w:val="00F44330"/>
    <w:rsid w:val="00F443CF"/>
    <w:rsid w:val="00F44428"/>
    <w:rsid w:val="00F445F5"/>
    <w:rsid w:val="00F4463E"/>
    <w:rsid w:val="00F44646"/>
    <w:rsid w:val="00F446B8"/>
    <w:rsid w:val="00F446F3"/>
    <w:rsid w:val="00F4474C"/>
    <w:rsid w:val="00F44800"/>
    <w:rsid w:val="00F448BF"/>
    <w:rsid w:val="00F448EE"/>
    <w:rsid w:val="00F44A83"/>
    <w:rsid w:val="00F44AA0"/>
    <w:rsid w:val="00F44AD4"/>
    <w:rsid w:val="00F44B88"/>
    <w:rsid w:val="00F44C61"/>
    <w:rsid w:val="00F44C68"/>
    <w:rsid w:val="00F44C80"/>
    <w:rsid w:val="00F44C9D"/>
    <w:rsid w:val="00F44D7F"/>
    <w:rsid w:val="00F44EF9"/>
    <w:rsid w:val="00F44FC0"/>
    <w:rsid w:val="00F45012"/>
    <w:rsid w:val="00F45044"/>
    <w:rsid w:val="00F450BF"/>
    <w:rsid w:val="00F450DC"/>
    <w:rsid w:val="00F4512A"/>
    <w:rsid w:val="00F45146"/>
    <w:rsid w:val="00F45184"/>
    <w:rsid w:val="00F4518F"/>
    <w:rsid w:val="00F451CA"/>
    <w:rsid w:val="00F451E1"/>
    <w:rsid w:val="00F4529D"/>
    <w:rsid w:val="00F45364"/>
    <w:rsid w:val="00F45421"/>
    <w:rsid w:val="00F454C9"/>
    <w:rsid w:val="00F456FC"/>
    <w:rsid w:val="00F45790"/>
    <w:rsid w:val="00F457EC"/>
    <w:rsid w:val="00F4583E"/>
    <w:rsid w:val="00F45934"/>
    <w:rsid w:val="00F45A4C"/>
    <w:rsid w:val="00F45A64"/>
    <w:rsid w:val="00F45AEE"/>
    <w:rsid w:val="00F45B0D"/>
    <w:rsid w:val="00F45C13"/>
    <w:rsid w:val="00F45C7A"/>
    <w:rsid w:val="00F45CE7"/>
    <w:rsid w:val="00F45CE8"/>
    <w:rsid w:val="00F45E0C"/>
    <w:rsid w:val="00F45EB8"/>
    <w:rsid w:val="00F45F3E"/>
    <w:rsid w:val="00F45FB7"/>
    <w:rsid w:val="00F460E6"/>
    <w:rsid w:val="00F4614E"/>
    <w:rsid w:val="00F46156"/>
    <w:rsid w:val="00F46164"/>
    <w:rsid w:val="00F461AB"/>
    <w:rsid w:val="00F46271"/>
    <w:rsid w:val="00F462F4"/>
    <w:rsid w:val="00F46471"/>
    <w:rsid w:val="00F46477"/>
    <w:rsid w:val="00F465B8"/>
    <w:rsid w:val="00F465CF"/>
    <w:rsid w:val="00F465FA"/>
    <w:rsid w:val="00F466A3"/>
    <w:rsid w:val="00F4678E"/>
    <w:rsid w:val="00F4680C"/>
    <w:rsid w:val="00F46903"/>
    <w:rsid w:val="00F46A5F"/>
    <w:rsid w:val="00F46A9C"/>
    <w:rsid w:val="00F46AA9"/>
    <w:rsid w:val="00F46ABD"/>
    <w:rsid w:val="00F46AC5"/>
    <w:rsid w:val="00F46AEC"/>
    <w:rsid w:val="00F46BF3"/>
    <w:rsid w:val="00F46BF6"/>
    <w:rsid w:val="00F46C3B"/>
    <w:rsid w:val="00F46C8D"/>
    <w:rsid w:val="00F46D25"/>
    <w:rsid w:val="00F46D59"/>
    <w:rsid w:val="00F46D69"/>
    <w:rsid w:val="00F46F3F"/>
    <w:rsid w:val="00F46F56"/>
    <w:rsid w:val="00F46F61"/>
    <w:rsid w:val="00F46FAB"/>
    <w:rsid w:val="00F46FCA"/>
    <w:rsid w:val="00F47032"/>
    <w:rsid w:val="00F4703F"/>
    <w:rsid w:val="00F470D7"/>
    <w:rsid w:val="00F471E4"/>
    <w:rsid w:val="00F4729B"/>
    <w:rsid w:val="00F474B9"/>
    <w:rsid w:val="00F474DB"/>
    <w:rsid w:val="00F4752E"/>
    <w:rsid w:val="00F475A3"/>
    <w:rsid w:val="00F475D5"/>
    <w:rsid w:val="00F47752"/>
    <w:rsid w:val="00F47A03"/>
    <w:rsid w:val="00F47CDE"/>
    <w:rsid w:val="00F47D48"/>
    <w:rsid w:val="00F47EF9"/>
    <w:rsid w:val="00F47FE0"/>
    <w:rsid w:val="00F501C1"/>
    <w:rsid w:val="00F50227"/>
    <w:rsid w:val="00F5028B"/>
    <w:rsid w:val="00F502A5"/>
    <w:rsid w:val="00F503AA"/>
    <w:rsid w:val="00F503C1"/>
    <w:rsid w:val="00F503CF"/>
    <w:rsid w:val="00F505A5"/>
    <w:rsid w:val="00F505C7"/>
    <w:rsid w:val="00F505EC"/>
    <w:rsid w:val="00F5069B"/>
    <w:rsid w:val="00F50745"/>
    <w:rsid w:val="00F507A6"/>
    <w:rsid w:val="00F507AD"/>
    <w:rsid w:val="00F5081C"/>
    <w:rsid w:val="00F50855"/>
    <w:rsid w:val="00F50963"/>
    <w:rsid w:val="00F509C3"/>
    <w:rsid w:val="00F509DE"/>
    <w:rsid w:val="00F509F8"/>
    <w:rsid w:val="00F50A40"/>
    <w:rsid w:val="00F50A66"/>
    <w:rsid w:val="00F50AE5"/>
    <w:rsid w:val="00F50AFF"/>
    <w:rsid w:val="00F50B3F"/>
    <w:rsid w:val="00F50C47"/>
    <w:rsid w:val="00F50D30"/>
    <w:rsid w:val="00F50EB8"/>
    <w:rsid w:val="00F51024"/>
    <w:rsid w:val="00F5107B"/>
    <w:rsid w:val="00F5117B"/>
    <w:rsid w:val="00F51181"/>
    <w:rsid w:val="00F5120B"/>
    <w:rsid w:val="00F51224"/>
    <w:rsid w:val="00F51356"/>
    <w:rsid w:val="00F513CD"/>
    <w:rsid w:val="00F51489"/>
    <w:rsid w:val="00F514FB"/>
    <w:rsid w:val="00F515EC"/>
    <w:rsid w:val="00F516A2"/>
    <w:rsid w:val="00F516AA"/>
    <w:rsid w:val="00F51780"/>
    <w:rsid w:val="00F51B0A"/>
    <w:rsid w:val="00F51B55"/>
    <w:rsid w:val="00F51BDF"/>
    <w:rsid w:val="00F51C46"/>
    <w:rsid w:val="00F51C65"/>
    <w:rsid w:val="00F51CB5"/>
    <w:rsid w:val="00F51CE2"/>
    <w:rsid w:val="00F51DC8"/>
    <w:rsid w:val="00F51E3E"/>
    <w:rsid w:val="00F51F63"/>
    <w:rsid w:val="00F51FB4"/>
    <w:rsid w:val="00F521BD"/>
    <w:rsid w:val="00F521CD"/>
    <w:rsid w:val="00F52208"/>
    <w:rsid w:val="00F52225"/>
    <w:rsid w:val="00F5222F"/>
    <w:rsid w:val="00F52260"/>
    <w:rsid w:val="00F5227E"/>
    <w:rsid w:val="00F522A2"/>
    <w:rsid w:val="00F52310"/>
    <w:rsid w:val="00F52358"/>
    <w:rsid w:val="00F5239C"/>
    <w:rsid w:val="00F523C9"/>
    <w:rsid w:val="00F52433"/>
    <w:rsid w:val="00F52479"/>
    <w:rsid w:val="00F52524"/>
    <w:rsid w:val="00F52580"/>
    <w:rsid w:val="00F5260F"/>
    <w:rsid w:val="00F52664"/>
    <w:rsid w:val="00F52668"/>
    <w:rsid w:val="00F526EF"/>
    <w:rsid w:val="00F52717"/>
    <w:rsid w:val="00F52744"/>
    <w:rsid w:val="00F527B9"/>
    <w:rsid w:val="00F52883"/>
    <w:rsid w:val="00F52968"/>
    <w:rsid w:val="00F52989"/>
    <w:rsid w:val="00F529B7"/>
    <w:rsid w:val="00F52A0B"/>
    <w:rsid w:val="00F52AA9"/>
    <w:rsid w:val="00F52AB5"/>
    <w:rsid w:val="00F52ACD"/>
    <w:rsid w:val="00F52B70"/>
    <w:rsid w:val="00F52BDB"/>
    <w:rsid w:val="00F52C78"/>
    <w:rsid w:val="00F52CB7"/>
    <w:rsid w:val="00F52CED"/>
    <w:rsid w:val="00F52D0F"/>
    <w:rsid w:val="00F52DB4"/>
    <w:rsid w:val="00F52E1B"/>
    <w:rsid w:val="00F52E49"/>
    <w:rsid w:val="00F52F42"/>
    <w:rsid w:val="00F53031"/>
    <w:rsid w:val="00F5308C"/>
    <w:rsid w:val="00F530D5"/>
    <w:rsid w:val="00F5312A"/>
    <w:rsid w:val="00F53158"/>
    <w:rsid w:val="00F531F8"/>
    <w:rsid w:val="00F5327F"/>
    <w:rsid w:val="00F5328D"/>
    <w:rsid w:val="00F532B6"/>
    <w:rsid w:val="00F53481"/>
    <w:rsid w:val="00F53617"/>
    <w:rsid w:val="00F536C1"/>
    <w:rsid w:val="00F5374C"/>
    <w:rsid w:val="00F53807"/>
    <w:rsid w:val="00F5385F"/>
    <w:rsid w:val="00F538D8"/>
    <w:rsid w:val="00F53929"/>
    <w:rsid w:val="00F53977"/>
    <w:rsid w:val="00F539C9"/>
    <w:rsid w:val="00F539E8"/>
    <w:rsid w:val="00F53A2F"/>
    <w:rsid w:val="00F53AA6"/>
    <w:rsid w:val="00F53AF5"/>
    <w:rsid w:val="00F53B0F"/>
    <w:rsid w:val="00F53B4D"/>
    <w:rsid w:val="00F53C33"/>
    <w:rsid w:val="00F53D3B"/>
    <w:rsid w:val="00F53E07"/>
    <w:rsid w:val="00F53E54"/>
    <w:rsid w:val="00F53E5B"/>
    <w:rsid w:val="00F53F97"/>
    <w:rsid w:val="00F54092"/>
    <w:rsid w:val="00F540A5"/>
    <w:rsid w:val="00F540D0"/>
    <w:rsid w:val="00F54268"/>
    <w:rsid w:val="00F5431A"/>
    <w:rsid w:val="00F54324"/>
    <w:rsid w:val="00F54374"/>
    <w:rsid w:val="00F543D8"/>
    <w:rsid w:val="00F543EE"/>
    <w:rsid w:val="00F5448E"/>
    <w:rsid w:val="00F54539"/>
    <w:rsid w:val="00F545CE"/>
    <w:rsid w:val="00F54621"/>
    <w:rsid w:val="00F54659"/>
    <w:rsid w:val="00F546C4"/>
    <w:rsid w:val="00F546F1"/>
    <w:rsid w:val="00F54844"/>
    <w:rsid w:val="00F54854"/>
    <w:rsid w:val="00F54977"/>
    <w:rsid w:val="00F54AB0"/>
    <w:rsid w:val="00F54AC0"/>
    <w:rsid w:val="00F54AC2"/>
    <w:rsid w:val="00F54B34"/>
    <w:rsid w:val="00F54BB8"/>
    <w:rsid w:val="00F54C50"/>
    <w:rsid w:val="00F54C75"/>
    <w:rsid w:val="00F54C76"/>
    <w:rsid w:val="00F54CAF"/>
    <w:rsid w:val="00F54E04"/>
    <w:rsid w:val="00F54E05"/>
    <w:rsid w:val="00F54EE9"/>
    <w:rsid w:val="00F54FF3"/>
    <w:rsid w:val="00F54FFD"/>
    <w:rsid w:val="00F550D1"/>
    <w:rsid w:val="00F550E6"/>
    <w:rsid w:val="00F550FF"/>
    <w:rsid w:val="00F55162"/>
    <w:rsid w:val="00F55195"/>
    <w:rsid w:val="00F5527E"/>
    <w:rsid w:val="00F55314"/>
    <w:rsid w:val="00F5534A"/>
    <w:rsid w:val="00F55383"/>
    <w:rsid w:val="00F5540A"/>
    <w:rsid w:val="00F55417"/>
    <w:rsid w:val="00F5542A"/>
    <w:rsid w:val="00F55451"/>
    <w:rsid w:val="00F55550"/>
    <w:rsid w:val="00F55699"/>
    <w:rsid w:val="00F55787"/>
    <w:rsid w:val="00F5583E"/>
    <w:rsid w:val="00F558BB"/>
    <w:rsid w:val="00F5596D"/>
    <w:rsid w:val="00F559C8"/>
    <w:rsid w:val="00F559DE"/>
    <w:rsid w:val="00F55AAE"/>
    <w:rsid w:val="00F55B9A"/>
    <w:rsid w:val="00F55C7E"/>
    <w:rsid w:val="00F55CF4"/>
    <w:rsid w:val="00F55D10"/>
    <w:rsid w:val="00F55DCC"/>
    <w:rsid w:val="00F55DF7"/>
    <w:rsid w:val="00F55E42"/>
    <w:rsid w:val="00F55E9E"/>
    <w:rsid w:val="00F55ED4"/>
    <w:rsid w:val="00F55ED5"/>
    <w:rsid w:val="00F55F74"/>
    <w:rsid w:val="00F55F8B"/>
    <w:rsid w:val="00F561FC"/>
    <w:rsid w:val="00F562F3"/>
    <w:rsid w:val="00F5635B"/>
    <w:rsid w:val="00F56394"/>
    <w:rsid w:val="00F56479"/>
    <w:rsid w:val="00F56486"/>
    <w:rsid w:val="00F5649C"/>
    <w:rsid w:val="00F5658F"/>
    <w:rsid w:val="00F5659C"/>
    <w:rsid w:val="00F565D7"/>
    <w:rsid w:val="00F56750"/>
    <w:rsid w:val="00F567EE"/>
    <w:rsid w:val="00F56828"/>
    <w:rsid w:val="00F56835"/>
    <w:rsid w:val="00F5683A"/>
    <w:rsid w:val="00F5689A"/>
    <w:rsid w:val="00F569A2"/>
    <w:rsid w:val="00F569DE"/>
    <w:rsid w:val="00F56A8D"/>
    <w:rsid w:val="00F56AD4"/>
    <w:rsid w:val="00F56BEB"/>
    <w:rsid w:val="00F56C28"/>
    <w:rsid w:val="00F56C31"/>
    <w:rsid w:val="00F56C35"/>
    <w:rsid w:val="00F56C4E"/>
    <w:rsid w:val="00F56CD9"/>
    <w:rsid w:val="00F56CE0"/>
    <w:rsid w:val="00F56D71"/>
    <w:rsid w:val="00F56EDE"/>
    <w:rsid w:val="00F56F0E"/>
    <w:rsid w:val="00F56F81"/>
    <w:rsid w:val="00F57032"/>
    <w:rsid w:val="00F57047"/>
    <w:rsid w:val="00F57072"/>
    <w:rsid w:val="00F572D7"/>
    <w:rsid w:val="00F5734E"/>
    <w:rsid w:val="00F57376"/>
    <w:rsid w:val="00F57419"/>
    <w:rsid w:val="00F57526"/>
    <w:rsid w:val="00F57623"/>
    <w:rsid w:val="00F57661"/>
    <w:rsid w:val="00F576C8"/>
    <w:rsid w:val="00F57707"/>
    <w:rsid w:val="00F57731"/>
    <w:rsid w:val="00F577ED"/>
    <w:rsid w:val="00F5783D"/>
    <w:rsid w:val="00F578DC"/>
    <w:rsid w:val="00F578E6"/>
    <w:rsid w:val="00F57A41"/>
    <w:rsid w:val="00F57A4C"/>
    <w:rsid w:val="00F57A4D"/>
    <w:rsid w:val="00F57AFA"/>
    <w:rsid w:val="00F57C6C"/>
    <w:rsid w:val="00F57CA2"/>
    <w:rsid w:val="00F57D0D"/>
    <w:rsid w:val="00F57D1B"/>
    <w:rsid w:val="00F57DEF"/>
    <w:rsid w:val="00F57E0D"/>
    <w:rsid w:val="00F57E94"/>
    <w:rsid w:val="00F57EF4"/>
    <w:rsid w:val="00F57FCF"/>
    <w:rsid w:val="00F60135"/>
    <w:rsid w:val="00F601DF"/>
    <w:rsid w:val="00F601FE"/>
    <w:rsid w:val="00F602DC"/>
    <w:rsid w:val="00F60324"/>
    <w:rsid w:val="00F60410"/>
    <w:rsid w:val="00F6042A"/>
    <w:rsid w:val="00F604ED"/>
    <w:rsid w:val="00F605B9"/>
    <w:rsid w:val="00F60659"/>
    <w:rsid w:val="00F606BE"/>
    <w:rsid w:val="00F607BE"/>
    <w:rsid w:val="00F60855"/>
    <w:rsid w:val="00F608E9"/>
    <w:rsid w:val="00F6090E"/>
    <w:rsid w:val="00F6094C"/>
    <w:rsid w:val="00F60B32"/>
    <w:rsid w:val="00F60C8D"/>
    <w:rsid w:val="00F60D73"/>
    <w:rsid w:val="00F60DF4"/>
    <w:rsid w:val="00F60E49"/>
    <w:rsid w:val="00F60F04"/>
    <w:rsid w:val="00F60F12"/>
    <w:rsid w:val="00F60F46"/>
    <w:rsid w:val="00F610E2"/>
    <w:rsid w:val="00F612A1"/>
    <w:rsid w:val="00F612A3"/>
    <w:rsid w:val="00F612AA"/>
    <w:rsid w:val="00F612AC"/>
    <w:rsid w:val="00F612DD"/>
    <w:rsid w:val="00F613E5"/>
    <w:rsid w:val="00F6144E"/>
    <w:rsid w:val="00F614B1"/>
    <w:rsid w:val="00F614D1"/>
    <w:rsid w:val="00F614E2"/>
    <w:rsid w:val="00F6150A"/>
    <w:rsid w:val="00F61593"/>
    <w:rsid w:val="00F615F7"/>
    <w:rsid w:val="00F61628"/>
    <w:rsid w:val="00F616C9"/>
    <w:rsid w:val="00F61805"/>
    <w:rsid w:val="00F61922"/>
    <w:rsid w:val="00F6198E"/>
    <w:rsid w:val="00F61A73"/>
    <w:rsid w:val="00F61AEA"/>
    <w:rsid w:val="00F61C1D"/>
    <w:rsid w:val="00F61DBB"/>
    <w:rsid w:val="00F61DF1"/>
    <w:rsid w:val="00F61EB9"/>
    <w:rsid w:val="00F61EEC"/>
    <w:rsid w:val="00F61EF7"/>
    <w:rsid w:val="00F61F3C"/>
    <w:rsid w:val="00F61F3E"/>
    <w:rsid w:val="00F62015"/>
    <w:rsid w:val="00F62151"/>
    <w:rsid w:val="00F623ED"/>
    <w:rsid w:val="00F6256D"/>
    <w:rsid w:val="00F62698"/>
    <w:rsid w:val="00F626EC"/>
    <w:rsid w:val="00F6275F"/>
    <w:rsid w:val="00F6283F"/>
    <w:rsid w:val="00F62872"/>
    <w:rsid w:val="00F62A1F"/>
    <w:rsid w:val="00F62A22"/>
    <w:rsid w:val="00F62A5F"/>
    <w:rsid w:val="00F62AD5"/>
    <w:rsid w:val="00F62ADD"/>
    <w:rsid w:val="00F62AEA"/>
    <w:rsid w:val="00F62C1D"/>
    <w:rsid w:val="00F62C22"/>
    <w:rsid w:val="00F62C52"/>
    <w:rsid w:val="00F62CA4"/>
    <w:rsid w:val="00F62D45"/>
    <w:rsid w:val="00F62DB5"/>
    <w:rsid w:val="00F62DD9"/>
    <w:rsid w:val="00F62DF1"/>
    <w:rsid w:val="00F62E12"/>
    <w:rsid w:val="00F62E4E"/>
    <w:rsid w:val="00F62E4F"/>
    <w:rsid w:val="00F62ECB"/>
    <w:rsid w:val="00F62F6A"/>
    <w:rsid w:val="00F62F79"/>
    <w:rsid w:val="00F62FF8"/>
    <w:rsid w:val="00F6302E"/>
    <w:rsid w:val="00F631EA"/>
    <w:rsid w:val="00F632DF"/>
    <w:rsid w:val="00F633A6"/>
    <w:rsid w:val="00F6342D"/>
    <w:rsid w:val="00F6348B"/>
    <w:rsid w:val="00F634D2"/>
    <w:rsid w:val="00F634DA"/>
    <w:rsid w:val="00F6358E"/>
    <w:rsid w:val="00F636CB"/>
    <w:rsid w:val="00F6371D"/>
    <w:rsid w:val="00F6378B"/>
    <w:rsid w:val="00F637A7"/>
    <w:rsid w:val="00F63807"/>
    <w:rsid w:val="00F63AD6"/>
    <w:rsid w:val="00F63B12"/>
    <w:rsid w:val="00F63B65"/>
    <w:rsid w:val="00F63BBD"/>
    <w:rsid w:val="00F63C6F"/>
    <w:rsid w:val="00F63D09"/>
    <w:rsid w:val="00F63E49"/>
    <w:rsid w:val="00F63E51"/>
    <w:rsid w:val="00F63E5F"/>
    <w:rsid w:val="00F63E66"/>
    <w:rsid w:val="00F63F12"/>
    <w:rsid w:val="00F64020"/>
    <w:rsid w:val="00F6408D"/>
    <w:rsid w:val="00F64111"/>
    <w:rsid w:val="00F641F0"/>
    <w:rsid w:val="00F642A4"/>
    <w:rsid w:val="00F6456F"/>
    <w:rsid w:val="00F646AA"/>
    <w:rsid w:val="00F646E6"/>
    <w:rsid w:val="00F646EB"/>
    <w:rsid w:val="00F647A0"/>
    <w:rsid w:val="00F647D6"/>
    <w:rsid w:val="00F64885"/>
    <w:rsid w:val="00F64898"/>
    <w:rsid w:val="00F64905"/>
    <w:rsid w:val="00F64939"/>
    <w:rsid w:val="00F64996"/>
    <w:rsid w:val="00F64B15"/>
    <w:rsid w:val="00F64B4B"/>
    <w:rsid w:val="00F64BA6"/>
    <w:rsid w:val="00F64BED"/>
    <w:rsid w:val="00F64C15"/>
    <w:rsid w:val="00F64C54"/>
    <w:rsid w:val="00F64C84"/>
    <w:rsid w:val="00F64CB9"/>
    <w:rsid w:val="00F64CF4"/>
    <w:rsid w:val="00F64D4F"/>
    <w:rsid w:val="00F64E5C"/>
    <w:rsid w:val="00F64E6E"/>
    <w:rsid w:val="00F64F02"/>
    <w:rsid w:val="00F64FDE"/>
    <w:rsid w:val="00F6510E"/>
    <w:rsid w:val="00F65121"/>
    <w:rsid w:val="00F6513C"/>
    <w:rsid w:val="00F653B3"/>
    <w:rsid w:val="00F6558B"/>
    <w:rsid w:val="00F656C2"/>
    <w:rsid w:val="00F6587F"/>
    <w:rsid w:val="00F65901"/>
    <w:rsid w:val="00F65932"/>
    <w:rsid w:val="00F6593C"/>
    <w:rsid w:val="00F6599C"/>
    <w:rsid w:val="00F65A0E"/>
    <w:rsid w:val="00F65AB1"/>
    <w:rsid w:val="00F65AB3"/>
    <w:rsid w:val="00F65ABC"/>
    <w:rsid w:val="00F65B57"/>
    <w:rsid w:val="00F65C3D"/>
    <w:rsid w:val="00F65CBB"/>
    <w:rsid w:val="00F65CEB"/>
    <w:rsid w:val="00F65DE9"/>
    <w:rsid w:val="00F65E38"/>
    <w:rsid w:val="00F65EB7"/>
    <w:rsid w:val="00F65EE2"/>
    <w:rsid w:val="00F6601A"/>
    <w:rsid w:val="00F66038"/>
    <w:rsid w:val="00F66046"/>
    <w:rsid w:val="00F66050"/>
    <w:rsid w:val="00F66367"/>
    <w:rsid w:val="00F664DA"/>
    <w:rsid w:val="00F66501"/>
    <w:rsid w:val="00F665C9"/>
    <w:rsid w:val="00F667B3"/>
    <w:rsid w:val="00F66841"/>
    <w:rsid w:val="00F66877"/>
    <w:rsid w:val="00F669AD"/>
    <w:rsid w:val="00F669F1"/>
    <w:rsid w:val="00F66A48"/>
    <w:rsid w:val="00F66A8B"/>
    <w:rsid w:val="00F66A93"/>
    <w:rsid w:val="00F66B46"/>
    <w:rsid w:val="00F66BDC"/>
    <w:rsid w:val="00F66DCC"/>
    <w:rsid w:val="00F66F31"/>
    <w:rsid w:val="00F66F4C"/>
    <w:rsid w:val="00F66F6B"/>
    <w:rsid w:val="00F67006"/>
    <w:rsid w:val="00F670F5"/>
    <w:rsid w:val="00F6739C"/>
    <w:rsid w:val="00F674D1"/>
    <w:rsid w:val="00F67568"/>
    <w:rsid w:val="00F676E0"/>
    <w:rsid w:val="00F67722"/>
    <w:rsid w:val="00F67749"/>
    <w:rsid w:val="00F677CD"/>
    <w:rsid w:val="00F677F2"/>
    <w:rsid w:val="00F6780F"/>
    <w:rsid w:val="00F678F0"/>
    <w:rsid w:val="00F678F5"/>
    <w:rsid w:val="00F67956"/>
    <w:rsid w:val="00F67A83"/>
    <w:rsid w:val="00F67A85"/>
    <w:rsid w:val="00F67A9A"/>
    <w:rsid w:val="00F67ABE"/>
    <w:rsid w:val="00F67B4C"/>
    <w:rsid w:val="00F67C41"/>
    <w:rsid w:val="00F67C86"/>
    <w:rsid w:val="00F67CAD"/>
    <w:rsid w:val="00F67D24"/>
    <w:rsid w:val="00F67E10"/>
    <w:rsid w:val="00F67F4F"/>
    <w:rsid w:val="00F67F65"/>
    <w:rsid w:val="00F67FAF"/>
    <w:rsid w:val="00F7000B"/>
    <w:rsid w:val="00F700EB"/>
    <w:rsid w:val="00F7011A"/>
    <w:rsid w:val="00F70142"/>
    <w:rsid w:val="00F7017F"/>
    <w:rsid w:val="00F70254"/>
    <w:rsid w:val="00F702D6"/>
    <w:rsid w:val="00F70324"/>
    <w:rsid w:val="00F70334"/>
    <w:rsid w:val="00F7038F"/>
    <w:rsid w:val="00F703BA"/>
    <w:rsid w:val="00F703CB"/>
    <w:rsid w:val="00F703CF"/>
    <w:rsid w:val="00F703D8"/>
    <w:rsid w:val="00F7044E"/>
    <w:rsid w:val="00F70454"/>
    <w:rsid w:val="00F704ED"/>
    <w:rsid w:val="00F70594"/>
    <w:rsid w:val="00F705D0"/>
    <w:rsid w:val="00F7060D"/>
    <w:rsid w:val="00F706AD"/>
    <w:rsid w:val="00F70781"/>
    <w:rsid w:val="00F707D8"/>
    <w:rsid w:val="00F708F7"/>
    <w:rsid w:val="00F70957"/>
    <w:rsid w:val="00F70A1E"/>
    <w:rsid w:val="00F70B79"/>
    <w:rsid w:val="00F70BA8"/>
    <w:rsid w:val="00F70C29"/>
    <w:rsid w:val="00F70DBA"/>
    <w:rsid w:val="00F70DCE"/>
    <w:rsid w:val="00F70EC2"/>
    <w:rsid w:val="00F70FC7"/>
    <w:rsid w:val="00F71071"/>
    <w:rsid w:val="00F711C1"/>
    <w:rsid w:val="00F711DC"/>
    <w:rsid w:val="00F7125B"/>
    <w:rsid w:val="00F71374"/>
    <w:rsid w:val="00F713D7"/>
    <w:rsid w:val="00F7142D"/>
    <w:rsid w:val="00F7143E"/>
    <w:rsid w:val="00F71443"/>
    <w:rsid w:val="00F71457"/>
    <w:rsid w:val="00F7148E"/>
    <w:rsid w:val="00F71499"/>
    <w:rsid w:val="00F71502"/>
    <w:rsid w:val="00F71643"/>
    <w:rsid w:val="00F716E4"/>
    <w:rsid w:val="00F717A2"/>
    <w:rsid w:val="00F7185E"/>
    <w:rsid w:val="00F7186A"/>
    <w:rsid w:val="00F719CE"/>
    <w:rsid w:val="00F71AA5"/>
    <w:rsid w:val="00F71ABE"/>
    <w:rsid w:val="00F71B90"/>
    <w:rsid w:val="00F71B95"/>
    <w:rsid w:val="00F71BC4"/>
    <w:rsid w:val="00F71C70"/>
    <w:rsid w:val="00F71CCC"/>
    <w:rsid w:val="00F71D8F"/>
    <w:rsid w:val="00F71EC4"/>
    <w:rsid w:val="00F72127"/>
    <w:rsid w:val="00F72167"/>
    <w:rsid w:val="00F72248"/>
    <w:rsid w:val="00F72296"/>
    <w:rsid w:val="00F7234C"/>
    <w:rsid w:val="00F723D3"/>
    <w:rsid w:val="00F723E3"/>
    <w:rsid w:val="00F726F2"/>
    <w:rsid w:val="00F72726"/>
    <w:rsid w:val="00F72770"/>
    <w:rsid w:val="00F7283B"/>
    <w:rsid w:val="00F728BF"/>
    <w:rsid w:val="00F728FA"/>
    <w:rsid w:val="00F729ED"/>
    <w:rsid w:val="00F729F3"/>
    <w:rsid w:val="00F72A63"/>
    <w:rsid w:val="00F72AB3"/>
    <w:rsid w:val="00F72ABC"/>
    <w:rsid w:val="00F72B58"/>
    <w:rsid w:val="00F72B88"/>
    <w:rsid w:val="00F72BAB"/>
    <w:rsid w:val="00F72C42"/>
    <w:rsid w:val="00F72CA6"/>
    <w:rsid w:val="00F72D8F"/>
    <w:rsid w:val="00F72DDC"/>
    <w:rsid w:val="00F72F10"/>
    <w:rsid w:val="00F730C9"/>
    <w:rsid w:val="00F7311B"/>
    <w:rsid w:val="00F73131"/>
    <w:rsid w:val="00F73198"/>
    <w:rsid w:val="00F7319A"/>
    <w:rsid w:val="00F73290"/>
    <w:rsid w:val="00F732BA"/>
    <w:rsid w:val="00F73368"/>
    <w:rsid w:val="00F73370"/>
    <w:rsid w:val="00F733CB"/>
    <w:rsid w:val="00F733EB"/>
    <w:rsid w:val="00F7355A"/>
    <w:rsid w:val="00F73566"/>
    <w:rsid w:val="00F7357E"/>
    <w:rsid w:val="00F735BF"/>
    <w:rsid w:val="00F73758"/>
    <w:rsid w:val="00F737BE"/>
    <w:rsid w:val="00F73880"/>
    <w:rsid w:val="00F738CD"/>
    <w:rsid w:val="00F738F3"/>
    <w:rsid w:val="00F7392F"/>
    <w:rsid w:val="00F73931"/>
    <w:rsid w:val="00F73AEC"/>
    <w:rsid w:val="00F73B55"/>
    <w:rsid w:val="00F73B9C"/>
    <w:rsid w:val="00F73B9F"/>
    <w:rsid w:val="00F73BC2"/>
    <w:rsid w:val="00F73C1A"/>
    <w:rsid w:val="00F73C70"/>
    <w:rsid w:val="00F73CB5"/>
    <w:rsid w:val="00F73CC5"/>
    <w:rsid w:val="00F73CCC"/>
    <w:rsid w:val="00F73DE5"/>
    <w:rsid w:val="00F73E32"/>
    <w:rsid w:val="00F73EC0"/>
    <w:rsid w:val="00F73F02"/>
    <w:rsid w:val="00F73FAD"/>
    <w:rsid w:val="00F7400C"/>
    <w:rsid w:val="00F7401B"/>
    <w:rsid w:val="00F740DA"/>
    <w:rsid w:val="00F740DB"/>
    <w:rsid w:val="00F74126"/>
    <w:rsid w:val="00F74134"/>
    <w:rsid w:val="00F741CE"/>
    <w:rsid w:val="00F74218"/>
    <w:rsid w:val="00F742C0"/>
    <w:rsid w:val="00F74366"/>
    <w:rsid w:val="00F74380"/>
    <w:rsid w:val="00F7438A"/>
    <w:rsid w:val="00F7439F"/>
    <w:rsid w:val="00F744A3"/>
    <w:rsid w:val="00F745FA"/>
    <w:rsid w:val="00F74600"/>
    <w:rsid w:val="00F7466B"/>
    <w:rsid w:val="00F7468E"/>
    <w:rsid w:val="00F746F2"/>
    <w:rsid w:val="00F746FA"/>
    <w:rsid w:val="00F7486D"/>
    <w:rsid w:val="00F7492F"/>
    <w:rsid w:val="00F749C2"/>
    <w:rsid w:val="00F74B2D"/>
    <w:rsid w:val="00F74C5A"/>
    <w:rsid w:val="00F74C75"/>
    <w:rsid w:val="00F74D49"/>
    <w:rsid w:val="00F7508D"/>
    <w:rsid w:val="00F750F2"/>
    <w:rsid w:val="00F751B0"/>
    <w:rsid w:val="00F751DB"/>
    <w:rsid w:val="00F751FB"/>
    <w:rsid w:val="00F752BC"/>
    <w:rsid w:val="00F7538E"/>
    <w:rsid w:val="00F7540A"/>
    <w:rsid w:val="00F7546B"/>
    <w:rsid w:val="00F754CA"/>
    <w:rsid w:val="00F75690"/>
    <w:rsid w:val="00F756AC"/>
    <w:rsid w:val="00F75713"/>
    <w:rsid w:val="00F75970"/>
    <w:rsid w:val="00F759E2"/>
    <w:rsid w:val="00F75A1E"/>
    <w:rsid w:val="00F75A33"/>
    <w:rsid w:val="00F75B17"/>
    <w:rsid w:val="00F75C2D"/>
    <w:rsid w:val="00F75C93"/>
    <w:rsid w:val="00F75D15"/>
    <w:rsid w:val="00F75D8F"/>
    <w:rsid w:val="00F75D9D"/>
    <w:rsid w:val="00F75DC6"/>
    <w:rsid w:val="00F75DD2"/>
    <w:rsid w:val="00F75DE4"/>
    <w:rsid w:val="00F75E78"/>
    <w:rsid w:val="00F75EC8"/>
    <w:rsid w:val="00F75F33"/>
    <w:rsid w:val="00F75F51"/>
    <w:rsid w:val="00F75FFE"/>
    <w:rsid w:val="00F76049"/>
    <w:rsid w:val="00F760DB"/>
    <w:rsid w:val="00F760EE"/>
    <w:rsid w:val="00F762BC"/>
    <w:rsid w:val="00F7636B"/>
    <w:rsid w:val="00F763BF"/>
    <w:rsid w:val="00F76409"/>
    <w:rsid w:val="00F7649F"/>
    <w:rsid w:val="00F765EE"/>
    <w:rsid w:val="00F765F0"/>
    <w:rsid w:val="00F766A1"/>
    <w:rsid w:val="00F76703"/>
    <w:rsid w:val="00F7678A"/>
    <w:rsid w:val="00F76862"/>
    <w:rsid w:val="00F76920"/>
    <w:rsid w:val="00F7698C"/>
    <w:rsid w:val="00F76A2F"/>
    <w:rsid w:val="00F76A93"/>
    <w:rsid w:val="00F76AC5"/>
    <w:rsid w:val="00F76B62"/>
    <w:rsid w:val="00F76C2F"/>
    <w:rsid w:val="00F76C7C"/>
    <w:rsid w:val="00F76CB2"/>
    <w:rsid w:val="00F76CCA"/>
    <w:rsid w:val="00F76CD2"/>
    <w:rsid w:val="00F76F43"/>
    <w:rsid w:val="00F76FD1"/>
    <w:rsid w:val="00F77046"/>
    <w:rsid w:val="00F7718A"/>
    <w:rsid w:val="00F771F5"/>
    <w:rsid w:val="00F77278"/>
    <w:rsid w:val="00F772E6"/>
    <w:rsid w:val="00F772FA"/>
    <w:rsid w:val="00F77380"/>
    <w:rsid w:val="00F7741C"/>
    <w:rsid w:val="00F7752D"/>
    <w:rsid w:val="00F77557"/>
    <w:rsid w:val="00F77644"/>
    <w:rsid w:val="00F77665"/>
    <w:rsid w:val="00F7772A"/>
    <w:rsid w:val="00F7772B"/>
    <w:rsid w:val="00F777F7"/>
    <w:rsid w:val="00F77811"/>
    <w:rsid w:val="00F778A4"/>
    <w:rsid w:val="00F778F4"/>
    <w:rsid w:val="00F779C8"/>
    <w:rsid w:val="00F77B00"/>
    <w:rsid w:val="00F77B07"/>
    <w:rsid w:val="00F77B7E"/>
    <w:rsid w:val="00F77B9D"/>
    <w:rsid w:val="00F77C17"/>
    <w:rsid w:val="00F77CB7"/>
    <w:rsid w:val="00F77F68"/>
    <w:rsid w:val="00F77F99"/>
    <w:rsid w:val="00F77FE6"/>
    <w:rsid w:val="00F8008E"/>
    <w:rsid w:val="00F800AF"/>
    <w:rsid w:val="00F8017A"/>
    <w:rsid w:val="00F801AF"/>
    <w:rsid w:val="00F8024E"/>
    <w:rsid w:val="00F8025B"/>
    <w:rsid w:val="00F8025E"/>
    <w:rsid w:val="00F802FD"/>
    <w:rsid w:val="00F8031D"/>
    <w:rsid w:val="00F80328"/>
    <w:rsid w:val="00F80370"/>
    <w:rsid w:val="00F80487"/>
    <w:rsid w:val="00F804A2"/>
    <w:rsid w:val="00F80522"/>
    <w:rsid w:val="00F8056F"/>
    <w:rsid w:val="00F80578"/>
    <w:rsid w:val="00F80674"/>
    <w:rsid w:val="00F806D0"/>
    <w:rsid w:val="00F80727"/>
    <w:rsid w:val="00F807E6"/>
    <w:rsid w:val="00F8082A"/>
    <w:rsid w:val="00F808CE"/>
    <w:rsid w:val="00F80997"/>
    <w:rsid w:val="00F80A7F"/>
    <w:rsid w:val="00F80AA2"/>
    <w:rsid w:val="00F80B80"/>
    <w:rsid w:val="00F80B9D"/>
    <w:rsid w:val="00F80CAD"/>
    <w:rsid w:val="00F80CB4"/>
    <w:rsid w:val="00F80CF1"/>
    <w:rsid w:val="00F80D93"/>
    <w:rsid w:val="00F80DF9"/>
    <w:rsid w:val="00F80E49"/>
    <w:rsid w:val="00F8102D"/>
    <w:rsid w:val="00F81034"/>
    <w:rsid w:val="00F81081"/>
    <w:rsid w:val="00F810C9"/>
    <w:rsid w:val="00F810D9"/>
    <w:rsid w:val="00F8112C"/>
    <w:rsid w:val="00F811C9"/>
    <w:rsid w:val="00F811DB"/>
    <w:rsid w:val="00F81203"/>
    <w:rsid w:val="00F81207"/>
    <w:rsid w:val="00F81275"/>
    <w:rsid w:val="00F81346"/>
    <w:rsid w:val="00F8135A"/>
    <w:rsid w:val="00F81420"/>
    <w:rsid w:val="00F815EE"/>
    <w:rsid w:val="00F81632"/>
    <w:rsid w:val="00F81670"/>
    <w:rsid w:val="00F817C4"/>
    <w:rsid w:val="00F818DE"/>
    <w:rsid w:val="00F8191F"/>
    <w:rsid w:val="00F8199A"/>
    <w:rsid w:val="00F81A75"/>
    <w:rsid w:val="00F81BCF"/>
    <w:rsid w:val="00F81CBD"/>
    <w:rsid w:val="00F81D89"/>
    <w:rsid w:val="00F81D8F"/>
    <w:rsid w:val="00F81EE0"/>
    <w:rsid w:val="00F81F26"/>
    <w:rsid w:val="00F82006"/>
    <w:rsid w:val="00F8202B"/>
    <w:rsid w:val="00F821B2"/>
    <w:rsid w:val="00F821E5"/>
    <w:rsid w:val="00F822BC"/>
    <w:rsid w:val="00F8230D"/>
    <w:rsid w:val="00F823AE"/>
    <w:rsid w:val="00F823E8"/>
    <w:rsid w:val="00F8248B"/>
    <w:rsid w:val="00F824AB"/>
    <w:rsid w:val="00F82508"/>
    <w:rsid w:val="00F82519"/>
    <w:rsid w:val="00F8254B"/>
    <w:rsid w:val="00F825B4"/>
    <w:rsid w:val="00F825CE"/>
    <w:rsid w:val="00F825FF"/>
    <w:rsid w:val="00F8269E"/>
    <w:rsid w:val="00F826E2"/>
    <w:rsid w:val="00F8276E"/>
    <w:rsid w:val="00F82887"/>
    <w:rsid w:val="00F8288A"/>
    <w:rsid w:val="00F828FA"/>
    <w:rsid w:val="00F829D2"/>
    <w:rsid w:val="00F82A08"/>
    <w:rsid w:val="00F82A21"/>
    <w:rsid w:val="00F82A3F"/>
    <w:rsid w:val="00F82BF1"/>
    <w:rsid w:val="00F82CB6"/>
    <w:rsid w:val="00F82D37"/>
    <w:rsid w:val="00F82D54"/>
    <w:rsid w:val="00F82D9F"/>
    <w:rsid w:val="00F82DDE"/>
    <w:rsid w:val="00F82FD8"/>
    <w:rsid w:val="00F8306B"/>
    <w:rsid w:val="00F830DF"/>
    <w:rsid w:val="00F83149"/>
    <w:rsid w:val="00F8316D"/>
    <w:rsid w:val="00F83271"/>
    <w:rsid w:val="00F8333A"/>
    <w:rsid w:val="00F8335D"/>
    <w:rsid w:val="00F8342D"/>
    <w:rsid w:val="00F834B0"/>
    <w:rsid w:val="00F8356A"/>
    <w:rsid w:val="00F835D7"/>
    <w:rsid w:val="00F836C8"/>
    <w:rsid w:val="00F837A2"/>
    <w:rsid w:val="00F83807"/>
    <w:rsid w:val="00F8380F"/>
    <w:rsid w:val="00F8383E"/>
    <w:rsid w:val="00F8392E"/>
    <w:rsid w:val="00F83A17"/>
    <w:rsid w:val="00F83A71"/>
    <w:rsid w:val="00F83AC5"/>
    <w:rsid w:val="00F83ADA"/>
    <w:rsid w:val="00F83B70"/>
    <w:rsid w:val="00F83B9E"/>
    <w:rsid w:val="00F83CDB"/>
    <w:rsid w:val="00F83DC2"/>
    <w:rsid w:val="00F83E8B"/>
    <w:rsid w:val="00F83E90"/>
    <w:rsid w:val="00F83EDC"/>
    <w:rsid w:val="00F83F03"/>
    <w:rsid w:val="00F83F0A"/>
    <w:rsid w:val="00F83F6C"/>
    <w:rsid w:val="00F83FF2"/>
    <w:rsid w:val="00F840A2"/>
    <w:rsid w:val="00F841A9"/>
    <w:rsid w:val="00F84213"/>
    <w:rsid w:val="00F84222"/>
    <w:rsid w:val="00F8427A"/>
    <w:rsid w:val="00F8435C"/>
    <w:rsid w:val="00F8435D"/>
    <w:rsid w:val="00F84385"/>
    <w:rsid w:val="00F844E6"/>
    <w:rsid w:val="00F845E4"/>
    <w:rsid w:val="00F8460F"/>
    <w:rsid w:val="00F84639"/>
    <w:rsid w:val="00F846BC"/>
    <w:rsid w:val="00F846F3"/>
    <w:rsid w:val="00F8474F"/>
    <w:rsid w:val="00F84777"/>
    <w:rsid w:val="00F8482D"/>
    <w:rsid w:val="00F8489F"/>
    <w:rsid w:val="00F849FA"/>
    <w:rsid w:val="00F84A5D"/>
    <w:rsid w:val="00F84A9C"/>
    <w:rsid w:val="00F84ABB"/>
    <w:rsid w:val="00F84B55"/>
    <w:rsid w:val="00F84C61"/>
    <w:rsid w:val="00F84E04"/>
    <w:rsid w:val="00F84E23"/>
    <w:rsid w:val="00F8500C"/>
    <w:rsid w:val="00F8502B"/>
    <w:rsid w:val="00F85045"/>
    <w:rsid w:val="00F85149"/>
    <w:rsid w:val="00F8525A"/>
    <w:rsid w:val="00F8539A"/>
    <w:rsid w:val="00F853A2"/>
    <w:rsid w:val="00F853D6"/>
    <w:rsid w:val="00F8544D"/>
    <w:rsid w:val="00F8549A"/>
    <w:rsid w:val="00F854A1"/>
    <w:rsid w:val="00F854DE"/>
    <w:rsid w:val="00F855A8"/>
    <w:rsid w:val="00F85604"/>
    <w:rsid w:val="00F856EC"/>
    <w:rsid w:val="00F857D1"/>
    <w:rsid w:val="00F8589B"/>
    <w:rsid w:val="00F8589C"/>
    <w:rsid w:val="00F85B56"/>
    <w:rsid w:val="00F85C5B"/>
    <w:rsid w:val="00F85CA5"/>
    <w:rsid w:val="00F85DA2"/>
    <w:rsid w:val="00F85DF7"/>
    <w:rsid w:val="00F85E15"/>
    <w:rsid w:val="00F85E7A"/>
    <w:rsid w:val="00F85F21"/>
    <w:rsid w:val="00F85F29"/>
    <w:rsid w:val="00F85F33"/>
    <w:rsid w:val="00F85F4C"/>
    <w:rsid w:val="00F85FF6"/>
    <w:rsid w:val="00F86001"/>
    <w:rsid w:val="00F860C3"/>
    <w:rsid w:val="00F860CA"/>
    <w:rsid w:val="00F86155"/>
    <w:rsid w:val="00F8623B"/>
    <w:rsid w:val="00F86251"/>
    <w:rsid w:val="00F8625D"/>
    <w:rsid w:val="00F8632C"/>
    <w:rsid w:val="00F863ED"/>
    <w:rsid w:val="00F863F0"/>
    <w:rsid w:val="00F86457"/>
    <w:rsid w:val="00F8650A"/>
    <w:rsid w:val="00F865B6"/>
    <w:rsid w:val="00F866B9"/>
    <w:rsid w:val="00F866D5"/>
    <w:rsid w:val="00F8670A"/>
    <w:rsid w:val="00F86729"/>
    <w:rsid w:val="00F86782"/>
    <w:rsid w:val="00F86800"/>
    <w:rsid w:val="00F86A3E"/>
    <w:rsid w:val="00F86A87"/>
    <w:rsid w:val="00F86B05"/>
    <w:rsid w:val="00F86B7D"/>
    <w:rsid w:val="00F86C78"/>
    <w:rsid w:val="00F86CB8"/>
    <w:rsid w:val="00F86CC9"/>
    <w:rsid w:val="00F86DEF"/>
    <w:rsid w:val="00F86E0D"/>
    <w:rsid w:val="00F86E3F"/>
    <w:rsid w:val="00F86FA5"/>
    <w:rsid w:val="00F87144"/>
    <w:rsid w:val="00F8715F"/>
    <w:rsid w:val="00F872C8"/>
    <w:rsid w:val="00F87330"/>
    <w:rsid w:val="00F87558"/>
    <w:rsid w:val="00F8757A"/>
    <w:rsid w:val="00F875F1"/>
    <w:rsid w:val="00F8775F"/>
    <w:rsid w:val="00F877F9"/>
    <w:rsid w:val="00F8786B"/>
    <w:rsid w:val="00F87902"/>
    <w:rsid w:val="00F879B5"/>
    <w:rsid w:val="00F87A44"/>
    <w:rsid w:val="00F87AAF"/>
    <w:rsid w:val="00F87B04"/>
    <w:rsid w:val="00F87B1B"/>
    <w:rsid w:val="00F87B51"/>
    <w:rsid w:val="00F87C76"/>
    <w:rsid w:val="00F87D0E"/>
    <w:rsid w:val="00F87D13"/>
    <w:rsid w:val="00F87D33"/>
    <w:rsid w:val="00F87D3F"/>
    <w:rsid w:val="00F87D58"/>
    <w:rsid w:val="00F87D70"/>
    <w:rsid w:val="00F87D85"/>
    <w:rsid w:val="00F87D97"/>
    <w:rsid w:val="00F87DB4"/>
    <w:rsid w:val="00F87E33"/>
    <w:rsid w:val="00F900BF"/>
    <w:rsid w:val="00F9012E"/>
    <w:rsid w:val="00F901F9"/>
    <w:rsid w:val="00F90238"/>
    <w:rsid w:val="00F9024A"/>
    <w:rsid w:val="00F902D6"/>
    <w:rsid w:val="00F9035F"/>
    <w:rsid w:val="00F90398"/>
    <w:rsid w:val="00F903E2"/>
    <w:rsid w:val="00F90418"/>
    <w:rsid w:val="00F90419"/>
    <w:rsid w:val="00F90482"/>
    <w:rsid w:val="00F905BD"/>
    <w:rsid w:val="00F9061D"/>
    <w:rsid w:val="00F90644"/>
    <w:rsid w:val="00F90734"/>
    <w:rsid w:val="00F9073B"/>
    <w:rsid w:val="00F9075C"/>
    <w:rsid w:val="00F90799"/>
    <w:rsid w:val="00F907E5"/>
    <w:rsid w:val="00F90833"/>
    <w:rsid w:val="00F90867"/>
    <w:rsid w:val="00F908A8"/>
    <w:rsid w:val="00F908C9"/>
    <w:rsid w:val="00F908CB"/>
    <w:rsid w:val="00F908CE"/>
    <w:rsid w:val="00F90AD7"/>
    <w:rsid w:val="00F90BB9"/>
    <w:rsid w:val="00F90BDF"/>
    <w:rsid w:val="00F90C14"/>
    <w:rsid w:val="00F90C1D"/>
    <w:rsid w:val="00F90C33"/>
    <w:rsid w:val="00F90EAB"/>
    <w:rsid w:val="00F90F34"/>
    <w:rsid w:val="00F910BE"/>
    <w:rsid w:val="00F910C1"/>
    <w:rsid w:val="00F9113E"/>
    <w:rsid w:val="00F91140"/>
    <w:rsid w:val="00F911CA"/>
    <w:rsid w:val="00F911D6"/>
    <w:rsid w:val="00F911DD"/>
    <w:rsid w:val="00F911FB"/>
    <w:rsid w:val="00F912A9"/>
    <w:rsid w:val="00F91329"/>
    <w:rsid w:val="00F91410"/>
    <w:rsid w:val="00F91472"/>
    <w:rsid w:val="00F914A5"/>
    <w:rsid w:val="00F914EE"/>
    <w:rsid w:val="00F91529"/>
    <w:rsid w:val="00F915CC"/>
    <w:rsid w:val="00F915DD"/>
    <w:rsid w:val="00F915F2"/>
    <w:rsid w:val="00F916A8"/>
    <w:rsid w:val="00F91737"/>
    <w:rsid w:val="00F9174B"/>
    <w:rsid w:val="00F917C9"/>
    <w:rsid w:val="00F917EC"/>
    <w:rsid w:val="00F91834"/>
    <w:rsid w:val="00F919B3"/>
    <w:rsid w:val="00F91A14"/>
    <w:rsid w:val="00F91B21"/>
    <w:rsid w:val="00F91B4C"/>
    <w:rsid w:val="00F91BA9"/>
    <w:rsid w:val="00F91D39"/>
    <w:rsid w:val="00F91E24"/>
    <w:rsid w:val="00F91E30"/>
    <w:rsid w:val="00F91E34"/>
    <w:rsid w:val="00F91ED1"/>
    <w:rsid w:val="00F9200E"/>
    <w:rsid w:val="00F921C0"/>
    <w:rsid w:val="00F92262"/>
    <w:rsid w:val="00F92286"/>
    <w:rsid w:val="00F92362"/>
    <w:rsid w:val="00F92401"/>
    <w:rsid w:val="00F92471"/>
    <w:rsid w:val="00F92493"/>
    <w:rsid w:val="00F924EB"/>
    <w:rsid w:val="00F92564"/>
    <w:rsid w:val="00F92588"/>
    <w:rsid w:val="00F925E8"/>
    <w:rsid w:val="00F92642"/>
    <w:rsid w:val="00F9269E"/>
    <w:rsid w:val="00F9270C"/>
    <w:rsid w:val="00F92724"/>
    <w:rsid w:val="00F92766"/>
    <w:rsid w:val="00F92817"/>
    <w:rsid w:val="00F928A3"/>
    <w:rsid w:val="00F92940"/>
    <w:rsid w:val="00F92945"/>
    <w:rsid w:val="00F92A0F"/>
    <w:rsid w:val="00F92A19"/>
    <w:rsid w:val="00F92B4D"/>
    <w:rsid w:val="00F92BAF"/>
    <w:rsid w:val="00F92C0A"/>
    <w:rsid w:val="00F92C54"/>
    <w:rsid w:val="00F92C7A"/>
    <w:rsid w:val="00F92CE4"/>
    <w:rsid w:val="00F92E79"/>
    <w:rsid w:val="00F92E85"/>
    <w:rsid w:val="00F92ED5"/>
    <w:rsid w:val="00F92FF1"/>
    <w:rsid w:val="00F93037"/>
    <w:rsid w:val="00F9303B"/>
    <w:rsid w:val="00F93056"/>
    <w:rsid w:val="00F930A0"/>
    <w:rsid w:val="00F93161"/>
    <w:rsid w:val="00F93187"/>
    <w:rsid w:val="00F931C6"/>
    <w:rsid w:val="00F932FD"/>
    <w:rsid w:val="00F93385"/>
    <w:rsid w:val="00F93475"/>
    <w:rsid w:val="00F934B0"/>
    <w:rsid w:val="00F93603"/>
    <w:rsid w:val="00F9364A"/>
    <w:rsid w:val="00F9367C"/>
    <w:rsid w:val="00F9368E"/>
    <w:rsid w:val="00F93690"/>
    <w:rsid w:val="00F93693"/>
    <w:rsid w:val="00F936AA"/>
    <w:rsid w:val="00F93854"/>
    <w:rsid w:val="00F93922"/>
    <w:rsid w:val="00F93A94"/>
    <w:rsid w:val="00F93C4B"/>
    <w:rsid w:val="00F93CA0"/>
    <w:rsid w:val="00F93CB5"/>
    <w:rsid w:val="00F93DB1"/>
    <w:rsid w:val="00F93EB1"/>
    <w:rsid w:val="00F93F26"/>
    <w:rsid w:val="00F93F30"/>
    <w:rsid w:val="00F93F6E"/>
    <w:rsid w:val="00F9414E"/>
    <w:rsid w:val="00F94154"/>
    <w:rsid w:val="00F9415B"/>
    <w:rsid w:val="00F9426E"/>
    <w:rsid w:val="00F942F7"/>
    <w:rsid w:val="00F943E8"/>
    <w:rsid w:val="00F943F2"/>
    <w:rsid w:val="00F944AA"/>
    <w:rsid w:val="00F9457F"/>
    <w:rsid w:val="00F9458B"/>
    <w:rsid w:val="00F945E1"/>
    <w:rsid w:val="00F94664"/>
    <w:rsid w:val="00F94718"/>
    <w:rsid w:val="00F9478A"/>
    <w:rsid w:val="00F947FD"/>
    <w:rsid w:val="00F9495E"/>
    <w:rsid w:val="00F94992"/>
    <w:rsid w:val="00F949E3"/>
    <w:rsid w:val="00F94A61"/>
    <w:rsid w:val="00F94ADF"/>
    <w:rsid w:val="00F94B2A"/>
    <w:rsid w:val="00F94BA4"/>
    <w:rsid w:val="00F94BD6"/>
    <w:rsid w:val="00F94C11"/>
    <w:rsid w:val="00F94C2C"/>
    <w:rsid w:val="00F94C54"/>
    <w:rsid w:val="00F94C5A"/>
    <w:rsid w:val="00F94C61"/>
    <w:rsid w:val="00F94CE0"/>
    <w:rsid w:val="00F94D83"/>
    <w:rsid w:val="00F94D8B"/>
    <w:rsid w:val="00F94DB6"/>
    <w:rsid w:val="00F94DBB"/>
    <w:rsid w:val="00F94DF6"/>
    <w:rsid w:val="00F94E36"/>
    <w:rsid w:val="00F94E83"/>
    <w:rsid w:val="00F94EEE"/>
    <w:rsid w:val="00F95010"/>
    <w:rsid w:val="00F950AA"/>
    <w:rsid w:val="00F95122"/>
    <w:rsid w:val="00F95142"/>
    <w:rsid w:val="00F95155"/>
    <w:rsid w:val="00F952E0"/>
    <w:rsid w:val="00F952FF"/>
    <w:rsid w:val="00F9539C"/>
    <w:rsid w:val="00F953E3"/>
    <w:rsid w:val="00F95402"/>
    <w:rsid w:val="00F95456"/>
    <w:rsid w:val="00F9551E"/>
    <w:rsid w:val="00F956D0"/>
    <w:rsid w:val="00F957A8"/>
    <w:rsid w:val="00F95807"/>
    <w:rsid w:val="00F958CE"/>
    <w:rsid w:val="00F9595D"/>
    <w:rsid w:val="00F95972"/>
    <w:rsid w:val="00F95980"/>
    <w:rsid w:val="00F959EE"/>
    <w:rsid w:val="00F95B43"/>
    <w:rsid w:val="00F95B94"/>
    <w:rsid w:val="00F95BD1"/>
    <w:rsid w:val="00F95C1D"/>
    <w:rsid w:val="00F95C97"/>
    <w:rsid w:val="00F95D04"/>
    <w:rsid w:val="00F95D4B"/>
    <w:rsid w:val="00F95D94"/>
    <w:rsid w:val="00F95E59"/>
    <w:rsid w:val="00F95FB7"/>
    <w:rsid w:val="00F96010"/>
    <w:rsid w:val="00F96053"/>
    <w:rsid w:val="00F960BD"/>
    <w:rsid w:val="00F96143"/>
    <w:rsid w:val="00F96161"/>
    <w:rsid w:val="00F961C9"/>
    <w:rsid w:val="00F961E8"/>
    <w:rsid w:val="00F96236"/>
    <w:rsid w:val="00F962A6"/>
    <w:rsid w:val="00F962DB"/>
    <w:rsid w:val="00F96317"/>
    <w:rsid w:val="00F9632F"/>
    <w:rsid w:val="00F96424"/>
    <w:rsid w:val="00F9645F"/>
    <w:rsid w:val="00F9649B"/>
    <w:rsid w:val="00F9669B"/>
    <w:rsid w:val="00F966C6"/>
    <w:rsid w:val="00F967A4"/>
    <w:rsid w:val="00F967E3"/>
    <w:rsid w:val="00F967FA"/>
    <w:rsid w:val="00F96932"/>
    <w:rsid w:val="00F96973"/>
    <w:rsid w:val="00F969BA"/>
    <w:rsid w:val="00F96AD7"/>
    <w:rsid w:val="00F96B92"/>
    <w:rsid w:val="00F96C01"/>
    <w:rsid w:val="00F96D4D"/>
    <w:rsid w:val="00F96DF7"/>
    <w:rsid w:val="00F96E30"/>
    <w:rsid w:val="00F96E53"/>
    <w:rsid w:val="00F96E58"/>
    <w:rsid w:val="00F96E76"/>
    <w:rsid w:val="00F96EB7"/>
    <w:rsid w:val="00F96F37"/>
    <w:rsid w:val="00F97249"/>
    <w:rsid w:val="00F9730E"/>
    <w:rsid w:val="00F973B9"/>
    <w:rsid w:val="00F973DD"/>
    <w:rsid w:val="00F973ED"/>
    <w:rsid w:val="00F9746B"/>
    <w:rsid w:val="00F974F7"/>
    <w:rsid w:val="00F975DD"/>
    <w:rsid w:val="00F97636"/>
    <w:rsid w:val="00F976E7"/>
    <w:rsid w:val="00F97788"/>
    <w:rsid w:val="00F977B7"/>
    <w:rsid w:val="00F978E9"/>
    <w:rsid w:val="00F979ED"/>
    <w:rsid w:val="00F97ABA"/>
    <w:rsid w:val="00F97AD4"/>
    <w:rsid w:val="00F97AD7"/>
    <w:rsid w:val="00F97ADC"/>
    <w:rsid w:val="00F97C82"/>
    <w:rsid w:val="00F97CD4"/>
    <w:rsid w:val="00F97D4B"/>
    <w:rsid w:val="00F97DE0"/>
    <w:rsid w:val="00F97E1A"/>
    <w:rsid w:val="00F97E77"/>
    <w:rsid w:val="00F97EE8"/>
    <w:rsid w:val="00F97F2F"/>
    <w:rsid w:val="00FA00EE"/>
    <w:rsid w:val="00FA0135"/>
    <w:rsid w:val="00FA0267"/>
    <w:rsid w:val="00FA0273"/>
    <w:rsid w:val="00FA0305"/>
    <w:rsid w:val="00FA0357"/>
    <w:rsid w:val="00FA03C8"/>
    <w:rsid w:val="00FA0448"/>
    <w:rsid w:val="00FA04A5"/>
    <w:rsid w:val="00FA04D9"/>
    <w:rsid w:val="00FA04E8"/>
    <w:rsid w:val="00FA053B"/>
    <w:rsid w:val="00FA06D9"/>
    <w:rsid w:val="00FA06DE"/>
    <w:rsid w:val="00FA0709"/>
    <w:rsid w:val="00FA0786"/>
    <w:rsid w:val="00FA07D5"/>
    <w:rsid w:val="00FA07DD"/>
    <w:rsid w:val="00FA0847"/>
    <w:rsid w:val="00FA0866"/>
    <w:rsid w:val="00FA0887"/>
    <w:rsid w:val="00FA08A3"/>
    <w:rsid w:val="00FA0998"/>
    <w:rsid w:val="00FA099C"/>
    <w:rsid w:val="00FA09A4"/>
    <w:rsid w:val="00FA09E2"/>
    <w:rsid w:val="00FA09F0"/>
    <w:rsid w:val="00FA0A40"/>
    <w:rsid w:val="00FA0A88"/>
    <w:rsid w:val="00FA0BA0"/>
    <w:rsid w:val="00FA0C9E"/>
    <w:rsid w:val="00FA0DAA"/>
    <w:rsid w:val="00FA0F73"/>
    <w:rsid w:val="00FA0F87"/>
    <w:rsid w:val="00FA1020"/>
    <w:rsid w:val="00FA1154"/>
    <w:rsid w:val="00FA1287"/>
    <w:rsid w:val="00FA1297"/>
    <w:rsid w:val="00FA12D3"/>
    <w:rsid w:val="00FA1345"/>
    <w:rsid w:val="00FA13D9"/>
    <w:rsid w:val="00FA13EE"/>
    <w:rsid w:val="00FA13F2"/>
    <w:rsid w:val="00FA1441"/>
    <w:rsid w:val="00FA148C"/>
    <w:rsid w:val="00FA150C"/>
    <w:rsid w:val="00FA1516"/>
    <w:rsid w:val="00FA1751"/>
    <w:rsid w:val="00FA1803"/>
    <w:rsid w:val="00FA186C"/>
    <w:rsid w:val="00FA187E"/>
    <w:rsid w:val="00FA18A9"/>
    <w:rsid w:val="00FA190A"/>
    <w:rsid w:val="00FA195E"/>
    <w:rsid w:val="00FA19C7"/>
    <w:rsid w:val="00FA1A28"/>
    <w:rsid w:val="00FA1A9B"/>
    <w:rsid w:val="00FA1B53"/>
    <w:rsid w:val="00FA1BE3"/>
    <w:rsid w:val="00FA1D06"/>
    <w:rsid w:val="00FA1D29"/>
    <w:rsid w:val="00FA1D49"/>
    <w:rsid w:val="00FA1D82"/>
    <w:rsid w:val="00FA1DDA"/>
    <w:rsid w:val="00FA1EC8"/>
    <w:rsid w:val="00FA1F60"/>
    <w:rsid w:val="00FA1FF5"/>
    <w:rsid w:val="00FA21CC"/>
    <w:rsid w:val="00FA21FF"/>
    <w:rsid w:val="00FA2258"/>
    <w:rsid w:val="00FA2557"/>
    <w:rsid w:val="00FA25AE"/>
    <w:rsid w:val="00FA25F4"/>
    <w:rsid w:val="00FA2650"/>
    <w:rsid w:val="00FA2661"/>
    <w:rsid w:val="00FA2694"/>
    <w:rsid w:val="00FA269F"/>
    <w:rsid w:val="00FA26A4"/>
    <w:rsid w:val="00FA26B7"/>
    <w:rsid w:val="00FA27BF"/>
    <w:rsid w:val="00FA27C2"/>
    <w:rsid w:val="00FA2818"/>
    <w:rsid w:val="00FA28AE"/>
    <w:rsid w:val="00FA295A"/>
    <w:rsid w:val="00FA2A2D"/>
    <w:rsid w:val="00FA2B88"/>
    <w:rsid w:val="00FA2BE2"/>
    <w:rsid w:val="00FA2BE8"/>
    <w:rsid w:val="00FA2D2F"/>
    <w:rsid w:val="00FA2DC7"/>
    <w:rsid w:val="00FA2E6D"/>
    <w:rsid w:val="00FA2FB8"/>
    <w:rsid w:val="00FA3041"/>
    <w:rsid w:val="00FA306F"/>
    <w:rsid w:val="00FA3076"/>
    <w:rsid w:val="00FA3077"/>
    <w:rsid w:val="00FA30F6"/>
    <w:rsid w:val="00FA3129"/>
    <w:rsid w:val="00FA3140"/>
    <w:rsid w:val="00FA31EF"/>
    <w:rsid w:val="00FA3296"/>
    <w:rsid w:val="00FA32BD"/>
    <w:rsid w:val="00FA337D"/>
    <w:rsid w:val="00FA3450"/>
    <w:rsid w:val="00FA3489"/>
    <w:rsid w:val="00FA3495"/>
    <w:rsid w:val="00FA349C"/>
    <w:rsid w:val="00FA35DC"/>
    <w:rsid w:val="00FA3619"/>
    <w:rsid w:val="00FA3929"/>
    <w:rsid w:val="00FA3AC3"/>
    <w:rsid w:val="00FA3ADB"/>
    <w:rsid w:val="00FA3B60"/>
    <w:rsid w:val="00FA3CD6"/>
    <w:rsid w:val="00FA3DDA"/>
    <w:rsid w:val="00FA3F2B"/>
    <w:rsid w:val="00FA3F6D"/>
    <w:rsid w:val="00FA3FD4"/>
    <w:rsid w:val="00FA4084"/>
    <w:rsid w:val="00FA409B"/>
    <w:rsid w:val="00FA412C"/>
    <w:rsid w:val="00FA41D3"/>
    <w:rsid w:val="00FA4208"/>
    <w:rsid w:val="00FA420E"/>
    <w:rsid w:val="00FA421C"/>
    <w:rsid w:val="00FA421E"/>
    <w:rsid w:val="00FA42AF"/>
    <w:rsid w:val="00FA42C8"/>
    <w:rsid w:val="00FA4452"/>
    <w:rsid w:val="00FA44C9"/>
    <w:rsid w:val="00FA4664"/>
    <w:rsid w:val="00FA4786"/>
    <w:rsid w:val="00FA47CD"/>
    <w:rsid w:val="00FA4951"/>
    <w:rsid w:val="00FA49D7"/>
    <w:rsid w:val="00FA4A59"/>
    <w:rsid w:val="00FA4B3D"/>
    <w:rsid w:val="00FA4E20"/>
    <w:rsid w:val="00FA4E9F"/>
    <w:rsid w:val="00FA4F4A"/>
    <w:rsid w:val="00FA503A"/>
    <w:rsid w:val="00FA50B1"/>
    <w:rsid w:val="00FA50F2"/>
    <w:rsid w:val="00FA518E"/>
    <w:rsid w:val="00FA520B"/>
    <w:rsid w:val="00FA521F"/>
    <w:rsid w:val="00FA5286"/>
    <w:rsid w:val="00FA5334"/>
    <w:rsid w:val="00FA5423"/>
    <w:rsid w:val="00FA5519"/>
    <w:rsid w:val="00FA55D3"/>
    <w:rsid w:val="00FA55FF"/>
    <w:rsid w:val="00FA5606"/>
    <w:rsid w:val="00FA565F"/>
    <w:rsid w:val="00FA567D"/>
    <w:rsid w:val="00FA56F6"/>
    <w:rsid w:val="00FA5714"/>
    <w:rsid w:val="00FA5776"/>
    <w:rsid w:val="00FA57C7"/>
    <w:rsid w:val="00FA57D2"/>
    <w:rsid w:val="00FA5871"/>
    <w:rsid w:val="00FA5931"/>
    <w:rsid w:val="00FA5982"/>
    <w:rsid w:val="00FA598F"/>
    <w:rsid w:val="00FA5998"/>
    <w:rsid w:val="00FA599C"/>
    <w:rsid w:val="00FA59F7"/>
    <w:rsid w:val="00FA5B0F"/>
    <w:rsid w:val="00FA5C37"/>
    <w:rsid w:val="00FA5D63"/>
    <w:rsid w:val="00FA5E0C"/>
    <w:rsid w:val="00FA5E6F"/>
    <w:rsid w:val="00FA5E78"/>
    <w:rsid w:val="00FA5E7D"/>
    <w:rsid w:val="00FA5EFC"/>
    <w:rsid w:val="00FA5F9E"/>
    <w:rsid w:val="00FA6005"/>
    <w:rsid w:val="00FA6151"/>
    <w:rsid w:val="00FA6167"/>
    <w:rsid w:val="00FA61E0"/>
    <w:rsid w:val="00FA6281"/>
    <w:rsid w:val="00FA62AB"/>
    <w:rsid w:val="00FA630D"/>
    <w:rsid w:val="00FA6313"/>
    <w:rsid w:val="00FA63F0"/>
    <w:rsid w:val="00FA642C"/>
    <w:rsid w:val="00FA6440"/>
    <w:rsid w:val="00FA6445"/>
    <w:rsid w:val="00FA6493"/>
    <w:rsid w:val="00FA66CD"/>
    <w:rsid w:val="00FA67E1"/>
    <w:rsid w:val="00FA6836"/>
    <w:rsid w:val="00FA6849"/>
    <w:rsid w:val="00FA6864"/>
    <w:rsid w:val="00FA687C"/>
    <w:rsid w:val="00FA699E"/>
    <w:rsid w:val="00FA6A22"/>
    <w:rsid w:val="00FA6B13"/>
    <w:rsid w:val="00FA6B41"/>
    <w:rsid w:val="00FA6C1C"/>
    <w:rsid w:val="00FA6D55"/>
    <w:rsid w:val="00FA6F81"/>
    <w:rsid w:val="00FA7065"/>
    <w:rsid w:val="00FA715E"/>
    <w:rsid w:val="00FA7188"/>
    <w:rsid w:val="00FA71BA"/>
    <w:rsid w:val="00FA71E7"/>
    <w:rsid w:val="00FA7269"/>
    <w:rsid w:val="00FA731A"/>
    <w:rsid w:val="00FA73B8"/>
    <w:rsid w:val="00FA7473"/>
    <w:rsid w:val="00FA74B9"/>
    <w:rsid w:val="00FA7515"/>
    <w:rsid w:val="00FA75B0"/>
    <w:rsid w:val="00FA75D5"/>
    <w:rsid w:val="00FA77C5"/>
    <w:rsid w:val="00FA7826"/>
    <w:rsid w:val="00FA78C4"/>
    <w:rsid w:val="00FA78FD"/>
    <w:rsid w:val="00FA7983"/>
    <w:rsid w:val="00FA7AD1"/>
    <w:rsid w:val="00FA7BDB"/>
    <w:rsid w:val="00FA7C19"/>
    <w:rsid w:val="00FA7C5D"/>
    <w:rsid w:val="00FA7E7E"/>
    <w:rsid w:val="00FA7F3D"/>
    <w:rsid w:val="00FA7F51"/>
    <w:rsid w:val="00FB01C3"/>
    <w:rsid w:val="00FB020E"/>
    <w:rsid w:val="00FB0240"/>
    <w:rsid w:val="00FB0277"/>
    <w:rsid w:val="00FB0339"/>
    <w:rsid w:val="00FB0342"/>
    <w:rsid w:val="00FB03AB"/>
    <w:rsid w:val="00FB0415"/>
    <w:rsid w:val="00FB04CE"/>
    <w:rsid w:val="00FB057C"/>
    <w:rsid w:val="00FB05D9"/>
    <w:rsid w:val="00FB0601"/>
    <w:rsid w:val="00FB0678"/>
    <w:rsid w:val="00FB0765"/>
    <w:rsid w:val="00FB0802"/>
    <w:rsid w:val="00FB087A"/>
    <w:rsid w:val="00FB093A"/>
    <w:rsid w:val="00FB0944"/>
    <w:rsid w:val="00FB096E"/>
    <w:rsid w:val="00FB0A04"/>
    <w:rsid w:val="00FB0A87"/>
    <w:rsid w:val="00FB0A9D"/>
    <w:rsid w:val="00FB0B04"/>
    <w:rsid w:val="00FB0B12"/>
    <w:rsid w:val="00FB0B23"/>
    <w:rsid w:val="00FB0D57"/>
    <w:rsid w:val="00FB0D7B"/>
    <w:rsid w:val="00FB0DAD"/>
    <w:rsid w:val="00FB0E6A"/>
    <w:rsid w:val="00FB0E6F"/>
    <w:rsid w:val="00FB0EE4"/>
    <w:rsid w:val="00FB0F26"/>
    <w:rsid w:val="00FB0F9E"/>
    <w:rsid w:val="00FB0FA4"/>
    <w:rsid w:val="00FB0FD2"/>
    <w:rsid w:val="00FB0FEC"/>
    <w:rsid w:val="00FB1038"/>
    <w:rsid w:val="00FB1206"/>
    <w:rsid w:val="00FB1337"/>
    <w:rsid w:val="00FB13CC"/>
    <w:rsid w:val="00FB144A"/>
    <w:rsid w:val="00FB14E8"/>
    <w:rsid w:val="00FB1652"/>
    <w:rsid w:val="00FB16BA"/>
    <w:rsid w:val="00FB16C2"/>
    <w:rsid w:val="00FB16E6"/>
    <w:rsid w:val="00FB17C3"/>
    <w:rsid w:val="00FB18DB"/>
    <w:rsid w:val="00FB1928"/>
    <w:rsid w:val="00FB1A29"/>
    <w:rsid w:val="00FB1A41"/>
    <w:rsid w:val="00FB1A9C"/>
    <w:rsid w:val="00FB1B85"/>
    <w:rsid w:val="00FB1BAB"/>
    <w:rsid w:val="00FB1C2F"/>
    <w:rsid w:val="00FB1C62"/>
    <w:rsid w:val="00FB1C73"/>
    <w:rsid w:val="00FB1DAE"/>
    <w:rsid w:val="00FB1DBC"/>
    <w:rsid w:val="00FB1F90"/>
    <w:rsid w:val="00FB2171"/>
    <w:rsid w:val="00FB219E"/>
    <w:rsid w:val="00FB21B0"/>
    <w:rsid w:val="00FB21F6"/>
    <w:rsid w:val="00FB2207"/>
    <w:rsid w:val="00FB2232"/>
    <w:rsid w:val="00FB249A"/>
    <w:rsid w:val="00FB24DD"/>
    <w:rsid w:val="00FB2509"/>
    <w:rsid w:val="00FB2583"/>
    <w:rsid w:val="00FB25D2"/>
    <w:rsid w:val="00FB27A3"/>
    <w:rsid w:val="00FB27A4"/>
    <w:rsid w:val="00FB2812"/>
    <w:rsid w:val="00FB2A98"/>
    <w:rsid w:val="00FB2CBA"/>
    <w:rsid w:val="00FB2CED"/>
    <w:rsid w:val="00FB2E5A"/>
    <w:rsid w:val="00FB2E76"/>
    <w:rsid w:val="00FB2E7F"/>
    <w:rsid w:val="00FB2E9F"/>
    <w:rsid w:val="00FB2F9C"/>
    <w:rsid w:val="00FB2F9F"/>
    <w:rsid w:val="00FB2FC1"/>
    <w:rsid w:val="00FB3063"/>
    <w:rsid w:val="00FB30F0"/>
    <w:rsid w:val="00FB3122"/>
    <w:rsid w:val="00FB31FC"/>
    <w:rsid w:val="00FB3229"/>
    <w:rsid w:val="00FB32C2"/>
    <w:rsid w:val="00FB33E1"/>
    <w:rsid w:val="00FB361A"/>
    <w:rsid w:val="00FB364D"/>
    <w:rsid w:val="00FB367B"/>
    <w:rsid w:val="00FB36D8"/>
    <w:rsid w:val="00FB372E"/>
    <w:rsid w:val="00FB37E6"/>
    <w:rsid w:val="00FB38AD"/>
    <w:rsid w:val="00FB3942"/>
    <w:rsid w:val="00FB394B"/>
    <w:rsid w:val="00FB3987"/>
    <w:rsid w:val="00FB3A3B"/>
    <w:rsid w:val="00FB3C12"/>
    <w:rsid w:val="00FB3C72"/>
    <w:rsid w:val="00FB3CEA"/>
    <w:rsid w:val="00FB3CF4"/>
    <w:rsid w:val="00FB3E2F"/>
    <w:rsid w:val="00FB3F3C"/>
    <w:rsid w:val="00FB4022"/>
    <w:rsid w:val="00FB407F"/>
    <w:rsid w:val="00FB4135"/>
    <w:rsid w:val="00FB413C"/>
    <w:rsid w:val="00FB414C"/>
    <w:rsid w:val="00FB4181"/>
    <w:rsid w:val="00FB429C"/>
    <w:rsid w:val="00FB42BB"/>
    <w:rsid w:val="00FB4560"/>
    <w:rsid w:val="00FB457A"/>
    <w:rsid w:val="00FB45E1"/>
    <w:rsid w:val="00FB4697"/>
    <w:rsid w:val="00FB4775"/>
    <w:rsid w:val="00FB4830"/>
    <w:rsid w:val="00FB49FA"/>
    <w:rsid w:val="00FB4A83"/>
    <w:rsid w:val="00FB4B64"/>
    <w:rsid w:val="00FB4C2D"/>
    <w:rsid w:val="00FB4C3D"/>
    <w:rsid w:val="00FB4C78"/>
    <w:rsid w:val="00FB4D57"/>
    <w:rsid w:val="00FB4DA0"/>
    <w:rsid w:val="00FB4E2C"/>
    <w:rsid w:val="00FB4F09"/>
    <w:rsid w:val="00FB4F81"/>
    <w:rsid w:val="00FB4FCB"/>
    <w:rsid w:val="00FB5041"/>
    <w:rsid w:val="00FB509A"/>
    <w:rsid w:val="00FB5116"/>
    <w:rsid w:val="00FB51EC"/>
    <w:rsid w:val="00FB51F8"/>
    <w:rsid w:val="00FB5335"/>
    <w:rsid w:val="00FB5386"/>
    <w:rsid w:val="00FB544C"/>
    <w:rsid w:val="00FB547A"/>
    <w:rsid w:val="00FB5513"/>
    <w:rsid w:val="00FB5562"/>
    <w:rsid w:val="00FB557B"/>
    <w:rsid w:val="00FB5AA2"/>
    <w:rsid w:val="00FB5B83"/>
    <w:rsid w:val="00FB5C14"/>
    <w:rsid w:val="00FB5C2A"/>
    <w:rsid w:val="00FB5D11"/>
    <w:rsid w:val="00FB5DC3"/>
    <w:rsid w:val="00FB5EE4"/>
    <w:rsid w:val="00FB5EEA"/>
    <w:rsid w:val="00FB61BC"/>
    <w:rsid w:val="00FB61C9"/>
    <w:rsid w:val="00FB61F4"/>
    <w:rsid w:val="00FB6218"/>
    <w:rsid w:val="00FB6238"/>
    <w:rsid w:val="00FB6330"/>
    <w:rsid w:val="00FB642C"/>
    <w:rsid w:val="00FB6468"/>
    <w:rsid w:val="00FB6615"/>
    <w:rsid w:val="00FB668E"/>
    <w:rsid w:val="00FB673E"/>
    <w:rsid w:val="00FB6785"/>
    <w:rsid w:val="00FB67BE"/>
    <w:rsid w:val="00FB6828"/>
    <w:rsid w:val="00FB6839"/>
    <w:rsid w:val="00FB6998"/>
    <w:rsid w:val="00FB69B4"/>
    <w:rsid w:val="00FB69D2"/>
    <w:rsid w:val="00FB69F3"/>
    <w:rsid w:val="00FB6B06"/>
    <w:rsid w:val="00FB6BBB"/>
    <w:rsid w:val="00FB6BF5"/>
    <w:rsid w:val="00FB6C45"/>
    <w:rsid w:val="00FB6C57"/>
    <w:rsid w:val="00FB6C83"/>
    <w:rsid w:val="00FB6C99"/>
    <w:rsid w:val="00FB6D3E"/>
    <w:rsid w:val="00FB6D6B"/>
    <w:rsid w:val="00FB6E46"/>
    <w:rsid w:val="00FB6E4D"/>
    <w:rsid w:val="00FB6E5A"/>
    <w:rsid w:val="00FB6EFC"/>
    <w:rsid w:val="00FB6F48"/>
    <w:rsid w:val="00FB6F60"/>
    <w:rsid w:val="00FB702D"/>
    <w:rsid w:val="00FB702E"/>
    <w:rsid w:val="00FB7220"/>
    <w:rsid w:val="00FB7259"/>
    <w:rsid w:val="00FB731E"/>
    <w:rsid w:val="00FB746F"/>
    <w:rsid w:val="00FB7473"/>
    <w:rsid w:val="00FB74A7"/>
    <w:rsid w:val="00FB74C2"/>
    <w:rsid w:val="00FB751F"/>
    <w:rsid w:val="00FB75F3"/>
    <w:rsid w:val="00FB769B"/>
    <w:rsid w:val="00FB7776"/>
    <w:rsid w:val="00FB7A26"/>
    <w:rsid w:val="00FB7B5C"/>
    <w:rsid w:val="00FB7B6B"/>
    <w:rsid w:val="00FB7BC2"/>
    <w:rsid w:val="00FB7C0E"/>
    <w:rsid w:val="00FB7CDA"/>
    <w:rsid w:val="00FB7CE7"/>
    <w:rsid w:val="00FB7F56"/>
    <w:rsid w:val="00FC000A"/>
    <w:rsid w:val="00FC017D"/>
    <w:rsid w:val="00FC018F"/>
    <w:rsid w:val="00FC01F9"/>
    <w:rsid w:val="00FC0241"/>
    <w:rsid w:val="00FC02C5"/>
    <w:rsid w:val="00FC02EF"/>
    <w:rsid w:val="00FC0404"/>
    <w:rsid w:val="00FC040D"/>
    <w:rsid w:val="00FC04FF"/>
    <w:rsid w:val="00FC0527"/>
    <w:rsid w:val="00FC0549"/>
    <w:rsid w:val="00FC056A"/>
    <w:rsid w:val="00FC05F0"/>
    <w:rsid w:val="00FC0621"/>
    <w:rsid w:val="00FC0651"/>
    <w:rsid w:val="00FC06A3"/>
    <w:rsid w:val="00FC06B8"/>
    <w:rsid w:val="00FC078B"/>
    <w:rsid w:val="00FC07CC"/>
    <w:rsid w:val="00FC080D"/>
    <w:rsid w:val="00FC09C8"/>
    <w:rsid w:val="00FC0A02"/>
    <w:rsid w:val="00FC0A03"/>
    <w:rsid w:val="00FC0B12"/>
    <w:rsid w:val="00FC0C50"/>
    <w:rsid w:val="00FC0CAF"/>
    <w:rsid w:val="00FC0CBE"/>
    <w:rsid w:val="00FC0E0B"/>
    <w:rsid w:val="00FC0E3C"/>
    <w:rsid w:val="00FC0EEF"/>
    <w:rsid w:val="00FC0F8E"/>
    <w:rsid w:val="00FC0FD0"/>
    <w:rsid w:val="00FC0FF3"/>
    <w:rsid w:val="00FC1053"/>
    <w:rsid w:val="00FC10D1"/>
    <w:rsid w:val="00FC11E0"/>
    <w:rsid w:val="00FC1220"/>
    <w:rsid w:val="00FC124E"/>
    <w:rsid w:val="00FC12A1"/>
    <w:rsid w:val="00FC12F5"/>
    <w:rsid w:val="00FC1344"/>
    <w:rsid w:val="00FC1467"/>
    <w:rsid w:val="00FC148D"/>
    <w:rsid w:val="00FC15C0"/>
    <w:rsid w:val="00FC194C"/>
    <w:rsid w:val="00FC19B4"/>
    <w:rsid w:val="00FC1AF8"/>
    <w:rsid w:val="00FC1B0A"/>
    <w:rsid w:val="00FC1B21"/>
    <w:rsid w:val="00FC1B33"/>
    <w:rsid w:val="00FC1BCF"/>
    <w:rsid w:val="00FC1C23"/>
    <w:rsid w:val="00FC1C61"/>
    <w:rsid w:val="00FC1CA4"/>
    <w:rsid w:val="00FC1CE8"/>
    <w:rsid w:val="00FC1E17"/>
    <w:rsid w:val="00FC1E39"/>
    <w:rsid w:val="00FC1E54"/>
    <w:rsid w:val="00FC1EDB"/>
    <w:rsid w:val="00FC1F03"/>
    <w:rsid w:val="00FC1F2C"/>
    <w:rsid w:val="00FC1FD5"/>
    <w:rsid w:val="00FC20CB"/>
    <w:rsid w:val="00FC2179"/>
    <w:rsid w:val="00FC21EF"/>
    <w:rsid w:val="00FC2273"/>
    <w:rsid w:val="00FC2301"/>
    <w:rsid w:val="00FC23A3"/>
    <w:rsid w:val="00FC23D0"/>
    <w:rsid w:val="00FC24FC"/>
    <w:rsid w:val="00FC2573"/>
    <w:rsid w:val="00FC25B8"/>
    <w:rsid w:val="00FC2605"/>
    <w:rsid w:val="00FC269A"/>
    <w:rsid w:val="00FC26D3"/>
    <w:rsid w:val="00FC26E5"/>
    <w:rsid w:val="00FC279A"/>
    <w:rsid w:val="00FC27AF"/>
    <w:rsid w:val="00FC27C4"/>
    <w:rsid w:val="00FC287A"/>
    <w:rsid w:val="00FC28C8"/>
    <w:rsid w:val="00FC29A5"/>
    <w:rsid w:val="00FC2B17"/>
    <w:rsid w:val="00FC2BBC"/>
    <w:rsid w:val="00FC2C6C"/>
    <w:rsid w:val="00FC2C9B"/>
    <w:rsid w:val="00FC2CD2"/>
    <w:rsid w:val="00FC2D47"/>
    <w:rsid w:val="00FC2D86"/>
    <w:rsid w:val="00FC2EBA"/>
    <w:rsid w:val="00FC2FB9"/>
    <w:rsid w:val="00FC2FDF"/>
    <w:rsid w:val="00FC300A"/>
    <w:rsid w:val="00FC301E"/>
    <w:rsid w:val="00FC30E0"/>
    <w:rsid w:val="00FC3134"/>
    <w:rsid w:val="00FC31D1"/>
    <w:rsid w:val="00FC3209"/>
    <w:rsid w:val="00FC320E"/>
    <w:rsid w:val="00FC3241"/>
    <w:rsid w:val="00FC33CF"/>
    <w:rsid w:val="00FC3403"/>
    <w:rsid w:val="00FC3436"/>
    <w:rsid w:val="00FC3466"/>
    <w:rsid w:val="00FC349C"/>
    <w:rsid w:val="00FC351A"/>
    <w:rsid w:val="00FC3612"/>
    <w:rsid w:val="00FC3626"/>
    <w:rsid w:val="00FC3687"/>
    <w:rsid w:val="00FC372B"/>
    <w:rsid w:val="00FC37CE"/>
    <w:rsid w:val="00FC38F8"/>
    <w:rsid w:val="00FC392B"/>
    <w:rsid w:val="00FC399B"/>
    <w:rsid w:val="00FC39ED"/>
    <w:rsid w:val="00FC3A14"/>
    <w:rsid w:val="00FC3A28"/>
    <w:rsid w:val="00FC3AA7"/>
    <w:rsid w:val="00FC3D31"/>
    <w:rsid w:val="00FC3DC9"/>
    <w:rsid w:val="00FC3DFA"/>
    <w:rsid w:val="00FC3E29"/>
    <w:rsid w:val="00FC3E54"/>
    <w:rsid w:val="00FC3E7F"/>
    <w:rsid w:val="00FC3E80"/>
    <w:rsid w:val="00FC3ECE"/>
    <w:rsid w:val="00FC400D"/>
    <w:rsid w:val="00FC407A"/>
    <w:rsid w:val="00FC407F"/>
    <w:rsid w:val="00FC40C0"/>
    <w:rsid w:val="00FC40C6"/>
    <w:rsid w:val="00FC40C9"/>
    <w:rsid w:val="00FC4234"/>
    <w:rsid w:val="00FC4235"/>
    <w:rsid w:val="00FC4269"/>
    <w:rsid w:val="00FC4284"/>
    <w:rsid w:val="00FC4423"/>
    <w:rsid w:val="00FC452B"/>
    <w:rsid w:val="00FC45E0"/>
    <w:rsid w:val="00FC465F"/>
    <w:rsid w:val="00FC4663"/>
    <w:rsid w:val="00FC4778"/>
    <w:rsid w:val="00FC4A15"/>
    <w:rsid w:val="00FC4B0E"/>
    <w:rsid w:val="00FC4B4E"/>
    <w:rsid w:val="00FC4BC7"/>
    <w:rsid w:val="00FC4BF3"/>
    <w:rsid w:val="00FC4C47"/>
    <w:rsid w:val="00FC4CED"/>
    <w:rsid w:val="00FC4D09"/>
    <w:rsid w:val="00FC4DE1"/>
    <w:rsid w:val="00FC4E7C"/>
    <w:rsid w:val="00FC4ED1"/>
    <w:rsid w:val="00FC4F0C"/>
    <w:rsid w:val="00FC4FAF"/>
    <w:rsid w:val="00FC4FFD"/>
    <w:rsid w:val="00FC5044"/>
    <w:rsid w:val="00FC5101"/>
    <w:rsid w:val="00FC51A4"/>
    <w:rsid w:val="00FC51D1"/>
    <w:rsid w:val="00FC532B"/>
    <w:rsid w:val="00FC5455"/>
    <w:rsid w:val="00FC54A7"/>
    <w:rsid w:val="00FC54F4"/>
    <w:rsid w:val="00FC5575"/>
    <w:rsid w:val="00FC5602"/>
    <w:rsid w:val="00FC5772"/>
    <w:rsid w:val="00FC57A8"/>
    <w:rsid w:val="00FC57B9"/>
    <w:rsid w:val="00FC57F7"/>
    <w:rsid w:val="00FC583F"/>
    <w:rsid w:val="00FC595B"/>
    <w:rsid w:val="00FC59EC"/>
    <w:rsid w:val="00FC5A9C"/>
    <w:rsid w:val="00FC5AA7"/>
    <w:rsid w:val="00FC5AB7"/>
    <w:rsid w:val="00FC5B58"/>
    <w:rsid w:val="00FC5BA2"/>
    <w:rsid w:val="00FC5BEC"/>
    <w:rsid w:val="00FC5CB3"/>
    <w:rsid w:val="00FC5CF5"/>
    <w:rsid w:val="00FC5D7E"/>
    <w:rsid w:val="00FC5EEC"/>
    <w:rsid w:val="00FC5F53"/>
    <w:rsid w:val="00FC6002"/>
    <w:rsid w:val="00FC60E7"/>
    <w:rsid w:val="00FC61AB"/>
    <w:rsid w:val="00FC61B3"/>
    <w:rsid w:val="00FC61E7"/>
    <w:rsid w:val="00FC6285"/>
    <w:rsid w:val="00FC64A2"/>
    <w:rsid w:val="00FC64E2"/>
    <w:rsid w:val="00FC6505"/>
    <w:rsid w:val="00FC6627"/>
    <w:rsid w:val="00FC6630"/>
    <w:rsid w:val="00FC66B2"/>
    <w:rsid w:val="00FC66FD"/>
    <w:rsid w:val="00FC6787"/>
    <w:rsid w:val="00FC67DB"/>
    <w:rsid w:val="00FC6808"/>
    <w:rsid w:val="00FC682C"/>
    <w:rsid w:val="00FC68E4"/>
    <w:rsid w:val="00FC69EB"/>
    <w:rsid w:val="00FC6A2F"/>
    <w:rsid w:val="00FC6A5F"/>
    <w:rsid w:val="00FC6BE0"/>
    <w:rsid w:val="00FC6BEE"/>
    <w:rsid w:val="00FC6C7A"/>
    <w:rsid w:val="00FC6C85"/>
    <w:rsid w:val="00FC6CB8"/>
    <w:rsid w:val="00FC6EAA"/>
    <w:rsid w:val="00FC6F14"/>
    <w:rsid w:val="00FC6F62"/>
    <w:rsid w:val="00FC6F84"/>
    <w:rsid w:val="00FC6FB6"/>
    <w:rsid w:val="00FC70D3"/>
    <w:rsid w:val="00FC70F2"/>
    <w:rsid w:val="00FC70F8"/>
    <w:rsid w:val="00FC713B"/>
    <w:rsid w:val="00FC728A"/>
    <w:rsid w:val="00FC72F3"/>
    <w:rsid w:val="00FC7301"/>
    <w:rsid w:val="00FC7318"/>
    <w:rsid w:val="00FC732A"/>
    <w:rsid w:val="00FC733F"/>
    <w:rsid w:val="00FC7444"/>
    <w:rsid w:val="00FC745E"/>
    <w:rsid w:val="00FC7467"/>
    <w:rsid w:val="00FC750C"/>
    <w:rsid w:val="00FC7577"/>
    <w:rsid w:val="00FC7603"/>
    <w:rsid w:val="00FC761F"/>
    <w:rsid w:val="00FC779D"/>
    <w:rsid w:val="00FC7803"/>
    <w:rsid w:val="00FC7A2C"/>
    <w:rsid w:val="00FC7A75"/>
    <w:rsid w:val="00FC7A8E"/>
    <w:rsid w:val="00FC7B53"/>
    <w:rsid w:val="00FC7C12"/>
    <w:rsid w:val="00FC7D14"/>
    <w:rsid w:val="00FC7D35"/>
    <w:rsid w:val="00FC7D3F"/>
    <w:rsid w:val="00FC7D6A"/>
    <w:rsid w:val="00FC7F7F"/>
    <w:rsid w:val="00FD003C"/>
    <w:rsid w:val="00FD0086"/>
    <w:rsid w:val="00FD014F"/>
    <w:rsid w:val="00FD01A5"/>
    <w:rsid w:val="00FD01CA"/>
    <w:rsid w:val="00FD01E1"/>
    <w:rsid w:val="00FD024F"/>
    <w:rsid w:val="00FD02E0"/>
    <w:rsid w:val="00FD031C"/>
    <w:rsid w:val="00FD0364"/>
    <w:rsid w:val="00FD040B"/>
    <w:rsid w:val="00FD0439"/>
    <w:rsid w:val="00FD04A4"/>
    <w:rsid w:val="00FD0570"/>
    <w:rsid w:val="00FD05B3"/>
    <w:rsid w:val="00FD061A"/>
    <w:rsid w:val="00FD0646"/>
    <w:rsid w:val="00FD0673"/>
    <w:rsid w:val="00FD06EE"/>
    <w:rsid w:val="00FD072C"/>
    <w:rsid w:val="00FD07E8"/>
    <w:rsid w:val="00FD0832"/>
    <w:rsid w:val="00FD08EB"/>
    <w:rsid w:val="00FD0994"/>
    <w:rsid w:val="00FD0ABC"/>
    <w:rsid w:val="00FD0AF8"/>
    <w:rsid w:val="00FD0B9D"/>
    <w:rsid w:val="00FD0BD5"/>
    <w:rsid w:val="00FD0C49"/>
    <w:rsid w:val="00FD0CEF"/>
    <w:rsid w:val="00FD0D37"/>
    <w:rsid w:val="00FD0DF5"/>
    <w:rsid w:val="00FD0F38"/>
    <w:rsid w:val="00FD0F96"/>
    <w:rsid w:val="00FD10CD"/>
    <w:rsid w:val="00FD10F4"/>
    <w:rsid w:val="00FD1162"/>
    <w:rsid w:val="00FD1233"/>
    <w:rsid w:val="00FD1285"/>
    <w:rsid w:val="00FD1294"/>
    <w:rsid w:val="00FD12F8"/>
    <w:rsid w:val="00FD134F"/>
    <w:rsid w:val="00FD13C0"/>
    <w:rsid w:val="00FD14C3"/>
    <w:rsid w:val="00FD14D5"/>
    <w:rsid w:val="00FD152D"/>
    <w:rsid w:val="00FD1560"/>
    <w:rsid w:val="00FD15E2"/>
    <w:rsid w:val="00FD168B"/>
    <w:rsid w:val="00FD16BC"/>
    <w:rsid w:val="00FD17A7"/>
    <w:rsid w:val="00FD17E2"/>
    <w:rsid w:val="00FD17F9"/>
    <w:rsid w:val="00FD19DB"/>
    <w:rsid w:val="00FD1A40"/>
    <w:rsid w:val="00FD1A62"/>
    <w:rsid w:val="00FD1B2C"/>
    <w:rsid w:val="00FD1B61"/>
    <w:rsid w:val="00FD1BB4"/>
    <w:rsid w:val="00FD1BD5"/>
    <w:rsid w:val="00FD1C40"/>
    <w:rsid w:val="00FD1D33"/>
    <w:rsid w:val="00FD1E41"/>
    <w:rsid w:val="00FD1E6E"/>
    <w:rsid w:val="00FD1E71"/>
    <w:rsid w:val="00FD1EA3"/>
    <w:rsid w:val="00FD1EB8"/>
    <w:rsid w:val="00FD1F1C"/>
    <w:rsid w:val="00FD1F20"/>
    <w:rsid w:val="00FD1F94"/>
    <w:rsid w:val="00FD1FB5"/>
    <w:rsid w:val="00FD203D"/>
    <w:rsid w:val="00FD20AB"/>
    <w:rsid w:val="00FD20F3"/>
    <w:rsid w:val="00FD211F"/>
    <w:rsid w:val="00FD2290"/>
    <w:rsid w:val="00FD22BD"/>
    <w:rsid w:val="00FD22D1"/>
    <w:rsid w:val="00FD22DB"/>
    <w:rsid w:val="00FD22E1"/>
    <w:rsid w:val="00FD22E8"/>
    <w:rsid w:val="00FD245C"/>
    <w:rsid w:val="00FD24E8"/>
    <w:rsid w:val="00FD258D"/>
    <w:rsid w:val="00FD25B4"/>
    <w:rsid w:val="00FD25B5"/>
    <w:rsid w:val="00FD25C9"/>
    <w:rsid w:val="00FD26AE"/>
    <w:rsid w:val="00FD2722"/>
    <w:rsid w:val="00FD27AF"/>
    <w:rsid w:val="00FD28C4"/>
    <w:rsid w:val="00FD2937"/>
    <w:rsid w:val="00FD29BF"/>
    <w:rsid w:val="00FD2A44"/>
    <w:rsid w:val="00FD2AAD"/>
    <w:rsid w:val="00FD2B70"/>
    <w:rsid w:val="00FD2B80"/>
    <w:rsid w:val="00FD2B8A"/>
    <w:rsid w:val="00FD2CFA"/>
    <w:rsid w:val="00FD2D28"/>
    <w:rsid w:val="00FD2D2B"/>
    <w:rsid w:val="00FD2D5E"/>
    <w:rsid w:val="00FD2D80"/>
    <w:rsid w:val="00FD2E78"/>
    <w:rsid w:val="00FD2E7A"/>
    <w:rsid w:val="00FD3019"/>
    <w:rsid w:val="00FD3198"/>
    <w:rsid w:val="00FD32A6"/>
    <w:rsid w:val="00FD338A"/>
    <w:rsid w:val="00FD33A1"/>
    <w:rsid w:val="00FD3462"/>
    <w:rsid w:val="00FD3489"/>
    <w:rsid w:val="00FD35A0"/>
    <w:rsid w:val="00FD35EE"/>
    <w:rsid w:val="00FD367C"/>
    <w:rsid w:val="00FD369F"/>
    <w:rsid w:val="00FD387B"/>
    <w:rsid w:val="00FD3893"/>
    <w:rsid w:val="00FD38EC"/>
    <w:rsid w:val="00FD38FF"/>
    <w:rsid w:val="00FD3911"/>
    <w:rsid w:val="00FD3A11"/>
    <w:rsid w:val="00FD3AFB"/>
    <w:rsid w:val="00FD3B43"/>
    <w:rsid w:val="00FD3B6F"/>
    <w:rsid w:val="00FD3C18"/>
    <w:rsid w:val="00FD3D49"/>
    <w:rsid w:val="00FD3D54"/>
    <w:rsid w:val="00FD3F85"/>
    <w:rsid w:val="00FD3FA1"/>
    <w:rsid w:val="00FD4103"/>
    <w:rsid w:val="00FD4123"/>
    <w:rsid w:val="00FD41C1"/>
    <w:rsid w:val="00FD431E"/>
    <w:rsid w:val="00FD446F"/>
    <w:rsid w:val="00FD4502"/>
    <w:rsid w:val="00FD46A6"/>
    <w:rsid w:val="00FD46CF"/>
    <w:rsid w:val="00FD4730"/>
    <w:rsid w:val="00FD4767"/>
    <w:rsid w:val="00FD4792"/>
    <w:rsid w:val="00FD480D"/>
    <w:rsid w:val="00FD484A"/>
    <w:rsid w:val="00FD498D"/>
    <w:rsid w:val="00FD4A02"/>
    <w:rsid w:val="00FD4A55"/>
    <w:rsid w:val="00FD4A59"/>
    <w:rsid w:val="00FD4E07"/>
    <w:rsid w:val="00FD4E94"/>
    <w:rsid w:val="00FD51EA"/>
    <w:rsid w:val="00FD51F1"/>
    <w:rsid w:val="00FD5241"/>
    <w:rsid w:val="00FD5338"/>
    <w:rsid w:val="00FD5572"/>
    <w:rsid w:val="00FD5644"/>
    <w:rsid w:val="00FD5656"/>
    <w:rsid w:val="00FD5710"/>
    <w:rsid w:val="00FD582F"/>
    <w:rsid w:val="00FD5916"/>
    <w:rsid w:val="00FD59C4"/>
    <w:rsid w:val="00FD5B47"/>
    <w:rsid w:val="00FD5C11"/>
    <w:rsid w:val="00FD5D1E"/>
    <w:rsid w:val="00FD5D26"/>
    <w:rsid w:val="00FD5D58"/>
    <w:rsid w:val="00FD5D62"/>
    <w:rsid w:val="00FD5E2B"/>
    <w:rsid w:val="00FD5E4A"/>
    <w:rsid w:val="00FD5E82"/>
    <w:rsid w:val="00FD5F0B"/>
    <w:rsid w:val="00FD5F37"/>
    <w:rsid w:val="00FD5F8B"/>
    <w:rsid w:val="00FD62FF"/>
    <w:rsid w:val="00FD6338"/>
    <w:rsid w:val="00FD63C0"/>
    <w:rsid w:val="00FD6439"/>
    <w:rsid w:val="00FD644D"/>
    <w:rsid w:val="00FD6512"/>
    <w:rsid w:val="00FD6539"/>
    <w:rsid w:val="00FD6540"/>
    <w:rsid w:val="00FD663B"/>
    <w:rsid w:val="00FD66B5"/>
    <w:rsid w:val="00FD66B9"/>
    <w:rsid w:val="00FD66FA"/>
    <w:rsid w:val="00FD696F"/>
    <w:rsid w:val="00FD69D2"/>
    <w:rsid w:val="00FD6B9F"/>
    <w:rsid w:val="00FD6BE0"/>
    <w:rsid w:val="00FD6C68"/>
    <w:rsid w:val="00FD6DE8"/>
    <w:rsid w:val="00FD6E4A"/>
    <w:rsid w:val="00FD6ED5"/>
    <w:rsid w:val="00FD6F0E"/>
    <w:rsid w:val="00FD6FE1"/>
    <w:rsid w:val="00FD703C"/>
    <w:rsid w:val="00FD704C"/>
    <w:rsid w:val="00FD70A0"/>
    <w:rsid w:val="00FD70EF"/>
    <w:rsid w:val="00FD7143"/>
    <w:rsid w:val="00FD7192"/>
    <w:rsid w:val="00FD7254"/>
    <w:rsid w:val="00FD72B1"/>
    <w:rsid w:val="00FD72DD"/>
    <w:rsid w:val="00FD72F6"/>
    <w:rsid w:val="00FD7309"/>
    <w:rsid w:val="00FD7378"/>
    <w:rsid w:val="00FD737D"/>
    <w:rsid w:val="00FD74B1"/>
    <w:rsid w:val="00FD755D"/>
    <w:rsid w:val="00FD7574"/>
    <w:rsid w:val="00FD7600"/>
    <w:rsid w:val="00FD7624"/>
    <w:rsid w:val="00FD7654"/>
    <w:rsid w:val="00FD771B"/>
    <w:rsid w:val="00FD78FF"/>
    <w:rsid w:val="00FD792F"/>
    <w:rsid w:val="00FD795F"/>
    <w:rsid w:val="00FD79A0"/>
    <w:rsid w:val="00FD79E9"/>
    <w:rsid w:val="00FD7A20"/>
    <w:rsid w:val="00FD7C3F"/>
    <w:rsid w:val="00FD7D46"/>
    <w:rsid w:val="00FD7D68"/>
    <w:rsid w:val="00FD7DA7"/>
    <w:rsid w:val="00FD7E1D"/>
    <w:rsid w:val="00FD7E2F"/>
    <w:rsid w:val="00FD7E62"/>
    <w:rsid w:val="00FD7F3B"/>
    <w:rsid w:val="00FD7F78"/>
    <w:rsid w:val="00FD7FB8"/>
    <w:rsid w:val="00FD7FCF"/>
    <w:rsid w:val="00FE0186"/>
    <w:rsid w:val="00FE0309"/>
    <w:rsid w:val="00FE0343"/>
    <w:rsid w:val="00FE035B"/>
    <w:rsid w:val="00FE03D5"/>
    <w:rsid w:val="00FE044F"/>
    <w:rsid w:val="00FE049B"/>
    <w:rsid w:val="00FE04A7"/>
    <w:rsid w:val="00FE04C5"/>
    <w:rsid w:val="00FE054D"/>
    <w:rsid w:val="00FE055C"/>
    <w:rsid w:val="00FE05E9"/>
    <w:rsid w:val="00FE0836"/>
    <w:rsid w:val="00FE088D"/>
    <w:rsid w:val="00FE09C9"/>
    <w:rsid w:val="00FE09EE"/>
    <w:rsid w:val="00FE0B3C"/>
    <w:rsid w:val="00FE0BC8"/>
    <w:rsid w:val="00FE0C13"/>
    <w:rsid w:val="00FE0C30"/>
    <w:rsid w:val="00FE0C68"/>
    <w:rsid w:val="00FE0C97"/>
    <w:rsid w:val="00FE0CAA"/>
    <w:rsid w:val="00FE0D03"/>
    <w:rsid w:val="00FE0D8F"/>
    <w:rsid w:val="00FE0D9D"/>
    <w:rsid w:val="00FE0DA0"/>
    <w:rsid w:val="00FE0E96"/>
    <w:rsid w:val="00FE0ED9"/>
    <w:rsid w:val="00FE10F5"/>
    <w:rsid w:val="00FE12C4"/>
    <w:rsid w:val="00FE13B6"/>
    <w:rsid w:val="00FE1484"/>
    <w:rsid w:val="00FE1489"/>
    <w:rsid w:val="00FE14B2"/>
    <w:rsid w:val="00FE14DA"/>
    <w:rsid w:val="00FE156D"/>
    <w:rsid w:val="00FE15F1"/>
    <w:rsid w:val="00FE166F"/>
    <w:rsid w:val="00FE170C"/>
    <w:rsid w:val="00FE1710"/>
    <w:rsid w:val="00FE172A"/>
    <w:rsid w:val="00FE1851"/>
    <w:rsid w:val="00FE18C4"/>
    <w:rsid w:val="00FE18DF"/>
    <w:rsid w:val="00FE1A25"/>
    <w:rsid w:val="00FE1AAF"/>
    <w:rsid w:val="00FE1AB1"/>
    <w:rsid w:val="00FE1AC8"/>
    <w:rsid w:val="00FE1B6C"/>
    <w:rsid w:val="00FE1B71"/>
    <w:rsid w:val="00FE1C20"/>
    <w:rsid w:val="00FE1C63"/>
    <w:rsid w:val="00FE1CE8"/>
    <w:rsid w:val="00FE1D03"/>
    <w:rsid w:val="00FE1D09"/>
    <w:rsid w:val="00FE1DCC"/>
    <w:rsid w:val="00FE1E2C"/>
    <w:rsid w:val="00FE1EB7"/>
    <w:rsid w:val="00FE1F42"/>
    <w:rsid w:val="00FE1F57"/>
    <w:rsid w:val="00FE1FB8"/>
    <w:rsid w:val="00FE1FFA"/>
    <w:rsid w:val="00FE20F4"/>
    <w:rsid w:val="00FE2134"/>
    <w:rsid w:val="00FE2183"/>
    <w:rsid w:val="00FE2362"/>
    <w:rsid w:val="00FE2379"/>
    <w:rsid w:val="00FE238F"/>
    <w:rsid w:val="00FE2482"/>
    <w:rsid w:val="00FE24B7"/>
    <w:rsid w:val="00FE24F7"/>
    <w:rsid w:val="00FE250C"/>
    <w:rsid w:val="00FE2585"/>
    <w:rsid w:val="00FE261F"/>
    <w:rsid w:val="00FE268A"/>
    <w:rsid w:val="00FE26AF"/>
    <w:rsid w:val="00FE28C6"/>
    <w:rsid w:val="00FE2900"/>
    <w:rsid w:val="00FE2924"/>
    <w:rsid w:val="00FE2995"/>
    <w:rsid w:val="00FE2A3C"/>
    <w:rsid w:val="00FE2AFB"/>
    <w:rsid w:val="00FE2B05"/>
    <w:rsid w:val="00FE2C1D"/>
    <w:rsid w:val="00FE2C7F"/>
    <w:rsid w:val="00FE2CBE"/>
    <w:rsid w:val="00FE2D25"/>
    <w:rsid w:val="00FE2E8C"/>
    <w:rsid w:val="00FE2F80"/>
    <w:rsid w:val="00FE2FAF"/>
    <w:rsid w:val="00FE2FB8"/>
    <w:rsid w:val="00FE2FE6"/>
    <w:rsid w:val="00FE3024"/>
    <w:rsid w:val="00FE302E"/>
    <w:rsid w:val="00FE30E0"/>
    <w:rsid w:val="00FE30F3"/>
    <w:rsid w:val="00FE3118"/>
    <w:rsid w:val="00FE31AB"/>
    <w:rsid w:val="00FE32B1"/>
    <w:rsid w:val="00FE3466"/>
    <w:rsid w:val="00FE34A7"/>
    <w:rsid w:val="00FE34D3"/>
    <w:rsid w:val="00FE34FE"/>
    <w:rsid w:val="00FE3537"/>
    <w:rsid w:val="00FE3596"/>
    <w:rsid w:val="00FE35B4"/>
    <w:rsid w:val="00FE35DA"/>
    <w:rsid w:val="00FE35FA"/>
    <w:rsid w:val="00FE35FC"/>
    <w:rsid w:val="00FE3603"/>
    <w:rsid w:val="00FE375D"/>
    <w:rsid w:val="00FE38A4"/>
    <w:rsid w:val="00FE38D5"/>
    <w:rsid w:val="00FE3942"/>
    <w:rsid w:val="00FE39A2"/>
    <w:rsid w:val="00FE39D6"/>
    <w:rsid w:val="00FE3A75"/>
    <w:rsid w:val="00FE3A9F"/>
    <w:rsid w:val="00FE3BA5"/>
    <w:rsid w:val="00FE3BCD"/>
    <w:rsid w:val="00FE3C4B"/>
    <w:rsid w:val="00FE3D22"/>
    <w:rsid w:val="00FE3DAD"/>
    <w:rsid w:val="00FE3DD3"/>
    <w:rsid w:val="00FE3DF7"/>
    <w:rsid w:val="00FE3FDC"/>
    <w:rsid w:val="00FE3FEC"/>
    <w:rsid w:val="00FE410E"/>
    <w:rsid w:val="00FE4219"/>
    <w:rsid w:val="00FE424C"/>
    <w:rsid w:val="00FE42DE"/>
    <w:rsid w:val="00FE44F0"/>
    <w:rsid w:val="00FE45D8"/>
    <w:rsid w:val="00FE45DF"/>
    <w:rsid w:val="00FE48B9"/>
    <w:rsid w:val="00FE493C"/>
    <w:rsid w:val="00FE49BE"/>
    <w:rsid w:val="00FE4A6C"/>
    <w:rsid w:val="00FE4B71"/>
    <w:rsid w:val="00FE4BDE"/>
    <w:rsid w:val="00FE4C82"/>
    <w:rsid w:val="00FE4C8D"/>
    <w:rsid w:val="00FE512B"/>
    <w:rsid w:val="00FE517D"/>
    <w:rsid w:val="00FE5217"/>
    <w:rsid w:val="00FE529D"/>
    <w:rsid w:val="00FE5333"/>
    <w:rsid w:val="00FE53AA"/>
    <w:rsid w:val="00FE53F6"/>
    <w:rsid w:val="00FE541F"/>
    <w:rsid w:val="00FE545E"/>
    <w:rsid w:val="00FE5473"/>
    <w:rsid w:val="00FE55CD"/>
    <w:rsid w:val="00FE57EE"/>
    <w:rsid w:val="00FE5899"/>
    <w:rsid w:val="00FE58AC"/>
    <w:rsid w:val="00FE5908"/>
    <w:rsid w:val="00FE59BF"/>
    <w:rsid w:val="00FE5A2C"/>
    <w:rsid w:val="00FE5A98"/>
    <w:rsid w:val="00FE5B67"/>
    <w:rsid w:val="00FE5D97"/>
    <w:rsid w:val="00FE5E56"/>
    <w:rsid w:val="00FE5E89"/>
    <w:rsid w:val="00FE5E97"/>
    <w:rsid w:val="00FE612C"/>
    <w:rsid w:val="00FE624E"/>
    <w:rsid w:val="00FE62EF"/>
    <w:rsid w:val="00FE634F"/>
    <w:rsid w:val="00FE63CA"/>
    <w:rsid w:val="00FE647E"/>
    <w:rsid w:val="00FE64FA"/>
    <w:rsid w:val="00FE65FF"/>
    <w:rsid w:val="00FE6688"/>
    <w:rsid w:val="00FE6A92"/>
    <w:rsid w:val="00FE6ABB"/>
    <w:rsid w:val="00FE6B7F"/>
    <w:rsid w:val="00FE6BA9"/>
    <w:rsid w:val="00FE6BC2"/>
    <w:rsid w:val="00FE6CE1"/>
    <w:rsid w:val="00FE6EF5"/>
    <w:rsid w:val="00FE6EFF"/>
    <w:rsid w:val="00FE6F8C"/>
    <w:rsid w:val="00FE6FE3"/>
    <w:rsid w:val="00FE704F"/>
    <w:rsid w:val="00FE70FE"/>
    <w:rsid w:val="00FE71B1"/>
    <w:rsid w:val="00FE71B7"/>
    <w:rsid w:val="00FE7269"/>
    <w:rsid w:val="00FE7274"/>
    <w:rsid w:val="00FE72D5"/>
    <w:rsid w:val="00FE74BF"/>
    <w:rsid w:val="00FE7546"/>
    <w:rsid w:val="00FE75C5"/>
    <w:rsid w:val="00FE760F"/>
    <w:rsid w:val="00FE763C"/>
    <w:rsid w:val="00FE7726"/>
    <w:rsid w:val="00FE7765"/>
    <w:rsid w:val="00FE78F6"/>
    <w:rsid w:val="00FE794D"/>
    <w:rsid w:val="00FE79F1"/>
    <w:rsid w:val="00FE7A1C"/>
    <w:rsid w:val="00FE7BC7"/>
    <w:rsid w:val="00FE7C2E"/>
    <w:rsid w:val="00FE7C3C"/>
    <w:rsid w:val="00FE7D27"/>
    <w:rsid w:val="00FE7D33"/>
    <w:rsid w:val="00FE7D71"/>
    <w:rsid w:val="00FE7D7E"/>
    <w:rsid w:val="00FE7DE8"/>
    <w:rsid w:val="00FE7F2A"/>
    <w:rsid w:val="00FE7F37"/>
    <w:rsid w:val="00FE7F5B"/>
    <w:rsid w:val="00FE7F61"/>
    <w:rsid w:val="00FE7FFE"/>
    <w:rsid w:val="00FF000D"/>
    <w:rsid w:val="00FF009C"/>
    <w:rsid w:val="00FF01AA"/>
    <w:rsid w:val="00FF01E9"/>
    <w:rsid w:val="00FF021F"/>
    <w:rsid w:val="00FF0229"/>
    <w:rsid w:val="00FF031A"/>
    <w:rsid w:val="00FF0434"/>
    <w:rsid w:val="00FF0443"/>
    <w:rsid w:val="00FF05B0"/>
    <w:rsid w:val="00FF05C3"/>
    <w:rsid w:val="00FF05E5"/>
    <w:rsid w:val="00FF05FF"/>
    <w:rsid w:val="00FF0626"/>
    <w:rsid w:val="00FF0651"/>
    <w:rsid w:val="00FF06A5"/>
    <w:rsid w:val="00FF06E6"/>
    <w:rsid w:val="00FF0713"/>
    <w:rsid w:val="00FF07A2"/>
    <w:rsid w:val="00FF090B"/>
    <w:rsid w:val="00FF0963"/>
    <w:rsid w:val="00FF09A8"/>
    <w:rsid w:val="00FF09B2"/>
    <w:rsid w:val="00FF09C7"/>
    <w:rsid w:val="00FF09EF"/>
    <w:rsid w:val="00FF09FC"/>
    <w:rsid w:val="00FF0A1D"/>
    <w:rsid w:val="00FF0ACA"/>
    <w:rsid w:val="00FF0B03"/>
    <w:rsid w:val="00FF0B0B"/>
    <w:rsid w:val="00FF0B5D"/>
    <w:rsid w:val="00FF0B92"/>
    <w:rsid w:val="00FF0BA2"/>
    <w:rsid w:val="00FF0C88"/>
    <w:rsid w:val="00FF0CE8"/>
    <w:rsid w:val="00FF0D64"/>
    <w:rsid w:val="00FF0D95"/>
    <w:rsid w:val="00FF0DC6"/>
    <w:rsid w:val="00FF0E8E"/>
    <w:rsid w:val="00FF0F41"/>
    <w:rsid w:val="00FF0FB2"/>
    <w:rsid w:val="00FF1000"/>
    <w:rsid w:val="00FF1074"/>
    <w:rsid w:val="00FF10EB"/>
    <w:rsid w:val="00FF11FD"/>
    <w:rsid w:val="00FF133F"/>
    <w:rsid w:val="00FF137A"/>
    <w:rsid w:val="00FF13AA"/>
    <w:rsid w:val="00FF13B9"/>
    <w:rsid w:val="00FF13FA"/>
    <w:rsid w:val="00FF1436"/>
    <w:rsid w:val="00FF1499"/>
    <w:rsid w:val="00FF14D5"/>
    <w:rsid w:val="00FF1532"/>
    <w:rsid w:val="00FF1564"/>
    <w:rsid w:val="00FF1587"/>
    <w:rsid w:val="00FF15E2"/>
    <w:rsid w:val="00FF1636"/>
    <w:rsid w:val="00FF1699"/>
    <w:rsid w:val="00FF16BE"/>
    <w:rsid w:val="00FF177A"/>
    <w:rsid w:val="00FF1860"/>
    <w:rsid w:val="00FF186D"/>
    <w:rsid w:val="00FF1946"/>
    <w:rsid w:val="00FF1B5B"/>
    <w:rsid w:val="00FF1B70"/>
    <w:rsid w:val="00FF1C78"/>
    <w:rsid w:val="00FF1E15"/>
    <w:rsid w:val="00FF1E8B"/>
    <w:rsid w:val="00FF1EA3"/>
    <w:rsid w:val="00FF1FEA"/>
    <w:rsid w:val="00FF209B"/>
    <w:rsid w:val="00FF2108"/>
    <w:rsid w:val="00FF2187"/>
    <w:rsid w:val="00FF2201"/>
    <w:rsid w:val="00FF221C"/>
    <w:rsid w:val="00FF222B"/>
    <w:rsid w:val="00FF226A"/>
    <w:rsid w:val="00FF236A"/>
    <w:rsid w:val="00FF236B"/>
    <w:rsid w:val="00FF239A"/>
    <w:rsid w:val="00FF23EA"/>
    <w:rsid w:val="00FF249F"/>
    <w:rsid w:val="00FF2574"/>
    <w:rsid w:val="00FF25AD"/>
    <w:rsid w:val="00FF25DE"/>
    <w:rsid w:val="00FF25F3"/>
    <w:rsid w:val="00FF260C"/>
    <w:rsid w:val="00FF26BC"/>
    <w:rsid w:val="00FF2733"/>
    <w:rsid w:val="00FF2814"/>
    <w:rsid w:val="00FF2838"/>
    <w:rsid w:val="00FF285F"/>
    <w:rsid w:val="00FF2937"/>
    <w:rsid w:val="00FF2947"/>
    <w:rsid w:val="00FF2A05"/>
    <w:rsid w:val="00FF2A79"/>
    <w:rsid w:val="00FF2BAC"/>
    <w:rsid w:val="00FF2C76"/>
    <w:rsid w:val="00FF2D16"/>
    <w:rsid w:val="00FF2E85"/>
    <w:rsid w:val="00FF2EEE"/>
    <w:rsid w:val="00FF30EE"/>
    <w:rsid w:val="00FF31DC"/>
    <w:rsid w:val="00FF321F"/>
    <w:rsid w:val="00FF336F"/>
    <w:rsid w:val="00FF358D"/>
    <w:rsid w:val="00FF35EE"/>
    <w:rsid w:val="00FF36DB"/>
    <w:rsid w:val="00FF36DE"/>
    <w:rsid w:val="00FF3746"/>
    <w:rsid w:val="00FF37EC"/>
    <w:rsid w:val="00FF3827"/>
    <w:rsid w:val="00FF3837"/>
    <w:rsid w:val="00FF3A05"/>
    <w:rsid w:val="00FF3A3E"/>
    <w:rsid w:val="00FF3B03"/>
    <w:rsid w:val="00FF3B08"/>
    <w:rsid w:val="00FF3B3C"/>
    <w:rsid w:val="00FF3BA3"/>
    <w:rsid w:val="00FF3BC3"/>
    <w:rsid w:val="00FF3D2F"/>
    <w:rsid w:val="00FF3F96"/>
    <w:rsid w:val="00FF3FDA"/>
    <w:rsid w:val="00FF4021"/>
    <w:rsid w:val="00FF40CE"/>
    <w:rsid w:val="00FF411A"/>
    <w:rsid w:val="00FF429B"/>
    <w:rsid w:val="00FF4383"/>
    <w:rsid w:val="00FF4394"/>
    <w:rsid w:val="00FF4441"/>
    <w:rsid w:val="00FF4446"/>
    <w:rsid w:val="00FF44C7"/>
    <w:rsid w:val="00FF4567"/>
    <w:rsid w:val="00FF45CD"/>
    <w:rsid w:val="00FF4645"/>
    <w:rsid w:val="00FF4761"/>
    <w:rsid w:val="00FF4791"/>
    <w:rsid w:val="00FF47EC"/>
    <w:rsid w:val="00FF4875"/>
    <w:rsid w:val="00FF495D"/>
    <w:rsid w:val="00FF498C"/>
    <w:rsid w:val="00FF49EC"/>
    <w:rsid w:val="00FF4A09"/>
    <w:rsid w:val="00FF4A22"/>
    <w:rsid w:val="00FF4B5F"/>
    <w:rsid w:val="00FF4B65"/>
    <w:rsid w:val="00FF4D37"/>
    <w:rsid w:val="00FF4E35"/>
    <w:rsid w:val="00FF4E64"/>
    <w:rsid w:val="00FF4FC4"/>
    <w:rsid w:val="00FF511E"/>
    <w:rsid w:val="00FF517F"/>
    <w:rsid w:val="00FF531C"/>
    <w:rsid w:val="00FF53AA"/>
    <w:rsid w:val="00FF5421"/>
    <w:rsid w:val="00FF549A"/>
    <w:rsid w:val="00FF54F1"/>
    <w:rsid w:val="00FF5625"/>
    <w:rsid w:val="00FF565D"/>
    <w:rsid w:val="00FF567B"/>
    <w:rsid w:val="00FF5687"/>
    <w:rsid w:val="00FF5786"/>
    <w:rsid w:val="00FF57DE"/>
    <w:rsid w:val="00FF57DF"/>
    <w:rsid w:val="00FF591C"/>
    <w:rsid w:val="00FF592A"/>
    <w:rsid w:val="00FF596A"/>
    <w:rsid w:val="00FF5A92"/>
    <w:rsid w:val="00FF5ABC"/>
    <w:rsid w:val="00FF5B13"/>
    <w:rsid w:val="00FF5B65"/>
    <w:rsid w:val="00FF5C64"/>
    <w:rsid w:val="00FF5C8D"/>
    <w:rsid w:val="00FF5CF2"/>
    <w:rsid w:val="00FF5EBB"/>
    <w:rsid w:val="00FF5F3B"/>
    <w:rsid w:val="00FF5FAF"/>
    <w:rsid w:val="00FF605B"/>
    <w:rsid w:val="00FF606E"/>
    <w:rsid w:val="00FF6116"/>
    <w:rsid w:val="00FF6193"/>
    <w:rsid w:val="00FF6214"/>
    <w:rsid w:val="00FF6222"/>
    <w:rsid w:val="00FF63F8"/>
    <w:rsid w:val="00FF64B1"/>
    <w:rsid w:val="00FF64EF"/>
    <w:rsid w:val="00FF6541"/>
    <w:rsid w:val="00FF65D1"/>
    <w:rsid w:val="00FF6627"/>
    <w:rsid w:val="00FF668D"/>
    <w:rsid w:val="00FF66BC"/>
    <w:rsid w:val="00FF66C9"/>
    <w:rsid w:val="00FF66DA"/>
    <w:rsid w:val="00FF6700"/>
    <w:rsid w:val="00FF6743"/>
    <w:rsid w:val="00FF6785"/>
    <w:rsid w:val="00FF679B"/>
    <w:rsid w:val="00FF6880"/>
    <w:rsid w:val="00FF6968"/>
    <w:rsid w:val="00FF699E"/>
    <w:rsid w:val="00FF6A9A"/>
    <w:rsid w:val="00FF6AC1"/>
    <w:rsid w:val="00FF6B92"/>
    <w:rsid w:val="00FF6CB7"/>
    <w:rsid w:val="00FF6DC8"/>
    <w:rsid w:val="00FF6EFC"/>
    <w:rsid w:val="00FF6F0A"/>
    <w:rsid w:val="00FF6F18"/>
    <w:rsid w:val="00FF6F86"/>
    <w:rsid w:val="00FF7038"/>
    <w:rsid w:val="00FF7209"/>
    <w:rsid w:val="00FF7222"/>
    <w:rsid w:val="00FF735A"/>
    <w:rsid w:val="00FF73D5"/>
    <w:rsid w:val="00FF7444"/>
    <w:rsid w:val="00FF7462"/>
    <w:rsid w:val="00FF7497"/>
    <w:rsid w:val="00FF7519"/>
    <w:rsid w:val="00FF7581"/>
    <w:rsid w:val="00FF7602"/>
    <w:rsid w:val="00FF7625"/>
    <w:rsid w:val="00FF7638"/>
    <w:rsid w:val="00FF77BB"/>
    <w:rsid w:val="00FF77EC"/>
    <w:rsid w:val="00FF782B"/>
    <w:rsid w:val="00FF78C4"/>
    <w:rsid w:val="00FF7B5D"/>
    <w:rsid w:val="00FF7C13"/>
    <w:rsid w:val="00FF7CD6"/>
    <w:rsid w:val="00FF7D74"/>
    <w:rsid w:val="00FF7E8C"/>
    <w:rsid w:val="00FF7F6C"/>
    <w:rsid w:val="00FF7FB6"/>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E1E585C"/>
  <w15:docId w15:val="{580292BE-76D1-414E-A035-E5BB736727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s-CO" w:eastAsia="es-CO"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semiHidden="1" w:uiPriority="0" w:unhideWhenUsed="1"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4E26"/>
    <w:pPr>
      <w:spacing w:after="200" w:line="276" w:lineRule="auto"/>
    </w:pPr>
    <w:rPr>
      <w:rFonts w:cs="Calibri"/>
      <w:sz w:val="22"/>
      <w:szCs w:val="22"/>
      <w:lang w:eastAsia="en-US"/>
    </w:rPr>
  </w:style>
  <w:style w:type="paragraph" w:styleId="Heading1">
    <w:name w:val="heading 1"/>
    <w:basedOn w:val="Normal"/>
    <w:link w:val="Heading1Char"/>
    <w:uiPriority w:val="9"/>
    <w:qFormat/>
    <w:rsid w:val="000046CA"/>
    <w:pPr>
      <w:spacing w:before="100" w:beforeAutospacing="1" w:after="100" w:afterAutospacing="1" w:line="240" w:lineRule="auto"/>
      <w:outlineLvl w:val="0"/>
    </w:pPr>
    <w:rPr>
      <w:rFonts w:ascii="Times New Roman" w:hAnsi="Times New Roman" w:cs="Times New Roman"/>
      <w:b/>
      <w:bCs/>
      <w:kern w:val="36"/>
      <w:sz w:val="48"/>
      <w:szCs w:val="48"/>
      <w:lang w:val="es-ES" w:eastAsia="es-ES"/>
    </w:rPr>
  </w:style>
  <w:style w:type="paragraph" w:styleId="Heading2">
    <w:name w:val="heading 2"/>
    <w:basedOn w:val="Normal"/>
    <w:next w:val="Normal"/>
    <w:link w:val="Heading2Char"/>
    <w:semiHidden/>
    <w:unhideWhenUsed/>
    <w:qFormat/>
    <w:locked/>
    <w:rsid w:val="009D32E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9"/>
    <w:qFormat/>
    <w:rsid w:val="00910765"/>
    <w:pPr>
      <w:keepNext/>
      <w:spacing w:before="240" w:after="60"/>
      <w:outlineLvl w:val="2"/>
    </w:pPr>
    <w:rPr>
      <w:rFonts w:ascii="Cambria" w:hAnsi="Cambria" w:cs="Cambria"/>
      <w:b/>
      <w:bCs/>
      <w:sz w:val="26"/>
      <w:szCs w:val="26"/>
      <w:lang w:val="es-ES"/>
    </w:rPr>
  </w:style>
  <w:style w:type="paragraph" w:styleId="Heading4">
    <w:name w:val="heading 4"/>
    <w:basedOn w:val="Normal"/>
    <w:next w:val="Normal"/>
    <w:link w:val="Heading4Char"/>
    <w:unhideWhenUsed/>
    <w:qFormat/>
    <w:locked/>
    <w:rsid w:val="00920B7E"/>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nhideWhenUsed/>
    <w:qFormat/>
    <w:locked/>
    <w:rsid w:val="00BD3C18"/>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0046CA"/>
    <w:rPr>
      <w:rFonts w:ascii="Times New Roman" w:hAnsi="Times New Roman"/>
      <w:b/>
      <w:kern w:val="36"/>
      <w:sz w:val="48"/>
    </w:rPr>
  </w:style>
  <w:style w:type="character" w:customStyle="1" w:styleId="Heading3Char">
    <w:name w:val="Heading 3 Char"/>
    <w:link w:val="Heading3"/>
    <w:uiPriority w:val="99"/>
    <w:semiHidden/>
    <w:locked/>
    <w:rsid w:val="00910765"/>
    <w:rPr>
      <w:rFonts w:ascii="Cambria" w:hAnsi="Cambria"/>
      <w:b/>
      <w:sz w:val="26"/>
      <w:lang w:val="x-none" w:eastAsia="en-US"/>
    </w:rPr>
  </w:style>
  <w:style w:type="paragraph" w:customStyle="1" w:styleId="hbg">
    <w:name w:val="hbg"/>
    <w:basedOn w:val="Normal"/>
    <w:uiPriority w:val="99"/>
    <w:rsid w:val="002F5FD1"/>
    <w:pPr>
      <w:spacing w:before="100" w:beforeAutospacing="1" w:after="100" w:afterAutospacing="1" w:line="240" w:lineRule="auto"/>
      <w:jc w:val="both"/>
    </w:pPr>
    <w:rPr>
      <w:rFonts w:cs="Times New Roman"/>
      <w:sz w:val="24"/>
      <w:szCs w:val="24"/>
    </w:rPr>
  </w:style>
  <w:style w:type="paragraph" w:styleId="Header">
    <w:name w:val="header"/>
    <w:basedOn w:val="Normal"/>
    <w:link w:val="HeaderChar"/>
    <w:uiPriority w:val="99"/>
    <w:rsid w:val="00EE7812"/>
    <w:pPr>
      <w:tabs>
        <w:tab w:val="center" w:pos="4419"/>
        <w:tab w:val="right" w:pos="8838"/>
      </w:tabs>
      <w:spacing w:after="0" w:line="240" w:lineRule="auto"/>
    </w:pPr>
  </w:style>
  <w:style w:type="character" w:customStyle="1" w:styleId="HeaderChar">
    <w:name w:val="Header Char"/>
    <w:link w:val="Header"/>
    <w:uiPriority w:val="99"/>
    <w:locked/>
    <w:rsid w:val="00EE7812"/>
    <w:rPr>
      <w:rFonts w:cs="Times New Roman"/>
    </w:rPr>
  </w:style>
  <w:style w:type="paragraph" w:styleId="Footer">
    <w:name w:val="footer"/>
    <w:basedOn w:val="Normal"/>
    <w:link w:val="FooterChar"/>
    <w:uiPriority w:val="99"/>
    <w:rsid w:val="00EE7812"/>
    <w:pPr>
      <w:tabs>
        <w:tab w:val="center" w:pos="4419"/>
        <w:tab w:val="right" w:pos="8838"/>
      </w:tabs>
      <w:spacing w:after="0" w:line="240" w:lineRule="auto"/>
    </w:pPr>
  </w:style>
  <w:style w:type="character" w:customStyle="1" w:styleId="FooterChar">
    <w:name w:val="Footer Char"/>
    <w:link w:val="Footer"/>
    <w:uiPriority w:val="99"/>
    <w:locked/>
    <w:rsid w:val="00EE7812"/>
    <w:rPr>
      <w:rFonts w:cs="Times New Roman"/>
    </w:rPr>
  </w:style>
  <w:style w:type="paragraph" w:styleId="BalloonText">
    <w:name w:val="Balloon Text"/>
    <w:basedOn w:val="Normal"/>
    <w:link w:val="BalloonTextChar"/>
    <w:uiPriority w:val="99"/>
    <w:semiHidden/>
    <w:rsid w:val="00F13862"/>
    <w:pPr>
      <w:spacing w:after="0" w:line="240" w:lineRule="auto"/>
    </w:pPr>
    <w:rPr>
      <w:rFonts w:ascii="Tahoma" w:hAnsi="Tahoma" w:cs="Tahoma"/>
      <w:sz w:val="16"/>
      <w:szCs w:val="16"/>
      <w:lang w:val="es-ES"/>
    </w:rPr>
  </w:style>
  <w:style w:type="character" w:customStyle="1" w:styleId="BalloonTextChar">
    <w:name w:val="Balloon Text Char"/>
    <w:link w:val="BalloonText"/>
    <w:uiPriority w:val="99"/>
    <w:semiHidden/>
    <w:locked/>
    <w:rsid w:val="00F13862"/>
    <w:rPr>
      <w:rFonts w:ascii="Tahoma" w:hAnsi="Tahoma"/>
      <w:sz w:val="16"/>
      <w:lang w:val="x-none" w:eastAsia="en-US"/>
    </w:rPr>
  </w:style>
  <w:style w:type="character" w:styleId="Hyperlink">
    <w:name w:val="Hyperlink"/>
    <w:uiPriority w:val="99"/>
    <w:rsid w:val="00220756"/>
    <w:rPr>
      <w:color w:val="0000FF"/>
      <w:u w:val="single"/>
    </w:rPr>
  </w:style>
  <w:style w:type="character" w:styleId="Emphasis">
    <w:name w:val="Emphasis"/>
    <w:uiPriority w:val="99"/>
    <w:qFormat/>
    <w:rsid w:val="00D41895"/>
    <w:rPr>
      <w:i/>
    </w:rPr>
  </w:style>
  <w:style w:type="paragraph" w:styleId="EndnoteText">
    <w:name w:val="endnote text"/>
    <w:basedOn w:val="Normal"/>
    <w:link w:val="EndnoteTextChar"/>
    <w:uiPriority w:val="99"/>
    <w:semiHidden/>
    <w:rsid w:val="009D6143"/>
    <w:rPr>
      <w:sz w:val="20"/>
      <w:szCs w:val="20"/>
      <w:lang w:val="es-ES"/>
    </w:rPr>
  </w:style>
  <w:style w:type="character" w:customStyle="1" w:styleId="EndnoteTextChar">
    <w:name w:val="Endnote Text Char"/>
    <w:link w:val="EndnoteText"/>
    <w:uiPriority w:val="99"/>
    <w:semiHidden/>
    <w:locked/>
    <w:rsid w:val="009D6143"/>
    <w:rPr>
      <w:lang w:val="x-none" w:eastAsia="en-US"/>
    </w:rPr>
  </w:style>
  <w:style w:type="character" w:styleId="EndnoteReference">
    <w:name w:val="endnote reference"/>
    <w:uiPriority w:val="99"/>
    <w:semiHidden/>
    <w:rsid w:val="009D6143"/>
    <w:rPr>
      <w:vertAlign w:val="superscript"/>
    </w:rPr>
  </w:style>
  <w:style w:type="paragraph" w:styleId="NoSpacing">
    <w:name w:val="No Spacing"/>
    <w:uiPriority w:val="99"/>
    <w:qFormat/>
    <w:rsid w:val="000A1525"/>
    <w:rPr>
      <w:rFonts w:cs="Calibri"/>
      <w:sz w:val="22"/>
      <w:szCs w:val="22"/>
      <w:lang w:eastAsia="en-US"/>
    </w:rPr>
  </w:style>
  <w:style w:type="character" w:customStyle="1" w:styleId="google-src-text1">
    <w:name w:val="google-src-text1"/>
    <w:uiPriority w:val="99"/>
    <w:rsid w:val="009D4BEF"/>
    <w:rPr>
      <w:vanish/>
    </w:rPr>
  </w:style>
  <w:style w:type="character" w:customStyle="1" w:styleId="google-src-active-text">
    <w:name w:val="google-src-active-text"/>
    <w:uiPriority w:val="99"/>
    <w:rsid w:val="009D4BEF"/>
    <w:rPr>
      <w:rFonts w:cs="Times New Roman"/>
    </w:rPr>
  </w:style>
  <w:style w:type="paragraph" w:styleId="FootnoteText">
    <w:name w:val="footnote text"/>
    <w:basedOn w:val="Normal"/>
    <w:link w:val="FootnoteTextChar"/>
    <w:uiPriority w:val="99"/>
    <w:semiHidden/>
    <w:rsid w:val="00E00176"/>
    <w:rPr>
      <w:sz w:val="20"/>
      <w:szCs w:val="20"/>
      <w:lang w:val="es-ES"/>
    </w:rPr>
  </w:style>
  <w:style w:type="character" w:customStyle="1" w:styleId="FootnoteTextChar">
    <w:name w:val="Footnote Text Char"/>
    <w:link w:val="FootnoteText"/>
    <w:uiPriority w:val="99"/>
    <w:semiHidden/>
    <w:locked/>
    <w:rsid w:val="00E00176"/>
    <w:rPr>
      <w:lang w:val="x-none" w:eastAsia="en-US"/>
    </w:rPr>
  </w:style>
  <w:style w:type="character" w:styleId="FootnoteReference">
    <w:name w:val="footnote reference"/>
    <w:uiPriority w:val="99"/>
    <w:semiHidden/>
    <w:rsid w:val="00E00176"/>
    <w:rPr>
      <w:vertAlign w:val="superscript"/>
    </w:rPr>
  </w:style>
  <w:style w:type="character" w:styleId="FollowedHyperlink">
    <w:name w:val="FollowedHyperlink"/>
    <w:uiPriority w:val="99"/>
    <w:semiHidden/>
    <w:rsid w:val="00721C64"/>
    <w:rPr>
      <w:color w:val="800080"/>
      <w:u w:val="single"/>
    </w:rPr>
  </w:style>
  <w:style w:type="paragraph" w:styleId="ListParagraph">
    <w:name w:val="List Paragraph"/>
    <w:aliases w:val="Militar"/>
    <w:basedOn w:val="Normal"/>
    <w:link w:val="ListParagraphChar"/>
    <w:uiPriority w:val="34"/>
    <w:qFormat/>
    <w:rsid w:val="00243B15"/>
    <w:pPr>
      <w:ind w:left="720"/>
    </w:pPr>
  </w:style>
  <w:style w:type="paragraph" w:customStyle="1" w:styleId="Default">
    <w:name w:val="Default"/>
    <w:uiPriority w:val="99"/>
    <w:rsid w:val="00E02A6D"/>
    <w:pPr>
      <w:autoSpaceDE w:val="0"/>
      <w:autoSpaceDN w:val="0"/>
      <w:adjustRightInd w:val="0"/>
    </w:pPr>
    <w:rPr>
      <w:rFonts w:ascii="Arial" w:hAnsi="Arial" w:cs="Arial"/>
      <w:color w:val="000000"/>
      <w:sz w:val="24"/>
      <w:szCs w:val="24"/>
    </w:rPr>
  </w:style>
  <w:style w:type="character" w:customStyle="1" w:styleId="longtext1">
    <w:name w:val="long_text1"/>
    <w:uiPriority w:val="99"/>
    <w:rsid w:val="00611B3B"/>
    <w:rPr>
      <w:sz w:val="20"/>
    </w:rPr>
  </w:style>
  <w:style w:type="paragraph" w:styleId="NormalWeb">
    <w:name w:val="Normal (Web)"/>
    <w:basedOn w:val="Normal"/>
    <w:uiPriority w:val="99"/>
    <w:rsid w:val="00611B3B"/>
    <w:pPr>
      <w:spacing w:before="100" w:beforeAutospacing="1" w:after="100" w:afterAutospacing="1" w:line="240" w:lineRule="auto"/>
    </w:pPr>
    <w:rPr>
      <w:rFonts w:ascii="Times New Roman" w:hAnsi="Times New Roman" w:cs="Times New Roman"/>
      <w:sz w:val="24"/>
      <w:szCs w:val="24"/>
      <w:lang w:val="es-ES" w:eastAsia="es-ES"/>
    </w:rPr>
  </w:style>
  <w:style w:type="character" w:styleId="CommentReference">
    <w:name w:val="annotation reference"/>
    <w:uiPriority w:val="99"/>
    <w:semiHidden/>
    <w:rsid w:val="00E4143C"/>
    <w:rPr>
      <w:sz w:val="16"/>
    </w:rPr>
  </w:style>
  <w:style w:type="paragraph" w:styleId="CommentText">
    <w:name w:val="annotation text"/>
    <w:basedOn w:val="Normal"/>
    <w:link w:val="CommentTextChar"/>
    <w:uiPriority w:val="99"/>
    <w:semiHidden/>
    <w:rsid w:val="00E4143C"/>
    <w:rPr>
      <w:sz w:val="20"/>
      <w:szCs w:val="20"/>
      <w:lang w:val="es-ES"/>
    </w:rPr>
  </w:style>
  <w:style w:type="character" w:customStyle="1" w:styleId="CommentTextChar">
    <w:name w:val="Comment Text Char"/>
    <w:link w:val="CommentText"/>
    <w:uiPriority w:val="99"/>
    <w:semiHidden/>
    <w:locked/>
    <w:rsid w:val="00E4143C"/>
    <w:rPr>
      <w:lang w:val="x-none" w:eastAsia="en-US"/>
    </w:rPr>
  </w:style>
  <w:style w:type="paragraph" w:styleId="CommentSubject">
    <w:name w:val="annotation subject"/>
    <w:basedOn w:val="CommentText"/>
    <w:next w:val="CommentText"/>
    <w:link w:val="CommentSubjectChar"/>
    <w:uiPriority w:val="99"/>
    <w:semiHidden/>
    <w:rsid w:val="00E4143C"/>
    <w:rPr>
      <w:b/>
      <w:bCs/>
    </w:rPr>
  </w:style>
  <w:style w:type="character" w:customStyle="1" w:styleId="CommentSubjectChar">
    <w:name w:val="Comment Subject Char"/>
    <w:link w:val="CommentSubject"/>
    <w:uiPriority w:val="99"/>
    <w:semiHidden/>
    <w:locked/>
    <w:rsid w:val="00E4143C"/>
    <w:rPr>
      <w:b/>
      <w:lang w:val="x-none" w:eastAsia="en-US"/>
    </w:rPr>
  </w:style>
  <w:style w:type="paragraph" w:styleId="BodyText">
    <w:name w:val="Body Text"/>
    <w:basedOn w:val="Normal"/>
    <w:link w:val="BodyTextChar"/>
    <w:uiPriority w:val="99"/>
    <w:rsid w:val="00B81DD3"/>
    <w:pPr>
      <w:spacing w:after="120"/>
    </w:pPr>
    <w:rPr>
      <w:lang w:val="es-ES"/>
    </w:rPr>
  </w:style>
  <w:style w:type="character" w:customStyle="1" w:styleId="BodyTextChar">
    <w:name w:val="Body Text Char"/>
    <w:link w:val="BodyText"/>
    <w:uiPriority w:val="99"/>
    <w:locked/>
    <w:rsid w:val="00B81DD3"/>
    <w:rPr>
      <w:sz w:val="22"/>
      <w:lang w:val="es-ES" w:eastAsia="en-US"/>
    </w:rPr>
  </w:style>
  <w:style w:type="character" w:customStyle="1" w:styleId="apple-style-span">
    <w:name w:val="apple-style-span"/>
    <w:uiPriority w:val="99"/>
    <w:rsid w:val="00A044C6"/>
    <w:rPr>
      <w:rFonts w:cs="Times New Roman"/>
    </w:rPr>
  </w:style>
  <w:style w:type="paragraph" w:styleId="BodyText2">
    <w:name w:val="Body Text 2"/>
    <w:basedOn w:val="Normal"/>
    <w:link w:val="BodyText2Char"/>
    <w:uiPriority w:val="99"/>
    <w:semiHidden/>
    <w:rsid w:val="0054743F"/>
    <w:pPr>
      <w:spacing w:after="120" w:line="480" w:lineRule="auto"/>
    </w:pPr>
  </w:style>
  <w:style w:type="character" w:customStyle="1" w:styleId="BodyText2Char">
    <w:name w:val="Body Text 2 Char"/>
    <w:link w:val="BodyText2"/>
    <w:uiPriority w:val="99"/>
    <w:semiHidden/>
    <w:locked/>
    <w:rsid w:val="0054743F"/>
    <w:rPr>
      <w:sz w:val="22"/>
      <w:lang w:val="x-none" w:eastAsia="en-US"/>
    </w:rPr>
  </w:style>
  <w:style w:type="character" w:customStyle="1" w:styleId="ListParagraphChar">
    <w:name w:val="List Paragraph Char"/>
    <w:aliases w:val="Militar Char"/>
    <w:link w:val="ListParagraph"/>
    <w:uiPriority w:val="34"/>
    <w:locked/>
    <w:rsid w:val="00D06791"/>
    <w:rPr>
      <w:lang w:val="es-CO" w:eastAsia="en-US"/>
    </w:rPr>
  </w:style>
  <w:style w:type="paragraph" w:styleId="ListBullet">
    <w:name w:val="List Bullet"/>
    <w:basedOn w:val="Normal"/>
    <w:uiPriority w:val="99"/>
    <w:unhideWhenUsed/>
    <w:rsid w:val="002F1E1C"/>
    <w:pPr>
      <w:numPr>
        <w:numId w:val="1"/>
      </w:numPr>
      <w:contextualSpacing/>
    </w:pPr>
  </w:style>
  <w:style w:type="paragraph" w:styleId="Subtitle">
    <w:name w:val="Subtitle"/>
    <w:basedOn w:val="Normal"/>
    <w:next w:val="Normal"/>
    <w:link w:val="SubtitleChar"/>
    <w:qFormat/>
    <w:locked/>
    <w:rsid w:val="00534A4E"/>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rsid w:val="00534A4E"/>
    <w:rPr>
      <w:rFonts w:asciiTheme="majorHAnsi" w:eastAsiaTheme="majorEastAsia" w:hAnsiTheme="majorHAnsi" w:cstheme="majorBidi"/>
      <w:i/>
      <w:iCs/>
      <w:color w:val="4F81BD" w:themeColor="accent1"/>
      <w:spacing w:val="15"/>
      <w:sz w:val="24"/>
      <w:szCs w:val="24"/>
      <w:lang w:eastAsia="en-US"/>
    </w:rPr>
  </w:style>
  <w:style w:type="table" w:styleId="TableGrid">
    <w:name w:val="Table Grid"/>
    <w:basedOn w:val="TableNormal"/>
    <w:locked/>
    <w:rsid w:val="000417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rsid w:val="00920B7E"/>
    <w:rPr>
      <w:rFonts w:asciiTheme="majorHAnsi" w:eastAsiaTheme="majorEastAsia" w:hAnsiTheme="majorHAnsi" w:cstheme="majorBidi"/>
      <w:i/>
      <w:iCs/>
      <w:color w:val="365F91" w:themeColor="accent1" w:themeShade="BF"/>
      <w:sz w:val="22"/>
      <w:szCs w:val="22"/>
      <w:lang w:eastAsia="en-US"/>
    </w:rPr>
  </w:style>
  <w:style w:type="character" w:styleId="PlaceholderText">
    <w:name w:val="Placeholder Text"/>
    <w:basedOn w:val="DefaultParagraphFont"/>
    <w:uiPriority w:val="99"/>
    <w:semiHidden/>
    <w:rsid w:val="00766C1C"/>
    <w:rPr>
      <w:color w:val="808080"/>
    </w:rPr>
  </w:style>
  <w:style w:type="paragraph" w:styleId="HTMLAddress">
    <w:name w:val="HTML Address"/>
    <w:basedOn w:val="Normal"/>
    <w:link w:val="HTMLAddressChar"/>
    <w:uiPriority w:val="99"/>
    <w:semiHidden/>
    <w:unhideWhenUsed/>
    <w:rsid w:val="00211B27"/>
    <w:pPr>
      <w:spacing w:after="0" w:line="240" w:lineRule="auto"/>
    </w:pPr>
    <w:rPr>
      <w:rFonts w:ascii="Times New Roman" w:hAnsi="Times New Roman" w:cs="Times New Roman"/>
      <w:i/>
      <w:iCs/>
      <w:sz w:val="24"/>
      <w:szCs w:val="24"/>
      <w:lang w:val="es-ES" w:eastAsia="es-ES"/>
    </w:rPr>
  </w:style>
  <w:style w:type="character" w:customStyle="1" w:styleId="HTMLAddressChar">
    <w:name w:val="HTML Address Char"/>
    <w:basedOn w:val="DefaultParagraphFont"/>
    <w:link w:val="HTMLAddress"/>
    <w:uiPriority w:val="99"/>
    <w:semiHidden/>
    <w:rsid w:val="00211B27"/>
    <w:rPr>
      <w:rFonts w:ascii="Times New Roman" w:hAnsi="Times New Roman"/>
      <w:i/>
      <w:iCs/>
      <w:sz w:val="24"/>
      <w:szCs w:val="24"/>
      <w:lang w:val="es-ES" w:eastAsia="es-ES"/>
    </w:rPr>
  </w:style>
  <w:style w:type="character" w:customStyle="1" w:styleId="Mencionar1">
    <w:name w:val="Mencionar1"/>
    <w:basedOn w:val="DefaultParagraphFont"/>
    <w:uiPriority w:val="99"/>
    <w:semiHidden/>
    <w:unhideWhenUsed/>
    <w:rsid w:val="008D7866"/>
    <w:rPr>
      <w:color w:val="2B579A"/>
      <w:shd w:val="clear" w:color="auto" w:fill="E6E6E6"/>
    </w:rPr>
  </w:style>
  <w:style w:type="character" w:customStyle="1" w:styleId="Mencionar2">
    <w:name w:val="Mencionar2"/>
    <w:basedOn w:val="DefaultParagraphFont"/>
    <w:uiPriority w:val="99"/>
    <w:semiHidden/>
    <w:unhideWhenUsed/>
    <w:rsid w:val="00333133"/>
    <w:rPr>
      <w:color w:val="2B579A"/>
      <w:shd w:val="clear" w:color="auto" w:fill="E6E6E6"/>
    </w:rPr>
  </w:style>
  <w:style w:type="character" w:customStyle="1" w:styleId="Mencionar3">
    <w:name w:val="Mencionar3"/>
    <w:basedOn w:val="DefaultParagraphFont"/>
    <w:uiPriority w:val="99"/>
    <w:semiHidden/>
    <w:unhideWhenUsed/>
    <w:rsid w:val="001371C0"/>
    <w:rPr>
      <w:color w:val="2B579A"/>
      <w:shd w:val="clear" w:color="auto" w:fill="E6E6E6"/>
    </w:rPr>
  </w:style>
  <w:style w:type="character" w:customStyle="1" w:styleId="Mencionar4">
    <w:name w:val="Mencionar4"/>
    <w:basedOn w:val="DefaultParagraphFont"/>
    <w:uiPriority w:val="99"/>
    <w:semiHidden/>
    <w:unhideWhenUsed/>
    <w:rsid w:val="003C6849"/>
    <w:rPr>
      <w:color w:val="2B579A"/>
      <w:shd w:val="clear" w:color="auto" w:fill="E6E6E6"/>
    </w:rPr>
  </w:style>
  <w:style w:type="character" w:customStyle="1" w:styleId="Mencionar5">
    <w:name w:val="Mencionar5"/>
    <w:basedOn w:val="DefaultParagraphFont"/>
    <w:uiPriority w:val="99"/>
    <w:semiHidden/>
    <w:unhideWhenUsed/>
    <w:rsid w:val="005612E3"/>
    <w:rPr>
      <w:color w:val="2B579A"/>
      <w:shd w:val="clear" w:color="auto" w:fill="E6E6E6"/>
    </w:rPr>
  </w:style>
  <w:style w:type="character" w:customStyle="1" w:styleId="Mencionar6">
    <w:name w:val="Mencionar6"/>
    <w:basedOn w:val="DefaultParagraphFont"/>
    <w:uiPriority w:val="99"/>
    <w:semiHidden/>
    <w:unhideWhenUsed/>
    <w:rsid w:val="00A24D6D"/>
    <w:rPr>
      <w:color w:val="2B579A"/>
      <w:shd w:val="clear" w:color="auto" w:fill="E6E6E6"/>
    </w:rPr>
  </w:style>
  <w:style w:type="character" w:customStyle="1" w:styleId="Mencionar7">
    <w:name w:val="Mencionar7"/>
    <w:basedOn w:val="DefaultParagraphFont"/>
    <w:uiPriority w:val="99"/>
    <w:semiHidden/>
    <w:unhideWhenUsed/>
    <w:rsid w:val="0092099D"/>
    <w:rPr>
      <w:color w:val="2B579A"/>
      <w:shd w:val="clear" w:color="auto" w:fill="E6E6E6"/>
    </w:rPr>
  </w:style>
  <w:style w:type="character" w:customStyle="1" w:styleId="Mencionar8">
    <w:name w:val="Mencionar8"/>
    <w:basedOn w:val="DefaultParagraphFont"/>
    <w:uiPriority w:val="99"/>
    <w:semiHidden/>
    <w:unhideWhenUsed/>
    <w:rsid w:val="00023D77"/>
    <w:rPr>
      <w:color w:val="2B579A"/>
      <w:shd w:val="clear" w:color="auto" w:fill="E6E6E6"/>
    </w:rPr>
  </w:style>
  <w:style w:type="character" w:customStyle="1" w:styleId="Mencionar9">
    <w:name w:val="Mencionar9"/>
    <w:basedOn w:val="DefaultParagraphFont"/>
    <w:uiPriority w:val="99"/>
    <w:semiHidden/>
    <w:unhideWhenUsed/>
    <w:rsid w:val="00D70D50"/>
    <w:rPr>
      <w:color w:val="2B579A"/>
      <w:shd w:val="clear" w:color="auto" w:fill="E6E6E6"/>
    </w:rPr>
  </w:style>
  <w:style w:type="character" w:customStyle="1" w:styleId="Mencionar10">
    <w:name w:val="Mencionar10"/>
    <w:basedOn w:val="DefaultParagraphFont"/>
    <w:uiPriority w:val="99"/>
    <w:semiHidden/>
    <w:unhideWhenUsed/>
    <w:rsid w:val="00EC5821"/>
    <w:rPr>
      <w:color w:val="2B579A"/>
      <w:shd w:val="clear" w:color="auto" w:fill="E6E6E6"/>
    </w:rPr>
  </w:style>
  <w:style w:type="character" w:customStyle="1" w:styleId="Mencionar11">
    <w:name w:val="Mencionar11"/>
    <w:basedOn w:val="DefaultParagraphFont"/>
    <w:uiPriority w:val="99"/>
    <w:semiHidden/>
    <w:unhideWhenUsed/>
    <w:rsid w:val="00240707"/>
    <w:rPr>
      <w:color w:val="2B579A"/>
      <w:shd w:val="clear" w:color="auto" w:fill="E6E6E6"/>
    </w:rPr>
  </w:style>
  <w:style w:type="character" w:customStyle="1" w:styleId="Mencionar12">
    <w:name w:val="Mencionar12"/>
    <w:basedOn w:val="DefaultParagraphFont"/>
    <w:uiPriority w:val="99"/>
    <w:semiHidden/>
    <w:unhideWhenUsed/>
    <w:rsid w:val="008F6915"/>
    <w:rPr>
      <w:color w:val="2B579A"/>
      <w:shd w:val="clear" w:color="auto" w:fill="E6E6E6"/>
    </w:rPr>
  </w:style>
  <w:style w:type="character" w:customStyle="1" w:styleId="Mencionar13">
    <w:name w:val="Mencionar13"/>
    <w:basedOn w:val="DefaultParagraphFont"/>
    <w:uiPriority w:val="99"/>
    <w:semiHidden/>
    <w:unhideWhenUsed/>
    <w:rsid w:val="00991099"/>
    <w:rPr>
      <w:color w:val="2B579A"/>
      <w:shd w:val="clear" w:color="auto" w:fill="E6E6E6"/>
    </w:rPr>
  </w:style>
  <w:style w:type="character" w:customStyle="1" w:styleId="Mencionar14">
    <w:name w:val="Mencionar14"/>
    <w:basedOn w:val="DefaultParagraphFont"/>
    <w:uiPriority w:val="99"/>
    <w:semiHidden/>
    <w:unhideWhenUsed/>
    <w:rsid w:val="008F3B6E"/>
    <w:rPr>
      <w:color w:val="2B579A"/>
      <w:shd w:val="clear" w:color="auto" w:fill="E6E6E6"/>
    </w:rPr>
  </w:style>
  <w:style w:type="character" w:customStyle="1" w:styleId="Mencionar15">
    <w:name w:val="Mencionar15"/>
    <w:basedOn w:val="DefaultParagraphFont"/>
    <w:uiPriority w:val="99"/>
    <w:semiHidden/>
    <w:unhideWhenUsed/>
    <w:rsid w:val="00B96E78"/>
    <w:rPr>
      <w:color w:val="2B579A"/>
      <w:shd w:val="clear" w:color="auto" w:fill="E6E6E6"/>
    </w:rPr>
  </w:style>
  <w:style w:type="character" w:customStyle="1" w:styleId="Mencionar16">
    <w:name w:val="Mencionar16"/>
    <w:basedOn w:val="DefaultParagraphFont"/>
    <w:uiPriority w:val="99"/>
    <w:semiHidden/>
    <w:unhideWhenUsed/>
    <w:rsid w:val="00705CB6"/>
    <w:rPr>
      <w:color w:val="2B579A"/>
      <w:shd w:val="clear" w:color="auto" w:fill="E6E6E6"/>
    </w:rPr>
  </w:style>
  <w:style w:type="character" w:customStyle="1" w:styleId="Mencionar17">
    <w:name w:val="Mencionar17"/>
    <w:basedOn w:val="DefaultParagraphFont"/>
    <w:uiPriority w:val="99"/>
    <w:semiHidden/>
    <w:unhideWhenUsed/>
    <w:rsid w:val="00675D86"/>
    <w:rPr>
      <w:color w:val="2B579A"/>
      <w:shd w:val="clear" w:color="auto" w:fill="E6E6E6"/>
    </w:rPr>
  </w:style>
  <w:style w:type="character" w:customStyle="1" w:styleId="Mencionar18">
    <w:name w:val="Mencionar18"/>
    <w:basedOn w:val="DefaultParagraphFont"/>
    <w:uiPriority w:val="99"/>
    <w:semiHidden/>
    <w:unhideWhenUsed/>
    <w:rsid w:val="00FF5786"/>
    <w:rPr>
      <w:color w:val="2B579A"/>
      <w:shd w:val="clear" w:color="auto" w:fill="E6E6E6"/>
    </w:rPr>
  </w:style>
  <w:style w:type="character" w:customStyle="1" w:styleId="Mencionar19">
    <w:name w:val="Mencionar19"/>
    <w:basedOn w:val="DefaultParagraphFont"/>
    <w:uiPriority w:val="99"/>
    <w:semiHidden/>
    <w:unhideWhenUsed/>
    <w:rsid w:val="00AA32CB"/>
    <w:rPr>
      <w:color w:val="2B579A"/>
      <w:shd w:val="clear" w:color="auto" w:fill="E6E6E6"/>
    </w:rPr>
  </w:style>
  <w:style w:type="character" w:customStyle="1" w:styleId="Mencinsinresolver1">
    <w:name w:val="Mención sin resolver1"/>
    <w:basedOn w:val="DefaultParagraphFont"/>
    <w:uiPriority w:val="99"/>
    <w:semiHidden/>
    <w:unhideWhenUsed/>
    <w:rsid w:val="006446BF"/>
    <w:rPr>
      <w:color w:val="808080"/>
      <w:shd w:val="clear" w:color="auto" w:fill="E6E6E6"/>
    </w:rPr>
  </w:style>
  <w:style w:type="character" w:customStyle="1" w:styleId="Mencinsinresolver2">
    <w:name w:val="Mención sin resolver2"/>
    <w:basedOn w:val="DefaultParagraphFont"/>
    <w:uiPriority w:val="99"/>
    <w:semiHidden/>
    <w:unhideWhenUsed/>
    <w:rsid w:val="005C3B6C"/>
    <w:rPr>
      <w:color w:val="808080"/>
      <w:shd w:val="clear" w:color="auto" w:fill="E6E6E6"/>
    </w:rPr>
  </w:style>
  <w:style w:type="character" w:customStyle="1" w:styleId="Mencinsinresolver3">
    <w:name w:val="Mención sin resolver3"/>
    <w:basedOn w:val="DefaultParagraphFont"/>
    <w:uiPriority w:val="99"/>
    <w:semiHidden/>
    <w:unhideWhenUsed/>
    <w:rsid w:val="0097536B"/>
    <w:rPr>
      <w:color w:val="808080"/>
      <w:shd w:val="clear" w:color="auto" w:fill="E6E6E6"/>
    </w:rPr>
  </w:style>
  <w:style w:type="character" w:customStyle="1" w:styleId="Mencinsinresolver4">
    <w:name w:val="Mención sin resolver4"/>
    <w:basedOn w:val="DefaultParagraphFont"/>
    <w:uiPriority w:val="99"/>
    <w:semiHidden/>
    <w:unhideWhenUsed/>
    <w:rsid w:val="009E5AE3"/>
    <w:rPr>
      <w:color w:val="808080"/>
      <w:shd w:val="clear" w:color="auto" w:fill="E6E6E6"/>
    </w:rPr>
  </w:style>
  <w:style w:type="character" w:customStyle="1" w:styleId="Mencinsinresolver5">
    <w:name w:val="Mención sin resolver5"/>
    <w:basedOn w:val="DefaultParagraphFont"/>
    <w:uiPriority w:val="99"/>
    <w:semiHidden/>
    <w:unhideWhenUsed/>
    <w:rsid w:val="000D7871"/>
    <w:rPr>
      <w:color w:val="808080"/>
      <w:shd w:val="clear" w:color="auto" w:fill="E6E6E6"/>
    </w:rPr>
  </w:style>
  <w:style w:type="character" w:customStyle="1" w:styleId="Mencinsinresolver6">
    <w:name w:val="Mención sin resolver6"/>
    <w:basedOn w:val="DefaultParagraphFont"/>
    <w:uiPriority w:val="99"/>
    <w:semiHidden/>
    <w:unhideWhenUsed/>
    <w:rsid w:val="00464EAD"/>
    <w:rPr>
      <w:color w:val="808080"/>
      <w:shd w:val="clear" w:color="auto" w:fill="E6E6E6"/>
    </w:rPr>
  </w:style>
  <w:style w:type="character" w:customStyle="1" w:styleId="Mencinsinresolver7">
    <w:name w:val="Mención sin resolver7"/>
    <w:basedOn w:val="DefaultParagraphFont"/>
    <w:uiPriority w:val="99"/>
    <w:semiHidden/>
    <w:unhideWhenUsed/>
    <w:rsid w:val="000B670F"/>
    <w:rPr>
      <w:color w:val="808080"/>
      <w:shd w:val="clear" w:color="auto" w:fill="E6E6E6"/>
    </w:rPr>
  </w:style>
  <w:style w:type="character" w:customStyle="1" w:styleId="Mencinsinresolver8">
    <w:name w:val="Mención sin resolver8"/>
    <w:basedOn w:val="DefaultParagraphFont"/>
    <w:uiPriority w:val="99"/>
    <w:semiHidden/>
    <w:unhideWhenUsed/>
    <w:rsid w:val="006F135E"/>
    <w:rPr>
      <w:color w:val="808080"/>
      <w:shd w:val="clear" w:color="auto" w:fill="E6E6E6"/>
    </w:rPr>
  </w:style>
  <w:style w:type="character" w:customStyle="1" w:styleId="Mencinsinresolver9">
    <w:name w:val="Mención sin resolver9"/>
    <w:basedOn w:val="DefaultParagraphFont"/>
    <w:uiPriority w:val="99"/>
    <w:semiHidden/>
    <w:unhideWhenUsed/>
    <w:rsid w:val="009A1344"/>
    <w:rPr>
      <w:color w:val="808080"/>
      <w:shd w:val="clear" w:color="auto" w:fill="E6E6E6"/>
    </w:rPr>
  </w:style>
  <w:style w:type="character" w:customStyle="1" w:styleId="Mencinsinresolver10">
    <w:name w:val="Mención sin resolver10"/>
    <w:basedOn w:val="DefaultParagraphFont"/>
    <w:uiPriority w:val="99"/>
    <w:semiHidden/>
    <w:unhideWhenUsed/>
    <w:rsid w:val="00210BCB"/>
    <w:rPr>
      <w:color w:val="808080"/>
      <w:shd w:val="clear" w:color="auto" w:fill="E6E6E6"/>
    </w:rPr>
  </w:style>
  <w:style w:type="character" w:customStyle="1" w:styleId="Mencinsinresolver11">
    <w:name w:val="Mención sin resolver11"/>
    <w:basedOn w:val="DefaultParagraphFont"/>
    <w:uiPriority w:val="99"/>
    <w:semiHidden/>
    <w:unhideWhenUsed/>
    <w:rsid w:val="00C70352"/>
    <w:rPr>
      <w:color w:val="808080"/>
      <w:shd w:val="clear" w:color="auto" w:fill="E6E6E6"/>
    </w:rPr>
  </w:style>
  <w:style w:type="character" w:customStyle="1" w:styleId="Mencinsinresolver12">
    <w:name w:val="Mención sin resolver12"/>
    <w:basedOn w:val="DefaultParagraphFont"/>
    <w:uiPriority w:val="99"/>
    <w:semiHidden/>
    <w:unhideWhenUsed/>
    <w:rsid w:val="003B7170"/>
    <w:rPr>
      <w:color w:val="808080"/>
      <w:shd w:val="clear" w:color="auto" w:fill="E6E6E6"/>
    </w:rPr>
  </w:style>
  <w:style w:type="character" w:customStyle="1" w:styleId="Mencinsinresolver13">
    <w:name w:val="Mención sin resolver13"/>
    <w:basedOn w:val="DefaultParagraphFont"/>
    <w:uiPriority w:val="99"/>
    <w:semiHidden/>
    <w:unhideWhenUsed/>
    <w:rsid w:val="00F014F8"/>
    <w:rPr>
      <w:color w:val="808080"/>
      <w:shd w:val="clear" w:color="auto" w:fill="E6E6E6"/>
    </w:rPr>
  </w:style>
  <w:style w:type="character" w:customStyle="1" w:styleId="Mencinsinresolver14">
    <w:name w:val="Mención sin resolver14"/>
    <w:basedOn w:val="DefaultParagraphFont"/>
    <w:uiPriority w:val="99"/>
    <w:semiHidden/>
    <w:unhideWhenUsed/>
    <w:rsid w:val="00C70CD7"/>
    <w:rPr>
      <w:color w:val="808080"/>
      <w:shd w:val="clear" w:color="auto" w:fill="E6E6E6"/>
    </w:rPr>
  </w:style>
  <w:style w:type="character" w:customStyle="1" w:styleId="Mencinsinresolver15">
    <w:name w:val="Mención sin resolver15"/>
    <w:basedOn w:val="DefaultParagraphFont"/>
    <w:uiPriority w:val="99"/>
    <w:semiHidden/>
    <w:unhideWhenUsed/>
    <w:rsid w:val="001852DD"/>
    <w:rPr>
      <w:color w:val="808080"/>
      <w:shd w:val="clear" w:color="auto" w:fill="E6E6E6"/>
    </w:rPr>
  </w:style>
  <w:style w:type="character" w:customStyle="1" w:styleId="Mencinsinresolver16">
    <w:name w:val="Mención sin resolver16"/>
    <w:basedOn w:val="DefaultParagraphFont"/>
    <w:uiPriority w:val="99"/>
    <w:semiHidden/>
    <w:unhideWhenUsed/>
    <w:rsid w:val="00990AAD"/>
    <w:rPr>
      <w:color w:val="808080"/>
      <w:shd w:val="clear" w:color="auto" w:fill="E6E6E6"/>
    </w:rPr>
  </w:style>
  <w:style w:type="character" w:customStyle="1" w:styleId="Mencinsinresolver17">
    <w:name w:val="Mención sin resolver17"/>
    <w:basedOn w:val="DefaultParagraphFont"/>
    <w:uiPriority w:val="99"/>
    <w:semiHidden/>
    <w:unhideWhenUsed/>
    <w:rsid w:val="00415271"/>
    <w:rPr>
      <w:color w:val="808080"/>
      <w:shd w:val="clear" w:color="auto" w:fill="E6E6E6"/>
    </w:rPr>
  </w:style>
  <w:style w:type="character" w:customStyle="1" w:styleId="Mencinsinresolver18">
    <w:name w:val="Mención sin resolver18"/>
    <w:basedOn w:val="DefaultParagraphFont"/>
    <w:uiPriority w:val="99"/>
    <w:semiHidden/>
    <w:unhideWhenUsed/>
    <w:rsid w:val="00F75F33"/>
    <w:rPr>
      <w:color w:val="808080"/>
      <w:shd w:val="clear" w:color="auto" w:fill="E6E6E6"/>
    </w:rPr>
  </w:style>
  <w:style w:type="character" w:customStyle="1" w:styleId="Mencinsinresolver19">
    <w:name w:val="Mención sin resolver19"/>
    <w:basedOn w:val="DefaultParagraphFont"/>
    <w:uiPriority w:val="99"/>
    <w:semiHidden/>
    <w:unhideWhenUsed/>
    <w:rsid w:val="009364A3"/>
    <w:rPr>
      <w:color w:val="808080"/>
      <w:shd w:val="clear" w:color="auto" w:fill="E6E6E6"/>
    </w:rPr>
  </w:style>
  <w:style w:type="character" w:customStyle="1" w:styleId="Mencinsinresolver20">
    <w:name w:val="Mención sin resolver20"/>
    <w:basedOn w:val="DefaultParagraphFont"/>
    <w:uiPriority w:val="99"/>
    <w:semiHidden/>
    <w:unhideWhenUsed/>
    <w:rsid w:val="007422CF"/>
    <w:rPr>
      <w:color w:val="808080"/>
      <w:shd w:val="clear" w:color="auto" w:fill="E6E6E6"/>
    </w:rPr>
  </w:style>
  <w:style w:type="character" w:customStyle="1" w:styleId="Mencinsinresolver21">
    <w:name w:val="Mención sin resolver21"/>
    <w:basedOn w:val="DefaultParagraphFont"/>
    <w:uiPriority w:val="99"/>
    <w:semiHidden/>
    <w:unhideWhenUsed/>
    <w:rsid w:val="006334D0"/>
    <w:rPr>
      <w:color w:val="808080"/>
      <w:shd w:val="clear" w:color="auto" w:fill="E6E6E6"/>
    </w:rPr>
  </w:style>
  <w:style w:type="character" w:customStyle="1" w:styleId="Mencinsinresolver22">
    <w:name w:val="Mención sin resolver22"/>
    <w:basedOn w:val="DefaultParagraphFont"/>
    <w:uiPriority w:val="99"/>
    <w:semiHidden/>
    <w:unhideWhenUsed/>
    <w:rsid w:val="00874248"/>
    <w:rPr>
      <w:color w:val="808080"/>
      <w:shd w:val="clear" w:color="auto" w:fill="E6E6E6"/>
    </w:rPr>
  </w:style>
  <w:style w:type="character" w:customStyle="1" w:styleId="Mencinsinresolver23">
    <w:name w:val="Mención sin resolver23"/>
    <w:basedOn w:val="DefaultParagraphFont"/>
    <w:uiPriority w:val="99"/>
    <w:semiHidden/>
    <w:unhideWhenUsed/>
    <w:rsid w:val="00A9165E"/>
    <w:rPr>
      <w:color w:val="808080"/>
      <w:shd w:val="clear" w:color="auto" w:fill="E6E6E6"/>
    </w:rPr>
  </w:style>
  <w:style w:type="character" w:customStyle="1" w:styleId="Mencinsinresolver24">
    <w:name w:val="Mención sin resolver24"/>
    <w:basedOn w:val="DefaultParagraphFont"/>
    <w:uiPriority w:val="99"/>
    <w:semiHidden/>
    <w:unhideWhenUsed/>
    <w:rsid w:val="00464CD4"/>
    <w:rPr>
      <w:color w:val="808080"/>
      <w:shd w:val="clear" w:color="auto" w:fill="E6E6E6"/>
    </w:rPr>
  </w:style>
  <w:style w:type="character" w:customStyle="1" w:styleId="Mencinsinresolver25">
    <w:name w:val="Mención sin resolver25"/>
    <w:basedOn w:val="DefaultParagraphFont"/>
    <w:uiPriority w:val="99"/>
    <w:semiHidden/>
    <w:unhideWhenUsed/>
    <w:rsid w:val="003401EA"/>
    <w:rPr>
      <w:color w:val="808080"/>
      <w:shd w:val="clear" w:color="auto" w:fill="E6E6E6"/>
    </w:rPr>
  </w:style>
  <w:style w:type="character" w:customStyle="1" w:styleId="Mencinsinresolver26">
    <w:name w:val="Mención sin resolver26"/>
    <w:basedOn w:val="DefaultParagraphFont"/>
    <w:uiPriority w:val="99"/>
    <w:semiHidden/>
    <w:unhideWhenUsed/>
    <w:rsid w:val="008044E3"/>
    <w:rPr>
      <w:color w:val="808080"/>
      <w:shd w:val="clear" w:color="auto" w:fill="E6E6E6"/>
    </w:rPr>
  </w:style>
  <w:style w:type="character" w:customStyle="1" w:styleId="Mencinsinresolver27">
    <w:name w:val="Mención sin resolver27"/>
    <w:basedOn w:val="DefaultParagraphFont"/>
    <w:uiPriority w:val="99"/>
    <w:semiHidden/>
    <w:unhideWhenUsed/>
    <w:rsid w:val="00E57CA9"/>
    <w:rPr>
      <w:color w:val="808080"/>
      <w:shd w:val="clear" w:color="auto" w:fill="E6E6E6"/>
    </w:rPr>
  </w:style>
  <w:style w:type="character" w:customStyle="1" w:styleId="Mencinsinresolver28">
    <w:name w:val="Mención sin resolver28"/>
    <w:basedOn w:val="DefaultParagraphFont"/>
    <w:uiPriority w:val="99"/>
    <w:semiHidden/>
    <w:unhideWhenUsed/>
    <w:rsid w:val="00A5352E"/>
    <w:rPr>
      <w:color w:val="808080"/>
      <w:shd w:val="clear" w:color="auto" w:fill="E6E6E6"/>
    </w:rPr>
  </w:style>
  <w:style w:type="character" w:customStyle="1" w:styleId="Mencinsinresolver29">
    <w:name w:val="Mención sin resolver29"/>
    <w:basedOn w:val="DefaultParagraphFont"/>
    <w:uiPriority w:val="99"/>
    <w:semiHidden/>
    <w:unhideWhenUsed/>
    <w:rsid w:val="00F13F10"/>
    <w:rPr>
      <w:color w:val="808080"/>
      <w:shd w:val="clear" w:color="auto" w:fill="E6E6E6"/>
    </w:rPr>
  </w:style>
  <w:style w:type="character" w:customStyle="1" w:styleId="Mencinsinresolver30">
    <w:name w:val="Mención sin resolver30"/>
    <w:basedOn w:val="DefaultParagraphFont"/>
    <w:uiPriority w:val="99"/>
    <w:semiHidden/>
    <w:unhideWhenUsed/>
    <w:rsid w:val="009C3F6E"/>
    <w:rPr>
      <w:color w:val="808080"/>
      <w:shd w:val="clear" w:color="auto" w:fill="E6E6E6"/>
    </w:rPr>
  </w:style>
  <w:style w:type="character" w:customStyle="1" w:styleId="Mencinsinresolver31">
    <w:name w:val="Mención sin resolver31"/>
    <w:basedOn w:val="DefaultParagraphFont"/>
    <w:uiPriority w:val="99"/>
    <w:semiHidden/>
    <w:unhideWhenUsed/>
    <w:rsid w:val="00854A41"/>
    <w:rPr>
      <w:color w:val="808080"/>
      <w:shd w:val="clear" w:color="auto" w:fill="E6E6E6"/>
    </w:rPr>
  </w:style>
  <w:style w:type="character" w:customStyle="1" w:styleId="Mencinsinresolver32">
    <w:name w:val="Mención sin resolver32"/>
    <w:basedOn w:val="DefaultParagraphFont"/>
    <w:uiPriority w:val="99"/>
    <w:semiHidden/>
    <w:unhideWhenUsed/>
    <w:rsid w:val="00F87D97"/>
    <w:rPr>
      <w:color w:val="808080"/>
      <w:shd w:val="clear" w:color="auto" w:fill="E6E6E6"/>
    </w:rPr>
  </w:style>
  <w:style w:type="character" w:customStyle="1" w:styleId="Mencinsinresolver33">
    <w:name w:val="Mención sin resolver33"/>
    <w:basedOn w:val="DefaultParagraphFont"/>
    <w:uiPriority w:val="99"/>
    <w:semiHidden/>
    <w:unhideWhenUsed/>
    <w:rsid w:val="00D20980"/>
    <w:rPr>
      <w:color w:val="808080"/>
      <w:shd w:val="clear" w:color="auto" w:fill="E6E6E6"/>
    </w:rPr>
  </w:style>
  <w:style w:type="character" w:customStyle="1" w:styleId="Mencinsinresolver34">
    <w:name w:val="Mención sin resolver34"/>
    <w:basedOn w:val="DefaultParagraphFont"/>
    <w:uiPriority w:val="99"/>
    <w:semiHidden/>
    <w:unhideWhenUsed/>
    <w:rsid w:val="00D71D5B"/>
    <w:rPr>
      <w:color w:val="808080"/>
      <w:shd w:val="clear" w:color="auto" w:fill="E6E6E6"/>
    </w:rPr>
  </w:style>
  <w:style w:type="character" w:customStyle="1" w:styleId="Mencinsinresolver35">
    <w:name w:val="Mención sin resolver35"/>
    <w:basedOn w:val="DefaultParagraphFont"/>
    <w:uiPriority w:val="99"/>
    <w:semiHidden/>
    <w:unhideWhenUsed/>
    <w:rsid w:val="00D136A8"/>
    <w:rPr>
      <w:color w:val="808080"/>
      <w:shd w:val="clear" w:color="auto" w:fill="E6E6E6"/>
    </w:rPr>
  </w:style>
  <w:style w:type="character" w:customStyle="1" w:styleId="Mencinsinresolver36">
    <w:name w:val="Mención sin resolver36"/>
    <w:basedOn w:val="DefaultParagraphFont"/>
    <w:uiPriority w:val="99"/>
    <w:semiHidden/>
    <w:unhideWhenUsed/>
    <w:rsid w:val="0019241F"/>
    <w:rPr>
      <w:color w:val="808080"/>
      <w:shd w:val="clear" w:color="auto" w:fill="E6E6E6"/>
    </w:rPr>
  </w:style>
  <w:style w:type="character" w:customStyle="1" w:styleId="Mencinsinresolver37">
    <w:name w:val="Mención sin resolver37"/>
    <w:basedOn w:val="DefaultParagraphFont"/>
    <w:uiPriority w:val="99"/>
    <w:semiHidden/>
    <w:unhideWhenUsed/>
    <w:rsid w:val="00733B85"/>
    <w:rPr>
      <w:color w:val="808080"/>
      <w:shd w:val="clear" w:color="auto" w:fill="E6E6E6"/>
    </w:rPr>
  </w:style>
  <w:style w:type="character" w:customStyle="1" w:styleId="Mencinsinresolver38">
    <w:name w:val="Mención sin resolver38"/>
    <w:basedOn w:val="DefaultParagraphFont"/>
    <w:uiPriority w:val="99"/>
    <w:semiHidden/>
    <w:unhideWhenUsed/>
    <w:rsid w:val="00311967"/>
    <w:rPr>
      <w:color w:val="808080"/>
      <w:shd w:val="clear" w:color="auto" w:fill="E6E6E6"/>
    </w:rPr>
  </w:style>
  <w:style w:type="character" w:customStyle="1" w:styleId="Mencinsinresolver39">
    <w:name w:val="Mención sin resolver39"/>
    <w:basedOn w:val="DefaultParagraphFont"/>
    <w:uiPriority w:val="99"/>
    <w:semiHidden/>
    <w:unhideWhenUsed/>
    <w:rsid w:val="007F095C"/>
    <w:rPr>
      <w:color w:val="808080"/>
      <w:shd w:val="clear" w:color="auto" w:fill="E6E6E6"/>
    </w:rPr>
  </w:style>
  <w:style w:type="character" w:customStyle="1" w:styleId="Mencinsinresolver40">
    <w:name w:val="Mención sin resolver40"/>
    <w:basedOn w:val="DefaultParagraphFont"/>
    <w:uiPriority w:val="99"/>
    <w:semiHidden/>
    <w:unhideWhenUsed/>
    <w:rsid w:val="00935C4B"/>
    <w:rPr>
      <w:color w:val="808080"/>
      <w:shd w:val="clear" w:color="auto" w:fill="E6E6E6"/>
    </w:rPr>
  </w:style>
  <w:style w:type="character" w:customStyle="1" w:styleId="Mencinsinresolver41">
    <w:name w:val="Mención sin resolver41"/>
    <w:basedOn w:val="DefaultParagraphFont"/>
    <w:uiPriority w:val="99"/>
    <w:semiHidden/>
    <w:unhideWhenUsed/>
    <w:rsid w:val="000D7BE7"/>
    <w:rPr>
      <w:color w:val="808080"/>
      <w:shd w:val="clear" w:color="auto" w:fill="E6E6E6"/>
    </w:rPr>
  </w:style>
  <w:style w:type="character" w:customStyle="1" w:styleId="Mencinsinresolver42">
    <w:name w:val="Mención sin resolver42"/>
    <w:basedOn w:val="DefaultParagraphFont"/>
    <w:uiPriority w:val="99"/>
    <w:semiHidden/>
    <w:unhideWhenUsed/>
    <w:rsid w:val="002B080C"/>
    <w:rPr>
      <w:color w:val="808080"/>
      <w:shd w:val="clear" w:color="auto" w:fill="E6E6E6"/>
    </w:rPr>
  </w:style>
  <w:style w:type="character" w:customStyle="1" w:styleId="Mencinsinresolver43">
    <w:name w:val="Mención sin resolver43"/>
    <w:basedOn w:val="DefaultParagraphFont"/>
    <w:uiPriority w:val="99"/>
    <w:semiHidden/>
    <w:unhideWhenUsed/>
    <w:rsid w:val="00AF5DE2"/>
    <w:rPr>
      <w:color w:val="808080"/>
      <w:shd w:val="clear" w:color="auto" w:fill="E6E6E6"/>
    </w:rPr>
  </w:style>
  <w:style w:type="character" w:customStyle="1" w:styleId="Mencinsinresolver44">
    <w:name w:val="Mención sin resolver44"/>
    <w:basedOn w:val="DefaultParagraphFont"/>
    <w:uiPriority w:val="99"/>
    <w:semiHidden/>
    <w:unhideWhenUsed/>
    <w:rsid w:val="00860216"/>
    <w:rPr>
      <w:color w:val="808080"/>
      <w:shd w:val="clear" w:color="auto" w:fill="E6E6E6"/>
    </w:rPr>
  </w:style>
  <w:style w:type="character" w:customStyle="1" w:styleId="Mencinsinresolver45">
    <w:name w:val="Mención sin resolver45"/>
    <w:basedOn w:val="DefaultParagraphFont"/>
    <w:uiPriority w:val="99"/>
    <w:semiHidden/>
    <w:unhideWhenUsed/>
    <w:rsid w:val="00C25D1E"/>
    <w:rPr>
      <w:color w:val="808080"/>
      <w:shd w:val="clear" w:color="auto" w:fill="E6E6E6"/>
    </w:rPr>
  </w:style>
  <w:style w:type="character" w:customStyle="1" w:styleId="Mencinsinresolver46">
    <w:name w:val="Mención sin resolver46"/>
    <w:basedOn w:val="DefaultParagraphFont"/>
    <w:uiPriority w:val="99"/>
    <w:semiHidden/>
    <w:unhideWhenUsed/>
    <w:rsid w:val="003A6A01"/>
    <w:rPr>
      <w:color w:val="808080"/>
      <w:shd w:val="clear" w:color="auto" w:fill="E6E6E6"/>
    </w:rPr>
  </w:style>
  <w:style w:type="character" w:customStyle="1" w:styleId="Mencinsinresolver47">
    <w:name w:val="Mención sin resolver47"/>
    <w:basedOn w:val="DefaultParagraphFont"/>
    <w:uiPriority w:val="99"/>
    <w:semiHidden/>
    <w:unhideWhenUsed/>
    <w:rsid w:val="00F52C78"/>
    <w:rPr>
      <w:color w:val="808080"/>
      <w:shd w:val="clear" w:color="auto" w:fill="E6E6E6"/>
    </w:rPr>
  </w:style>
  <w:style w:type="character" w:customStyle="1" w:styleId="Mencinsinresolver48">
    <w:name w:val="Mención sin resolver48"/>
    <w:basedOn w:val="DefaultParagraphFont"/>
    <w:uiPriority w:val="99"/>
    <w:semiHidden/>
    <w:unhideWhenUsed/>
    <w:rsid w:val="00136C49"/>
    <w:rPr>
      <w:color w:val="808080"/>
      <w:shd w:val="clear" w:color="auto" w:fill="E6E6E6"/>
    </w:rPr>
  </w:style>
  <w:style w:type="character" w:customStyle="1" w:styleId="Mencinsinresolver49">
    <w:name w:val="Mención sin resolver49"/>
    <w:basedOn w:val="DefaultParagraphFont"/>
    <w:uiPriority w:val="99"/>
    <w:semiHidden/>
    <w:unhideWhenUsed/>
    <w:rsid w:val="00CB38FA"/>
    <w:rPr>
      <w:color w:val="808080"/>
      <w:shd w:val="clear" w:color="auto" w:fill="E6E6E6"/>
    </w:rPr>
  </w:style>
  <w:style w:type="character" w:customStyle="1" w:styleId="Mencinsinresolver50">
    <w:name w:val="Mención sin resolver50"/>
    <w:basedOn w:val="DefaultParagraphFont"/>
    <w:uiPriority w:val="99"/>
    <w:semiHidden/>
    <w:unhideWhenUsed/>
    <w:rsid w:val="009A0B84"/>
    <w:rPr>
      <w:color w:val="808080"/>
      <w:shd w:val="clear" w:color="auto" w:fill="E6E6E6"/>
    </w:rPr>
  </w:style>
  <w:style w:type="character" w:customStyle="1" w:styleId="Mencinsinresolver51">
    <w:name w:val="Mención sin resolver51"/>
    <w:basedOn w:val="DefaultParagraphFont"/>
    <w:uiPriority w:val="99"/>
    <w:semiHidden/>
    <w:unhideWhenUsed/>
    <w:rsid w:val="00D13845"/>
    <w:rPr>
      <w:color w:val="808080"/>
      <w:shd w:val="clear" w:color="auto" w:fill="E6E6E6"/>
    </w:rPr>
  </w:style>
  <w:style w:type="character" w:customStyle="1" w:styleId="Mencinsinresolver52">
    <w:name w:val="Mención sin resolver52"/>
    <w:basedOn w:val="DefaultParagraphFont"/>
    <w:uiPriority w:val="99"/>
    <w:semiHidden/>
    <w:unhideWhenUsed/>
    <w:rsid w:val="001E5B17"/>
    <w:rPr>
      <w:color w:val="808080"/>
      <w:shd w:val="clear" w:color="auto" w:fill="E6E6E6"/>
    </w:rPr>
  </w:style>
  <w:style w:type="character" w:customStyle="1" w:styleId="Mencinsinresolver53">
    <w:name w:val="Mención sin resolver53"/>
    <w:basedOn w:val="DefaultParagraphFont"/>
    <w:uiPriority w:val="99"/>
    <w:semiHidden/>
    <w:unhideWhenUsed/>
    <w:rsid w:val="0099750C"/>
    <w:rPr>
      <w:color w:val="808080"/>
      <w:shd w:val="clear" w:color="auto" w:fill="E6E6E6"/>
    </w:rPr>
  </w:style>
  <w:style w:type="character" w:customStyle="1" w:styleId="Mencinsinresolver54">
    <w:name w:val="Mención sin resolver54"/>
    <w:basedOn w:val="DefaultParagraphFont"/>
    <w:uiPriority w:val="99"/>
    <w:semiHidden/>
    <w:unhideWhenUsed/>
    <w:rsid w:val="00BD68DB"/>
    <w:rPr>
      <w:color w:val="808080"/>
      <w:shd w:val="clear" w:color="auto" w:fill="E6E6E6"/>
    </w:rPr>
  </w:style>
  <w:style w:type="character" w:customStyle="1" w:styleId="Mencinsinresolver55">
    <w:name w:val="Mención sin resolver55"/>
    <w:basedOn w:val="DefaultParagraphFont"/>
    <w:uiPriority w:val="99"/>
    <w:semiHidden/>
    <w:unhideWhenUsed/>
    <w:rsid w:val="004D51FF"/>
    <w:rPr>
      <w:color w:val="808080"/>
      <w:shd w:val="clear" w:color="auto" w:fill="E6E6E6"/>
    </w:rPr>
  </w:style>
  <w:style w:type="character" w:customStyle="1" w:styleId="Mencinsinresolver56">
    <w:name w:val="Mención sin resolver56"/>
    <w:basedOn w:val="DefaultParagraphFont"/>
    <w:uiPriority w:val="99"/>
    <w:semiHidden/>
    <w:unhideWhenUsed/>
    <w:rsid w:val="005B2C48"/>
    <w:rPr>
      <w:color w:val="808080"/>
      <w:shd w:val="clear" w:color="auto" w:fill="E6E6E6"/>
    </w:rPr>
  </w:style>
  <w:style w:type="character" w:customStyle="1" w:styleId="Mencinsinresolver57">
    <w:name w:val="Mención sin resolver57"/>
    <w:basedOn w:val="DefaultParagraphFont"/>
    <w:uiPriority w:val="99"/>
    <w:semiHidden/>
    <w:unhideWhenUsed/>
    <w:rsid w:val="002E7091"/>
    <w:rPr>
      <w:color w:val="808080"/>
      <w:shd w:val="clear" w:color="auto" w:fill="E6E6E6"/>
    </w:rPr>
  </w:style>
  <w:style w:type="character" w:customStyle="1" w:styleId="Mencinsinresolver58">
    <w:name w:val="Mención sin resolver58"/>
    <w:basedOn w:val="DefaultParagraphFont"/>
    <w:uiPriority w:val="99"/>
    <w:semiHidden/>
    <w:unhideWhenUsed/>
    <w:rsid w:val="001C4C8A"/>
    <w:rPr>
      <w:color w:val="808080"/>
      <w:shd w:val="clear" w:color="auto" w:fill="E6E6E6"/>
    </w:rPr>
  </w:style>
  <w:style w:type="character" w:customStyle="1" w:styleId="Mencinsinresolver59">
    <w:name w:val="Mención sin resolver59"/>
    <w:basedOn w:val="DefaultParagraphFont"/>
    <w:uiPriority w:val="99"/>
    <w:semiHidden/>
    <w:unhideWhenUsed/>
    <w:rsid w:val="0007015D"/>
    <w:rPr>
      <w:color w:val="808080"/>
      <w:shd w:val="clear" w:color="auto" w:fill="E6E6E6"/>
    </w:rPr>
  </w:style>
  <w:style w:type="character" w:customStyle="1" w:styleId="Mencinsinresolver60">
    <w:name w:val="Mención sin resolver60"/>
    <w:basedOn w:val="DefaultParagraphFont"/>
    <w:uiPriority w:val="99"/>
    <w:semiHidden/>
    <w:unhideWhenUsed/>
    <w:rsid w:val="00D93E09"/>
    <w:rPr>
      <w:color w:val="808080"/>
      <w:shd w:val="clear" w:color="auto" w:fill="E6E6E6"/>
    </w:rPr>
  </w:style>
  <w:style w:type="character" w:customStyle="1" w:styleId="Mencinsinresolver61">
    <w:name w:val="Mención sin resolver61"/>
    <w:basedOn w:val="DefaultParagraphFont"/>
    <w:uiPriority w:val="99"/>
    <w:semiHidden/>
    <w:unhideWhenUsed/>
    <w:rsid w:val="00B019E3"/>
    <w:rPr>
      <w:color w:val="808080"/>
      <w:shd w:val="clear" w:color="auto" w:fill="E6E6E6"/>
    </w:rPr>
  </w:style>
  <w:style w:type="character" w:customStyle="1" w:styleId="Heading5Char">
    <w:name w:val="Heading 5 Char"/>
    <w:basedOn w:val="DefaultParagraphFont"/>
    <w:link w:val="Heading5"/>
    <w:rsid w:val="00BD3C18"/>
    <w:rPr>
      <w:rFonts w:asciiTheme="majorHAnsi" w:eastAsiaTheme="majorEastAsia" w:hAnsiTheme="majorHAnsi" w:cstheme="majorBidi"/>
      <w:color w:val="365F91" w:themeColor="accent1" w:themeShade="BF"/>
      <w:sz w:val="22"/>
      <w:szCs w:val="22"/>
      <w:lang w:eastAsia="en-US"/>
    </w:rPr>
  </w:style>
  <w:style w:type="character" w:customStyle="1" w:styleId="Mencinsinresolver62">
    <w:name w:val="Mención sin resolver62"/>
    <w:basedOn w:val="DefaultParagraphFont"/>
    <w:uiPriority w:val="99"/>
    <w:semiHidden/>
    <w:unhideWhenUsed/>
    <w:rsid w:val="00907F2B"/>
    <w:rPr>
      <w:color w:val="605E5C"/>
      <w:shd w:val="clear" w:color="auto" w:fill="E1DFDD"/>
    </w:rPr>
  </w:style>
  <w:style w:type="character" w:customStyle="1" w:styleId="Mencinsinresolver63">
    <w:name w:val="Mención sin resolver63"/>
    <w:basedOn w:val="DefaultParagraphFont"/>
    <w:uiPriority w:val="99"/>
    <w:semiHidden/>
    <w:unhideWhenUsed/>
    <w:rsid w:val="005E73BF"/>
    <w:rPr>
      <w:color w:val="605E5C"/>
      <w:shd w:val="clear" w:color="auto" w:fill="E1DFDD"/>
    </w:rPr>
  </w:style>
  <w:style w:type="character" w:customStyle="1" w:styleId="Mencinsinresolver64">
    <w:name w:val="Mención sin resolver64"/>
    <w:basedOn w:val="DefaultParagraphFont"/>
    <w:uiPriority w:val="99"/>
    <w:semiHidden/>
    <w:unhideWhenUsed/>
    <w:rsid w:val="00BE0496"/>
    <w:rPr>
      <w:color w:val="605E5C"/>
      <w:shd w:val="clear" w:color="auto" w:fill="E1DFDD"/>
    </w:rPr>
  </w:style>
  <w:style w:type="character" w:customStyle="1" w:styleId="Mencinsinresolver65">
    <w:name w:val="Mención sin resolver65"/>
    <w:basedOn w:val="DefaultParagraphFont"/>
    <w:uiPriority w:val="99"/>
    <w:semiHidden/>
    <w:unhideWhenUsed/>
    <w:rsid w:val="0028677A"/>
    <w:rPr>
      <w:color w:val="605E5C"/>
      <w:shd w:val="clear" w:color="auto" w:fill="E1DFDD"/>
    </w:rPr>
  </w:style>
  <w:style w:type="character" w:customStyle="1" w:styleId="Mencinsinresolver66">
    <w:name w:val="Mención sin resolver66"/>
    <w:basedOn w:val="DefaultParagraphFont"/>
    <w:uiPriority w:val="99"/>
    <w:semiHidden/>
    <w:unhideWhenUsed/>
    <w:rsid w:val="00143809"/>
    <w:rPr>
      <w:color w:val="605E5C"/>
      <w:shd w:val="clear" w:color="auto" w:fill="E1DFDD"/>
    </w:rPr>
  </w:style>
  <w:style w:type="character" w:customStyle="1" w:styleId="Mencinsinresolver67">
    <w:name w:val="Mención sin resolver67"/>
    <w:basedOn w:val="DefaultParagraphFont"/>
    <w:uiPriority w:val="99"/>
    <w:semiHidden/>
    <w:unhideWhenUsed/>
    <w:rsid w:val="00A214FD"/>
    <w:rPr>
      <w:color w:val="605E5C"/>
      <w:shd w:val="clear" w:color="auto" w:fill="E1DFDD"/>
    </w:rPr>
  </w:style>
  <w:style w:type="character" w:customStyle="1" w:styleId="Mencinsinresolver68">
    <w:name w:val="Mención sin resolver68"/>
    <w:basedOn w:val="DefaultParagraphFont"/>
    <w:uiPriority w:val="99"/>
    <w:semiHidden/>
    <w:unhideWhenUsed/>
    <w:rsid w:val="00037042"/>
    <w:rPr>
      <w:color w:val="605E5C"/>
      <w:shd w:val="clear" w:color="auto" w:fill="E1DFDD"/>
    </w:rPr>
  </w:style>
  <w:style w:type="character" w:customStyle="1" w:styleId="Mencinsinresolver69">
    <w:name w:val="Mención sin resolver69"/>
    <w:basedOn w:val="DefaultParagraphFont"/>
    <w:uiPriority w:val="99"/>
    <w:semiHidden/>
    <w:unhideWhenUsed/>
    <w:rsid w:val="00ED4670"/>
    <w:rPr>
      <w:color w:val="605E5C"/>
      <w:shd w:val="clear" w:color="auto" w:fill="E1DFDD"/>
    </w:rPr>
  </w:style>
  <w:style w:type="character" w:customStyle="1" w:styleId="Mencinsinresolver70">
    <w:name w:val="Mención sin resolver70"/>
    <w:basedOn w:val="DefaultParagraphFont"/>
    <w:uiPriority w:val="99"/>
    <w:semiHidden/>
    <w:unhideWhenUsed/>
    <w:rsid w:val="00835EE0"/>
    <w:rPr>
      <w:color w:val="605E5C"/>
      <w:shd w:val="clear" w:color="auto" w:fill="E1DFDD"/>
    </w:rPr>
  </w:style>
  <w:style w:type="character" w:customStyle="1" w:styleId="Mencinsinresolver71">
    <w:name w:val="Mención sin resolver71"/>
    <w:basedOn w:val="DefaultParagraphFont"/>
    <w:uiPriority w:val="99"/>
    <w:semiHidden/>
    <w:unhideWhenUsed/>
    <w:rsid w:val="00872B65"/>
    <w:rPr>
      <w:color w:val="605E5C"/>
      <w:shd w:val="clear" w:color="auto" w:fill="E1DFDD"/>
    </w:rPr>
  </w:style>
  <w:style w:type="character" w:customStyle="1" w:styleId="Mencinsinresolver72">
    <w:name w:val="Mención sin resolver72"/>
    <w:basedOn w:val="DefaultParagraphFont"/>
    <w:uiPriority w:val="99"/>
    <w:semiHidden/>
    <w:unhideWhenUsed/>
    <w:rsid w:val="00324691"/>
    <w:rPr>
      <w:color w:val="605E5C"/>
      <w:shd w:val="clear" w:color="auto" w:fill="E1DFDD"/>
    </w:rPr>
  </w:style>
  <w:style w:type="character" w:customStyle="1" w:styleId="Mencinsinresolver73">
    <w:name w:val="Mención sin resolver73"/>
    <w:basedOn w:val="DefaultParagraphFont"/>
    <w:uiPriority w:val="99"/>
    <w:semiHidden/>
    <w:unhideWhenUsed/>
    <w:rsid w:val="008264F1"/>
    <w:rPr>
      <w:color w:val="605E5C"/>
      <w:shd w:val="clear" w:color="auto" w:fill="E1DFDD"/>
    </w:rPr>
  </w:style>
  <w:style w:type="character" w:customStyle="1" w:styleId="Mencinsinresolver74">
    <w:name w:val="Mención sin resolver74"/>
    <w:basedOn w:val="DefaultParagraphFont"/>
    <w:uiPriority w:val="99"/>
    <w:semiHidden/>
    <w:unhideWhenUsed/>
    <w:rsid w:val="00A2525E"/>
    <w:rPr>
      <w:color w:val="605E5C"/>
      <w:shd w:val="clear" w:color="auto" w:fill="E1DFDD"/>
    </w:rPr>
  </w:style>
  <w:style w:type="character" w:customStyle="1" w:styleId="Mencinsinresolver75">
    <w:name w:val="Mención sin resolver75"/>
    <w:basedOn w:val="DefaultParagraphFont"/>
    <w:uiPriority w:val="99"/>
    <w:semiHidden/>
    <w:unhideWhenUsed/>
    <w:rsid w:val="00B07C57"/>
    <w:rPr>
      <w:color w:val="605E5C"/>
      <w:shd w:val="clear" w:color="auto" w:fill="E1DFDD"/>
    </w:rPr>
  </w:style>
  <w:style w:type="character" w:customStyle="1" w:styleId="Mencinsinresolver76">
    <w:name w:val="Mención sin resolver76"/>
    <w:basedOn w:val="DefaultParagraphFont"/>
    <w:uiPriority w:val="99"/>
    <w:semiHidden/>
    <w:unhideWhenUsed/>
    <w:rsid w:val="00E24435"/>
    <w:rPr>
      <w:color w:val="605E5C"/>
      <w:shd w:val="clear" w:color="auto" w:fill="E1DFDD"/>
    </w:rPr>
  </w:style>
  <w:style w:type="character" w:customStyle="1" w:styleId="Mencinsinresolver77">
    <w:name w:val="Mención sin resolver77"/>
    <w:basedOn w:val="DefaultParagraphFont"/>
    <w:uiPriority w:val="99"/>
    <w:semiHidden/>
    <w:unhideWhenUsed/>
    <w:rsid w:val="00C80E74"/>
    <w:rPr>
      <w:color w:val="605E5C"/>
      <w:shd w:val="clear" w:color="auto" w:fill="E1DFDD"/>
    </w:rPr>
  </w:style>
  <w:style w:type="character" w:customStyle="1" w:styleId="Mencinsinresolver78">
    <w:name w:val="Mención sin resolver78"/>
    <w:basedOn w:val="DefaultParagraphFont"/>
    <w:uiPriority w:val="99"/>
    <w:semiHidden/>
    <w:unhideWhenUsed/>
    <w:rsid w:val="00E41BE5"/>
    <w:rPr>
      <w:color w:val="605E5C"/>
      <w:shd w:val="clear" w:color="auto" w:fill="E1DFDD"/>
    </w:rPr>
  </w:style>
  <w:style w:type="character" w:customStyle="1" w:styleId="Mencinsinresolver79">
    <w:name w:val="Mención sin resolver79"/>
    <w:basedOn w:val="DefaultParagraphFont"/>
    <w:uiPriority w:val="99"/>
    <w:semiHidden/>
    <w:unhideWhenUsed/>
    <w:rsid w:val="0065156B"/>
    <w:rPr>
      <w:color w:val="605E5C"/>
      <w:shd w:val="clear" w:color="auto" w:fill="E1DFDD"/>
    </w:rPr>
  </w:style>
  <w:style w:type="character" w:customStyle="1" w:styleId="Mencinsinresolver80">
    <w:name w:val="Mención sin resolver80"/>
    <w:basedOn w:val="DefaultParagraphFont"/>
    <w:uiPriority w:val="99"/>
    <w:semiHidden/>
    <w:unhideWhenUsed/>
    <w:rsid w:val="00A74372"/>
    <w:rPr>
      <w:color w:val="605E5C"/>
      <w:shd w:val="clear" w:color="auto" w:fill="E1DFDD"/>
    </w:rPr>
  </w:style>
  <w:style w:type="character" w:customStyle="1" w:styleId="Mencinsinresolver81">
    <w:name w:val="Mención sin resolver81"/>
    <w:basedOn w:val="DefaultParagraphFont"/>
    <w:uiPriority w:val="99"/>
    <w:semiHidden/>
    <w:unhideWhenUsed/>
    <w:rsid w:val="00D36E97"/>
    <w:rPr>
      <w:color w:val="605E5C"/>
      <w:shd w:val="clear" w:color="auto" w:fill="E1DFDD"/>
    </w:rPr>
  </w:style>
  <w:style w:type="character" w:customStyle="1" w:styleId="Mencinsinresolver82">
    <w:name w:val="Mención sin resolver82"/>
    <w:basedOn w:val="DefaultParagraphFont"/>
    <w:uiPriority w:val="99"/>
    <w:semiHidden/>
    <w:unhideWhenUsed/>
    <w:rsid w:val="005A3916"/>
    <w:rPr>
      <w:color w:val="605E5C"/>
      <w:shd w:val="clear" w:color="auto" w:fill="E1DFDD"/>
    </w:rPr>
  </w:style>
  <w:style w:type="character" w:customStyle="1" w:styleId="Mencinsinresolver83">
    <w:name w:val="Mención sin resolver83"/>
    <w:basedOn w:val="DefaultParagraphFont"/>
    <w:uiPriority w:val="99"/>
    <w:semiHidden/>
    <w:unhideWhenUsed/>
    <w:rsid w:val="00587921"/>
    <w:rPr>
      <w:color w:val="605E5C"/>
      <w:shd w:val="clear" w:color="auto" w:fill="E1DFDD"/>
    </w:rPr>
  </w:style>
  <w:style w:type="character" w:customStyle="1" w:styleId="Mencinsinresolver84">
    <w:name w:val="Mención sin resolver84"/>
    <w:basedOn w:val="DefaultParagraphFont"/>
    <w:uiPriority w:val="99"/>
    <w:semiHidden/>
    <w:unhideWhenUsed/>
    <w:rsid w:val="00172422"/>
    <w:rPr>
      <w:color w:val="605E5C"/>
      <w:shd w:val="clear" w:color="auto" w:fill="E1DFDD"/>
    </w:rPr>
  </w:style>
  <w:style w:type="character" w:customStyle="1" w:styleId="Mencinsinresolver85">
    <w:name w:val="Mención sin resolver85"/>
    <w:basedOn w:val="DefaultParagraphFont"/>
    <w:uiPriority w:val="99"/>
    <w:semiHidden/>
    <w:unhideWhenUsed/>
    <w:rsid w:val="00FC1FD5"/>
    <w:rPr>
      <w:color w:val="605E5C"/>
      <w:shd w:val="clear" w:color="auto" w:fill="E1DFDD"/>
    </w:rPr>
  </w:style>
  <w:style w:type="character" w:styleId="SubtleEmphasis">
    <w:name w:val="Subtle Emphasis"/>
    <w:basedOn w:val="DefaultParagraphFont"/>
    <w:uiPriority w:val="19"/>
    <w:qFormat/>
    <w:rsid w:val="00684A23"/>
    <w:rPr>
      <w:i/>
      <w:iCs/>
      <w:color w:val="404040" w:themeColor="text1" w:themeTint="BF"/>
    </w:rPr>
  </w:style>
  <w:style w:type="character" w:customStyle="1" w:styleId="Mencinsinresolver86">
    <w:name w:val="Mención sin resolver86"/>
    <w:basedOn w:val="DefaultParagraphFont"/>
    <w:uiPriority w:val="99"/>
    <w:semiHidden/>
    <w:unhideWhenUsed/>
    <w:rsid w:val="002C5347"/>
    <w:rPr>
      <w:color w:val="605E5C"/>
      <w:shd w:val="clear" w:color="auto" w:fill="E1DFDD"/>
    </w:rPr>
  </w:style>
  <w:style w:type="character" w:customStyle="1" w:styleId="Mencinsinresolver87">
    <w:name w:val="Mención sin resolver87"/>
    <w:basedOn w:val="DefaultParagraphFont"/>
    <w:uiPriority w:val="99"/>
    <w:semiHidden/>
    <w:unhideWhenUsed/>
    <w:rsid w:val="0007516E"/>
    <w:rPr>
      <w:color w:val="605E5C"/>
      <w:shd w:val="clear" w:color="auto" w:fill="E1DFDD"/>
    </w:rPr>
  </w:style>
  <w:style w:type="character" w:customStyle="1" w:styleId="Mencinsinresolver88">
    <w:name w:val="Mención sin resolver88"/>
    <w:basedOn w:val="DefaultParagraphFont"/>
    <w:uiPriority w:val="99"/>
    <w:semiHidden/>
    <w:unhideWhenUsed/>
    <w:rsid w:val="004D4939"/>
    <w:rPr>
      <w:color w:val="605E5C"/>
      <w:shd w:val="clear" w:color="auto" w:fill="E1DFDD"/>
    </w:rPr>
  </w:style>
  <w:style w:type="character" w:customStyle="1" w:styleId="Mencinsinresolver89">
    <w:name w:val="Mención sin resolver89"/>
    <w:basedOn w:val="DefaultParagraphFont"/>
    <w:uiPriority w:val="99"/>
    <w:semiHidden/>
    <w:unhideWhenUsed/>
    <w:rsid w:val="00900BED"/>
    <w:rPr>
      <w:color w:val="605E5C"/>
      <w:shd w:val="clear" w:color="auto" w:fill="E1DFDD"/>
    </w:rPr>
  </w:style>
  <w:style w:type="character" w:customStyle="1" w:styleId="Mencinsinresolver90">
    <w:name w:val="Mención sin resolver90"/>
    <w:basedOn w:val="DefaultParagraphFont"/>
    <w:uiPriority w:val="99"/>
    <w:semiHidden/>
    <w:unhideWhenUsed/>
    <w:rsid w:val="00E72072"/>
    <w:rPr>
      <w:color w:val="605E5C"/>
      <w:shd w:val="clear" w:color="auto" w:fill="E1DFDD"/>
    </w:rPr>
  </w:style>
  <w:style w:type="character" w:customStyle="1" w:styleId="Mencinsinresolver91">
    <w:name w:val="Mención sin resolver91"/>
    <w:basedOn w:val="DefaultParagraphFont"/>
    <w:uiPriority w:val="99"/>
    <w:semiHidden/>
    <w:unhideWhenUsed/>
    <w:rsid w:val="00B972D7"/>
    <w:rPr>
      <w:color w:val="605E5C"/>
      <w:shd w:val="clear" w:color="auto" w:fill="E1DFDD"/>
    </w:rPr>
  </w:style>
  <w:style w:type="character" w:customStyle="1" w:styleId="Mencinsinresolver92">
    <w:name w:val="Mención sin resolver92"/>
    <w:basedOn w:val="DefaultParagraphFont"/>
    <w:uiPriority w:val="99"/>
    <w:semiHidden/>
    <w:unhideWhenUsed/>
    <w:rsid w:val="00B7687E"/>
    <w:rPr>
      <w:color w:val="605E5C"/>
      <w:shd w:val="clear" w:color="auto" w:fill="E1DFDD"/>
    </w:rPr>
  </w:style>
  <w:style w:type="character" w:customStyle="1" w:styleId="Mencinsinresolver93">
    <w:name w:val="Mención sin resolver93"/>
    <w:basedOn w:val="DefaultParagraphFont"/>
    <w:uiPriority w:val="99"/>
    <w:semiHidden/>
    <w:unhideWhenUsed/>
    <w:rsid w:val="00BB00E0"/>
    <w:rPr>
      <w:color w:val="605E5C"/>
      <w:shd w:val="clear" w:color="auto" w:fill="E1DFDD"/>
    </w:rPr>
  </w:style>
  <w:style w:type="character" w:customStyle="1" w:styleId="Mencinsinresolver94">
    <w:name w:val="Mención sin resolver94"/>
    <w:basedOn w:val="DefaultParagraphFont"/>
    <w:uiPriority w:val="99"/>
    <w:semiHidden/>
    <w:unhideWhenUsed/>
    <w:rsid w:val="007E7F2D"/>
    <w:rPr>
      <w:color w:val="605E5C"/>
      <w:shd w:val="clear" w:color="auto" w:fill="E1DFDD"/>
    </w:rPr>
  </w:style>
  <w:style w:type="character" w:customStyle="1" w:styleId="Mencinsinresolver95">
    <w:name w:val="Mención sin resolver95"/>
    <w:basedOn w:val="DefaultParagraphFont"/>
    <w:uiPriority w:val="99"/>
    <w:semiHidden/>
    <w:unhideWhenUsed/>
    <w:rsid w:val="008D4787"/>
    <w:rPr>
      <w:color w:val="605E5C"/>
      <w:shd w:val="clear" w:color="auto" w:fill="E1DFDD"/>
    </w:rPr>
  </w:style>
  <w:style w:type="character" w:customStyle="1" w:styleId="Mencinsinresolver96">
    <w:name w:val="Mención sin resolver96"/>
    <w:basedOn w:val="DefaultParagraphFont"/>
    <w:uiPriority w:val="99"/>
    <w:semiHidden/>
    <w:unhideWhenUsed/>
    <w:rsid w:val="00132128"/>
    <w:rPr>
      <w:color w:val="605E5C"/>
      <w:shd w:val="clear" w:color="auto" w:fill="E1DFDD"/>
    </w:rPr>
  </w:style>
  <w:style w:type="character" w:customStyle="1" w:styleId="Mencinsinresolver97">
    <w:name w:val="Mención sin resolver97"/>
    <w:basedOn w:val="DefaultParagraphFont"/>
    <w:uiPriority w:val="99"/>
    <w:semiHidden/>
    <w:unhideWhenUsed/>
    <w:rsid w:val="002C14A4"/>
    <w:rPr>
      <w:color w:val="605E5C"/>
      <w:shd w:val="clear" w:color="auto" w:fill="E1DFDD"/>
    </w:rPr>
  </w:style>
  <w:style w:type="character" w:customStyle="1" w:styleId="Mencinsinresolver98">
    <w:name w:val="Mención sin resolver98"/>
    <w:basedOn w:val="DefaultParagraphFont"/>
    <w:uiPriority w:val="99"/>
    <w:semiHidden/>
    <w:unhideWhenUsed/>
    <w:rsid w:val="00CB5A8A"/>
    <w:rPr>
      <w:color w:val="605E5C"/>
      <w:shd w:val="clear" w:color="auto" w:fill="E1DFDD"/>
    </w:rPr>
  </w:style>
  <w:style w:type="character" w:customStyle="1" w:styleId="Mencinsinresolver99">
    <w:name w:val="Mención sin resolver99"/>
    <w:basedOn w:val="DefaultParagraphFont"/>
    <w:uiPriority w:val="99"/>
    <w:semiHidden/>
    <w:unhideWhenUsed/>
    <w:rsid w:val="00121EBE"/>
    <w:rPr>
      <w:color w:val="605E5C"/>
      <w:shd w:val="clear" w:color="auto" w:fill="E1DFDD"/>
    </w:rPr>
  </w:style>
  <w:style w:type="character" w:customStyle="1" w:styleId="Mencinsinresolver100">
    <w:name w:val="Mención sin resolver100"/>
    <w:basedOn w:val="DefaultParagraphFont"/>
    <w:uiPriority w:val="99"/>
    <w:semiHidden/>
    <w:unhideWhenUsed/>
    <w:rsid w:val="00DC28FD"/>
    <w:rPr>
      <w:color w:val="605E5C"/>
      <w:shd w:val="clear" w:color="auto" w:fill="E1DFDD"/>
    </w:rPr>
  </w:style>
  <w:style w:type="character" w:customStyle="1" w:styleId="Mencinsinresolver101">
    <w:name w:val="Mención sin resolver101"/>
    <w:basedOn w:val="DefaultParagraphFont"/>
    <w:uiPriority w:val="99"/>
    <w:semiHidden/>
    <w:unhideWhenUsed/>
    <w:rsid w:val="00EB6B40"/>
    <w:rPr>
      <w:color w:val="605E5C"/>
      <w:shd w:val="clear" w:color="auto" w:fill="E1DFDD"/>
    </w:rPr>
  </w:style>
  <w:style w:type="character" w:customStyle="1" w:styleId="Mencinsinresolver102">
    <w:name w:val="Mención sin resolver102"/>
    <w:basedOn w:val="DefaultParagraphFont"/>
    <w:uiPriority w:val="99"/>
    <w:semiHidden/>
    <w:unhideWhenUsed/>
    <w:rsid w:val="00035672"/>
    <w:rPr>
      <w:color w:val="605E5C"/>
      <w:shd w:val="clear" w:color="auto" w:fill="E1DFDD"/>
    </w:rPr>
  </w:style>
  <w:style w:type="character" w:customStyle="1" w:styleId="Mencinsinresolver103">
    <w:name w:val="Mención sin resolver103"/>
    <w:basedOn w:val="DefaultParagraphFont"/>
    <w:uiPriority w:val="99"/>
    <w:semiHidden/>
    <w:unhideWhenUsed/>
    <w:rsid w:val="0057559B"/>
    <w:rPr>
      <w:color w:val="605E5C"/>
      <w:shd w:val="clear" w:color="auto" w:fill="E1DFDD"/>
    </w:rPr>
  </w:style>
  <w:style w:type="character" w:customStyle="1" w:styleId="Mencinsinresolver104">
    <w:name w:val="Mención sin resolver104"/>
    <w:basedOn w:val="DefaultParagraphFont"/>
    <w:uiPriority w:val="99"/>
    <w:semiHidden/>
    <w:unhideWhenUsed/>
    <w:rsid w:val="00140D9A"/>
    <w:rPr>
      <w:color w:val="605E5C"/>
      <w:shd w:val="clear" w:color="auto" w:fill="E1DFDD"/>
    </w:rPr>
  </w:style>
  <w:style w:type="character" w:customStyle="1" w:styleId="Mencinsinresolver105">
    <w:name w:val="Mención sin resolver105"/>
    <w:basedOn w:val="DefaultParagraphFont"/>
    <w:uiPriority w:val="99"/>
    <w:semiHidden/>
    <w:unhideWhenUsed/>
    <w:rsid w:val="0074080E"/>
    <w:rPr>
      <w:color w:val="605E5C"/>
      <w:shd w:val="clear" w:color="auto" w:fill="E1DFDD"/>
    </w:rPr>
  </w:style>
  <w:style w:type="character" w:customStyle="1" w:styleId="Mencinsinresolver106">
    <w:name w:val="Mención sin resolver106"/>
    <w:basedOn w:val="DefaultParagraphFont"/>
    <w:uiPriority w:val="99"/>
    <w:semiHidden/>
    <w:unhideWhenUsed/>
    <w:rsid w:val="00A323D6"/>
    <w:rPr>
      <w:color w:val="605E5C"/>
      <w:shd w:val="clear" w:color="auto" w:fill="E1DFDD"/>
    </w:rPr>
  </w:style>
  <w:style w:type="character" w:customStyle="1" w:styleId="Mencinsinresolver107">
    <w:name w:val="Mención sin resolver107"/>
    <w:basedOn w:val="DefaultParagraphFont"/>
    <w:uiPriority w:val="99"/>
    <w:semiHidden/>
    <w:unhideWhenUsed/>
    <w:rsid w:val="00BA16CD"/>
    <w:rPr>
      <w:color w:val="605E5C"/>
      <w:shd w:val="clear" w:color="auto" w:fill="E1DFDD"/>
    </w:rPr>
  </w:style>
  <w:style w:type="character" w:styleId="Strong">
    <w:name w:val="Strong"/>
    <w:basedOn w:val="DefaultParagraphFont"/>
    <w:uiPriority w:val="22"/>
    <w:qFormat/>
    <w:locked/>
    <w:rsid w:val="00D95F24"/>
    <w:rPr>
      <w:b/>
      <w:bCs/>
    </w:rPr>
  </w:style>
  <w:style w:type="character" w:customStyle="1" w:styleId="Mencinsinresolver108">
    <w:name w:val="Mención sin resolver108"/>
    <w:basedOn w:val="DefaultParagraphFont"/>
    <w:uiPriority w:val="99"/>
    <w:semiHidden/>
    <w:unhideWhenUsed/>
    <w:rsid w:val="004B0D49"/>
    <w:rPr>
      <w:color w:val="605E5C"/>
      <w:shd w:val="clear" w:color="auto" w:fill="E1DFDD"/>
    </w:rPr>
  </w:style>
  <w:style w:type="character" w:customStyle="1" w:styleId="Mencinsinresolver109">
    <w:name w:val="Mención sin resolver109"/>
    <w:basedOn w:val="DefaultParagraphFont"/>
    <w:uiPriority w:val="99"/>
    <w:semiHidden/>
    <w:unhideWhenUsed/>
    <w:rsid w:val="008408F6"/>
    <w:rPr>
      <w:color w:val="605E5C"/>
      <w:shd w:val="clear" w:color="auto" w:fill="E1DFDD"/>
    </w:rPr>
  </w:style>
  <w:style w:type="character" w:customStyle="1" w:styleId="Mencinsinresolver110">
    <w:name w:val="Mención sin resolver110"/>
    <w:basedOn w:val="DefaultParagraphFont"/>
    <w:uiPriority w:val="99"/>
    <w:semiHidden/>
    <w:unhideWhenUsed/>
    <w:rsid w:val="000C34E9"/>
    <w:rPr>
      <w:color w:val="605E5C"/>
      <w:shd w:val="clear" w:color="auto" w:fill="E1DFDD"/>
    </w:rPr>
  </w:style>
  <w:style w:type="character" w:customStyle="1" w:styleId="Mencinsinresolver111">
    <w:name w:val="Mención sin resolver111"/>
    <w:basedOn w:val="DefaultParagraphFont"/>
    <w:uiPriority w:val="99"/>
    <w:semiHidden/>
    <w:unhideWhenUsed/>
    <w:rsid w:val="00083F07"/>
    <w:rPr>
      <w:color w:val="605E5C"/>
      <w:shd w:val="clear" w:color="auto" w:fill="E1DFDD"/>
    </w:rPr>
  </w:style>
  <w:style w:type="character" w:customStyle="1" w:styleId="Mencinsinresolver112">
    <w:name w:val="Mención sin resolver112"/>
    <w:basedOn w:val="DefaultParagraphFont"/>
    <w:uiPriority w:val="99"/>
    <w:semiHidden/>
    <w:unhideWhenUsed/>
    <w:rsid w:val="00910164"/>
    <w:rPr>
      <w:color w:val="605E5C"/>
      <w:shd w:val="clear" w:color="auto" w:fill="E1DFDD"/>
    </w:rPr>
  </w:style>
  <w:style w:type="character" w:customStyle="1" w:styleId="Mencinsinresolver113">
    <w:name w:val="Mención sin resolver113"/>
    <w:basedOn w:val="DefaultParagraphFont"/>
    <w:uiPriority w:val="99"/>
    <w:semiHidden/>
    <w:unhideWhenUsed/>
    <w:rsid w:val="00E85AB1"/>
    <w:rPr>
      <w:color w:val="605E5C"/>
      <w:shd w:val="clear" w:color="auto" w:fill="E1DFDD"/>
    </w:rPr>
  </w:style>
  <w:style w:type="character" w:customStyle="1" w:styleId="Mencinsinresolver114">
    <w:name w:val="Mención sin resolver114"/>
    <w:basedOn w:val="DefaultParagraphFont"/>
    <w:uiPriority w:val="99"/>
    <w:semiHidden/>
    <w:unhideWhenUsed/>
    <w:rsid w:val="00727402"/>
    <w:rPr>
      <w:color w:val="605E5C"/>
      <w:shd w:val="clear" w:color="auto" w:fill="E1DFDD"/>
    </w:rPr>
  </w:style>
  <w:style w:type="character" w:customStyle="1" w:styleId="Mencinsinresolver115">
    <w:name w:val="Mención sin resolver115"/>
    <w:basedOn w:val="DefaultParagraphFont"/>
    <w:uiPriority w:val="99"/>
    <w:semiHidden/>
    <w:unhideWhenUsed/>
    <w:rsid w:val="006A7109"/>
    <w:rPr>
      <w:color w:val="605E5C"/>
      <w:shd w:val="clear" w:color="auto" w:fill="E1DFDD"/>
    </w:rPr>
  </w:style>
  <w:style w:type="character" w:customStyle="1" w:styleId="Mencinsinresolver116">
    <w:name w:val="Mención sin resolver116"/>
    <w:basedOn w:val="DefaultParagraphFont"/>
    <w:uiPriority w:val="99"/>
    <w:semiHidden/>
    <w:unhideWhenUsed/>
    <w:rsid w:val="00DF6A5B"/>
    <w:rPr>
      <w:color w:val="605E5C"/>
      <w:shd w:val="clear" w:color="auto" w:fill="E1DFDD"/>
    </w:rPr>
  </w:style>
  <w:style w:type="character" w:customStyle="1" w:styleId="Mencinsinresolver117">
    <w:name w:val="Mención sin resolver117"/>
    <w:basedOn w:val="DefaultParagraphFont"/>
    <w:uiPriority w:val="99"/>
    <w:semiHidden/>
    <w:unhideWhenUsed/>
    <w:rsid w:val="00B55C52"/>
    <w:rPr>
      <w:color w:val="605E5C"/>
      <w:shd w:val="clear" w:color="auto" w:fill="E1DFDD"/>
    </w:rPr>
  </w:style>
  <w:style w:type="character" w:customStyle="1" w:styleId="Mencinsinresolver118">
    <w:name w:val="Mención sin resolver118"/>
    <w:basedOn w:val="DefaultParagraphFont"/>
    <w:uiPriority w:val="99"/>
    <w:semiHidden/>
    <w:unhideWhenUsed/>
    <w:rsid w:val="004D2D2A"/>
    <w:rPr>
      <w:color w:val="605E5C"/>
      <w:shd w:val="clear" w:color="auto" w:fill="E1DFDD"/>
    </w:rPr>
  </w:style>
  <w:style w:type="character" w:customStyle="1" w:styleId="Mencinsinresolver119">
    <w:name w:val="Mención sin resolver119"/>
    <w:basedOn w:val="DefaultParagraphFont"/>
    <w:uiPriority w:val="99"/>
    <w:semiHidden/>
    <w:unhideWhenUsed/>
    <w:rsid w:val="00AB7D89"/>
    <w:rPr>
      <w:color w:val="605E5C"/>
      <w:shd w:val="clear" w:color="auto" w:fill="E1DFDD"/>
    </w:rPr>
  </w:style>
  <w:style w:type="character" w:customStyle="1" w:styleId="Mencinsinresolver120">
    <w:name w:val="Mención sin resolver120"/>
    <w:basedOn w:val="DefaultParagraphFont"/>
    <w:uiPriority w:val="99"/>
    <w:semiHidden/>
    <w:unhideWhenUsed/>
    <w:rsid w:val="000F16D8"/>
    <w:rPr>
      <w:color w:val="605E5C"/>
      <w:shd w:val="clear" w:color="auto" w:fill="E1DFDD"/>
    </w:rPr>
  </w:style>
  <w:style w:type="character" w:customStyle="1" w:styleId="Mencinsinresolver121">
    <w:name w:val="Mención sin resolver121"/>
    <w:basedOn w:val="DefaultParagraphFont"/>
    <w:uiPriority w:val="99"/>
    <w:semiHidden/>
    <w:unhideWhenUsed/>
    <w:rsid w:val="00B21D82"/>
    <w:rPr>
      <w:color w:val="605E5C"/>
      <w:shd w:val="clear" w:color="auto" w:fill="E1DFDD"/>
    </w:rPr>
  </w:style>
  <w:style w:type="character" w:customStyle="1" w:styleId="Mencinsinresolver122">
    <w:name w:val="Mención sin resolver122"/>
    <w:basedOn w:val="DefaultParagraphFont"/>
    <w:uiPriority w:val="99"/>
    <w:semiHidden/>
    <w:unhideWhenUsed/>
    <w:rsid w:val="00AF2087"/>
    <w:rPr>
      <w:color w:val="605E5C"/>
      <w:shd w:val="clear" w:color="auto" w:fill="E1DFDD"/>
    </w:rPr>
  </w:style>
  <w:style w:type="character" w:customStyle="1" w:styleId="Mencinsinresolver123">
    <w:name w:val="Mención sin resolver123"/>
    <w:basedOn w:val="DefaultParagraphFont"/>
    <w:uiPriority w:val="99"/>
    <w:semiHidden/>
    <w:unhideWhenUsed/>
    <w:rsid w:val="008E5EB7"/>
    <w:rPr>
      <w:color w:val="605E5C"/>
      <w:shd w:val="clear" w:color="auto" w:fill="E1DFDD"/>
    </w:rPr>
  </w:style>
  <w:style w:type="character" w:customStyle="1" w:styleId="Mencinsinresolver124">
    <w:name w:val="Mención sin resolver124"/>
    <w:basedOn w:val="DefaultParagraphFont"/>
    <w:uiPriority w:val="99"/>
    <w:semiHidden/>
    <w:unhideWhenUsed/>
    <w:rsid w:val="00FB1DAE"/>
    <w:rPr>
      <w:color w:val="605E5C"/>
      <w:shd w:val="clear" w:color="auto" w:fill="E1DFDD"/>
    </w:rPr>
  </w:style>
  <w:style w:type="character" w:customStyle="1" w:styleId="Mencinsinresolver125">
    <w:name w:val="Mención sin resolver125"/>
    <w:basedOn w:val="DefaultParagraphFont"/>
    <w:uiPriority w:val="99"/>
    <w:semiHidden/>
    <w:unhideWhenUsed/>
    <w:rsid w:val="00D43D08"/>
    <w:rPr>
      <w:color w:val="605E5C"/>
      <w:shd w:val="clear" w:color="auto" w:fill="E1DFDD"/>
    </w:rPr>
  </w:style>
  <w:style w:type="character" w:customStyle="1" w:styleId="Mencinsinresolver126">
    <w:name w:val="Mención sin resolver126"/>
    <w:basedOn w:val="DefaultParagraphFont"/>
    <w:uiPriority w:val="99"/>
    <w:semiHidden/>
    <w:unhideWhenUsed/>
    <w:rsid w:val="001260D0"/>
    <w:rPr>
      <w:color w:val="605E5C"/>
      <w:shd w:val="clear" w:color="auto" w:fill="E1DFDD"/>
    </w:rPr>
  </w:style>
  <w:style w:type="character" w:customStyle="1" w:styleId="Mencinsinresolver127">
    <w:name w:val="Mención sin resolver127"/>
    <w:basedOn w:val="DefaultParagraphFont"/>
    <w:uiPriority w:val="99"/>
    <w:semiHidden/>
    <w:unhideWhenUsed/>
    <w:rsid w:val="00E708E1"/>
    <w:rPr>
      <w:color w:val="605E5C"/>
      <w:shd w:val="clear" w:color="auto" w:fill="E1DFDD"/>
    </w:rPr>
  </w:style>
  <w:style w:type="character" w:customStyle="1" w:styleId="Mencinsinresolver128">
    <w:name w:val="Mención sin resolver128"/>
    <w:basedOn w:val="DefaultParagraphFont"/>
    <w:uiPriority w:val="99"/>
    <w:semiHidden/>
    <w:unhideWhenUsed/>
    <w:rsid w:val="00CE2AB1"/>
    <w:rPr>
      <w:color w:val="605E5C"/>
      <w:shd w:val="clear" w:color="auto" w:fill="E1DFDD"/>
    </w:rPr>
  </w:style>
  <w:style w:type="character" w:customStyle="1" w:styleId="Mencinsinresolver129">
    <w:name w:val="Mención sin resolver129"/>
    <w:basedOn w:val="DefaultParagraphFont"/>
    <w:uiPriority w:val="99"/>
    <w:semiHidden/>
    <w:unhideWhenUsed/>
    <w:rsid w:val="004B4FD7"/>
    <w:rPr>
      <w:color w:val="605E5C"/>
      <w:shd w:val="clear" w:color="auto" w:fill="E1DFDD"/>
    </w:rPr>
  </w:style>
  <w:style w:type="character" w:customStyle="1" w:styleId="Mencinsinresolver130">
    <w:name w:val="Mención sin resolver130"/>
    <w:basedOn w:val="DefaultParagraphFont"/>
    <w:uiPriority w:val="99"/>
    <w:semiHidden/>
    <w:unhideWhenUsed/>
    <w:rsid w:val="00EF066D"/>
    <w:rPr>
      <w:color w:val="605E5C"/>
      <w:shd w:val="clear" w:color="auto" w:fill="E1DFDD"/>
    </w:rPr>
  </w:style>
  <w:style w:type="character" w:customStyle="1" w:styleId="Mencinsinresolver131">
    <w:name w:val="Mención sin resolver131"/>
    <w:basedOn w:val="DefaultParagraphFont"/>
    <w:uiPriority w:val="99"/>
    <w:semiHidden/>
    <w:unhideWhenUsed/>
    <w:rsid w:val="009F1F01"/>
    <w:rPr>
      <w:color w:val="605E5C"/>
      <w:shd w:val="clear" w:color="auto" w:fill="E1DFDD"/>
    </w:rPr>
  </w:style>
  <w:style w:type="character" w:customStyle="1" w:styleId="Mencinsinresolver132">
    <w:name w:val="Mención sin resolver132"/>
    <w:basedOn w:val="DefaultParagraphFont"/>
    <w:uiPriority w:val="99"/>
    <w:semiHidden/>
    <w:unhideWhenUsed/>
    <w:rsid w:val="00320B2C"/>
    <w:rPr>
      <w:color w:val="605E5C"/>
      <w:shd w:val="clear" w:color="auto" w:fill="E1DFDD"/>
    </w:rPr>
  </w:style>
  <w:style w:type="character" w:customStyle="1" w:styleId="Mencinsinresolver133">
    <w:name w:val="Mención sin resolver133"/>
    <w:basedOn w:val="DefaultParagraphFont"/>
    <w:uiPriority w:val="99"/>
    <w:semiHidden/>
    <w:unhideWhenUsed/>
    <w:rsid w:val="00BB127D"/>
    <w:rPr>
      <w:color w:val="605E5C"/>
      <w:shd w:val="clear" w:color="auto" w:fill="E1DFDD"/>
    </w:rPr>
  </w:style>
  <w:style w:type="character" w:customStyle="1" w:styleId="Mencinsinresolver134">
    <w:name w:val="Mención sin resolver134"/>
    <w:basedOn w:val="DefaultParagraphFont"/>
    <w:uiPriority w:val="99"/>
    <w:semiHidden/>
    <w:unhideWhenUsed/>
    <w:rsid w:val="00E12DA7"/>
    <w:rPr>
      <w:color w:val="605E5C"/>
      <w:shd w:val="clear" w:color="auto" w:fill="E1DFDD"/>
    </w:rPr>
  </w:style>
  <w:style w:type="character" w:customStyle="1" w:styleId="Mencinsinresolver135">
    <w:name w:val="Mención sin resolver135"/>
    <w:basedOn w:val="DefaultParagraphFont"/>
    <w:uiPriority w:val="99"/>
    <w:semiHidden/>
    <w:unhideWhenUsed/>
    <w:rsid w:val="00C15E88"/>
    <w:rPr>
      <w:color w:val="605E5C"/>
      <w:shd w:val="clear" w:color="auto" w:fill="E1DFDD"/>
    </w:rPr>
  </w:style>
  <w:style w:type="character" w:customStyle="1" w:styleId="Mencinsinresolver136">
    <w:name w:val="Mención sin resolver136"/>
    <w:basedOn w:val="DefaultParagraphFont"/>
    <w:uiPriority w:val="99"/>
    <w:semiHidden/>
    <w:unhideWhenUsed/>
    <w:rsid w:val="00A872A1"/>
    <w:rPr>
      <w:color w:val="605E5C"/>
      <w:shd w:val="clear" w:color="auto" w:fill="E1DFDD"/>
    </w:rPr>
  </w:style>
  <w:style w:type="character" w:customStyle="1" w:styleId="Mencinsinresolver137">
    <w:name w:val="Mención sin resolver137"/>
    <w:basedOn w:val="DefaultParagraphFont"/>
    <w:uiPriority w:val="99"/>
    <w:semiHidden/>
    <w:unhideWhenUsed/>
    <w:rsid w:val="00815ACB"/>
    <w:rPr>
      <w:color w:val="605E5C"/>
      <w:shd w:val="clear" w:color="auto" w:fill="E1DFDD"/>
    </w:rPr>
  </w:style>
  <w:style w:type="character" w:customStyle="1" w:styleId="Mencinsinresolver138">
    <w:name w:val="Mención sin resolver138"/>
    <w:basedOn w:val="DefaultParagraphFont"/>
    <w:uiPriority w:val="99"/>
    <w:semiHidden/>
    <w:unhideWhenUsed/>
    <w:rsid w:val="000E338F"/>
    <w:rPr>
      <w:color w:val="605E5C"/>
      <w:shd w:val="clear" w:color="auto" w:fill="E1DFDD"/>
    </w:rPr>
  </w:style>
  <w:style w:type="character" w:customStyle="1" w:styleId="Mencinsinresolver139">
    <w:name w:val="Mención sin resolver139"/>
    <w:basedOn w:val="DefaultParagraphFont"/>
    <w:uiPriority w:val="99"/>
    <w:semiHidden/>
    <w:unhideWhenUsed/>
    <w:rsid w:val="00C97EBE"/>
    <w:rPr>
      <w:color w:val="605E5C"/>
      <w:shd w:val="clear" w:color="auto" w:fill="E1DFDD"/>
    </w:rPr>
  </w:style>
  <w:style w:type="character" w:customStyle="1" w:styleId="Mencinsinresolver140">
    <w:name w:val="Mención sin resolver140"/>
    <w:basedOn w:val="DefaultParagraphFont"/>
    <w:uiPriority w:val="99"/>
    <w:semiHidden/>
    <w:unhideWhenUsed/>
    <w:rsid w:val="00B26A6D"/>
    <w:rPr>
      <w:color w:val="605E5C"/>
      <w:shd w:val="clear" w:color="auto" w:fill="E1DFDD"/>
    </w:rPr>
  </w:style>
  <w:style w:type="character" w:customStyle="1" w:styleId="Mencinsinresolver141">
    <w:name w:val="Mención sin resolver141"/>
    <w:basedOn w:val="DefaultParagraphFont"/>
    <w:uiPriority w:val="99"/>
    <w:semiHidden/>
    <w:unhideWhenUsed/>
    <w:rsid w:val="00A320B2"/>
    <w:rPr>
      <w:color w:val="605E5C"/>
      <w:shd w:val="clear" w:color="auto" w:fill="E1DFDD"/>
    </w:rPr>
  </w:style>
  <w:style w:type="character" w:customStyle="1" w:styleId="Mencinsinresolver142">
    <w:name w:val="Mención sin resolver142"/>
    <w:basedOn w:val="DefaultParagraphFont"/>
    <w:uiPriority w:val="99"/>
    <w:semiHidden/>
    <w:unhideWhenUsed/>
    <w:rsid w:val="00A91D65"/>
    <w:rPr>
      <w:color w:val="605E5C"/>
      <w:shd w:val="clear" w:color="auto" w:fill="E1DFDD"/>
    </w:rPr>
  </w:style>
  <w:style w:type="character" w:customStyle="1" w:styleId="Mencinsinresolver143">
    <w:name w:val="Mención sin resolver143"/>
    <w:basedOn w:val="DefaultParagraphFont"/>
    <w:uiPriority w:val="99"/>
    <w:semiHidden/>
    <w:unhideWhenUsed/>
    <w:rsid w:val="00C83574"/>
    <w:rPr>
      <w:color w:val="605E5C"/>
      <w:shd w:val="clear" w:color="auto" w:fill="E1DFDD"/>
    </w:rPr>
  </w:style>
  <w:style w:type="character" w:customStyle="1" w:styleId="Mencinsinresolver144">
    <w:name w:val="Mención sin resolver144"/>
    <w:basedOn w:val="DefaultParagraphFont"/>
    <w:uiPriority w:val="99"/>
    <w:semiHidden/>
    <w:unhideWhenUsed/>
    <w:rsid w:val="00E226F7"/>
    <w:rPr>
      <w:color w:val="605E5C"/>
      <w:shd w:val="clear" w:color="auto" w:fill="E1DFDD"/>
    </w:rPr>
  </w:style>
  <w:style w:type="character" w:customStyle="1" w:styleId="Mencinsinresolver145">
    <w:name w:val="Mención sin resolver145"/>
    <w:basedOn w:val="DefaultParagraphFont"/>
    <w:uiPriority w:val="99"/>
    <w:semiHidden/>
    <w:unhideWhenUsed/>
    <w:rsid w:val="00EB4BD4"/>
    <w:rPr>
      <w:color w:val="605E5C"/>
      <w:shd w:val="clear" w:color="auto" w:fill="E1DFDD"/>
    </w:rPr>
  </w:style>
  <w:style w:type="character" w:customStyle="1" w:styleId="Mencinsinresolver146">
    <w:name w:val="Mención sin resolver146"/>
    <w:basedOn w:val="DefaultParagraphFont"/>
    <w:uiPriority w:val="99"/>
    <w:semiHidden/>
    <w:unhideWhenUsed/>
    <w:rsid w:val="00175D20"/>
    <w:rPr>
      <w:color w:val="605E5C"/>
      <w:shd w:val="clear" w:color="auto" w:fill="E1DFDD"/>
    </w:rPr>
  </w:style>
  <w:style w:type="character" w:customStyle="1" w:styleId="Mencinsinresolver147">
    <w:name w:val="Mención sin resolver147"/>
    <w:basedOn w:val="DefaultParagraphFont"/>
    <w:uiPriority w:val="99"/>
    <w:semiHidden/>
    <w:unhideWhenUsed/>
    <w:rsid w:val="001840BD"/>
    <w:rPr>
      <w:color w:val="605E5C"/>
      <w:shd w:val="clear" w:color="auto" w:fill="E1DFDD"/>
    </w:rPr>
  </w:style>
  <w:style w:type="character" w:customStyle="1" w:styleId="Mencinsinresolver148">
    <w:name w:val="Mención sin resolver148"/>
    <w:basedOn w:val="DefaultParagraphFont"/>
    <w:uiPriority w:val="99"/>
    <w:semiHidden/>
    <w:unhideWhenUsed/>
    <w:rsid w:val="00991A23"/>
    <w:rPr>
      <w:color w:val="605E5C"/>
      <w:shd w:val="clear" w:color="auto" w:fill="E1DFDD"/>
    </w:rPr>
  </w:style>
  <w:style w:type="character" w:customStyle="1" w:styleId="Mencinsinresolver149">
    <w:name w:val="Mención sin resolver149"/>
    <w:basedOn w:val="DefaultParagraphFont"/>
    <w:uiPriority w:val="99"/>
    <w:semiHidden/>
    <w:unhideWhenUsed/>
    <w:rsid w:val="003C791E"/>
    <w:rPr>
      <w:color w:val="605E5C"/>
      <w:shd w:val="clear" w:color="auto" w:fill="E1DFDD"/>
    </w:rPr>
  </w:style>
  <w:style w:type="character" w:customStyle="1" w:styleId="Mencinsinresolver150">
    <w:name w:val="Mención sin resolver150"/>
    <w:basedOn w:val="DefaultParagraphFont"/>
    <w:uiPriority w:val="99"/>
    <w:semiHidden/>
    <w:unhideWhenUsed/>
    <w:rsid w:val="00070BC6"/>
    <w:rPr>
      <w:color w:val="605E5C"/>
      <w:shd w:val="clear" w:color="auto" w:fill="E1DFDD"/>
    </w:rPr>
  </w:style>
  <w:style w:type="character" w:customStyle="1" w:styleId="Mencinsinresolver151">
    <w:name w:val="Mención sin resolver151"/>
    <w:basedOn w:val="DefaultParagraphFont"/>
    <w:uiPriority w:val="99"/>
    <w:semiHidden/>
    <w:unhideWhenUsed/>
    <w:rsid w:val="003D1B74"/>
    <w:rPr>
      <w:color w:val="605E5C"/>
      <w:shd w:val="clear" w:color="auto" w:fill="E1DFDD"/>
    </w:rPr>
  </w:style>
  <w:style w:type="character" w:customStyle="1" w:styleId="Mencinsinresolver152">
    <w:name w:val="Mención sin resolver152"/>
    <w:basedOn w:val="DefaultParagraphFont"/>
    <w:uiPriority w:val="99"/>
    <w:semiHidden/>
    <w:unhideWhenUsed/>
    <w:rsid w:val="00D655A4"/>
    <w:rPr>
      <w:color w:val="605E5C"/>
      <w:shd w:val="clear" w:color="auto" w:fill="E1DFDD"/>
    </w:rPr>
  </w:style>
  <w:style w:type="character" w:customStyle="1" w:styleId="Mencinsinresolver153">
    <w:name w:val="Mención sin resolver153"/>
    <w:basedOn w:val="DefaultParagraphFont"/>
    <w:uiPriority w:val="99"/>
    <w:semiHidden/>
    <w:unhideWhenUsed/>
    <w:rsid w:val="00952B97"/>
    <w:rPr>
      <w:color w:val="605E5C"/>
      <w:shd w:val="clear" w:color="auto" w:fill="E1DFDD"/>
    </w:rPr>
  </w:style>
  <w:style w:type="character" w:customStyle="1" w:styleId="Mencinsinresolver154">
    <w:name w:val="Mención sin resolver154"/>
    <w:basedOn w:val="DefaultParagraphFont"/>
    <w:uiPriority w:val="99"/>
    <w:semiHidden/>
    <w:unhideWhenUsed/>
    <w:rsid w:val="00046D91"/>
    <w:rPr>
      <w:color w:val="605E5C"/>
      <w:shd w:val="clear" w:color="auto" w:fill="E1DFDD"/>
    </w:rPr>
  </w:style>
  <w:style w:type="character" w:customStyle="1" w:styleId="Mencinsinresolver155">
    <w:name w:val="Mención sin resolver155"/>
    <w:basedOn w:val="DefaultParagraphFont"/>
    <w:uiPriority w:val="99"/>
    <w:semiHidden/>
    <w:unhideWhenUsed/>
    <w:rsid w:val="00302761"/>
    <w:rPr>
      <w:color w:val="605E5C"/>
      <w:shd w:val="clear" w:color="auto" w:fill="E1DFDD"/>
    </w:rPr>
  </w:style>
  <w:style w:type="character" w:customStyle="1" w:styleId="Mencinsinresolver156">
    <w:name w:val="Mención sin resolver156"/>
    <w:basedOn w:val="DefaultParagraphFont"/>
    <w:uiPriority w:val="99"/>
    <w:semiHidden/>
    <w:unhideWhenUsed/>
    <w:rsid w:val="009816BB"/>
    <w:rPr>
      <w:color w:val="605E5C"/>
      <w:shd w:val="clear" w:color="auto" w:fill="E1DFDD"/>
    </w:rPr>
  </w:style>
  <w:style w:type="character" w:customStyle="1" w:styleId="Mencinsinresolver157">
    <w:name w:val="Mención sin resolver157"/>
    <w:basedOn w:val="DefaultParagraphFont"/>
    <w:uiPriority w:val="99"/>
    <w:semiHidden/>
    <w:unhideWhenUsed/>
    <w:rsid w:val="00655D5A"/>
    <w:rPr>
      <w:color w:val="605E5C"/>
      <w:shd w:val="clear" w:color="auto" w:fill="E1DFDD"/>
    </w:rPr>
  </w:style>
  <w:style w:type="character" w:customStyle="1" w:styleId="Mencinsinresolver158">
    <w:name w:val="Mención sin resolver158"/>
    <w:basedOn w:val="DefaultParagraphFont"/>
    <w:uiPriority w:val="99"/>
    <w:semiHidden/>
    <w:unhideWhenUsed/>
    <w:rsid w:val="00161030"/>
    <w:rPr>
      <w:color w:val="605E5C"/>
      <w:shd w:val="clear" w:color="auto" w:fill="E1DFDD"/>
    </w:rPr>
  </w:style>
  <w:style w:type="character" w:customStyle="1" w:styleId="Mencinsinresolver159">
    <w:name w:val="Mención sin resolver159"/>
    <w:basedOn w:val="DefaultParagraphFont"/>
    <w:uiPriority w:val="99"/>
    <w:semiHidden/>
    <w:unhideWhenUsed/>
    <w:rsid w:val="001A5DCB"/>
    <w:rPr>
      <w:color w:val="605E5C"/>
      <w:shd w:val="clear" w:color="auto" w:fill="E1DFDD"/>
    </w:rPr>
  </w:style>
  <w:style w:type="character" w:customStyle="1" w:styleId="Mencinsinresolver160">
    <w:name w:val="Mención sin resolver160"/>
    <w:basedOn w:val="DefaultParagraphFont"/>
    <w:uiPriority w:val="99"/>
    <w:semiHidden/>
    <w:unhideWhenUsed/>
    <w:rsid w:val="00BE54F7"/>
    <w:rPr>
      <w:color w:val="605E5C"/>
      <w:shd w:val="clear" w:color="auto" w:fill="E1DFDD"/>
    </w:rPr>
  </w:style>
  <w:style w:type="character" w:customStyle="1" w:styleId="UnresolvedMention1">
    <w:name w:val="Unresolved Mention1"/>
    <w:basedOn w:val="DefaultParagraphFont"/>
    <w:uiPriority w:val="99"/>
    <w:semiHidden/>
    <w:unhideWhenUsed/>
    <w:rsid w:val="00F65932"/>
    <w:rPr>
      <w:color w:val="605E5C"/>
      <w:shd w:val="clear" w:color="auto" w:fill="E1DFDD"/>
    </w:rPr>
  </w:style>
  <w:style w:type="character" w:customStyle="1" w:styleId="Heading2Char">
    <w:name w:val="Heading 2 Char"/>
    <w:basedOn w:val="DefaultParagraphFont"/>
    <w:link w:val="Heading2"/>
    <w:semiHidden/>
    <w:rsid w:val="009D32E0"/>
    <w:rPr>
      <w:rFonts w:asciiTheme="majorHAnsi" w:eastAsiaTheme="majorEastAsia" w:hAnsiTheme="majorHAnsi" w:cstheme="majorBidi"/>
      <w:color w:val="365F91" w:themeColor="accent1" w:themeShade="BF"/>
      <w:sz w:val="26"/>
      <w:szCs w:val="26"/>
      <w:lang w:eastAsia="en-US"/>
    </w:rPr>
  </w:style>
  <w:style w:type="paragraph" w:customStyle="1" w:styleId="nueve">
    <w:name w:val="nueve"/>
    <w:basedOn w:val="Normal"/>
    <w:rsid w:val="00031BBE"/>
    <w:pPr>
      <w:spacing w:before="100" w:beforeAutospacing="1" w:after="100" w:afterAutospacing="1" w:line="240" w:lineRule="auto"/>
    </w:pPr>
    <w:rPr>
      <w:rFonts w:ascii="Times New Roman" w:hAnsi="Times New Roman" w:cs="Times New Roman"/>
      <w:sz w:val="24"/>
      <w:szCs w:val="24"/>
      <w:lang w:eastAsia="es-CO"/>
    </w:rPr>
  </w:style>
  <w:style w:type="character" w:customStyle="1" w:styleId="UnresolvedMention2">
    <w:name w:val="Unresolved Mention2"/>
    <w:basedOn w:val="DefaultParagraphFont"/>
    <w:uiPriority w:val="99"/>
    <w:semiHidden/>
    <w:unhideWhenUsed/>
    <w:rsid w:val="0067764D"/>
    <w:rPr>
      <w:color w:val="605E5C"/>
      <w:shd w:val="clear" w:color="auto" w:fill="E1DFDD"/>
    </w:rPr>
  </w:style>
  <w:style w:type="character" w:customStyle="1" w:styleId="UnresolvedMention3">
    <w:name w:val="Unresolved Mention3"/>
    <w:basedOn w:val="DefaultParagraphFont"/>
    <w:uiPriority w:val="99"/>
    <w:semiHidden/>
    <w:unhideWhenUsed/>
    <w:rsid w:val="0087275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929779">
      <w:bodyDiv w:val="1"/>
      <w:marLeft w:val="0"/>
      <w:marRight w:val="0"/>
      <w:marTop w:val="0"/>
      <w:marBottom w:val="0"/>
      <w:divBdr>
        <w:top w:val="none" w:sz="0" w:space="0" w:color="auto"/>
        <w:left w:val="none" w:sz="0" w:space="0" w:color="auto"/>
        <w:bottom w:val="none" w:sz="0" w:space="0" w:color="auto"/>
        <w:right w:val="none" w:sz="0" w:space="0" w:color="auto"/>
      </w:divBdr>
    </w:div>
    <w:div w:id="69816554">
      <w:bodyDiv w:val="1"/>
      <w:marLeft w:val="0"/>
      <w:marRight w:val="0"/>
      <w:marTop w:val="0"/>
      <w:marBottom w:val="0"/>
      <w:divBdr>
        <w:top w:val="none" w:sz="0" w:space="0" w:color="auto"/>
        <w:left w:val="none" w:sz="0" w:space="0" w:color="auto"/>
        <w:bottom w:val="none" w:sz="0" w:space="0" w:color="auto"/>
        <w:right w:val="none" w:sz="0" w:space="0" w:color="auto"/>
      </w:divBdr>
    </w:div>
    <w:div w:id="75517797">
      <w:bodyDiv w:val="1"/>
      <w:marLeft w:val="0"/>
      <w:marRight w:val="0"/>
      <w:marTop w:val="0"/>
      <w:marBottom w:val="0"/>
      <w:divBdr>
        <w:top w:val="none" w:sz="0" w:space="0" w:color="auto"/>
        <w:left w:val="none" w:sz="0" w:space="0" w:color="auto"/>
        <w:bottom w:val="none" w:sz="0" w:space="0" w:color="auto"/>
        <w:right w:val="none" w:sz="0" w:space="0" w:color="auto"/>
      </w:divBdr>
    </w:div>
    <w:div w:id="88046115">
      <w:bodyDiv w:val="1"/>
      <w:marLeft w:val="0"/>
      <w:marRight w:val="0"/>
      <w:marTop w:val="0"/>
      <w:marBottom w:val="0"/>
      <w:divBdr>
        <w:top w:val="none" w:sz="0" w:space="0" w:color="auto"/>
        <w:left w:val="none" w:sz="0" w:space="0" w:color="auto"/>
        <w:bottom w:val="none" w:sz="0" w:space="0" w:color="auto"/>
        <w:right w:val="none" w:sz="0" w:space="0" w:color="auto"/>
      </w:divBdr>
      <w:divsChild>
        <w:div w:id="239291404">
          <w:marLeft w:val="0"/>
          <w:marRight w:val="0"/>
          <w:marTop w:val="0"/>
          <w:marBottom w:val="150"/>
          <w:divBdr>
            <w:top w:val="none" w:sz="0" w:space="0" w:color="auto"/>
            <w:left w:val="none" w:sz="0" w:space="0" w:color="auto"/>
            <w:bottom w:val="none" w:sz="0" w:space="0" w:color="auto"/>
            <w:right w:val="none" w:sz="0" w:space="0" w:color="auto"/>
          </w:divBdr>
        </w:div>
      </w:divsChild>
    </w:div>
    <w:div w:id="96486459">
      <w:bodyDiv w:val="1"/>
      <w:marLeft w:val="0"/>
      <w:marRight w:val="0"/>
      <w:marTop w:val="0"/>
      <w:marBottom w:val="0"/>
      <w:divBdr>
        <w:top w:val="none" w:sz="0" w:space="0" w:color="auto"/>
        <w:left w:val="none" w:sz="0" w:space="0" w:color="auto"/>
        <w:bottom w:val="none" w:sz="0" w:space="0" w:color="auto"/>
        <w:right w:val="none" w:sz="0" w:space="0" w:color="auto"/>
      </w:divBdr>
    </w:div>
    <w:div w:id="117913782">
      <w:bodyDiv w:val="1"/>
      <w:marLeft w:val="0"/>
      <w:marRight w:val="0"/>
      <w:marTop w:val="0"/>
      <w:marBottom w:val="0"/>
      <w:divBdr>
        <w:top w:val="none" w:sz="0" w:space="0" w:color="auto"/>
        <w:left w:val="none" w:sz="0" w:space="0" w:color="auto"/>
        <w:bottom w:val="none" w:sz="0" w:space="0" w:color="auto"/>
        <w:right w:val="none" w:sz="0" w:space="0" w:color="auto"/>
      </w:divBdr>
    </w:div>
    <w:div w:id="120272831">
      <w:bodyDiv w:val="1"/>
      <w:marLeft w:val="0"/>
      <w:marRight w:val="0"/>
      <w:marTop w:val="0"/>
      <w:marBottom w:val="0"/>
      <w:divBdr>
        <w:top w:val="none" w:sz="0" w:space="0" w:color="auto"/>
        <w:left w:val="none" w:sz="0" w:space="0" w:color="auto"/>
        <w:bottom w:val="none" w:sz="0" w:space="0" w:color="auto"/>
        <w:right w:val="none" w:sz="0" w:space="0" w:color="auto"/>
      </w:divBdr>
    </w:div>
    <w:div w:id="153420841">
      <w:bodyDiv w:val="1"/>
      <w:marLeft w:val="0"/>
      <w:marRight w:val="0"/>
      <w:marTop w:val="0"/>
      <w:marBottom w:val="0"/>
      <w:divBdr>
        <w:top w:val="none" w:sz="0" w:space="0" w:color="auto"/>
        <w:left w:val="none" w:sz="0" w:space="0" w:color="auto"/>
        <w:bottom w:val="none" w:sz="0" w:space="0" w:color="auto"/>
        <w:right w:val="none" w:sz="0" w:space="0" w:color="auto"/>
      </w:divBdr>
    </w:div>
    <w:div w:id="157766692">
      <w:bodyDiv w:val="1"/>
      <w:marLeft w:val="0"/>
      <w:marRight w:val="0"/>
      <w:marTop w:val="0"/>
      <w:marBottom w:val="0"/>
      <w:divBdr>
        <w:top w:val="none" w:sz="0" w:space="0" w:color="auto"/>
        <w:left w:val="none" w:sz="0" w:space="0" w:color="auto"/>
        <w:bottom w:val="none" w:sz="0" w:space="0" w:color="auto"/>
        <w:right w:val="none" w:sz="0" w:space="0" w:color="auto"/>
      </w:divBdr>
    </w:div>
    <w:div w:id="158159271">
      <w:bodyDiv w:val="1"/>
      <w:marLeft w:val="0"/>
      <w:marRight w:val="0"/>
      <w:marTop w:val="0"/>
      <w:marBottom w:val="0"/>
      <w:divBdr>
        <w:top w:val="none" w:sz="0" w:space="0" w:color="auto"/>
        <w:left w:val="none" w:sz="0" w:space="0" w:color="auto"/>
        <w:bottom w:val="none" w:sz="0" w:space="0" w:color="auto"/>
        <w:right w:val="none" w:sz="0" w:space="0" w:color="auto"/>
      </w:divBdr>
    </w:div>
    <w:div w:id="179247272">
      <w:bodyDiv w:val="1"/>
      <w:marLeft w:val="0"/>
      <w:marRight w:val="0"/>
      <w:marTop w:val="0"/>
      <w:marBottom w:val="0"/>
      <w:divBdr>
        <w:top w:val="none" w:sz="0" w:space="0" w:color="auto"/>
        <w:left w:val="none" w:sz="0" w:space="0" w:color="auto"/>
        <w:bottom w:val="none" w:sz="0" w:space="0" w:color="auto"/>
        <w:right w:val="none" w:sz="0" w:space="0" w:color="auto"/>
      </w:divBdr>
    </w:div>
    <w:div w:id="286205659">
      <w:bodyDiv w:val="1"/>
      <w:marLeft w:val="0"/>
      <w:marRight w:val="0"/>
      <w:marTop w:val="0"/>
      <w:marBottom w:val="0"/>
      <w:divBdr>
        <w:top w:val="none" w:sz="0" w:space="0" w:color="auto"/>
        <w:left w:val="none" w:sz="0" w:space="0" w:color="auto"/>
        <w:bottom w:val="none" w:sz="0" w:space="0" w:color="auto"/>
        <w:right w:val="none" w:sz="0" w:space="0" w:color="auto"/>
      </w:divBdr>
    </w:div>
    <w:div w:id="293297988">
      <w:bodyDiv w:val="1"/>
      <w:marLeft w:val="0"/>
      <w:marRight w:val="0"/>
      <w:marTop w:val="0"/>
      <w:marBottom w:val="0"/>
      <w:divBdr>
        <w:top w:val="none" w:sz="0" w:space="0" w:color="auto"/>
        <w:left w:val="none" w:sz="0" w:space="0" w:color="auto"/>
        <w:bottom w:val="none" w:sz="0" w:space="0" w:color="auto"/>
        <w:right w:val="none" w:sz="0" w:space="0" w:color="auto"/>
      </w:divBdr>
    </w:div>
    <w:div w:id="317341714">
      <w:bodyDiv w:val="1"/>
      <w:marLeft w:val="0"/>
      <w:marRight w:val="0"/>
      <w:marTop w:val="0"/>
      <w:marBottom w:val="0"/>
      <w:divBdr>
        <w:top w:val="none" w:sz="0" w:space="0" w:color="auto"/>
        <w:left w:val="none" w:sz="0" w:space="0" w:color="auto"/>
        <w:bottom w:val="none" w:sz="0" w:space="0" w:color="auto"/>
        <w:right w:val="none" w:sz="0" w:space="0" w:color="auto"/>
      </w:divBdr>
    </w:div>
    <w:div w:id="320617649">
      <w:bodyDiv w:val="1"/>
      <w:marLeft w:val="0"/>
      <w:marRight w:val="0"/>
      <w:marTop w:val="0"/>
      <w:marBottom w:val="0"/>
      <w:divBdr>
        <w:top w:val="none" w:sz="0" w:space="0" w:color="auto"/>
        <w:left w:val="none" w:sz="0" w:space="0" w:color="auto"/>
        <w:bottom w:val="none" w:sz="0" w:space="0" w:color="auto"/>
        <w:right w:val="none" w:sz="0" w:space="0" w:color="auto"/>
      </w:divBdr>
    </w:div>
    <w:div w:id="333534956">
      <w:bodyDiv w:val="1"/>
      <w:marLeft w:val="0"/>
      <w:marRight w:val="0"/>
      <w:marTop w:val="0"/>
      <w:marBottom w:val="0"/>
      <w:divBdr>
        <w:top w:val="none" w:sz="0" w:space="0" w:color="auto"/>
        <w:left w:val="none" w:sz="0" w:space="0" w:color="auto"/>
        <w:bottom w:val="none" w:sz="0" w:space="0" w:color="auto"/>
        <w:right w:val="none" w:sz="0" w:space="0" w:color="auto"/>
      </w:divBdr>
      <w:divsChild>
        <w:div w:id="4063636">
          <w:marLeft w:val="0"/>
          <w:marRight w:val="0"/>
          <w:marTop w:val="0"/>
          <w:marBottom w:val="0"/>
          <w:divBdr>
            <w:top w:val="none" w:sz="0" w:space="0" w:color="auto"/>
            <w:left w:val="none" w:sz="0" w:space="0" w:color="auto"/>
            <w:bottom w:val="none" w:sz="0" w:space="0" w:color="auto"/>
            <w:right w:val="none" w:sz="0" w:space="0" w:color="auto"/>
          </w:divBdr>
          <w:divsChild>
            <w:div w:id="1077366065">
              <w:marLeft w:val="0"/>
              <w:marRight w:val="0"/>
              <w:marTop w:val="0"/>
              <w:marBottom w:val="0"/>
              <w:divBdr>
                <w:top w:val="none" w:sz="0" w:space="0" w:color="auto"/>
                <w:left w:val="none" w:sz="0" w:space="0" w:color="auto"/>
                <w:bottom w:val="none" w:sz="0" w:space="0" w:color="auto"/>
                <w:right w:val="none" w:sz="0" w:space="0" w:color="auto"/>
              </w:divBdr>
              <w:divsChild>
                <w:div w:id="862397954">
                  <w:marLeft w:val="0"/>
                  <w:marRight w:val="0"/>
                  <w:marTop w:val="0"/>
                  <w:marBottom w:val="0"/>
                  <w:divBdr>
                    <w:top w:val="none" w:sz="0" w:space="0" w:color="auto"/>
                    <w:left w:val="none" w:sz="0" w:space="0" w:color="auto"/>
                    <w:bottom w:val="none" w:sz="0" w:space="0" w:color="auto"/>
                    <w:right w:val="none" w:sz="0" w:space="0" w:color="auto"/>
                  </w:divBdr>
                  <w:divsChild>
                    <w:div w:id="497502007">
                      <w:marLeft w:val="0"/>
                      <w:marRight w:val="0"/>
                      <w:marTop w:val="0"/>
                      <w:marBottom w:val="0"/>
                      <w:divBdr>
                        <w:top w:val="none" w:sz="0" w:space="0" w:color="auto"/>
                        <w:left w:val="none" w:sz="0" w:space="0" w:color="auto"/>
                        <w:bottom w:val="none" w:sz="0" w:space="0" w:color="auto"/>
                        <w:right w:val="none" w:sz="0" w:space="0" w:color="auto"/>
                      </w:divBdr>
                      <w:divsChild>
                        <w:div w:id="22171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47026589">
      <w:bodyDiv w:val="1"/>
      <w:marLeft w:val="0"/>
      <w:marRight w:val="0"/>
      <w:marTop w:val="0"/>
      <w:marBottom w:val="0"/>
      <w:divBdr>
        <w:top w:val="none" w:sz="0" w:space="0" w:color="auto"/>
        <w:left w:val="none" w:sz="0" w:space="0" w:color="auto"/>
        <w:bottom w:val="none" w:sz="0" w:space="0" w:color="auto"/>
        <w:right w:val="none" w:sz="0" w:space="0" w:color="auto"/>
      </w:divBdr>
    </w:div>
    <w:div w:id="416488047">
      <w:bodyDiv w:val="1"/>
      <w:marLeft w:val="0"/>
      <w:marRight w:val="0"/>
      <w:marTop w:val="0"/>
      <w:marBottom w:val="0"/>
      <w:divBdr>
        <w:top w:val="none" w:sz="0" w:space="0" w:color="auto"/>
        <w:left w:val="none" w:sz="0" w:space="0" w:color="auto"/>
        <w:bottom w:val="none" w:sz="0" w:space="0" w:color="auto"/>
        <w:right w:val="none" w:sz="0" w:space="0" w:color="auto"/>
      </w:divBdr>
    </w:div>
    <w:div w:id="515926402">
      <w:bodyDiv w:val="1"/>
      <w:marLeft w:val="0"/>
      <w:marRight w:val="0"/>
      <w:marTop w:val="0"/>
      <w:marBottom w:val="0"/>
      <w:divBdr>
        <w:top w:val="none" w:sz="0" w:space="0" w:color="auto"/>
        <w:left w:val="none" w:sz="0" w:space="0" w:color="auto"/>
        <w:bottom w:val="none" w:sz="0" w:space="0" w:color="auto"/>
        <w:right w:val="none" w:sz="0" w:space="0" w:color="auto"/>
      </w:divBdr>
      <w:divsChild>
        <w:div w:id="301814036">
          <w:marLeft w:val="0"/>
          <w:marRight w:val="0"/>
          <w:marTop w:val="0"/>
          <w:marBottom w:val="0"/>
          <w:divBdr>
            <w:top w:val="none" w:sz="0" w:space="0" w:color="auto"/>
            <w:left w:val="none" w:sz="0" w:space="0" w:color="auto"/>
            <w:bottom w:val="none" w:sz="0" w:space="0" w:color="auto"/>
            <w:right w:val="none" w:sz="0" w:space="0" w:color="auto"/>
          </w:divBdr>
          <w:divsChild>
            <w:div w:id="2125611470">
              <w:marLeft w:val="0"/>
              <w:marRight w:val="0"/>
              <w:marTop w:val="0"/>
              <w:marBottom w:val="0"/>
              <w:divBdr>
                <w:top w:val="none" w:sz="0" w:space="0" w:color="auto"/>
                <w:left w:val="none" w:sz="0" w:space="0" w:color="auto"/>
                <w:bottom w:val="none" w:sz="0" w:space="0" w:color="auto"/>
                <w:right w:val="none" w:sz="0" w:space="0" w:color="auto"/>
              </w:divBdr>
              <w:divsChild>
                <w:div w:id="2098093883">
                  <w:marLeft w:val="0"/>
                  <w:marRight w:val="0"/>
                  <w:marTop w:val="0"/>
                  <w:marBottom w:val="0"/>
                  <w:divBdr>
                    <w:top w:val="none" w:sz="0" w:space="0" w:color="auto"/>
                    <w:left w:val="none" w:sz="0" w:space="0" w:color="auto"/>
                    <w:bottom w:val="none" w:sz="0" w:space="0" w:color="auto"/>
                    <w:right w:val="none" w:sz="0" w:space="0" w:color="auto"/>
                  </w:divBdr>
                  <w:divsChild>
                    <w:div w:id="178541524">
                      <w:marLeft w:val="0"/>
                      <w:marRight w:val="0"/>
                      <w:marTop w:val="0"/>
                      <w:marBottom w:val="0"/>
                      <w:divBdr>
                        <w:top w:val="none" w:sz="0" w:space="0" w:color="auto"/>
                        <w:left w:val="none" w:sz="0" w:space="0" w:color="auto"/>
                        <w:bottom w:val="none" w:sz="0" w:space="0" w:color="auto"/>
                        <w:right w:val="none" w:sz="0" w:space="0" w:color="auto"/>
                      </w:divBdr>
                      <w:divsChild>
                        <w:div w:id="537279652">
                          <w:marLeft w:val="0"/>
                          <w:marRight w:val="0"/>
                          <w:marTop w:val="0"/>
                          <w:marBottom w:val="0"/>
                          <w:divBdr>
                            <w:top w:val="none" w:sz="0" w:space="0" w:color="auto"/>
                            <w:left w:val="none" w:sz="0" w:space="0" w:color="auto"/>
                            <w:bottom w:val="none" w:sz="0" w:space="0" w:color="auto"/>
                            <w:right w:val="none" w:sz="0" w:space="0" w:color="auto"/>
                          </w:divBdr>
                          <w:divsChild>
                            <w:div w:id="1013453012">
                              <w:marLeft w:val="0"/>
                              <w:marRight w:val="0"/>
                              <w:marTop w:val="0"/>
                              <w:marBottom w:val="0"/>
                              <w:divBdr>
                                <w:top w:val="none" w:sz="0" w:space="0" w:color="auto"/>
                                <w:left w:val="none" w:sz="0" w:space="0" w:color="auto"/>
                                <w:bottom w:val="none" w:sz="0" w:space="0" w:color="auto"/>
                                <w:right w:val="none" w:sz="0" w:space="0" w:color="auto"/>
                              </w:divBdr>
                              <w:divsChild>
                                <w:div w:id="490216561">
                                  <w:marLeft w:val="0"/>
                                  <w:marRight w:val="0"/>
                                  <w:marTop w:val="0"/>
                                  <w:marBottom w:val="0"/>
                                  <w:divBdr>
                                    <w:top w:val="none" w:sz="0" w:space="0" w:color="auto"/>
                                    <w:left w:val="none" w:sz="0" w:space="0" w:color="auto"/>
                                    <w:bottom w:val="none" w:sz="0" w:space="0" w:color="auto"/>
                                    <w:right w:val="none" w:sz="0" w:space="0" w:color="auto"/>
                                  </w:divBdr>
                                  <w:divsChild>
                                    <w:div w:id="1916237096">
                                      <w:marLeft w:val="0"/>
                                      <w:marRight w:val="0"/>
                                      <w:marTop w:val="0"/>
                                      <w:marBottom w:val="0"/>
                                      <w:divBdr>
                                        <w:top w:val="none" w:sz="0" w:space="0" w:color="auto"/>
                                        <w:left w:val="none" w:sz="0" w:space="0" w:color="auto"/>
                                        <w:bottom w:val="none" w:sz="0" w:space="0" w:color="auto"/>
                                        <w:right w:val="none" w:sz="0" w:space="0" w:color="auto"/>
                                      </w:divBdr>
                                      <w:divsChild>
                                        <w:div w:id="569775342">
                                          <w:marLeft w:val="0"/>
                                          <w:marRight w:val="0"/>
                                          <w:marTop w:val="0"/>
                                          <w:marBottom w:val="0"/>
                                          <w:divBdr>
                                            <w:top w:val="none" w:sz="0" w:space="0" w:color="auto"/>
                                            <w:left w:val="none" w:sz="0" w:space="0" w:color="auto"/>
                                            <w:bottom w:val="none" w:sz="0" w:space="0" w:color="auto"/>
                                            <w:right w:val="none" w:sz="0" w:space="0" w:color="auto"/>
                                          </w:divBdr>
                                          <w:divsChild>
                                            <w:div w:id="64038425">
                                              <w:marLeft w:val="0"/>
                                              <w:marRight w:val="0"/>
                                              <w:marTop w:val="0"/>
                                              <w:marBottom w:val="0"/>
                                              <w:divBdr>
                                                <w:top w:val="none" w:sz="0" w:space="0" w:color="auto"/>
                                                <w:left w:val="none" w:sz="0" w:space="0" w:color="auto"/>
                                                <w:bottom w:val="none" w:sz="0" w:space="0" w:color="auto"/>
                                                <w:right w:val="none" w:sz="0" w:space="0" w:color="auto"/>
                                              </w:divBdr>
                                              <w:divsChild>
                                                <w:div w:id="1532263863">
                                                  <w:marLeft w:val="0"/>
                                                  <w:marRight w:val="0"/>
                                                  <w:marTop w:val="0"/>
                                                  <w:marBottom w:val="0"/>
                                                  <w:divBdr>
                                                    <w:top w:val="none" w:sz="0" w:space="0" w:color="auto"/>
                                                    <w:left w:val="none" w:sz="0" w:space="0" w:color="auto"/>
                                                    <w:bottom w:val="none" w:sz="0" w:space="0" w:color="auto"/>
                                                    <w:right w:val="none" w:sz="0" w:space="0" w:color="auto"/>
                                                  </w:divBdr>
                                                  <w:divsChild>
                                                    <w:div w:id="1317147805">
                                                      <w:marLeft w:val="0"/>
                                                      <w:marRight w:val="0"/>
                                                      <w:marTop w:val="0"/>
                                                      <w:marBottom w:val="0"/>
                                                      <w:divBdr>
                                                        <w:top w:val="none" w:sz="0" w:space="0" w:color="auto"/>
                                                        <w:left w:val="none" w:sz="0" w:space="0" w:color="auto"/>
                                                        <w:bottom w:val="none" w:sz="0" w:space="0" w:color="auto"/>
                                                        <w:right w:val="none" w:sz="0" w:space="0" w:color="auto"/>
                                                      </w:divBdr>
                                                      <w:divsChild>
                                                        <w:div w:id="505899648">
                                                          <w:marLeft w:val="0"/>
                                                          <w:marRight w:val="0"/>
                                                          <w:marTop w:val="0"/>
                                                          <w:marBottom w:val="0"/>
                                                          <w:divBdr>
                                                            <w:top w:val="none" w:sz="0" w:space="0" w:color="auto"/>
                                                            <w:left w:val="none" w:sz="0" w:space="0" w:color="auto"/>
                                                            <w:bottom w:val="none" w:sz="0" w:space="0" w:color="auto"/>
                                                            <w:right w:val="none" w:sz="0" w:space="0" w:color="auto"/>
                                                          </w:divBdr>
                                                          <w:divsChild>
                                                            <w:div w:id="855119581">
                                                              <w:marLeft w:val="0"/>
                                                              <w:marRight w:val="0"/>
                                                              <w:marTop w:val="0"/>
                                                              <w:marBottom w:val="0"/>
                                                              <w:divBdr>
                                                                <w:top w:val="none" w:sz="0" w:space="0" w:color="auto"/>
                                                                <w:left w:val="none" w:sz="0" w:space="0" w:color="auto"/>
                                                                <w:bottom w:val="none" w:sz="0" w:space="0" w:color="auto"/>
                                                                <w:right w:val="none" w:sz="0" w:space="0" w:color="auto"/>
                                                              </w:divBdr>
                                                              <w:divsChild>
                                                                <w:div w:id="156304973">
                                                                  <w:marLeft w:val="0"/>
                                                                  <w:marRight w:val="0"/>
                                                                  <w:marTop w:val="0"/>
                                                                  <w:marBottom w:val="0"/>
                                                                  <w:divBdr>
                                                                    <w:top w:val="none" w:sz="0" w:space="0" w:color="auto"/>
                                                                    <w:left w:val="none" w:sz="0" w:space="0" w:color="auto"/>
                                                                    <w:bottom w:val="none" w:sz="0" w:space="0" w:color="auto"/>
                                                                    <w:right w:val="none" w:sz="0" w:space="0" w:color="auto"/>
                                                                  </w:divBdr>
                                                                  <w:divsChild>
                                                                    <w:div w:id="1258444926">
                                                                      <w:marLeft w:val="0"/>
                                                                      <w:marRight w:val="0"/>
                                                                      <w:marTop w:val="0"/>
                                                                      <w:marBottom w:val="0"/>
                                                                      <w:divBdr>
                                                                        <w:top w:val="none" w:sz="0" w:space="0" w:color="auto"/>
                                                                        <w:left w:val="none" w:sz="0" w:space="0" w:color="auto"/>
                                                                        <w:bottom w:val="none" w:sz="0" w:space="0" w:color="auto"/>
                                                                        <w:right w:val="none" w:sz="0" w:space="0" w:color="auto"/>
                                                                      </w:divBdr>
                                                                      <w:divsChild>
                                                                        <w:div w:id="2047752678">
                                                                          <w:marLeft w:val="0"/>
                                                                          <w:marRight w:val="0"/>
                                                                          <w:marTop w:val="0"/>
                                                                          <w:marBottom w:val="0"/>
                                                                          <w:divBdr>
                                                                            <w:top w:val="none" w:sz="0" w:space="0" w:color="auto"/>
                                                                            <w:left w:val="none" w:sz="0" w:space="0" w:color="auto"/>
                                                                            <w:bottom w:val="none" w:sz="0" w:space="0" w:color="auto"/>
                                                                            <w:right w:val="none" w:sz="0" w:space="0" w:color="auto"/>
                                                                          </w:divBdr>
                                                                          <w:divsChild>
                                                                            <w:div w:id="1339847948">
                                                                              <w:marLeft w:val="0"/>
                                                                              <w:marRight w:val="0"/>
                                                                              <w:marTop w:val="0"/>
                                                                              <w:marBottom w:val="0"/>
                                                                              <w:divBdr>
                                                                                <w:top w:val="none" w:sz="0" w:space="0" w:color="auto"/>
                                                                                <w:left w:val="none" w:sz="0" w:space="0" w:color="auto"/>
                                                                                <w:bottom w:val="none" w:sz="0" w:space="0" w:color="auto"/>
                                                                                <w:right w:val="none" w:sz="0" w:space="0" w:color="auto"/>
                                                                              </w:divBdr>
                                                                              <w:divsChild>
                                                                                <w:div w:id="118004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25993394">
      <w:bodyDiv w:val="1"/>
      <w:marLeft w:val="0"/>
      <w:marRight w:val="0"/>
      <w:marTop w:val="0"/>
      <w:marBottom w:val="0"/>
      <w:divBdr>
        <w:top w:val="none" w:sz="0" w:space="0" w:color="auto"/>
        <w:left w:val="none" w:sz="0" w:space="0" w:color="auto"/>
        <w:bottom w:val="none" w:sz="0" w:space="0" w:color="auto"/>
        <w:right w:val="none" w:sz="0" w:space="0" w:color="auto"/>
      </w:divBdr>
      <w:divsChild>
        <w:div w:id="599411064">
          <w:marLeft w:val="0"/>
          <w:marRight w:val="0"/>
          <w:marTop w:val="0"/>
          <w:marBottom w:val="0"/>
          <w:divBdr>
            <w:top w:val="none" w:sz="0" w:space="0" w:color="auto"/>
            <w:left w:val="none" w:sz="0" w:space="0" w:color="auto"/>
            <w:bottom w:val="none" w:sz="0" w:space="0" w:color="auto"/>
            <w:right w:val="none" w:sz="0" w:space="0" w:color="auto"/>
          </w:divBdr>
          <w:divsChild>
            <w:div w:id="1952321314">
              <w:marLeft w:val="0"/>
              <w:marRight w:val="0"/>
              <w:marTop w:val="0"/>
              <w:marBottom w:val="0"/>
              <w:divBdr>
                <w:top w:val="none" w:sz="0" w:space="0" w:color="auto"/>
                <w:left w:val="none" w:sz="0" w:space="0" w:color="auto"/>
                <w:bottom w:val="none" w:sz="0" w:space="0" w:color="auto"/>
                <w:right w:val="none" w:sz="0" w:space="0" w:color="auto"/>
              </w:divBdr>
              <w:divsChild>
                <w:div w:id="374619150">
                  <w:marLeft w:val="0"/>
                  <w:marRight w:val="0"/>
                  <w:marTop w:val="0"/>
                  <w:marBottom w:val="0"/>
                  <w:divBdr>
                    <w:top w:val="none" w:sz="0" w:space="0" w:color="auto"/>
                    <w:left w:val="none" w:sz="0" w:space="0" w:color="auto"/>
                    <w:bottom w:val="none" w:sz="0" w:space="0" w:color="auto"/>
                    <w:right w:val="none" w:sz="0" w:space="0" w:color="auto"/>
                  </w:divBdr>
                  <w:divsChild>
                    <w:div w:id="522020398">
                      <w:marLeft w:val="0"/>
                      <w:marRight w:val="0"/>
                      <w:marTop w:val="0"/>
                      <w:marBottom w:val="0"/>
                      <w:divBdr>
                        <w:top w:val="none" w:sz="0" w:space="0" w:color="auto"/>
                        <w:left w:val="none" w:sz="0" w:space="0" w:color="auto"/>
                        <w:bottom w:val="none" w:sz="0" w:space="0" w:color="auto"/>
                        <w:right w:val="none" w:sz="0" w:space="0" w:color="auto"/>
                      </w:divBdr>
                      <w:divsChild>
                        <w:div w:id="443110453">
                          <w:marLeft w:val="0"/>
                          <w:marRight w:val="0"/>
                          <w:marTop w:val="0"/>
                          <w:marBottom w:val="0"/>
                          <w:divBdr>
                            <w:top w:val="none" w:sz="0" w:space="0" w:color="auto"/>
                            <w:left w:val="none" w:sz="0" w:space="0" w:color="auto"/>
                            <w:bottom w:val="none" w:sz="0" w:space="0" w:color="auto"/>
                            <w:right w:val="none" w:sz="0" w:space="0" w:color="auto"/>
                          </w:divBdr>
                          <w:divsChild>
                            <w:div w:id="1345860956">
                              <w:marLeft w:val="0"/>
                              <w:marRight w:val="0"/>
                              <w:marTop w:val="0"/>
                              <w:marBottom w:val="0"/>
                              <w:divBdr>
                                <w:top w:val="none" w:sz="0" w:space="0" w:color="auto"/>
                                <w:left w:val="none" w:sz="0" w:space="0" w:color="auto"/>
                                <w:bottom w:val="none" w:sz="0" w:space="0" w:color="auto"/>
                                <w:right w:val="none" w:sz="0" w:space="0" w:color="auto"/>
                              </w:divBdr>
                              <w:divsChild>
                                <w:div w:id="1459838614">
                                  <w:marLeft w:val="0"/>
                                  <w:marRight w:val="0"/>
                                  <w:marTop w:val="0"/>
                                  <w:marBottom w:val="0"/>
                                  <w:divBdr>
                                    <w:top w:val="none" w:sz="0" w:space="0" w:color="auto"/>
                                    <w:left w:val="none" w:sz="0" w:space="0" w:color="auto"/>
                                    <w:bottom w:val="none" w:sz="0" w:space="0" w:color="auto"/>
                                    <w:right w:val="none" w:sz="0" w:space="0" w:color="auto"/>
                                  </w:divBdr>
                                  <w:divsChild>
                                    <w:div w:id="1035614808">
                                      <w:marLeft w:val="0"/>
                                      <w:marRight w:val="0"/>
                                      <w:marTop w:val="0"/>
                                      <w:marBottom w:val="0"/>
                                      <w:divBdr>
                                        <w:top w:val="none" w:sz="0" w:space="0" w:color="auto"/>
                                        <w:left w:val="none" w:sz="0" w:space="0" w:color="auto"/>
                                        <w:bottom w:val="none" w:sz="0" w:space="0" w:color="auto"/>
                                        <w:right w:val="none" w:sz="0" w:space="0" w:color="auto"/>
                                      </w:divBdr>
                                      <w:divsChild>
                                        <w:div w:id="1713455424">
                                          <w:marLeft w:val="0"/>
                                          <w:marRight w:val="0"/>
                                          <w:marTop w:val="0"/>
                                          <w:marBottom w:val="0"/>
                                          <w:divBdr>
                                            <w:top w:val="none" w:sz="0" w:space="0" w:color="auto"/>
                                            <w:left w:val="none" w:sz="0" w:space="0" w:color="auto"/>
                                            <w:bottom w:val="none" w:sz="0" w:space="0" w:color="auto"/>
                                            <w:right w:val="none" w:sz="0" w:space="0" w:color="auto"/>
                                          </w:divBdr>
                                          <w:divsChild>
                                            <w:div w:id="81803998">
                                              <w:marLeft w:val="0"/>
                                              <w:marRight w:val="0"/>
                                              <w:marTop w:val="0"/>
                                              <w:marBottom w:val="0"/>
                                              <w:divBdr>
                                                <w:top w:val="none" w:sz="0" w:space="0" w:color="auto"/>
                                                <w:left w:val="none" w:sz="0" w:space="0" w:color="auto"/>
                                                <w:bottom w:val="none" w:sz="0" w:space="0" w:color="auto"/>
                                                <w:right w:val="none" w:sz="0" w:space="0" w:color="auto"/>
                                              </w:divBdr>
                                              <w:divsChild>
                                                <w:div w:id="1309019120">
                                                  <w:marLeft w:val="0"/>
                                                  <w:marRight w:val="0"/>
                                                  <w:marTop w:val="0"/>
                                                  <w:marBottom w:val="0"/>
                                                  <w:divBdr>
                                                    <w:top w:val="none" w:sz="0" w:space="0" w:color="auto"/>
                                                    <w:left w:val="none" w:sz="0" w:space="0" w:color="auto"/>
                                                    <w:bottom w:val="none" w:sz="0" w:space="0" w:color="auto"/>
                                                    <w:right w:val="none" w:sz="0" w:space="0" w:color="auto"/>
                                                  </w:divBdr>
                                                  <w:divsChild>
                                                    <w:div w:id="557472840">
                                                      <w:marLeft w:val="0"/>
                                                      <w:marRight w:val="0"/>
                                                      <w:marTop w:val="0"/>
                                                      <w:marBottom w:val="0"/>
                                                      <w:divBdr>
                                                        <w:top w:val="none" w:sz="0" w:space="0" w:color="auto"/>
                                                        <w:left w:val="none" w:sz="0" w:space="0" w:color="auto"/>
                                                        <w:bottom w:val="none" w:sz="0" w:space="0" w:color="auto"/>
                                                        <w:right w:val="none" w:sz="0" w:space="0" w:color="auto"/>
                                                      </w:divBdr>
                                                      <w:divsChild>
                                                        <w:div w:id="1230311289">
                                                          <w:marLeft w:val="0"/>
                                                          <w:marRight w:val="0"/>
                                                          <w:marTop w:val="0"/>
                                                          <w:marBottom w:val="0"/>
                                                          <w:divBdr>
                                                            <w:top w:val="none" w:sz="0" w:space="0" w:color="auto"/>
                                                            <w:left w:val="none" w:sz="0" w:space="0" w:color="auto"/>
                                                            <w:bottom w:val="none" w:sz="0" w:space="0" w:color="auto"/>
                                                            <w:right w:val="none" w:sz="0" w:space="0" w:color="auto"/>
                                                          </w:divBdr>
                                                          <w:divsChild>
                                                            <w:div w:id="1211260109">
                                                              <w:marLeft w:val="0"/>
                                                              <w:marRight w:val="0"/>
                                                              <w:marTop w:val="0"/>
                                                              <w:marBottom w:val="0"/>
                                                              <w:divBdr>
                                                                <w:top w:val="none" w:sz="0" w:space="0" w:color="auto"/>
                                                                <w:left w:val="none" w:sz="0" w:space="0" w:color="auto"/>
                                                                <w:bottom w:val="none" w:sz="0" w:space="0" w:color="auto"/>
                                                                <w:right w:val="none" w:sz="0" w:space="0" w:color="auto"/>
                                                              </w:divBdr>
                                                              <w:divsChild>
                                                                <w:div w:id="121776710">
                                                                  <w:marLeft w:val="0"/>
                                                                  <w:marRight w:val="0"/>
                                                                  <w:marTop w:val="0"/>
                                                                  <w:marBottom w:val="0"/>
                                                                  <w:divBdr>
                                                                    <w:top w:val="none" w:sz="0" w:space="0" w:color="auto"/>
                                                                    <w:left w:val="none" w:sz="0" w:space="0" w:color="auto"/>
                                                                    <w:bottom w:val="none" w:sz="0" w:space="0" w:color="auto"/>
                                                                    <w:right w:val="none" w:sz="0" w:space="0" w:color="auto"/>
                                                                  </w:divBdr>
                                                                  <w:divsChild>
                                                                    <w:div w:id="1111120646">
                                                                      <w:marLeft w:val="0"/>
                                                                      <w:marRight w:val="0"/>
                                                                      <w:marTop w:val="0"/>
                                                                      <w:marBottom w:val="0"/>
                                                                      <w:divBdr>
                                                                        <w:top w:val="none" w:sz="0" w:space="0" w:color="auto"/>
                                                                        <w:left w:val="none" w:sz="0" w:space="0" w:color="auto"/>
                                                                        <w:bottom w:val="none" w:sz="0" w:space="0" w:color="auto"/>
                                                                        <w:right w:val="none" w:sz="0" w:space="0" w:color="auto"/>
                                                                      </w:divBdr>
                                                                      <w:divsChild>
                                                                        <w:div w:id="1933969590">
                                                                          <w:marLeft w:val="0"/>
                                                                          <w:marRight w:val="0"/>
                                                                          <w:marTop w:val="0"/>
                                                                          <w:marBottom w:val="225"/>
                                                                          <w:divBdr>
                                                                            <w:top w:val="none" w:sz="0" w:space="0" w:color="auto"/>
                                                                            <w:left w:val="none" w:sz="0" w:space="0" w:color="auto"/>
                                                                            <w:bottom w:val="none" w:sz="0" w:space="0" w:color="auto"/>
                                                                            <w:right w:val="none" w:sz="0" w:space="0" w:color="auto"/>
                                                                          </w:divBdr>
                                                                          <w:divsChild>
                                                                            <w:div w:id="1903130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28027817">
      <w:bodyDiv w:val="1"/>
      <w:marLeft w:val="0"/>
      <w:marRight w:val="0"/>
      <w:marTop w:val="0"/>
      <w:marBottom w:val="0"/>
      <w:divBdr>
        <w:top w:val="none" w:sz="0" w:space="0" w:color="auto"/>
        <w:left w:val="none" w:sz="0" w:space="0" w:color="auto"/>
        <w:bottom w:val="none" w:sz="0" w:space="0" w:color="auto"/>
        <w:right w:val="none" w:sz="0" w:space="0" w:color="auto"/>
      </w:divBdr>
    </w:div>
    <w:div w:id="528881390">
      <w:bodyDiv w:val="1"/>
      <w:marLeft w:val="0"/>
      <w:marRight w:val="0"/>
      <w:marTop w:val="0"/>
      <w:marBottom w:val="0"/>
      <w:divBdr>
        <w:top w:val="none" w:sz="0" w:space="0" w:color="auto"/>
        <w:left w:val="none" w:sz="0" w:space="0" w:color="auto"/>
        <w:bottom w:val="none" w:sz="0" w:space="0" w:color="auto"/>
        <w:right w:val="none" w:sz="0" w:space="0" w:color="auto"/>
      </w:divBdr>
    </w:div>
    <w:div w:id="568150669">
      <w:bodyDiv w:val="1"/>
      <w:marLeft w:val="0"/>
      <w:marRight w:val="0"/>
      <w:marTop w:val="0"/>
      <w:marBottom w:val="0"/>
      <w:divBdr>
        <w:top w:val="none" w:sz="0" w:space="0" w:color="auto"/>
        <w:left w:val="none" w:sz="0" w:space="0" w:color="auto"/>
        <w:bottom w:val="none" w:sz="0" w:space="0" w:color="auto"/>
        <w:right w:val="none" w:sz="0" w:space="0" w:color="auto"/>
      </w:divBdr>
    </w:div>
    <w:div w:id="600652392">
      <w:bodyDiv w:val="1"/>
      <w:marLeft w:val="0"/>
      <w:marRight w:val="0"/>
      <w:marTop w:val="0"/>
      <w:marBottom w:val="0"/>
      <w:divBdr>
        <w:top w:val="none" w:sz="0" w:space="0" w:color="auto"/>
        <w:left w:val="none" w:sz="0" w:space="0" w:color="auto"/>
        <w:bottom w:val="none" w:sz="0" w:space="0" w:color="auto"/>
        <w:right w:val="none" w:sz="0" w:space="0" w:color="auto"/>
      </w:divBdr>
    </w:div>
    <w:div w:id="608853203">
      <w:bodyDiv w:val="1"/>
      <w:marLeft w:val="0"/>
      <w:marRight w:val="0"/>
      <w:marTop w:val="0"/>
      <w:marBottom w:val="0"/>
      <w:divBdr>
        <w:top w:val="none" w:sz="0" w:space="0" w:color="auto"/>
        <w:left w:val="none" w:sz="0" w:space="0" w:color="auto"/>
        <w:bottom w:val="none" w:sz="0" w:space="0" w:color="auto"/>
        <w:right w:val="none" w:sz="0" w:space="0" w:color="auto"/>
      </w:divBdr>
    </w:div>
    <w:div w:id="667291394">
      <w:bodyDiv w:val="1"/>
      <w:marLeft w:val="0"/>
      <w:marRight w:val="0"/>
      <w:marTop w:val="0"/>
      <w:marBottom w:val="0"/>
      <w:divBdr>
        <w:top w:val="none" w:sz="0" w:space="0" w:color="auto"/>
        <w:left w:val="none" w:sz="0" w:space="0" w:color="auto"/>
        <w:bottom w:val="none" w:sz="0" w:space="0" w:color="auto"/>
        <w:right w:val="none" w:sz="0" w:space="0" w:color="auto"/>
      </w:divBdr>
    </w:div>
    <w:div w:id="669603194">
      <w:bodyDiv w:val="1"/>
      <w:marLeft w:val="0"/>
      <w:marRight w:val="0"/>
      <w:marTop w:val="0"/>
      <w:marBottom w:val="0"/>
      <w:divBdr>
        <w:top w:val="none" w:sz="0" w:space="0" w:color="auto"/>
        <w:left w:val="none" w:sz="0" w:space="0" w:color="auto"/>
        <w:bottom w:val="none" w:sz="0" w:space="0" w:color="auto"/>
        <w:right w:val="none" w:sz="0" w:space="0" w:color="auto"/>
      </w:divBdr>
      <w:divsChild>
        <w:div w:id="235894970">
          <w:marLeft w:val="0"/>
          <w:marRight w:val="0"/>
          <w:marTop w:val="0"/>
          <w:marBottom w:val="0"/>
          <w:divBdr>
            <w:top w:val="none" w:sz="0" w:space="0" w:color="auto"/>
            <w:left w:val="none" w:sz="0" w:space="0" w:color="auto"/>
            <w:bottom w:val="none" w:sz="0" w:space="0" w:color="auto"/>
            <w:right w:val="none" w:sz="0" w:space="0" w:color="auto"/>
          </w:divBdr>
          <w:divsChild>
            <w:div w:id="587081891">
              <w:marLeft w:val="0"/>
              <w:marRight w:val="0"/>
              <w:marTop w:val="0"/>
              <w:marBottom w:val="0"/>
              <w:divBdr>
                <w:top w:val="none" w:sz="0" w:space="0" w:color="auto"/>
                <w:left w:val="none" w:sz="0" w:space="0" w:color="auto"/>
                <w:bottom w:val="none" w:sz="0" w:space="0" w:color="auto"/>
                <w:right w:val="none" w:sz="0" w:space="0" w:color="auto"/>
              </w:divBdr>
              <w:divsChild>
                <w:div w:id="669334957">
                  <w:marLeft w:val="0"/>
                  <w:marRight w:val="0"/>
                  <w:marTop w:val="0"/>
                  <w:marBottom w:val="0"/>
                  <w:divBdr>
                    <w:top w:val="none" w:sz="0" w:space="0" w:color="auto"/>
                    <w:left w:val="none" w:sz="0" w:space="0" w:color="auto"/>
                    <w:bottom w:val="none" w:sz="0" w:space="0" w:color="auto"/>
                    <w:right w:val="none" w:sz="0" w:space="0" w:color="auto"/>
                  </w:divBdr>
                  <w:divsChild>
                    <w:div w:id="905533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2294894">
      <w:bodyDiv w:val="1"/>
      <w:marLeft w:val="0"/>
      <w:marRight w:val="0"/>
      <w:marTop w:val="0"/>
      <w:marBottom w:val="0"/>
      <w:divBdr>
        <w:top w:val="none" w:sz="0" w:space="0" w:color="auto"/>
        <w:left w:val="none" w:sz="0" w:space="0" w:color="auto"/>
        <w:bottom w:val="none" w:sz="0" w:space="0" w:color="auto"/>
        <w:right w:val="none" w:sz="0" w:space="0" w:color="auto"/>
      </w:divBdr>
    </w:div>
    <w:div w:id="680204982">
      <w:bodyDiv w:val="1"/>
      <w:marLeft w:val="0"/>
      <w:marRight w:val="0"/>
      <w:marTop w:val="0"/>
      <w:marBottom w:val="0"/>
      <w:divBdr>
        <w:top w:val="none" w:sz="0" w:space="0" w:color="auto"/>
        <w:left w:val="none" w:sz="0" w:space="0" w:color="auto"/>
        <w:bottom w:val="none" w:sz="0" w:space="0" w:color="auto"/>
        <w:right w:val="none" w:sz="0" w:space="0" w:color="auto"/>
      </w:divBdr>
      <w:divsChild>
        <w:div w:id="275063815">
          <w:marLeft w:val="0"/>
          <w:marRight w:val="0"/>
          <w:marTop w:val="0"/>
          <w:marBottom w:val="0"/>
          <w:divBdr>
            <w:top w:val="none" w:sz="0" w:space="0" w:color="auto"/>
            <w:left w:val="none" w:sz="0" w:space="0" w:color="auto"/>
            <w:bottom w:val="none" w:sz="0" w:space="0" w:color="auto"/>
            <w:right w:val="none" w:sz="0" w:space="0" w:color="auto"/>
          </w:divBdr>
          <w:divsChild>
            <w:div w:id="1504662658">
              <w:marLeft w:val="0"/>
              <w:marRight w:val="0"/>
              <w:marTop w:val="0"/>
              <w:marBottom w:val="0"/>
              <w:divBdr>
                <w:top w:val="none" w:sz="0" w:space="0" w:color="auto"/>
                <w:left w:val="none" w:sz="0" w:space="0" w:color="auto"/>
                <w:bottom w:val="none" w:sz="0" w:space="0" w:color="auto"/>
                <w:right w:val="none" w:sz="0" w:space="0" w:color="auto"/>
              </w:divBdr>
              <w:divsChild>
                <w:div w:id="1488789151">
                  <w:marLeft w:val="0"/>
                  <w:marRight w:val="0"/>
                  <w:marTop w:val="0"/>
                  <w:marBottom w:val="0"/>
                  <w:divBdr>
                    <w:top w:val="none" w:sz="0" w:space="0" w:color="auto"/>
                    <w:left w:val="none" w:sz="0" w:space="0" w:color="auto"/>
                    <w:bottom w:val="none" w:sz="0" w:space="0" w:color="auto"/>
                    <w:right w:val="none" w:sz="0" w:space="0" w:color="auto"/>
                  </w:divBdr>
                  <w:divsChild>
                    <w:div w:id="15187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4952105">
      <w:bodyDiv w:val="1"/>
      <w:marLeft w:val="0"/>
      <w:marRight w:val="0"/>
      <w:marTop w:val="0"/>
      <w:marBottom w:val="0"/>
      <w:divBdr>
        <w:top w:val="none" w:sz="0" w:space="0" w:color="auto"/>
        <w:left w:val="none" w:sz="0" w:space="0" w:color="auto"/>
        <w:bottom w:val="none" w:sz="0" w:space="0" w:color="auto"/>
        <w:right w:val="none" w:sz="0" w:space="0" w:color="auto"/>
      </w:divBdr>
    </w:div>
    <w:div w:id="817915052">
      <w:bodyDiv w:val="1"/>
      <w:marLeft w:val="0"/>
      <w:marRight w:val="0"/>
      <w:marTop w:val="0"/>
      <w:marBottom w:val="0"/>
      <w:divBdr>
        <w:top w:val="none" w:sz="0" w:space="0" w:color="auto"/>
        <w:left w:val="none" w:sz="0" w:space="0" w:color="auto"/>
        <w:bottom w:val="none" w:sz="0" w:space="0" w:color="auto"/>
        <w:right w:val="none" w:sz="0" w:space="0" w:color="auto"/>
      </w:divBdr>
    </w:div>
    <w:div w:id="823936148">
      <w:bodyDiv w:val="1"/>
      <w:marLeft w:val="0"/>
      <w:marRight w:val="0"/>
      <w:marTop w:val="0"/>
      <w:marBottom w:val="0"/>
      <w:divBdr>
        <w:top w:val="none" w:sz="0" w:space="0" w:color="auto"/>
        <w:left w:val="none" w:sz="0" w:space="0" w:color="auto"/>
        <w:bottom w:val="none" w:sz="0" w:space="0" w:color="auto"/>
        <w:right w:val="none" w:sz="0" w:space="0" w:color="auto"/>
      </w:divBdr>
    </w:div>
    <w:div w:id="919024789">
      <w:bodyDiv w:val="1"/>
      <w:marLeft w:val="0"/>
      <w:marRight w:val="0"/>
      <w:marTop w:val="0"/>
      <w:marBottom w:val="0"/>
      <w:divBdr>
        <w:top w:val="none" w:sz="0" w:space="0" w:color="auto"/>
        <w:left w:val="none" w:sz="0" w:space="0" w:color="auto"/>
        <w:bottom w:val="none" w:sz="0" w:space="0" w:color="auto"/>
        <w:right w:val="none" w:sz="0" w:space="0" w:color="auto"/>
      </w:divBdr>
    </w:div>
    <w:div w:id="924991223">
      <w:bodyDiv w:val="1"/>
      <w:marLeft w:val="0"/>
      <w:marRight w:val="0"/>
      <w:marTop w:val="0"/>
      <w:marBottom w:val="0"/>
      <w:divBdr>
        <w:top w:val="none" w:sz="0" w:space="0" w:color="auto"/>
        <w:left w:val="none" w:sz="0" w:space="0" w:color="auto"/>
        <w:bottom w:val="none" w:sz="0" w:space="0" w:color="auto"/>
        <w:right w:val="none" w:sz="0" w:space="0" w:color="auto"/>
      </w:divBdr>
    </w:div>
    <w:div w:id="928805219">
      <w:bodyDiv w:val="1"/>
      <w:marLeft w:val="0"/>
      <w:marRight w:val="0"/>
      <w:marTop w:val="0"/>
      <w:marBottom w:val="0"/>
      <w:divBdr>
        <w:top w:val="none" w:sz="0" w:space="0" w:color="auto"/>
        <w:left w:val="none" w:sz="0" w:space="0" w:color="auto"/>
        <w:bottom w:val="none" w:sz="0" w:space="0" w:color="auto"/>
        <w:right w:val="none" w:sz="0" w:space="0" w:color="auto"/>
      </w:divBdr>
    </w:div>
    <w:div w:id="932082786">
      <w:bodyDiv w:val="1"/>
      <w:marLeft w:val="0"/>
      <w:marRight w:val="0"/>
      <w:marTop w:val="0"/>
      <w:marBottom w:val="0"/>
      <w:divBdr>
        <w:top w:val="none" w:sz="0" w:space="0" w:color="auto"/>
        <w:left w:val="none" w:sz="0" w:space="0" w:color="auto"/>
        <w:bottom w:val="none" w:sz="0" w:space="0" w:color="auto"/>
        <w:right w:val="none" w:sz="0" w:space="0" w:color="auto"/>
      </w:divBdr>
    </w:div>
    <w:div w:id="935484700">
      <w:bodyDiv w:val="1"/>
      <w:marLeft w:val="0"/>
      <w:marRight w:val="0"/>
      <w:marTop w:val="0"/>
      <w:marBottom w:val="0"/>
      <w:divBdr>
        <w:top w:val="none" w:sz="0" w:space="0" w:color="auto"/>
        <w:left w:val="none" w:sz="0" w:space="0" w:color="auto"/>
        <w:bottom w:val="none" w:sz="0" w:space="0" w:color="auto"/>
        <w:right w:val="none" w:sz="0" w:space="0" w:color="auto"/>
      </w:divBdr>
    </w:div>
    <w:div w:id="945817810">
      <w:bodyDiv w:val="1"/>
      <w:marLeft w:val="0"/>
      <w:marRight w:val="0"/>
      <w:marTop w:val="0"/>
      <w:marBottom w:val="0"/>
      <w:divBdr>
        <w:top w:val="none" w:sz="0" w:space="0" w:color="auto"/>
        <w:left w:val="none" w:sz="0" w:space="0" w:color="auto"/>
        <w:bottom w:val="none" w:sz="0" w:space="0" w:color="auto"/>
        <w:right w:val="none" w:sz="0" w:space="0" w:color="auto"/>
      </w:divBdr>
    </w:div>
    <w:div w:id="981929436">
      <w:bodyDiv w:val="1"/>
      <w:marLeft w:val="0"/>
      <w:marRight w:val="0"/>
      <w:marTop w:val="0"/>
      <w:marBottom w:val="0"/>
      <w:divBdr>
        <w:top w:val="none" w:sz="0" w:space="0" w:color="auto"/>
        <w:left w:val="none" w:sz="0" w:space="0" w:color="auto"/>
        <w:bottom w:val="none" w:sz="0" w:space="0" w:color="auto"/>
        <w:right w:val="none" w:sz="0" w:space="0" w:color="auto"/>
      </w:divBdr>
    </w:div>
    <w:div w:id="987200392">
      <w:bodyDiv w:val="1"/>
      <w:marLeft w:val="0"/>
      <w:marRight w:val="0"/>
      <w:marTop w:val="0"/>
      <w:marBottom w:val="0"/>
      <w:divBdr>
        <w:top w:val="none" w:sz="0" w:space="0" w:color="auto"/>
        <w:left w:val="none" w:sz="0" w:space="0" w:color="auto"/>
        <w:bottom w:val="none" w:sz="0" w:space="0" w:color="auto"/>
        <w:right w:val="none" w:sz="0" w:space="0" w:color="auto"/>
      </w:divBdr>
    </w:div>
    <w:div w:id="1020744806">
      <w:bodyDiv w:val="1"/>
      <w:marLeft w:val="0"/>
      <w:marRight w:val="0"/>
      <w:marTop w:val="0"/>
      <w:marBottom w:val="0"/>
      <w:divBdr>
        <w:top w:val="none" w:sz="0" w:space="0" w:color="auto"/>
        <w:left w:val="none" w:sz="0" w:space="0" w:color="auto"/>
        <w:bottom w:val="none" w:sz="0" w:space="0" w:color="auto"/>
        <w:right w:val="none" w:sz="0" w:space="0" w:color="auto"/>
      </w:divBdr>
    </w:div>
    <w:div w:id="1022630472">
      <w:bodyDiv w:val="1"/>
      <w:marLeft w:val="0"/>
      <w:marRight w:val="0"/>
      <w:marTop w:val="0"/>
      <w:marBottom w:val="0"/>
      <w:divBdr>
        <w:top w:val="none" w:sz="0" w:space="0" w:color="auto"/>
        <w:left w:val="none" w:sz="0" w:space="0" w:color="auto"/>
        <w:bottom w:val="none" w:sz="0" w:space="0" w:color="auto"/>
        <w:right w:val="none" w:sz="0" w:space="0" w:color="auto"/>
      </w:divBdr>
    </w:div>
    <w:div w:id="1038621562">
      <w:bodyDiv w:val="1"/>
      <w:marLeft w:val="0"/>
      <w:marRight w:val="0"/>
      <w:marTop w:val="0"/>
      <w:marBottom w:val="0"/>
      <w:divBdr>
        <w:top w:val="none" w:sz="0" w:space="0" w:color="auto"/>
        <w:left w:val="none" w:sz="0" w:space="0" w:color="auto"/>
        <w:bottom w:val="none" w:sz="0" w:space="0" w:color="auto"/>
        <w:right w:val="none" w:sz="0" w:space="0" w:color="auto"/>
      </w:divBdr>
    </w:div>
    <w:div w:id="1076976228">
      <w:bodyDiv w:val="1"/>
      <w:marLeft w:val="0"/>
      <w:marRight w:val="0"/>
      <w:marTop w:val="0"/>
      <w:marBottom w:val="0"/>
      <w:divBdr>
        <w:top w:val="none" w:sz="0" w:space="0" w:color="auto"/>
        <w:left w:val="none" w:sz="0" w:space="0" w:color="auto"/>
        <w:bottom w:val="none" w:sz="0" w:space="0" w:color="auto"/>
        <w:right w:val="none" w:sz="0" w:space="0" w:color="auto"/>
      </w:divBdr>
    </w:div>
    <w:div w:id="1105272551">
      <w:bodyDiv w:val="1"/>
      <w:marLeft w:val="0"/>
      <w:marRight w:val="0"/>
      <w:marTop w:val="0"/>
      <w:marBottom w:val="0"/>
      <w:divBdr>
        <w:top w:val="none" w:sz="0" w:space="0" w:color="auto"/>
        <w:left w:val="none" w:sz="0" w:space="0" w:color="auto"/>
        <w:bottom w:val="none" w:sz="0" w:space="0" w:color="auto"/>
        <w:right w:val="none" w:sz="0" w:space="0" w:color="auto"/>
      </w:divBdr>
    </w:div>
    <w:div w:id="1127164157">
      <w:bodyDiv w:val="1"/>
      <w:marLeft w:val="0"/>
      <w:marRight w:val="0"/>
      <w:marTop w:val="0"/>
      <w:marBottom w:val="0"/>
      <w:divBdr>
        <w:top w:val="none" w:sz="0" w:space="0" w:color="auto"/>
        <w:left w:val="none" w:sz="0" w:space="0" w:color="auto"/>
        <w:bottom w:val="none" w:sz="0" w:space="0" w:color="auto"/>
        <w:right w:val="none" w:sz="0" w:space="0" w:color="auto"/>
      </w:divBdr>
      <w:divsChild>
        <w:div w:id="1976444789">
          <w:marLeft w:val="0"/>
          <w:marRight w:val="0"/>
          <w:marTop w:val="0"/>
          <w:marBottom w:val="0"/>
          <w:divBdr>
            <w:top w:val="none" w:sz="0" w:space="0" w:color="auto"/>
            <w:left w:val="none" w:sz="0" w:space="0" w:color="auto"/>
            <w:bottom w:val="none" w:sz="0" w:space="0" w:color="auto"/>
            <w:right w:val="none" w:sz="0" w:space="0" w:color="auto"/>
          </w:divBdr>
          <w:divsChild>
            <w:div w:id="2141726422">
              <w:marLeft w:val="0"/>
              <w:marRight w:val="0"/>
              <w:marTop w:val="2507"/>
              <w:marBottom w:val="0"/>
              <w:divBdr>
                <w:top w:val="none" w:sz="0" w:space="0" w:color="auto"/>
                <w:left w:val="none" w:sz="0" w:space="0" w:color="auto"/>
                <w:bottom w:val="none" w:sz="0" w:space="0" w:color="auto"/>
                <w:right w:val="none" w:sz="0" w:space="0" w:color="auto"/>
              </w:divBdr>
              <w:divsChild>
                <w:div w:id="1303929833">
                  <w:marLeft w:val="0"/>
                  <w:marRight w:val="0"/>
                  <w:marTop w:val="0"/>
                  <w:marBottom w:val="0"/>
                  <w:divBdr>
                    <w:top w:val="none" w:sz="0" w:space="0" w:color="auto"/>
                    <w:left w:val="none" w:sz="0" w:space="0" w:color="auto"/>
                    <w:bottom w:val="none" w:sz="0" w:space="0" w:color="auto"/>
                    <w:right w:val="none" w:sz="0" w:space="0" w:color="auto"/>
                  </w:divBdr>
                  <w:divsChild>
                    <w:div w:id="1853490855">
                      <w:marLeft w:val="0"/>
                      <w:marRight w:val="0"/>
                      <w:marTop w:val="0"/>
                      <w:marBottom w:val="0"/>
                      <w:divBdr>
                        <w:top w:val="none" w:sz="0" w:space="0" w:color="auto"/>
                        <w:left w:val="none" w:sz="0" w:space="0" w:color="auto"/>
                        <w:bottom w:val="none" w:sz="0" w:space="0" w:color="auto"/>
                        <w:right w:val="none" w:sz="0" w:space="0" w:color="auto"/>
                      </w:divBdr>
                      <w:divsChild>
                        <w:div w:id="1908103884">
                          <w:marLeft w:val="0"/>
                          <w:marRight w:val="0"/>
                          <w:marTop w:val="0"/>
                          <w:marBottom w:val="0"/>
                          <w:divBdr>
                            <w:top w:val="none" w:sz="0" w:space="0" w:color="auto"/>
                            <w:left w:val="none" w:sz="0" w:space="0" w:color="auto"/>
                            <w:bottom w:val="none" w:sz="0" w:space="0" w:color="auto"/>
                            <w:right w:val="none" w:sz="0" w:space="0" w:color="auto"/>
                          </w:divBdr>
                          <w:divsChild>
                            <w:div w:id="1116170644">
                              <w:marLeft w:val="0"/>
                              <w:marRight w:val="0"/>
                              <w:marTop w:val="0"/>
                              <w:marBottom w:val="0"/>
                              <w:divBdr>
                                <w:top w:val="none" w:sz="0" w:space="0" w:color="auto"/>
                                <w:left w:val="none" w:sz="0" w:space="0" w:color="auto"/>
                                <w:bottom w:val="none" w:sz="0" w:space="0" w:color="auto"/>
                                <w:right w:val="none" w:sz="0" w:space="0" w:color="auto"/>
                              </w:divBdr>
                              <w:divsChild>
                                <w:div w:id="1804349138">
                                  <w:marLeft w:val="0"/>
                                  <w:marRight w:val="0"/>
                                  <w:marTop w:val="0"/>
                                  <w:marBottom w:val="0"/>
                                  <w:divBdr>
                                    <w:top w:val="none" w:sz="0" w:space="0" w:color="auto"/>
                                    <w:left w:val="none" w:sz="0" w:space="0" w:color="auto"/>
                                    <w:bottom w:val="none" w:sz="0" w:space="0" w:color="00727F"/>
                                    <w:right w:val="none" w:sz="0" w:space="0" w:color="auto"/>
                                  </w:divBdr>
                                  <w:divsChild>
                                    <w:div w:id="2040928824">
                                      <w:marLeft w:val="0"/>
                                      <w:marRight w:val="0"/>
                                      <w:marTop w:val="0"/>
                                      <w:marBottom w:val="0"/>
                                      <w:divBdr>
                                        <w:top w:val="none" w:sz="0" w:space="0" w:color="auto"/>
                                        <w:left w:val="none" w:sz="0" w:space="0" w:color="auto"/>
                                        <w:bottom w:val="none" w:sz="0" w:space="0" w:color="auto"/>
                                        <w:right w:val="none" w:sz="0" w:space="0" w:color="auto"/>
                                      </w:divBdr>
                                      <w:divsChild>
                                        <w:div w:id="1707415053">
                                          <w:marLeft w:val="0"/>
                                          <w:marRight w:val="0"/>
                                          <w:marTop w:val="0"/>
                                          <w:marBottom w:val="0"/>
                                          <w:divBdr>
                                            <w:top w:val="none" w:sz="0" w:space="0" w:color="auto"/>
                                            <w:left w:val="none" w:sz="0" w:space="0" w:color="auto"/>
                                            <w:bottom w:val="none" w:sz="0" w:space="0" w:color="auto"/>
                                            <w:right w:val="none" w:sz="0" w:space="0" w:color="auto"/>
                                          </w:divBdr>
                                          <w:divsChild>
                                            <w:div w:id="1837643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47356144">
      <w:bodyDiv w:val="1"/>
      <w:marLeft w:val="0"/>
      <w:marRight w:val="0"/>
      <w:marTop w:val="0"/>
      <w:marBottom w:val="0"/>
      <w:divBdr>
        <w:top w:val="none" w:sz="0" w:space="0" w:color="auto"/>
        <w:left w:val="none" w:sz="0" w:space="0" w:color="auto"/>
        <w:bottom w:val="none" w:sz="0" w:space="0" w:color="auto"/>
        <w:right w:val="none" w:sz="0" w:space="0" w:color="auto"/>
      </w:divBdr>
    </w:div>
    <w:div w:id="1192110956">
      <w:bodyDiv w:val="1"/>
      <w:marLeft w:val="0"/>
      <w:marRight w:val="0"/>
      <w:marTop w:val="0"/>
      <w:marBottom w:val="0"/>
      <w:divBdr>
        <w:top w:val="none" w:sz="0" w:space="0" w:color="auto"/>
        <w:left w:val="none" w:sz="0" w:space="0" w:color="auto"/>
        <w:bottom w:val="none" w:sz="0" w:space="0" w:color="auto"/>
        <w:right w:val="none" w:sz="0" w:space="0" w:color="auto"/>
      </w:divBdr>
    </w:div>
    <w:div w:id="1203176346">
      <w:bodyDiv w:val="1"/>
      <w:marLeft w:val="0"/>
      <w:marRight w:val="0"/>
      <w:marTop w:val="0"/>
      <w:marBottom w:val="0"/>
      <w:divBdr>
        <w:top w:val="none" w:sz="0" w:space="0" w:color="auto"/>
        <w:left w:val="none" w:sz="0" w:space="0" w:color="auto"/>
        <w:bottom w:val="none" w:sz="0" w:space="0" w:color="auto"/>
        <w:right w:val="none" w:sz="0" w:space="0" w:color="auto"/>
      </w:divBdr>
    </w:div>
    <w:div w:id="1221287388">
      <w:bodyDiv w:val="1"/>
      <w:marLeft w:val="0"/>
      <w:marRight w:val="0"/>
      <w:marTop w:val="0"/>
      <w:marBottom w:val="0"/>
      <w:divBdr>
        <w:top w:val="none" w:sz="0" w:space="0" w:color="auto"/>
        <w:left w:val="none" w:sz="0" w:space="0" w:color="auto"/>
        <w:bottom w:val="none" w:sz="0" w:space="0" w:color="auto"/>
        <w:right w:val="none" w:sz="0" w:space="0" w:color="auto"/>
      </w:divBdr>
    </w:div>
    <w:div w:id="1262177926">
      <w:bodyDiv w:val="1"/>
      <w:marLeft w:val="0"/>
      <w:marRight w:val="0"/>
      <w:marTop w:val="0"/>
      <w:marBottom w:val="0"/>
      <w:divBdr>
        <w:top w:val="none" w:sz="0" w:space="0" w:color="auto"/>
        <w:left w:val="none" w:sz="0" w:space="0" w:color="auto"/>
        <w:bottom w:val="none" w:sz="0" w:space="0" w:color="auto"/>
        <w:right w:val="none" w:sz="0" w:space="0" w:color="auto"/>
      </w:divBdr>
    </w:div>
    <w:div w:id="1270427900">
      <w:bodyDiv w:val="1"/>
      <w:marLeft w:val="0"/>
      <w:marRight w:val="0"/>
      <w:marTop w:val="0"/>
      <w:marBottom w:val="0"/>
      <w:divBdr>
        <w:top w:val="none" w:sz="0" w:space="0" w:color="auto"/>
        <w:left w:val="none" w:sz="0" w:space="0" w:color="auto"/>
        <w:bottom w:val="none" w:sz="0" w:space="0" w:color="auto"/>
        <w:right w:val="none" w:sz="0" w:space="0" w:color="auto"/>
      </w:divBdr>
      <w:divsChild>
        <w:div w:id="1113016467">
          <w:marLeft w:val="0"/>
          <w:marRight w:val="0"/>
          <w:marTop w:val="0"/>
          <w:marBottom w:val="0"/>
          <w:divBdr>
            <w:top w:val="none" w:sz="0" w:space="0" w:color="auto"/>
            <w:left w:val="none" w:sz="0" w:space="0" w:color="auto"/>
            <w:bottom w:val="none" w:sz="0" w:space="0" w:color="auto"/>
            <w:right w:val="none" w:sz="0" w:space="0" w:color="auto"/>
          </w:divBdr>
          <w:divsChild>
            <w:div w:id="1019358913">
              <w:marLeft w:val="0"/>
              <w:marRight w:val="0"/>
              <w:marTop w:val="0"/>
              <w:marBottom w:val="0"/>
              <w:divBdr>
                <w:top w:val="none" w:sz="0" w:space="0" w:color="auto"/>
                <w:left w:val="none" w:sz="0" w:space="0" w:color="auto"/>
                <w:bottom w:val="none" w:sz="0" w:space="0" w:color="auto"/>
                <w:right w:val="none" w:sz="0" w:space="0" w:color="auto"/>
              </w:divBdr>
              <w:divsChild>
                <w:div w:id="2034964213">
                  <w:marLeft w:val="0"/>
                  <w:marRight w:val="0"/>
                  <w:marTop w:val="0"/>
                  <w:marBottom w:val="0"/>
                  <w:divBdr>
                    <w:top w:val="none" w:sz="0" w:space="0" w:color="auto"/>
                    <w:left w:val="none" w:sz="0" w:space="0" w:color="auto"/>
                    <w:bottom w:val="none" w:sz="0" w:space="0" w:color="auto"/>
                    <w:right w:val="none" w:sz="0" w:space="0" w:color="auto"/>
                  </w:divBdr>
                  <w:divsChild>
                    <w:div w:id="1753118728">
                      <w:marLeft w:val="0"/>
                      <w:marRight w:val="0"/>
                      <w:marTop w:val="0"/>
                      <w:marBottom w:val="0"/>
                      <w:divBdr>
                        <w:top w:val="none" w:sz="0" w:space="0" w:color="auto"/>
                        <w:left w:val="none" w:sz="0" w:space="0" w:color="auto"/>
                        <w:bottom w:val="none" w:sz="0" w:space="0" w:color="auto"/>
                        <w:right w:val="none" w:sz="0" w:space="0" w:color="auto"/>
                      </w:divBdr>
                      <w:divsChild>
                        <w:div w:id="819690114">
                          <w:marLeft w:val="0"/>
                          <w:marRight w:val="0"/>
                          <w:marTop w:val="0"/>
                          <w:marBottom w:val="0"/>
                          <w:divBdr>
                            <w:top w:val="none" w:sz="0" w:space="0" w:color="auto"/>
                            <w:left w:val="none" w:sz="0" w:space="0" w:color="auto"/>
                            <w:bottom w:val="none" w:sz="0" w:space="0" w:color="auto"/>
                            <w:right w:val="none" w:sz="0" w:space="0" w:color="auto"/>
                          </w:divBdr>
                          <w:divsChild>
                            <w:div w:id="817651800">
                              <w:marLeft w:val="0"/>
                              <w:marRight w:val="0"/>
                              <w:marTop w:val="0"/>
                              <w:marBottom w:val="0"/>
                              <w:divBdr>
                                <w:top w:val="none" w:sz="0" w:space="0" w:color="auto"/>
                                <w:left w:val="none" w:sz="0" w:space="0" w:color="auto"/>
                                <w:bottom w:val="none" w:sz="0" w:space="0" w:color="auto"/>
                                <w:right w:val="none" w:sz="0" w:space="0" w:color="auto"/>
                              </w:divBdr>
                              <w:divsChild>
                                <w:div w:id="637804267">
                                  <w:marLeft w:val="0"/>
                                  <w:marRight w:val="0"/>
                                  <w:marTop w:val="0"/>
                                  <w:marBottom w:val="0"/>
                                  <w:divBdr>
                                    <w:top w:val="none" w:sz="0" w:space="0" w:color="auto"/>
                                    <w:left w:val="none" w:sz="0" w:space="0" w:color="auto"/>
                                    <w:bottom w:val="none" w:sz="0" w:space="0" w:color="auto"/>
                                    <w:right w:val="none" w:sz="0" w:space="0" w:color="auto"/>
                                  </w:divBdr>
                                  <w:divsChild>
                                    <w:div w:id="953828624">
                                      <w:marLeft w:val="0"/>
                                      <w:marRight w:val="0"/>
                                      <w:marTop w:val="0"/>
                                      <w:marBottom w:val="0"/>
                                      <w:divBdr>
                                        <w:top w:val="none" w:sz="0" w:space="0" w:color="auto"/>
                                        <w:left w:val="none" w:sz="0" w:space="0" w:color="auto"/>
                                        <w:bottom w:val="none" w:sz="0" w:space="0" w:color="auto"/>
                                        <w:right w:val="none" w:sz="0" w:space="0" w:color="auto"/>
                                      </w:divBdr>
                                      <w:divsChild>
                                        <w:div w:id="1951233677">
                                          <w:marLeft w:val="0"/>
                                          <w:marRight w:val="0"/>
                                          <w:marTop w:val="0"/>
                                          <w:marBottom w:val="0"/>
                                          <w:divBdr>
                                            <w:top w:val="none" w:sz="0" w:space="0" w:color="auto"/>
                                            <w:left w:val="none" w:sz="0" w:space="0" w:color="auto"/>
                                            <w:bottom w:val="none" w:sz="0" w:space="0" w:color="auto"/>
                                            <w:right w:val="none" w:sz="0" w:space="0" w:color="auto"/>
                                          </w:divBdr>
                                          <w:divsChild>
                                            <w:div w:id="1591769426">
                                              <w:marLeft w:val="0"/>
                                              <w:marRight w:val="0"/>
                                              <w:marTop w:val="0"/>
                                              <w:marBottom w:val="0"/>
                                              <w:divBdr>
                                                <w:top w:val="none" w:sz="0" w:space="0" w:color="auto"/>
                                                <w:left w:val="none" w:sz="0" w:space="0" w:color="auto"/>
                                                <w:bottom w:val="none" w:sz="0" w:space="0" w:color="auto"/>
                                                <w:right w:val="none" w:sz="0" w:space="0" w:color="auto"/>
                                              </w:divBdr>
                                              <w:divsChild>
                                                <w:div w:id="671177867">
                                                  <w:marLeft w:val="0"/>
                                                  <w:marRight w:val="0"/>
                                                  <w:marTop w:val="0"/>
                                                  <w:marBottom w:val="0"/>
                                                  <w:divBdr>
                                                    <w:top w:val="none" w:sz="0" w:space="0" w:color="auto"/>
                                                    <w:left w:val="none" w:sz="0" w:space="0" w:color="auto"/>
                                                    <w:bottom w:val="none" w:sz="0" w:space="0" w:color="auto"/>
                                                    <w:right w:val="none" w:sz="0" w:space="0" w:color="auto"/>
                                                  </w:divBdr>
                                                  <w:divsChild>
                                                    <w:div w:id="2050257342">
                                                      <w:marLeft w:val="0"/>
                                                      <w:marRight w:val="0"/>
                                                      <w:marTop w:val="0"/>
                                                      <w:marBottom w:val="0"/>
                                                      <w:divBdr>
                                                        <w:top w:val="none" w:sz="0" w:space="0" w:color="auto"/>
                                                        <w:left w:val="none" w:sz="0" w:space="0" w:color="auto"/>
                                                        <w:bottom w:val="none" w:sz="0" w:space="0" w:color="auto"/>
                                                        <w:right w:val="none" w:sz="0" w:space="0" w:color="auto"/>
                                                      </w:divBdr>
                                                      <w:divsChild>
                                                        <w:div w:id="1064066428">
                                                          <w:marLeft w:val="0"/>
                                                          <w:marRight w:val="0"/>
                                                          <w:marTop w:val="0"/>
                                                          <w:marBottom w:val="0"/>
                                                          <w:divBdr>
                                                            <w:top w:val="none" w:sz="0" w:space="0" w:color="auto"/>
                                                            <w:left w:val="none" w:sz="0" w:space="0" w:color="auto"/>
                                                            <w:bottom w:val="none" w:sz="0" w:space="0" w:color="auto"/>
                                                            <w:right w:val="none" w:sz="0" w:space="0" w:color="auto"/>
                                                          </w:divBdr>
                                                          <w:divsChild>
                                                            <w:div w:id="1550923354">
                                                              <w:marLeft w:val="0"/>
                                                              <w:marRight w:val="0"/>
                                                              <w:marTop w:val="0"/>
                                                              <w:marBottom w:val="0"/>
                                                              <w:divBdr>
                                                                <w:top w:val="none" w:sz="0" w:space="0" w:color="auto"/>
                                                                <w:left w:val="none" w:sz="0" w:space="0" w:color="auto"/>
                                                                <w:bottom w:val="none" w:sz="0" w:space="0" w:color="auto"/>
                                                                <w:right w:val="none" w:sz="0" w:space="0" w:color="auto"/>
                                                              </w:divBdr>
                                                              <w:divsChild>
                                                                <w:div w:id="390150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326475037">
      <w:bodyDiv w:val="1"/>
      <w:marLeft w:val="0"/>
      <w:marRight w:val="0"/>
      <w:marTop w:val="0"/>
      <w:marBottom w:val="0"/>
      <w:divBdr>
        <w:top w:val="none" w:sz="0" w:space="0" w:color="auto"/>
        <w:left w:val="none" w:sz="0" w:space="0" w:color="auto"/>
        <w:bottom w:val="none" w:sz="0" w:space="0" w:color="auto"/>
        <w:right w:val="none" w:sz="0" w:space="0" w:color="auto"/>
      </w:divBdr>
      <w:divsChild>
        <w:div w:id="295188599">
          <w:marLeft w:val="0"/>
          <w:marRight w:val="0"/>
          <w:marTop w:val="0"/>
          <w:marBottom w:val="0"/>
          <w:divBdr>
            <w:top w:val="none" w:sz="0" w:space="0" w:color="auto"/>
            <w:left w:val="none" w:sz="0" w:space="0" w:color="auto"/>
            <w:bottom w:val="none" w:sz="0" w:space="0" w:color="auto"/>
            <w:right w:val="none" w:sz="0" w:space="0" w:color="auto"/>
          </w:divBdr>
        </w:div>
      </w:divsChild>
    </w:div>
    <w:div w:id="1347441888">
      <w:bodyDiv w:val="1"/>
      <w:marLeft w:val="0"/>
      <w:marRight w:val="0"/>
      <w:marTop w:val="0"/>
      <w:marBottom w:val="0"/>
      <w:divBdr>
        <w:top w:val="none" w:sz="0" w:space="0" w:color="auto"/>
        <w:left w:val="none" w:sz="0" w:space="0" w:color="auto"/>
        <w:bottom w:val="none" w:sz="0" w:space="0" w:color="auto"/>
        <w:right w:val="none" w:sz="0" w:space="0" w:color="auto"/>
      </w:divBdr>
    </w:div>
    <w:div w:id="1376345755">
      <w:bodyDiv w:val="1"/>
      <w:marLeft w:val="0"/>
      <w:marRight w:val="0"/>
      <w:marTop w:val="0"/>
      <w:marBottom w:val="0"/>
      <w:divBdr>
        <w:top w:val="none" w:sz="0" w:space="0" w:color="auto"/>
        <w:left w:val="none" w:sz="0" w:space="0" w:color="auto"/>
        <w:bottom w:val="none" w:sz="0" w:space="0" w:color="auto"/>
        <w:right w:val="none" w:sz="0" w:space="0" w:color="auto"/>
      </w:divBdr>
    </w:div>
    <w:div w:id="1405764567">
      <w:bodyDiv w:val="1"/>
      <w:marLeft w:val="0"/>
      <w:marRight w:val="0"/>
      <w:marTop w:val="0"/>
      <w:marBottom w:val="0"/>
      <w:divBdr>
        <w:top w:val="none" w:sz="0" w:space="0" w:color="auto"/>
        <w:left w:val="none" w:sz="0" w:space="0" w:color="auto"/>
        <w:bottom w:val="none" w:sz="0" w:space="0" w:color="auto"/>
        <w:right w:val="none" w:sz="0" w:space="0" w:color="auto"/>
      </w:divBdr>
      <w:divsChild>
        <w:div w:id="331764474">
          <w:marLeft w:val="0"/>
          <w:marRight w:val="0"/>
          <w:marTop w:val="0"/>
          <w:marBottom w:val="0"/>
          <w:divBdr>
            <w:top w:val="none" w:sz="0" w:space="0" w:color="auto"/>
            <w:left w:val="none" w:sz="0" w:space="0" w:color="auto"/>
            <w:bottom w:val="none" w:sz="0" w:space="0" w:color="auto"/>
            <w:right w:val="none" w:sz="0" w:space="0" w:color="auto"/>
          </w:divBdr>
          <w:divsChild>
            <w:div w:id="1031110038">
              <w:marLeft w:val="0"/>
              <w:marRight w:val="0"/>
              <w:marTop w:val="0"/>
              <w:marBottom w:val="0"/>
              <w:divBdr>
                <w:top w:val="none" w:sz="0" w:space="0" w:color="auto"/>
                <w:left w:val="none" w:sz="0" w:space="0" w:color="auto"/>
                <w:bottom w:val="none" w:sz="0" w:space="0" w:color="auto"/>
                <w:right w:val="none" w:sz="0" w:space="0" w:color="auto"/>
              </w:divBdr>
              <w:divsChild>
                <w:div w:id="730931824">
                  <w:marLeft w:val="0"/>
                  <w:marRight w:val="0"/>
                  <w:marTop w:val="0"/>
                  <w:marBottom w:val="0"/>
                  <w:divBdr>
                    <w:top w:val="none" w:sz="0" w:space="0" w:color="auto"/>
                    <w:left w:val="none" w:sz="0" w:space="0" w:color="auto"/>
                    <w:bottom w:val="none" w:sz="0" w:space="0" w:color="auto"/>
                    <w:right w:val="none" w:sz="0" w:space="0" w:color="auto"/>
                  </w:divBdr>
                  <w:divsChild>
                    <w:div w:id="793521006">
                      <w:marLeft w:val="0"/>
                      <w:marRight w:val="0"/>
                      <w:marTop w:val="0"/>
                      <w:marBottom w:val="0"/>
                      <w:divBdr>
                        <w:top w:val="none" w:sz="0" w:space="0" w:color="auto"/>
                        <w:left w:val="none" w:sz="0" w:space="0" w:color="auto"/>
                        <w:bottom w:val="none" w:sz="0" w:space="0" w:color="auto"/>
                        <w:right w:val="none" w:sz="0" w:space="0" w:color="auto"/>
                      </w:divBdr>
                      <w:divsChild>
                        <w:div w:id="474420130">
                          <w:marLeft w:val="0"/>
                          <w:marRight w:val="0"/>
                          <w:marTop w:val="0"/>
                          <w:marBottom w:val="0"/>
                          <w:divBdr>
                            <w:top w:val="none" w:sz="0" w:space="0" w:color="auto"/>
                            <w:left w:val="none" w:sz="0" w:space="0" w:color="auto"/>
                            <w:bottom w:val="none" w:sz="0" w:space="0" w:color="auto"/>
                            <w:right w:val="none" w:sz="0" w:space="0" w:color="auto"/>
                          </w:divBdr>
                          <w:divsChild>
                            <w:div w:id="200672360">
                              <w:marLeft w:val="0"/>
                              <w:marRight w:val="0"/>
                              <w:marTop w:val="0"/>
                              <w:marBottom w:val="0"/>
                              <w:divBdr>
                                <w:top w:val="none" w:sz="0" w:space="0" w:color="auto"/>
                                <w:left w:val="none" w:sz="0" w:space="0" w:color="auto"/>
                                <w:bottom w:val="none" w:sz="0" w:space="0" w:color="auto"/>
                                <w:right w:val="none" w:sz="0" w:space="0" w:color="auto"/>
                              </w:divBdr>
                              <w:divsChild>
                                <w:div w:id="1504248876">
                                  <w:marLeft w:val="0"/>
                                  <w:marRight w:val="0"/>
                                  <w:marTop w:val="0"/>
                                  <w:marBottom w:val="0"/>
                                  <w:divBdr>
                                    <w:top w:val="none" w:sz="0" w:space="0" w:color="auto"/>
                                    <w:left w:val="none" w:sz="0" w:space="0" w:color="auto"/>
                                    <w:bottom w:val="none" w:sz="0" w:space="0" w:color="auto"/>
                                    <w:right w:val="none" w:sz="0" w:space="0" w:color="auto"/>
                                  </w:divBdr>
                                  <w:divsChild>
                                    <w:div w:id="464741118">
                                      <w:marLeft w:val="0"/>
                                      <w:marRight w:val="0"/>
                                      <w:marTop w:val="0"/>
                                      <w:marBottom w:val="0"/>
                                      <w:divBdr>
                                        <w:top w:val="none" w:sz="0" w:space="0" w:color="auto"/>
                                        <w:left w:val="none" w:sz="0" w:space="0" w:color="auto"/>
                                        <w:bottom w:val="none" w:sz="0" w:space="0" w:color="auto"/>
                                        <w:right w:val="none" w:sz="0" w:space="0" w:color="auto"/>
                                      </w:divBdr>
                                      <w:divsChild>
                                        <w:div w:id="1326738327">
                                          <w:marLeft w:val="0"/>
                                          <w:marRight w:val="0"/>
                                          <w:marTop w:val="0"/>
                                          <w:marBottom w:val="0"/>
                                          <w:divBdr>
                                            <w:top w:val="none" w:sz="0" w:space="0" w:color="auto"/>
                                            <w:left w:val="none" w:sz="0" w:space="0" w:color="auto"/>
                                            <w:bottom w:val="none" w:sz="0" w:space="0" w:color="auto"/>
                                            <w:right w:val="none" w:sz="0" w:space="0" w:color="auto"/>
                                          </w:divBdr>
                                          <w:divsChild>
                                            <w:div w:id="1807964508">
                                              <w:marLeft w:val="0"/>
                                              <w:marRight w:val="0"/>
                                              <w:marTop w:val="0"/>
                                              <w:marBottom w:val="0"/>
                                              <w:divBdr>
                                                <w:top w:val="none" w:sz="0" w:space="0" w:color="auto"/>
                                                <w:left w:val="none" w:sz="0" w:space="0" w:color="auto"/>
                                                <w:bottom w:val="none" w:sz="0" w:space="0" w:color="auto"/>
                                                <w:right w:val="none" w:sz="0" w:space="0" w:color="auto"/>
                                              </w:divBdr>
                                              <w:divsChild>
                                                <w:div w:id="488598515">
                                                  <w:marLeft w:val="0"/>
                                                  <w:marRight w:val="0"/>
                                                  <w:marTop w:val="0"/>
                                                  <w:marBottom w:val="0"/>
                                                  <w:divBdr>
                                                    <w:top w:val="none" w:sz="0" w:space="0" w:color="auto"/>
                                                    <w:left w:val="none" w:sz="0" w:space="0" w:color="auto"/>
                                                    <w:bottom w:val="none" w:sz="0" w:space="0" w:color="auto"/>
                                                    <w:right w:val="none" w:sz="0" w:space="0" w:color="auto"/>
                                                  </w:divBdr>
                                                  <w:divsChild>
                                                    <w:div w:id="1158690080">
                                                      <w:marLeft w:val="0"/>
                                                      <w:marRight w:val="0"/>
                                                      <w:marTop w:val="0"/>
                                                      <w:marBottom w:val="0"/>
                                                      <w:divBdr>
                                                        <w:top w:val="none" w:sz="0" w:space="0" w:color="auto"/>
                                                        <w:left w:val="none" w:sz="0" w:space="0" w:color="auto"/>
                                                        <w:bottom w:val="none" w:sz="0" w:space="0" w:color="auto"/>
                                                        <w:right w:val="none" w:sz="0" w:space="0" w:color="auto"/>
                                                      </w:divBdr>
                                                      <w:divsChild>
                                                        <w:div w:id="421029730">
                                                          <w:marLeft w:val="0"/>
                                                          <w:marRight w:val="0"/>
                                                          <w:marTop w:val="0"/>
                                                          <w:marBottom w:val="0"/>
                                                          <w:divBdr>
                                                            <w:top w:val="none" w:sz="0" w:space="0" w:color="auto"/>
                                                            <w:left w:val="none" w:sz="0" w:space="0" w:color="auto"/>
                                                            <w:bottom w:val="none" w:sz="0" w:space="0" w:color="auto"/>
                                                            <w:right w:val="none" w:sz="0" w:space="0" w:color="auto"/>
                                                          </w:divBdr>
                                                          <w:divsChild>
                                                            <w:div w:id="1821575363">
                                                              <w:marLeft w:val="0"/>
                                                              <w:marRight w:val="0"/>
                                                              <w:marTop w:val="0"/>
                                                              <w:marBottom w:val="0"/>
                                                              <w:divBdr>
                                                                <w:top w:val="none" w:sz="0" w:space="0" w:color="auto"/>
                                                                <w:left w:val="none" w:sz="0" w:space="0" w:color="auto"/>
                                                                <w:bottom w:val="none" w:sz="0" w:space="0" w:color="auto"/>
                                                                <w:right w:val="none" w:sz="0" w:space="0" w:color="auto"/>
                                                              </w:divBdr>
                                                              <w:divsChild>
                                                                <w:div w:id="2125541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409035960">
      <w:bodyDiv w:val="1"/>
      <w:marLeft w:val="0"/>
      <w:marRight w:val="0"/>
      <w:marTop w:val="0"/>
      <w:marBottom w:val="0"/>
      <w:divBdr>
        <w:top w:val="none" w:sz="0" w:space="0" w:color="auto"/>
        <w:left w:val="none" w:sz="0" w:space="0" w:color="auto"/>
        <w:bottom w:val="none" w:sz="0" w:space="0" w:color="auto"/>
        <w:right w:val="none" w:sz="0" w:space="0" w:color="auto"/>
      </w:divBdr>
    </w:div>
    <w:div w:id="1411930173">
      <w:bodyDiv w:val="1"/>
      <w:marLeft w:val="0"/>
      <w:marRight w:val="0"/>
      <w:marTop w:val="0"/>
      <w:marBottom w:val="0"/>
      <w:divBdr>
        <w:top w:val="none" w:sz="0" w:space="0" w:color="auto"/>
        <w:left w:val="none" w:sz="0" w:space="0" w:color="auto"/>
        <w:bottom w:val="none" w:sz="0" w:space="0" w:color="auto"/>
        <w:right w:val="none" w:sz="0" w:space="0" w:color="auto"/>
      </w:divBdr>
    </w:div>
    <w:div w:id="1439332293">
      <w:bodyDiv w:val="1"/>
      <w:marLeft w:val="0"/>
      <w:marRight w:val="0"/>
      <w:marTop w:val="0"/>
      <w:marBottom w:val="0"/>
      <w:divBdr>
        <w:top w:val="none" w:sz="0" w:space="0" w:color="auto"/>
        <w:left w:val="none" w:sz="0" w:space="0" w:color="auto"/>
        <w:bottom w:val="none" w:sz="0" w:space="0" w:color="auto"/>
        <w:right w:val="none" w:sz="0" w:space="0" w:color="auto"/>
      </w:divBdr>
    </w:div>
    <w:div w:id="1449933564">
      <w:bodyDiv w:val="1"/>
      <w:marLeft w:val="0"/>
      <w:marRight w:val="0"/>
      <w:marTop w:val="0"/>
      <w:marBottom w:val="0"/>
      <w:divBdr>
        <w:top w:val="none" w:sz="0" w:space="0" w:color="auto"/>
        <w:left w:val="none" w:sz="0" w:space="0" w:color="auto"/>
        <w:bottom w:val="none" w:sz="0" w:space="0" w:color="auto"/>
        <w:right w:val="none" w:sz="0" w:space="0" w:color="auto"/>
      </w:divBdr>
      <w:divsChild>
        <w:div w:id="1406150621">
          <w:marLeft w:val="0"/>
          <w:marRight w:val="0"/>
          <w:marTop w:val="0"/>
          <w:marBottom w:val="0"/>
          <w:divBdr>
            <w:top w:val="none" w:sz="0" w:space="0" w:color="auto"/>
            <w:left w:val="none" w:sz="0" w:space="0" w:color="auto"/>
            <w:bottom w:val="none" w:sz="0" w:space="0" w:color="auto"/>
            <w:right w:val="none" w:sz="0" w:space="0" w:color="auto"/>
          </w:divBdr>
          <w:divsChild>
            <w:div w:id="701126147">
              <w:marLeft w:val="0"/>
              <w:marRight w:val="0"/>
              <w:marTop w:val="0"/>
              <w:marBottom w:val="0"/>
              <w:divBdr>
                <w:top w:val="none" w:sz="0" w:space="0" w:color="auto"/>
                <w:left w:val="none" w:sz="0" w:space="0" w:color="auto"/>
                <w:bottom w:val="none" w:sz="0" w:space="0" w:color="auto"/>
                <w:right w:val="none" w:sz="0" w:space="0" w:color="auto"/>
              </w:divBdr>
              <w:divsChild>
                <w:div w:id="662317717">
                  <w:marLeft w:val="0"/>
                  <w:marRight w:val="0"/>
                  <w:marTop w:val="0"/>
                  <w:marBottom w:val="0"/>
                  <w:divBdr>
                    <w:top w:val="none" w:sz="0" w:space="0" w:color="auto"/>
                    <w:left w:val="none" w:sz="0" w:space="0" w:color="auto"/>
                    <w:bottom w:val="none" w:sz="0" w:space="0" w:color="auto"/>
                    <w:right w:val="none" w:sz="0" w:space="0" w:color="auto"/>
                  </w:divBdr>
                  <w:divsChild>
                    <w:div w:id="1654721347">
                      <w:marLeft w:val="0"/>
                      <w:marRight w:val="0"/>
                      <w:marTop w:val="0"/>
                      <w:marBottom w:val="0"/>
                      <w:divBdr>
                        <w:top w:val="none" w:sz="0" w:space="0" w:color="auto"/>
                        <w:left w:val="none" w:sz="0" w:space="0" w:color="auto"/>
                        <w:bottom w:val="none" w:sz="0" w:space="0" w:color="auto"/>
                        <w:right w:val="none" w:sz="0" w:space="0" w:color="auto"/>
                      </w:divBdr>
                      <w:divsChild>
                        <w:div w:id="1602181165">
                          <w:marLeft w:val="0"/>
                          <w:marRight w:val="0"/>
                          <w:marTop w:val="0"/>
                          <w:marBottom w:val="0"/>
                          <w:divBdr>
                            <w:top w:val="none" w:sz="0" w:space="0" w:color="auto"/>
                            <w:left w:val="none" w:sz="0" w:space="0" w:color="auto"/>
                            <w:bottom w:val="none" w:sz="0" w:space="0" w:color="auto"/>
                            <w:right w:val="none" w:sz="0" w:space="0" w:color="auto"/>
                          </w:divBdr>
                          <w:divsChild>
                            <w:div w:id="607348108">
                              <w:marLeft w:val="0"/>
                              <w:marRight w:val="0"/>
                              <w:marTop w:val="0"/>
                              <w:marBottom w:val="0"/>
                              <w:divBdr>
                                <w:top w:val="none" w:sz="0" w:space="0" w:color="auto"/>
                                <w:left w:val="none" w:sz="0" w:space="0" w:color="auto"/>
                                <w:bottom w:val="none" w:sz="0" w:space="0" w:color="auto"/>
                                <w:right w:val="none" w:sz="0" w:space="0" w:color="auto"/>
                              </w:divBdr>
                              <w:divsChild>
                                <w:div w:id="2081823753">
                                  <w:marLeft w:val="0"/>
                                  <w:marRight w:val="0"/>
                                  <w:marTop w:val="0"/>
                                  <w:marBottom w:val="0"/>
                                  <w:divBdr>
                                    <w:top w:val="none" w:sz="0" w:space="0" w:color="auto"/>
                                    <w:left w:val="none" w:sz="0" w:space="0" w:color="auto"/>
                                    <w:bottom w:val="none" w:sz="0" w:space="0" w:color="auto"/>
                                    <w:right w:val="none" w:sz="0" w:space="0" w:color="auto"/>
                                  </w:divBdr>
                                  <w:divsChild>
                                    <w:div w:id="521743546">
                                      <w:marLeft w:val="0"/>
                                      <w:marRight w:val="0"/>
                                      <w:marTop w:val="0"/>
                                      <w:marBottom w:val="0"/>
                                      <w:divBdr>
                                        <w:top w:val="none" w:sz="0" w:space="0" w:color="auto"/>
                                        <w:left w:val="none" w:sz="0" w:space="0" w:color="auto"/>
                                        <w:bottom w:val="none" w:sz="0" w:space="0" w:color="auto"/>
                                        <w:right w:val="none" w:sz="0" w:space="0" w:color="auto"/>
                                      </w:divBdr>
                                      <w:divsChild>
                                        <w:div w:id="2102332628">
                                          <w:marLeft w:val="0"/>
                                          <w:marRight w:val="0"/>
                                          <w:marTop w:val="0"/>
                                          <w:marBottom w:val="0"/>
                                          <w:divBdr>
                                            <w:top w:val="none" w:sz="0" w:space="0" w:color="auto"/>
                                            <w:left w:val="none" w:sz="0" w:space="0" w:color="auto"/>
                                            <w:bottom w:val="none" w:sz="0" w:space="0" w:color="auto"/>
                                            <w:right w:val="none" w:sz="0" w:space="0" w:color="auto"/>
                                          </w:divBdr>
                                          <w:divsChild>
                                            <w:div w:id="1644768956">
                                              <w:marLeft w:val="0"/>
                                              <w:marRight w:val="0"/>
                                              <w:marTop w:val="0"/>
                                              <w:marBottom w:val="0"/>
                                              <w:divBdr>
                                                <w:top w:val="none" w:sz="0" w:space="0" w:color="auto"/>
                                                <w:left w:val="none" w:sz="0" w:space="0" w:color="auto"/>
                                                <w:bottom w:val="none" w:sz="0" w:space="0" w:color="auto"/>
                                                <w:right w:val="none" w:sz="0" w:space="0" w:color="auto"/>
                                              </w:divBdr>
                                              <w:divsChild>
                                                <w:div w:id="1236936449">
                                                  <w:marLeft w:val="0"/>
                                                  <w:marRight w:val="0"/>
                                                  <w:marTop w:val="0"/>
                                                  <w:marBottom w:val="0"/>
                                                  <w:divBdr>
                                                    <w:top w:val="none" w:sz="0" w:space="0" w:color="auto"/>
                                                    <w:left w:val="none" w:sz="0" w:space="0" w:color="auto"/>
                                                    <w:bottom w:val="none" w:sz="0" w:space="0" w:color="auto"/>
                                                    <w:right w:val="none" w:sz="0" w:space="0" w:color="auto"/>
                                                  </w:divBdr>
                                                  <w:divsChild>
                                                    <w:div w:id="350690932">
                                                      <w:marLeft w:val="0"/>
                                                      <w:marRight w:val="0"/>
                                                      <w:marTop w:val="0"/>
                                                      <w:marBottom w:val="0"/>
                                                      <w:divBdr>
                                                        <w:top w:val="none" w:sz="0" w:space="0" w:color="auto"/>
                                                        <w:left w:val="none" w:sz="0" w:space="0" w:color="auto"/>
                                                        <w:bottom w:val="none" w:sz="0" w:space="0" w:color="auto"/>
                                                        <w:right w:val="none" w:sz="0" w:space="0" w:color="auto"/>
                                                      </w:divBdr>
                                                      <w:divsChild>
                                                        <w:div w:id="221136204">
                                                          <w:marLeft w:val="0"/>
                                                          <w:marRight w:val="0"/>
                                                          <w:marTop w:val="0"/>
                                                          <w:marBottom w:val="0"/>
                                                          <w:divBdr>
                                                            <w:top w:val="none" w:sz="0" w:space="0" w:color="auto"/>
                                                            <w:left w:val="none" w:sz="0" w:space="0" w:color="auto"/>
                                                            <w:bottom w:val="none" w:sz="0" w:space="0" w:color="auto"/>
                                                            <w:right w:val="none" w:sz="0" w:space="0" w:color="auto"/>
                                                          </w:divBdr>
                                                          <w:divsChild>
                                                            <w:div w:id="149029375">
                                                              <w:marLeft w:val="0"/>
                                                              <w:marRight w:val="0"/>
                                                              <w:marTop w:val="0"/>
                                                              <w:marBottom w:val="0"/>
                                                              <w:divBdr>
                                                                <w:top w:val="none" w:sz="0" w:space="0" w:color="auto"/>
                                                                <w:left w:val="none" w:sz="0" w:space="0" w:color="auto"/>
                                                                <w:bottom w:val="none" w:sz="0" w:space="0" w:color="auto"/>
                                                                <w:right w:val="none" w:sz="0" w:space="0" w:color="auto"/>
                                                              </w:divBdr>
                                                              <w:divsChild>
                                                                <w:div w:id="1228877017">
                                                                  <w:marLeft w:val="0"/>
                                                                  <w:marRight w:val="0"/>
                                                                  <w:marTop w:val="0"/>
                                                                  <w:marBottom w:val="0"/>
                                                                  <w:divBdr>
                                                                    <w:top w:val="none" w:sz="0" w:space="0" w:color="auto"/>
                                                                    <w:left w:val="none" w:sz="0" w:space="0" w:color="auto"/>
                                                                    <w:bottom w:val="none" w:sz="0" w:space="0" w:color="auto"/>
                                                                    <w:right w:val="none" w:sz="0" w:space="0" w:color="auto"/>
                                                                  </w:divBdr>
                                                                  <w:divsChild>
                                                                    <w:div w:id="36973656">
                                                                      <w:marLeft w:val="0"/>
                                                                      <w:marRight w:val="0"/>
                                                                      <w:marTop w:val="0"/>
                                                                      <w:marBottom w:val="0"/>
                                                                      <w:divBdr>
                                                                        <w:top w:val="none" w:sz="0" w:space="0" w:color="auto"/>
                                                                        <w:left w:val="none" w:sz="0" w:space="0" w:color="auto"/>
                                                                        <w:bottom w:val="none" w:sz="0" w:space="0" w:color="auto"/>
                                                                        <w:right w:val="none" w:sz="0" w:space="0" w:color="auto"/>
                                                                      </w:divBdr>
                                                                      <w:divsChild>
                                                                        <w:div w:id="1787893815">
                                                                          <w:marLeft w:val="0"/>
                                                                          <w:marRight w:val="0"/>
                                                                          <w:marTop w:val="0"/>
                                                                          <w:marBottom w:val="225"/>
                                                                          <w:divBdr>
                                                                            <w:top w:val="none" w:sz="0" w:space="0" w:color="auto"/>
                                                                            <w:left w:val="none" w:sz="0" w:space="0" w:color="auto"/>
                                                                            <w:bottom w:val="none" w:sz="0" w:space="0" w:color="auto"/>
                                                                            <w:right w:val="none" w:sz="0" w:space="0" w:color="auto"/>
                                                                          </w:divBdr>
                                                                          <w:divsChild>
                                                                            <w:div w:id="25376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56824179">
      <w:bodyDiv w:val="1"/>
      <w:marLeft w:val="0"/>
      <w:marRight w:val="0"/>
      <w:marTop w:val="0"/>
      <w:marBottom w:val="0"/>
      <w:divBdr>
        <w:top w:val="none" w:sz="0" w:space="0" w:color="auto"/>
        <w:left w:val="none" w:sz="0" w:space="0" w:color="auto"/>
        <w:bottom w:val="none" w:sz="0" w:space="0" w:color="auto"/>
        <w:right w:val="none" w:sz="0" w:space="0" w:color="auto"/>
      </w:divBdr>
    </w:div>
    <w:div w:id="1468353867">
      <w:bodyDiv w:val="1"/>
      <w:marLeft w:val="0"/>
      <w:marRight w:val="0"/>
      <w:marTop w:val="0"/>
      <w:marBottom w:val="0"/>
      <w:divBdr>
        <w:top w:val="none" w:sz="0" w:space="0" w:color="auto"/>
        <w:left w:val="none" w:sz="0" w:space="0" w:color="auto"/>
        <w:bottom w:val="none" w:sz="0" w:space="0" w:color="auto"/>
        <w:right w:val="none" w:sz="0" w:space="0" w:color="auto"/>
      </w:divBdr>
      <w:divsChild>
        <w:div w:id="1704937032">
          <w:marLeft w:val="0"/>
          <w:marRight w:val="0"/>
          <w:marTop w:val="0"/>
          <w:marBottom w:val="0"/>
          <w:divBdr>
            <w:top w:val="none" w:sz="0" w:space="0" w:color="auto"/>
            <w:left w:val="none" w:sz="0" w:space="0" w:color="auto"/>
            <w:bottom w:val="none" w:sz="0" w:space="0" w:color="auto"/>
            <w:right w:val="none" w:sz="0" w:space="0" w:color="auto"/>
          </w:divBdr>
          <w:divsChild>
            <w:div w:id="152533303">
              <w:marLeft w:val="0"/>
              <w:marRight w:val="0"/>
              <w:marTop w:val="0"/>
              <w:marBottom w:val="0"/>
              <w:divBdr>
                <w:top w:val="none" w:sz="0" w:space="0" w:color="auto"/>
                <w:left w:val="none" w:sz="0" w:space="0" w:color="auto"/>
                <w:bottom w:val="none" w:sz="0" w:space="0" w:color="auto"/>
                <w:right w:val="none" w:sz="0" w:space="0" w:color="auto"/>
              </w:divBdr>
              <w:divsChild>
                <w:div w:id="108790467">
                  <w:marLeft w:val="0"/>
                  <w:marRight w:val="0"/>
                  <w:marTop w:val="0"/>
                  <w:marBottom w:val="0"/>
                  <w:divBdr>
                    <w:top w:val="none" w:sz="0" w:space="0" w:color="auto"/>
                    <w:left w:val="none" w:sz="0" w:space="0" w:color="auto"/>
                    <w:bottom w:val="none" w:sz="0" w:space="0" w:color="auto"/>
                    <w:right w:val="none" w:sz="0" w:space="0" w:color="auto"/>
                  </w:divBdr>
                  <w:divsChild>
                    <w:div w:id="1852328485">
                      <w:marLeft w:val="0"/>
                      <w:marRight w:val="0"/>
                      <w:marTop w:val="0"/>
                      <w:marBottom w:val="0"/>
                      <w:divBdr>
                        <w:top w:val="none" w:sz="0" w:space="0" w:color="auto"/>
                        <w:left w:val="none" w:sz="0" w:space="0" w:color="auto"/>
                        <w:bottom w:val="none" w:sz="0" w:space="0" w:color="auto"/>
                        <w:right w:val="none" w:sz="0" w:space="0" w:color="auto"/>
                      </w:divBdr>
                      <w:divsChild>
                        <w:div w:id="1006593297">
                          <w:marLeft w:val="0"/>
                          <w:marRight w:val="0"/>
                          <w:marTop w:val="0"/>
                          <w:marBottom w:val="0"/>
                          <w:divBdr>
                            <w:top w:val="none" w:sz="0" w:space="0" w:color="auto"/>
                            <w:left w:val="none" w:sz="0" w:space="0" w:color="auto"/>
                            <w:bottom w:val="none" w:sz="0" w:space="0" w:color="auto"/>
                            <w:right w:val="none" w:sz="0" w:space="0" w:color="auto"/>
                          </w:divBdr>
                          <w:divsChild>
                            <w:div w:id="1347174499">
                              <w:marLeft w:val="0"/>
                              <w:marRight w:val="0"/>
                              <w:marTop w:val="0"/>
                              <w:marBottom w:val="0"/>
                              <w:divBdr>
                                <w:top w:val="none" w:sz="0" w:space="0" w:color="auto"/>
                                <w:left w:val="none" w:sz="0" w:space="0" w:color="auto"/>
                                <w:bottom w:val="none" w:sz="0" w:space="0" w:color="auto"/>
                                <w:right w:val="none" w:sz="0" w:space="0" w:color="auto"/>
                              </w:divBdr>
                              <w:divsChild>
                                <w:div w:id="634339645">
                                  <w:marLeft w:val="0"/>
                                  <w:marRight w:val="0"/>
                                  <w:marTop w:val="0"/>
                                  <w:marBottom w:val="0"/>
                                  <w:divBdr>
                                    <w:top w:val="none" w:sz="0" w:space="0" w:color="auto"/>
                                    <w:left w:val="none" w:sz="0" w:space="0" w:color="auto"/>
                                    <w:bottom w:val="none" w:sz="0" w:space="0" w:color="auto"/>
                                    <w:right w:val="none" w:sz="0" w:space="0" w:color="auto"/>
                                  </w:divBdr>
                                  <w:divsChild>
                                    <w:div w:id="252668740">
                                      <w:marLeft w:val="0"/>
                                      <w:marRight w:val="0"/>
                                      <w:marTop w:val="0"/>
                                      <w:marBottom w:val="0"/>
                                      <w:divBdr>
                                        <w:top w:val="none" w:sz="0" w:space="0" w:color="auto"/>
                                        <w:left w:val="none" w:sz="0" w:space="0" w:color="auto"/>
                                        <w:bottom w:val="none" w:sz="0" w:space="0" w:color="auto"/>
                                        <w:right w:val="none" w:sz="0" w:space="0" w:color="auto"/>
                                      </w:divBdr>
                                      <w:divsChild>
                                        <w:div w:id="1719629346">
                                          <w:marLeft w:val="0"/>
                                          <w:marRight w:val="0"/>
                                          <w:marTop w:val="0"/>
                                          <w:marBottom w:val="0"/>
                                          <w:divBdr>
                                            <w:top w:val="none" w:sz="0" w:space="0" w:color="auto"/>
                                            <w:left w:val="none" w:sz="0" w:space="0" w:color="auto"/>
                                            <w:bottom w:val="none" w:sz="0" w:space="0" w:color="auto"/>
                                            <w:right w:val="none" w:sz="0" w:space="0" w:color="auto"/>
                                          </w:divBdr>
                                          <w:divsChild>
                                            <w:div w:id="1186745916">
                                              <w:marLeft w:val="0"/>
                                              <w:marRight w:val="0"/>
                                              <w:marTop w:val="0"/>
                                              <w:marBottom w:val="0"/>
                                              <w:divBdr>
                                                <w:top w:val="none" w:sz="0" w:space="0" w:color="auto"/>
                                                <w:left w:val="none" w:sz="0" w:space="0" w:color="auto"/>
                                                <w:bottom w:val="none" w:sz="0" w:space="0" w:color="auto"/>
                                                <w:right w:val="none" w:sz="0" w:space="0" w:color="auto"/>
                                              </w:divBdr>
                                              <w:divsChild>
                                                <w:div w:id="277877193">
                                                  <w:marLeft w:val="0"/>
                                                  <w:marRight w:val="0"/>
                                                  <w:marTop w:val="0"/>
                                                  <w:marBottom w:val="0"/>
                                                  <w:divBdr>
                                                    <w:top w:val="none" w:sz="0" w:space="0" w:color="auto"/>
                                                    <w:left w:val="none" w:sz="0" w:space="0" w:color="auto"/>
                                                    <w:bottom w:val="none" w:sz="0" w:space="0" w:color="auto"/>
                                                    <w:right w:val="none" w:sz="0" w:space="0" w:color="auto"/>
                                                  </w:divBdr>
                                                  <w:divsChild>
                                                    <w:div w:id="111019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73017910">
      <w:bodyDiv w:val="1"/>
      <w:marLeft w:val="0"/>
      <w:marRight w:val="0"/>
      <w:marTop w:val="0"/>
      <w:marBottom w:val="0"/>
      <w:divBdr>
        <w:top w:val="none" w:sz="0" w:space="0" w:color="auto"/>
        <w:left w:val="none" w:sz="0" w:space="0" w:color="auto"/>
        <w:bottom w:val="none" w:sz="0" w:space="0" w:color="auto"/>
        <w:right w:val="none" w:sz="0" w:space="0" w:color="auto"/>
      </w:divBdr>
    </w:div>
    <w:div w:id="1490631311">
      <w:bodyDiv w:val="1"/>
      <w:marLeft w:val="0"/>
      <w:marRight w:val="0"/>
      <w:marTop w:val="0"/>
      <w:marBottom w:val="0"/>
      <w:divBdr>
        <w:top w:val="none" w:sz="0" w:space="0" w:color="auto"/>
        <w:left w:val="none" w:sz="0" w:space="0" w:color="auto"/>
        <w:bottom w:val="none" w:sz="0" w:space="0" w:color="auto"/>
        <w:right w:val="none" w:sz="0" w:space="0" w:color="auto"/>
      </w:divBdr>
      <w:divsChild>
        <w:div w:id="1384788364">
          <w:marLeft w:val="0"/>
          <w:marRight w:val="0"/>
          <w:marTop w:val="0"/>
          <w:marBottom w:val="0"/>
          <w:divBdr>
            <w:top w:val="none" w:sz="0" w:space="0" w:color="auto"/>
            <w:left w:val="none" w:sz="0" w:space="0" w:color="auto"/>
            <w:bottom w:val="none" w:sz="0" w:space="0" w:color="auto"/>
            <w:right w:val="none" w:sz="0" w:space="0" w:color="auto"/>
          </w:divBdr>
          <w:divsChild>
            <w:div w:id="1214849065">
              <w:marLeft w:val="0"/>
              <w:marRight w:val="0"/>
              <w:marTop w:val="0"/>
              <w:marBottom w:val="0"/>
              <w:divBdr>
                <w:top w:val="none" w:sz="0" w:space="0" w:color="auto"/>
                <w:left w:val="none" w:sz="0" w:space="0" w:color="auto"/>
                <w:bottom w:val="none" w:sz="0" w:space="0" w:color="auto"/>
                <w:right w:val="none" w:sz="0" w:space="0" w:color="auto"/>
              </w:divBdr>
              <w:divsChild>
                <w:div w:id="940915875">
                  <w:marLeft w:val="0"/>
                  <w:marRight w:val="0"/>
                  <w:marTop w:val="0"/>
                  <w:marBottom w:val="0"/>
                  <w:divBdr>
                    <w:top w:val="none" w:sz="0" w:space="0" w:color="auto"/>
                    <w:left w:val="none" w:sz="0" w:space="0" w:color="auto"/>
                    <w:bottom w:val="none" w:sz="0" w:space="0" w:color="auto"/>
                    <w:right w:val="none" w:sz="0" w:space="0" w:color="auto"/>
                  </w:divBdr>
                  <w:divsChild>
                    <w:div w:id="1594048968">
                      <w:marLeft w:val="0"/>
                      <w:marRight w:val="0"/>
                      <w:marTop w:val="0"/>
                      <w:marBottom w:val="0"/>
                      <w:divBdr>
                        <w:top w:val="none" w:sz="0" w:space="0" w:color="auto"/>
                        <w:left w:val="none" w:sz="0" w:space="0" w:color="auto"/>
                        <w:bottom w:val="none" w:sz="0" w:space="0" w:color="auto"/>
                        <w:right w:val="none" w:sz="0" w:space="0" w:color="auto"/>
                      </w:divBdr>
                      <w:divsChild>
                        <w:div w:id="1073699358">
                          <w:marLeft w:val="0"/>
                          <w:marRight w:val="0"/>
                          <w:marTop w:val="0"/>
                          <w:marBottom w:val="0"/>
                          <w:divBdr>
                            <w:top w:val="none" w:sz="0" w:space="0" w:color="auto"/>
                            <w:left w:val="none" w:sz="0" w:space="0" w:color="auto"/>
                            <w:bottom w:val="none" w:sz="0" w:space="0" w:color="auto"/>
                            <w:right w:val="none" w:sz="0" w:space="0" w:color="auto"/>
                          </w:divBdr>
                          <w:divsChild>
                            <w:div w:id="733117607">
                              <w:marLeft w:val="0"/>
                              <w:marRight w:val="0"/>
                              <w:marTop w:val="0"/>
                              <w:marBottom w:val="0"/>
                              <w:divBdr>
                                <w:top w:val="none" w:sz="0" w:space="0" w:color="auto"/>
                                <w:left w:val="none" w:sz="0" w:space="0" w:color="auto"/>
                                <w:bottom w:val="none" w:sz="0" w:space="0" w:color="auto"/>
                                <w:right w:val="none" w:sz="0" w:space="0" w:color="auto"/>
                              </w:divBdr>
                              <w:divsChild>
                                <w:div w:id="1225875981">
                                  <w:marLeft w:val="0"/>
                                  <w:marRight w:val="0"/>
                                  <w:marTop w:val="0"/>
                                  <w:marBottom w:val="0"/>
                                  <w:divBdr>
                                    <w:top w:val="none" w:sz="0" w:space="0" w:color="auto"/>
                                    <w:left w:val="none" w:sz="0" w:space="0" w:color="auto"/>
                                    <w:bottom w:val="none" w:sz="0" w:space="0" w:color="auto"/>
                                    <w:right w:val="none" w:sz="0" w:space="0" w:color="auto"/>
                                  </w:divBdr>
                                  <w:divsChild>
                                    <w:div w:id="133567761">
                                      <w:marLeft w:val="0"/>
                                      <w:marRight w:val="0"/>
                                      <w:marTop w:val="0"/>
                                      <w:marBottom w:val="0"/>
                                      <w:divBdr>
                                        <w:top w:val="none" w:sz="0" w:space="0" w:color="auto"/>
                                        <w:left w:val="none" w:sz="0" w:space="0" w:color="auto"/>
                                        <w:bottom w:val="none" w:sz="0" w:space="0" w:color="auto"/>
                                        <w:right w:val="none" w:sz="0" w:space="0" w:color="auto"/>
                                      </w:divBdr>
                                      <w:divsChild>
                                        <w:div w:id="1015569061">
                                          <w:marLeft w:val="0"/>
                                          <w:marRight w:val="0"/>
                                          <w:marTop w:val="0"/>
                                          <w:marBottom w:val="0"/>
                                          <w:divBdr>
                                            <w:top w:val="none" w:sz="0" w:space="0" w:color="auto"/>
                                            <w:left w:val="none" w:sz="0" w:space="0" w:color="auto"/>
                                            <w:bottom w:val="none" w:sz="0" w:space="0" w:color="auto"/>
                                            <w:right w:val="none" w:sz="0" w:space="0" w:color="auto"/>
                                          </w:divBdr>
                                          <w:divsChild>
                                            <w:div w:id="1939873222">
                                              <w:marLeft w:val="0"/>
                                              <w:marRight w:val="0"/>
                                              <w:marTop w:val="0"/>
                                              <w:marBottom w:val="0"/>
                                              <w:divBdr>
                                                <w:top w:val="none" w:sz="0" w:space="0" w:color="auto"/>
                                                <w:left w:val="none" w:sz="0" w:space="0" w:color="auto"/>
                                                <w:bottom w:val="none" w:sz="0" w:space="0" w:color="auto"/>
                                                <w:right w:val="none" w:sz="0" w:space="0" w:color="auto"/>
                                              </w:divBdr>
                                              <w:divsChild>
                                                <w:div w:id="1944067587">
                                                  <w:marLeft w:val="0"/>
                                                  <w:marRight w:val="0"/>
                                                  <w:marTop w:val="0"/>
                                                  <w:marBottom w:val="0"/>
                                                  <w:divBdr>
                                                    <w:top w:val="none" w:sz="0" w:space="0" w:color="auto"/>
                                                    <w:left w:val="none" w:sz="0" w:space="0" w:color="auto"/>
                                                    <w:bottom w:val="none" w:sz="0" w:space="0" w:color="auto"/>
                                                    <w:right w:val="none" w:sz="0" w:space="0" w:color="auto"/>
                                                  </w:divBdr>
                                                  <w:divsChild>
                                                    <w:div w:id="838227767">
                                                      <w:marLeft w:val="0"/>
                                                      <w:marRight w:val="0"/>
                                                      <w:marTop w:val="0"/>
                                                      <w:marBottom w:val="0"/>
                                                      <w:divBdr>
                                                        <w:top w:val="none" w:sz="0" w:space="0" w:color="auto"/>
                                                        <w:left w:val="none" w:sz="0" w:space="0" w:color="auto"/>
                                                        <w:bottom w:val="none" w:sz="0" w:space="0" w:color="auto"/>
                                                        <w:right w:val="none" w:sz="0" w:space="0" w:color="auto"/>
                                                      </w:divBdr>
                                                      <w:divsChild>
                                                        <w:div w:id="2084519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618488504">
      <w:bodyDiv w:val="1"/>
      <w:marLeft w:val="0"/>
      <w:marRight w:val="0"/>
      <w:marTop w:val="0"/>
      <w:marBottom w:val="0"/>
      <w:divBdr>
        <w:top w:val="none" w:sz="0" w:space="0" w:color="auto"/>
        <w:left w:val="none" w:sz="0" w:space="0" w:color="auto"/>
        <w:bottom w:val="none" w:sz="0" w:space="0" w:color="auto"/>
        <w:right w:val="none" w:sz="0" w:space="0" w:color="auto"/>
      </w:divBdr>
      <w:divsChild>
        <w:div w:id="480998838">
          <w:marLeft w:val="0"/>
          <w:marRight w:val="0"/>
          <w:marTop w:val="0"/>
          <w:marBottom w:val="0"/>
          <w:divBdr>
            <w:top w:val="none" w:sz="0" w:space="0" w:color="auto"/>
            <w:left w:val="none" w:sz="0" w:space="0" w:color="auto"/>
            <w:bottom w:val="none" w:sz="0" w:space="0" w:color="auto"/>
            <w:right w:val="none" w:sz="0" w:space="0" w:color="auto"/>
          </w:divBdr>
          <w:divsChild>
            <w:div w:id="1310010982">
              <w:marLeft w:val="0"/>
              <w:marRight w:val="0"/>
              <w:marTop w:val="0"/>
              <w:marBottom w:val="0"/>
              <w:divBdr>
                <w:top w:val="none" w:sz="0" w:space="0" w:color="auto"/>
                <w:left w:val="none" w:sz="0" w:space="0" w:color="auto"/>
                <w:bottom w:val="none" w:sz="0" w:space="0" w:color="auto"/>
                <w:right w:val="none" w:sz="0" w:space="0" w:color="auto"/>
              </w:divBdr>
              <w:divsChild>
                <w:div w:id="2051029175">
                  <w:marLeft w:val="0"/>
                  <w:marRight w:val="0"/>
                  <w:marTop w:val="0"/>
                  <w:marBottom w:val="0"/>
                  <w:divBdr>
                    <w:top w:val="none" w:sz="0" w:space="0" w:color="auto"/>
                    <w:left w:val="none" w:sz="0" w:space="0" w:color="auto"/>
                    <w:bottom w:val="none" w:sz="0" w:space="0" w:color="auto"/>
                    <w:right w:val="none" w:sz="0" w:space="0" w:color="auto"/>
                  </w:divBdr>
                  <w:divsChild>
                    <w:div w:id="547228746">
                      <w:marLeft w:val="0"/>
                      <w:marRight w:val="0"/>
                      <w:marTop w:val="0"/>
                      <w:marBottom w:val="0"/>
                      <w:divBdr>
                        <w:top w:val="none" w:sz="0" w:space="0" w:color="auto"/>
                        <w:left w:val="none" w:sz="0" w:space="0" w:color="auto"/>
                        <w:bottom w:val="none" w:sz="0" w:space="0" w:color="auto"/>
                        <w:right w:val="none" w:sz="0" w:space="0" w:color="auto"/>
                      </w:divBdr>
                      <w:divsChild>
                        <w:div w:id="1234392624">
                          <w:marLeft w:val="0"/>
                          <w:marRight w:val="0"/>
                          <w:marTop w:val="0"/>
                          <w:marBottom w:val="0"/>
                          <w:divBdr>
                            <w:top w:val="none" w:sz="0" w:space="0" w:color="auto"/>
                            <w:left w:val="none" w:sz="0" w:space="0" w:color="auto"/>
                            <w:bottom w:val="none" w:sz="0" w:space="0" w:color="auto"/>
                            <w:right w:val="none" w:sz="0" w:space="0" w:color="auto"/>
                          </w:divBdr>
                          <w:divsChild>
                            <w:div w:id="1569607154">
                              <w:marLeft w:val="0"/>
                              <w:marRight w:val="0"/>
                              <w:marTop w:val="0"/>
                              <w:marBottom w:val="0"/>
                              <w:divBdr>
                                <w:top w:val="none" w:sz="0" w:space="0" w:color="auto"/>
                                <w:left w:val="none" w:sz="0" w:space="0" w:color="auto"/>
                                <w:bottom w:val="none" w:sz="0" w:space="0" w:color="auto"/>
                                <w:right w:val="none" w:sz="0" w:space="0" w:color="auto"/>
                              </w:divBdr>
                              <w:divsChild>
                                <w:div w:id="874121956">
                                  <w:marLeft w:val="0"/>
                                  <w:marRight w:val="0"/>
                                  <w:marTop w:val="0"/>
                                  <w:marBottom w:val="0"/>
                                  <w:divBdr>
                                    <w:top w:val="none" w:sz="0" w:space="0" w:color="auto"/>
                                    <w:left w:val="none" w:sz="0" w:space="0" w:color="auto"/>
                                    <w:bottom w:val="none" w:sz="0" w:space="0" w:color="auto"/>
                                    <w:right w:val="none" w:sz="0" w:space="0" w:color="auto"/>
                                  </w:divBdr>
                                  <w:divsChild>
                                    <w:div w:id="1084300094">
                                      <w:marLeft w:val="0"/>
                                      <w:marRight w:val="0"/>
                                      <w:marTop w:val="0"/>
                                      <w:marBottom w:val="0"/>
                                      <w:divBdr>
                                        <w:top w:val="none" w:sz="0" w:space="0" w:color="auto"/>
                                        <w:left w:val="none" w:sz="0" w:space="0" w:color="auto"/>
                                        <w:bottom w:val="none" w:sz="0" w:space="0" w:color="auto"/>
                                        <w:right w:val="none" w:sz="0" w:space="0" w:color="auto"/>
                                      </w:divBdr>
                                      <w:divsChild>
                                        <w:div w:id="475529608">
                                          <w:marLeft w:val="0"/>
                                          <w:marRight w:val="0"/>
                                          <w:marTop w:val="0"/>
                                          <w:marBottom w:val="0"/>
                                          <w:divBdr>
                                            <w:top w:val="none" w:sz="0" w:space="0" w:color="auto"/>
                                            <w:left w:val="none" w:sz="0" w:space="0" w:color="auto"/>
                                            <w:bottom w:val="none" w:sz="0" w:space="0" w:color="auto"/>
                                            <w:right w:val="none" w:sz="0" w:space="0" w:color="auto"/>
                                          </w:divBdr>
                                          <w:divsChild>
                                            <w:div w:id="525170560">
                                              <w:marLeft w:val="0"/>
                                              <w:marRight w:val="0"/>
                                              <w:marTop w:val="0"/>
                                              <w:marBottom w:val="0"/>
                                              <w:divBdr>
                                                <w:top w:val="none" w:sz="0" w:space="0" w:color="auto"/>
                                                <w:left w:val="none" w:sz="0" w:space="0" w:color="auto"/>
                                                <w:bottom w:val="none" w:sz="0" w:space="0" w:color="auto"/>
                                                <w:right w:val="none" w:sz="0" w:space="0" w:color="auto"/>
                                              </w:divBdr>
                                              <w:divsChild>
                                                <w:div w:id="2050641779">
                                                  <w:marLeft w:val="0"/>
                                                  <w:marRight w:val="0"/>
                                                  <w:marTop w:val="0"/>
                                                  <w:marBottom w:val="0"/>
                                                  <w:divBdr>
                                                    <w:top w:val="none" w:sz="0" w:space="0" w:color="auto"/>
                                                    <w:left w:val="none" w:sz="0" w:space="0" w:color="auto"/>
                                                    <w:bottom w:val="none" w:sz="0" w:space="0" w:color="auto"/>
                                                    <w:right w:val="none" w:sz="0" w:space="0" w:color="auto"/>
                                                  </w:divBdr>
                                                  <w:divsChild>
                                                    <w:div w:id="1098913156">
                                                      <w:marLeft w:val="0"/>
                                                      <w:marRight w:val="0"/>
                                                      <w:marTop w:val="0"/>
                                                      <w:marBottom w:val="0"/>
                                                      <w:divBdr>
                                                        <w:top w:val="none" w:sz="0" w:space="0" w:color="auto"/>
                                                        <w:left w:val="none" w:sz="0" w:space="0" w:color="auto"/>
                                                        <w:bottom w:val="none" w:sz="0" w:space="0" w:color="auto"/>
                                                        <w:right w:val="none" w:sz="0" w:space="0" w:color="auto"/>
                                                      </w:divBdr>
                                                      <w:divsChild>
                                                        <w:div w:id="2048529031">
                                                          <w:marLeft w:val="0"/>
                                                          <w:marRight w:val="0"/>
                                                          <w:marTop w:val="0"/>
                                                          <w:marBottom w:val="0"/>
                                                          <w:divBdr>
                                                            <w:top w:val="none" w:sz="0" w:space="0" w:color="auto"/>
                                                            <w:left w:val="none" w:sz="0" w:space="0" w:color="auto"/>
                                                            <w:bottom w:val="none" w:sz="0" w:space="0" w:color="auto"/>
                                                            <w:right w:val="none" w:sz="0" w:space="0" w:color="auto"/>
                                                          </w:divBdr>
                                                          <w:divsChild>
                                                            <w:div w:id="1498838548">
                                                              <w:marLeft w:val="0"/>
                                                              <w:marRight w:val="0"/>
                                                              <w:marTop w:val="0"/>
                                                              <w:marBottom w:val="0"/>
                                                              <w:divBdr>
                                                                <w:top w:val="none" w:sz="0" w:space="0" w:color="auto"/>
                                                                <w:left w:val="none" w:sz="0" w:space="0" w:color="auto"/>
                                                                <w:bottom w:val="none" w:sz="0" w:space="0" w:color="auto"/>
                                                                <w:right w:val="none" w:sz="0" w:space="0" w:color="auto"/>
                                                              </w:divBdr>
                                                              <w:divsChild>
                                                                <w:div w:id="1673995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624924217">
      <w:bodyDiv w:val="1"/>
      <w:marLeft w:val="0"/>
      <w:marRight w:val="0"/>
      <w:marTop w:val="0"/>
      <w:marBottom w:val="0"/>
      <w:divBdr>
        <w:top w:val="none" w:sz="0" w:space="0" w:color="auto"/>
        <w:left w:val="none" w:sz="0" w:space="0" w:color="auto"/>
        <w:bottom w:val="none" w:sz="0" w:space="0" w:color="auto"/>
        <w:right w:val="none" w:sz="0" w:space="0" w:color="auto"/>
      </w:divBdr>
      <w:divsChild>
        <w:div w:id="949238316">
          <w:marLeft w:val="0"/>
          <w:marRight w:val="0"/>
          <w:marTop w:val="0"/>
          <w:marBottom w:val="0"/>
          <w:divBdr>
            <w:top w:val="none" w:sz="0" w:space="0" w:color="auto"/>
            <w:left w:val="none" w:sz="0" w:space="0" w:color="auto"/>
            <w:bottom w:val="none" w:sz="0" w:space="0" w:color="auto"/>
            <w:right w:val="none" w:sz="0" w:space="0" w:color="auto"/>
          </w:divBdr>
        </w:div>
        <w:div w:id="945621272">
          <w:marLeft w:val="0"/>
          <w:marRight w:val="0"/>
          <w:marTop w:val="0"/>
          <w:marBottom w:val="150"/>
          <w:divBdr>
            <w:top w:val="none" w:sz="0" w:space="0" w:color="auto"/>
            <w:left w:val="none" w:sz="0" w:space="0" w:color="auto"/>
            <w:bottom w:val="none" w:sz="0" w:space="0" w:color="auto"/>
            <w:right w:val="none" w:sz="0" w:space="0" w:color="auto"/>
          </w:divBdr>
        </w:div>
        <w:div w:id="1958830256">
          <w:marLeft w:val="0"/>
          <w:marRight w:val="0"/>
          <w:marTop w:val="0"/>
          <w:marBottom w:val="150"/>
          <w:divBdr>
            <w:top w:val="none" w:sz="0" w:space="0" w:color="auto"/>
            <w:left w:val="none" w:sz="0" w:space="0" w:color="auto"/>
            <w:bottom w:val="none" w:sz="0" w:space="0" w:color="auto"/>
            <w:right w:val="none" w:sz="0" w:space="0" w:color="auto"/>
          </w:divBdr>
        </w:div>
      </w:divsChild>
    </w:div>
    <w:div w:id="1649629151">
      <w:bodyDiv w:val="1"/>
      <w:marLeft w:val="0"/>
      <w:marRight w:val="0"/>
      <w:marTop w:val="0"/>
      <w:marBottom w:val="0"/>
      <w:divBdr>
        <w:top w:val="none" w:sz="0" w:space="0" w:color="auto"/>
        <w:left w:val="none" w:sz="0" w:space="0" w:color="auto"/>
        <w:bottom w:val="none" w:sz="0" w:space="0" w:color="auto"/>
        <w:right w:val="none" w:sz="0" w:space="0" w:color="auto"/>
      </w:divBdr>
    </w:div>
    <w:div w:id="1706976830">
      <w:bodyDiv w:val="1"/>
      <w:marLeft w:val="0"/>
      <w:marRight w:val="0"/>
      <w:marTop w:val="0"/>
      <w:marBottom w:val="0"/>
      <w:divBdr>
        <w:top w:val="none" w:sz="0" w:space="0" w:color="auto"/>
        <w:left w:val="none" w:sz="0" w:space="0" w:color="auto"/>
        <w:bottom w:val="none" w:sz="0" w:space="0" w:color="auto"/>
        <w:right w:val="none" w:sz="0" w:space="0" w:color="auto"/>
      </w:divBdr>
    </w:div>
    <w:div w:id="1718508296">
      <w:bodyDiv w:val="1"/>
      <w:marLeft w:val="0"/>
      <w:marRight w:val="0"/>
      <w:marTop w:val="0"/>
      <w:marBottom w:val="0"/>
      <w:divBdr>
        <w:top w:val="none" w:sz="0" w:space="0" w:color="auto"/>
        <w:left w:val="none" w:sz="0" w:space="0" w:color="auto"/>
        <w:bottom w:val="none" w:sz="0" w:space="0" w:color="auto"/>
        <w:right w:val="none" w:sz="0" w:space="0" w:color="auto"/>
      </w:divBdr>
    </w:div>
    <w:div w:id="1723479921">
      <w:bodyDiv w:val="1"/>
      <w:marLeft w:val="0"/>
      <w:marRight w:val="0"/>
      <w:marTop w:val="0"/>
      <w:marBottom w:val="0"/>
      <w:divBdr>
        <w:top w:val="none" w:sz="0" w:space="0" w:color="auto"/>
        <w:left w:val="none" w:sz="0" w:space="0" w:color="auto"/>
        <w:bottom w:val="none" w:sz="0" w:space="0" w:color="auto"/>
        <w:right w:val="none" w:sz="0" w:space="0" w:color="auto"/>
      </w:divBdr>
    </w:div>
    <w:div w:id="1725912745">
      <w:marLeft w:val="0"/>
      <w:marRight w:val="0"/>
      <w:marTop w:val="0"/>
      <w:marBottom w:val="0"/>
      <w:divBdr>
        <w:top w:val="none" w:sz="0" w:space="0" w:color="auto"/>
        <w:left w:val="none" w:sz="0" w:space="0" w:color="auto"/>
        <w:bottom w:val="none" w:sz="0" w:space="0" w:color="auto"/>
        <w:right w:val="none" w:sz="0" w:space="0" w:color="auto"/>
      </w:divBdr>
    </w:div>
    <w:div w:id="1725912748">
      <w:marLeft w:val="0"/>
      <w:marRight w:val="0"/>
      <w:marTop w:val="0"/>
      <w:marBottom w:val="0"/>
      <w:divBdr>
        <w:top w:val="none" w:sz="0" w:space="0" w:color="auto"/>
        <w:left w:val="none" w:sz="0" w:space="0" w:color="auto"/>
        <w:bottom w:val="none" w:sz="0" w:space="0" w:color="auto"/>
        <w:right w:val="none" w:sz="0" w:space="0" w:color="auto"/>
      </w:divBdr>
    </w:div>
    <w:div w:id="1725912749">
      <w:marLeft w:val="0"/>
      <w:marRight w:val="0"/>
      <w:marTop w:val="0"/>
      <w:marBottom w:val="0"/>
      <w:divBdr>
        <w:top w:val="none" w:sz="0" w:space="0" w:color="auto"/>
        <w:left w:val="none" w:sz="0" w:space="0" w:color="auto"/>
        <w:bottom w:val="none" w:sz="0" w:space="0" w:color="auto"/>
        <w:right w:val="none" w:sz="0" w:space="0" w:color="auto"/>
      </w:divBdr>
      <w:divsChild>
        <w:div w:id="1725912764">
          <w:marLeft w:val="0"/>
          <w:marRight w:val="0"/>
          <w:marTop w:val="0"/>
          <w:marBottom w:val="0"/>
          <w:divBdr>
            <w:top w:val="none" w:sz="0" w:space="0" w:color="auto"/>
            <w:left w:val="none" w:sz="0" w:space="0" w:color="auto"/>
            <w:bottom w:val="none" w:sz="0" w:space="0" w:color="auto"/>
            <w:right w:val="none" w:sz="0" w:space="0" w:color="auto"/>
          </w:divBdr>
        </w:div>
        <w:div w:id="1725912771">
          <w:marLeft w:val="0"/>
          <w:marRight w:val="0"/>
          <w:marTop w:val="0"/>
          <w:marBottom w:val="0"/>
          <w:divBdr>
            <w:top w:val="none" w:sz="0" w:space="0" w:color="auto"/>
            <w:left w:val="none" w:sz="0" w:space="0" w:color="auto"/>
            <w:bottom w:val="none" w:sz="0" w:space="0" w:color="auto"/>
            <w:right w:val="none" w:sz="0" w:space="0" w:color="auto"/>
          </w:divBdr>
        </w:div>
        <w:div w:id="1725912777">
          <w:marLeft w:val="0"/>
          <w:marRight w:val="0"/>
          <w:marTop w:val="0"/>
          <w:marBottom w:val="0"/>
          <w:divBdr>
            <w:top w:val="none" w:sz="0" w:space="0" w:color="auto"/>
            <w:left w:val="none" w:sz="0" w:space="0" w:color="auto"/>
            <w:bottom w:val="none" w:sz="0" w:space="0" w:color="auto"/>
            <w:right w:val="none" w:sz="0" w:space="0" w:color="auto"/>
          </w:divBdr>
        </w:div>
      </w:divsChild>
    </w:div>
    <w:div w:id="1725912751">
      <w:marLeft w:val="0"/>
      <w:marRight w:val="0"/>
      <w:marTop w:val="0"/>
      <w:marBottom w:val="0"/>
      <w:divBdr>
        <w:top w:val="none" w:sz="0" w:space="0" w:color="auto"/>
        <w:left w:val="none" w:sz="0" w:space="0" w:color="auto"/>
        <w:bottom w:val="none" w:sz="0" w:space="0" w:color="auto"/>
        <w:right w:val="none" w:sz="0" w:space="0" w:color="auto"/>
      </w:divBdr>
      <w:divsChild>
        <w:div w:id="1725912744">
          <w:marLeft w:val="0"/>
          <w:marRight w:val="0"/>
          <w:marTop w:val="0"/>
          <w:marBottom w:val="0"/>
          <w:divBdr>
            <w:top w:val="none" w:sz="0" w:space="0" w:color="auto"/>
            <w:left w:val="none" w:sz="0" w:space="0" w:color="auto"/>
            <w:bottom w:val="none" w:sz="0" w:space="0" w:color="auto"/>
            <w:right w:val="none" w:sz="0" w:space="0" w:color="auto"/>
          </w:divBdr>
          <w:divsChild>
            <w:div w:id="1725912756">
              <w:marLeft w:val="0"/>
              <w:marRight w:val="0"/>
              <w:marTop w:val="0"/>
              <w:marBottom w:val="0"/>
              <w:divBdr>
                <w:top w:val="none" w:sz="0" w:space="0" w:color="auto"/>
                <w:left w:val="none" w:sz="0" w:space="0" w:color="auto"/>
                <w:bottom w:val="none" w:sz="0" w:space="0" w:color="auto"/>
                <w:right w:val="none" w:sz="0" w:space="0" w:color="auto"/>
              </w:divBdr>
              <w:divsChild>
                <w:div w:id="1725912766">
                  <w:marLeft w:val="0"/>
                  <w:marRight w:val="0"/>
                  <w:marTop w:val="0"/>
                  <w:marBottom w:val="0"/>
                  <w:divBdr>
                    <w:top w:val="none" w:sz="0" w:space="0" w:color="auto"/>
                    <w:left w:val="none" w:sz="0" w:space="0" w:color="auto"/>
                    <w:bottom w:val="none" w:sz="0" w:space="0" w:color="auto"/>
                    <w:right w:val="none" w:sz="0" w:space="0" w:color="auto"/>
                  </w:divBdr>
                  <w:divsChild>
                    <w:div w:id="1725912778">
                      <w:marLeft w:val="0"/>
                      <w:marRight w:val="0"/>
                      <w:marTop w:val="0"/>
                      <w:marBottom w:val="0"/>
                      <w:divBdr>
                        <w:top w:val="none" w:sz="0" w:space="0" w:color="auto"/>
                        <w:left w:val="none" w:sz="0" w:space="0" w:color="auto"/>
                        <w:bottom w:val="none" w:sz="0" w:space="0" w:color="auto"/>
                        <w:right w:val="none" w:sz="0" w:space="0" w:color="auto"/>
                      </w:divBdr>
                      <w:divsChild>
                        <w:div w:id="1725912746">
                          <w:marLeft w:val="0"/>
                          <w:marRight w:val="0"/>
                          <w:marTop w:val="0"/>
                          <w:marBottom w:val="0"/>
                          <w:divBdr>
                            <w:top w:val="none" w:sz="0" w:space="0" w:color="auto"/>
                            <w:left w:val="none" w:sz="0" w:space="0" w:color="auto"/>
                            <w:bottom w:val="none" w:sz="0" w:space="0" w:color="auto"/>
                            <w:right w:val="none" w:sz="0" w:space="0" w:color="auto"/>
                          </w:divBdr>
                          <w:divsChild>
                            <w:div w:id="1725912755">
                              <w:marLeft w:val="0"/>
                              <w:marRight w:val="0"/>
                              <w:marTop w:val="0"/>
                              <w:marBottom w:val="0"/>
                              <w:divBdr>
                                <w:top w:val="none" w:sz="0" w:space="0" w:color="auto"/>
                                <w:left w:val="none" w:sz="0" w:space="0" w:color="auto"/>
                                <w:bottom w:val="none" w:sz="0" w:space="0" w:color="auto"/>
                                <w:right w:val="none" w:sz="0" w:space="0" w:color="auto"/>
                              </w:divBdr>
                              <w:divsChild>
                                <w:div w:id="1725912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25912752">
      <w:marLeft w:val="0"/>
      <w:marRight w:val="0"/>
      <w:marTop w:val="0"/>
      <w:marBottom w:val="0"/>
      <w:divBdr>
        <w:top w:val="none" w:sz="0" w:space="0" w:color="auto"/>
        <w:left w:val="none" w:sz="0" w:space="0" w:color="auto"/>
        <w:bottom w:val="none" w:sz="0" w:space="0" w:color="auto"/>
        <w:right w:val="none" w:sz="0" w:space="0" w:color="auto"/>
      </w:divBdr>
    </w:div>
    <w:div w:id="1725912753">
      <w:marLeft w:val="0"/>
      <w:marRight w:val="0"/>
      <w:marTop w:val="0"/>
      <w:marBottom w:val="0"/>
      <w:divBdr>
        <w:top w:val="none" w:sz="0" w:space="0" w:color="auto"/>
        <w:left w:val="none" w:sz="0" w:space="0" w:color="auto"/>
        <w:bottom w:val="none" w:sz="0" w:space="0" w:color="auto"/>
        <w:right w:val="none" w:sz="0" w:space="0" w:color="auto"/>
      </w:divBdr>
    </w:div>
    <w:div w:id="1725912759">
      <w:marLeft w:val="0"/>
      <w:marRight w:val="0"/>
      <w:marTop w:val="0"/>
      <w:marBottom w:val="0"/>
      <w:divBdr>
        <w:top w:val="none" w:sz="0" w:space="0" w:color="auto"/>
        <w:left w:val="none" w:sz="0" w:space="0" w:color="auto"/>
        <w:bottom w:val="none" w:sz="0" w:space="0" w:color="auto"/>
        <w:right w:val="none" w:sz="0" w:space="0" w:color="auto"/>
      </w:divBdr>
    </w:div>
    <w:div w:id="1725912761">
      <w:marLeft w:val="0"/>
      <w:marRight w:val="0"/>
      <w:marTop w:val="0"/>
      <w:marBottom w:val="0"/>
      <w:divBdr>
        <w:top w:val="none" w:sz="0" w:space="0" w:color="auto"/>
        <w:left w:val="none" w:sz="0" w:space="0" w:color="auto"/>
        <w:bottom w:val="none" w:sz="0" w:space="0" w:color="auto"/>
        <w:right w:val="none" w:sz="0" w:space="0" w:color="auto"/>
      </w:divBdr>
    </w:div>
    <w:div w:id="1725912762">
      <w:marLeft w:val="0"/>
      <w:marRight w:val="0"/>
      <w:marTop w:val="0"/>
      <w:marBottom w:val="0"/>
      <w:divBdr>
        <w:top w:val="none" w:sz="0" w:space="0" w:color="auto"/>
        <w:left w:val="none" w:sz="0" w:space="0" w:color="auto"/>
        <w:bottom w:val="none" w:sz="0" w:space="0" w:color="auto"/>
        <w:right w:val="none" w:sz="0" w:space="0" w:color="auto"/>
      </w:divBdr>
    </w:div>
    <w:div w:id="1725912763">
      <w:marLeft w:val="0"/>
      <w:marRight w:val="0"/>
      <w:marTop w:val="0"/>
      <w:marBottom w:val="0"/>
      <w:divBdr>
        <w:top w:val="none" w:sz="0" w:space="0" w:color="auto"/>
        <w:left w:val="none" w:sz="0" w:space="0" w:color="auto"/>
        <w:bottom w:val="none" w:sz="0" w:space="0" w:color="auto"/>
        <w:right w:val="none" w:sz="0" w:space="0" w:color="auto"/>
      </w:divBdr>
    </w:div>
    <w:div w:id="1725912765">
      <w:marLeft w:val="0"/>
      <w:marRight w:val="0"/>
      <w:marTop w:val="0"/>
      <w:marBottom w:val="0"/>
      <w:divBdr>
        <w:top w:val="none" w:sz="0" w:space="0" w:color="auto"/>
        <w:left w:val="none" w:sz="0" w:space="0" w:color="auto"/>
        <w:bottom w:val="none" w:sz="0" w:space="0" w:color="auto"/>
        <w:right w:val="none" w:sz="0" w:space="0" w:color="auto"/>
      </w:divBdr>
    </w:div>
    <w:div w:id="1725912767">
      <w:marLeft w:val="0"/>
      <w:marRight w:val="0"/>
      <w:marTop w:val="0"/>
      <w:marBottom w:val="0"/>
      <w:divBdr>
        <w:top w:val="none" w:sz="0" w:space="0" w:color="auto"/>
        <w:left w:val="none" w:sz="0" w:space="0" w:color="auto"/>
        <w:bottom w:val="none" w:sz="0" w:space="0" w:color="auto"/>
        <w:right w:val="none" w:sz="0" w:space="0" w:color="auto"/>
      </w:divBdr>
      <w:divsChild>
        <w:div w:id="1725912750">
          <w:marLeft w:val="0"/>
          <w:marRight w:val="0"/>
          <w:marTop w:val="132"/>
          <w:marBottom w:val="132"/>
          <w:divBdr>
            <w:top w:val="none" w:sz="0" w:space="0" w:color="auto"/>
            <w:left w:val="none" w:sz="0" w:space="0" w:color="auto"/>
            <w:bottom w:val="none" w:sz="0" w:space="0" w:color="auto"/>
            <w:right w:val="none" w:sz="0" w:space="0" w:color="auto"/>
          </w:divBdr>
          <w:divsChild>
            <w:div w:id="1725912743">
              <w:marLeft w:val="2510"/>
              <w:marRight w:val="0"/>
              <w:marTop w:val="0"/>
              <w:marBottom w:val="0"/>
              <w:divBdr>
                <w:top w:val="none" w:sz="0" w:space="0" w:color="auto"/>
                <w:left w:val="none" w:sz="0" w:space="0" w:color="auto"/>
                <w:bottom w:val="none" w:sz="0" w:space="0" w:color="auto"/>
                <w:right w:val="none" w:sz="0" w:space="0" w:color="auto"/>
              </w:divBdr>
              <w:divsChild>
                <w:div w:id="1725912747">
                  <w:marLeft w:val="106"/>
                  <w:marRight w:val="92"/>
                  <w:marTop w:val="185"/>
                  <w:marBottom w:val="0"/>
                  <w:divBdr>
                    <w:top w:val="none" w:sz="0" w:space="0" w:color="auto"/>
                    <w:left w:val="none" w:sz="0" w:space="0" w:color="auto"/>
                    <w:bottom w:val="none" w:sz="0" w:space="0" w:color="auto"/>
                    <w:right w:val="none" w:sz="0" w:space="0" w:color="auto"/>
                  </w:divBdr>
                </w:div>
              </w:divsChild>
            </w:div>
          </w:divsChild>
        </w:div>
      </w:divsChild>
    </w:div>
    <w:div w:id="1725912768">
      <w:marLeft w:val="0"/>
      <w:marRight w:val="0"/>
      <w:marTop w:val="0"/>
      <w:marBottom w:val="0"/>
      <w:divBdr>
        <w:top w:val="none" w:sz="0" w:space="0" w:color="auto"/>
        <w:left w:val="none" w:sz="0" w:space="0" w:color="auto"/>
        <w:bottom w:val="none" w:sz="0" w:space="0" w:color="auto"/>
        <w:right w:val="none" w:sz="0" w:space="0" w:color="auto"/>
      </w:divBdr>
    </w:div>
    <w:div w:id="1725912769">
      <w:marLeft w:val="0"/>
      <w:marRight w:val="0"/>
      <w:marTop w:val="0"/>
      <w:marBottom w:val="0"/>
      <w:divBdr>
        <w:top w:val="none" w:sz="0" w:space="0" w:color="auto"/>
        <w:left w:val="none" w:sz="0" w:space="0" w:color="auto"/>
        <w:bottom w:val="none" w:sz="0" w:space="0" w:color="auto"/>
        <w:right w:val="none" w:sz="0" w:space="0" w:color="auto"/>
      </w:divBdr>
      <w:divsChild>
        <w:div w:id="1725912757">
          <w:marLeft w:val="0"/>
          <w:marRight w:val="0"/>
          <w:marTop w:val="0"/>
          <w:marBottom w:val="0"/>
          <w:divBdr>
            <w:top w:val="none" w:sz="0" w:space="0" w:color="auto"/>
            <w:left w:val="none" w:sz="0" w:space="0" w:color="auto"/>
            <w:bottom w:val="none" w:sz="0" w:space="0" w:color="auto"/>
            <w:right w:val="none" w:sz="0" w:space="0" w:color="auto"/>
          </w:divBdr>
        </w:div>
        <w:div w:id="1725912758">
          <w:marLeft w:val="0"/>
          <w:marRight w:val="0"/>
          <w:marTop w:val="0"/>
          <w:marBottom w:val="0"/>
          <w:divBdr>
            <w:top w:val="none" w:sz="0" w:space="0" w:color="auto"/>
            <w:left w:val="none" w:sz="0" w:space="0" w:color="auto"/>
            <w:bottom w:val="none" w:sz="0" w:space="0" w:color="auto"/>
            <w:right w:val="none" w:sz="0" w:space="0" w:color="auto"/>
          </w:divBdr>
        </w:div>
        <w:div w:id="1725912760">
          <w:marLeft w:val="0"/>
          <w:marRight w:val="0"/>
          <w:marTop w:val="0"/>
          <w:marBottom w:val="0"/>
          <w:divBdr>
            <w:top w:val="none" w:sz="0" w:space="0" w:color="auto"/>
            <w:left w:val="none" w:sz="0" w:space="0" w:color="auto"/>
            <w:bottom w:val="none" w:sz="0" w:space="0" w:color="auto"/>
            <w:right w:val="none" w:sz="0" w:space="0" w:color="auto"/>
          </w:divBdr>
        </w:div>
      </w:divsChild>
    </w:div>
    <w:div w:id="1725912770">
      <w:marLeft w:val="0"/>
      <w:marRight w:val="0"/>
      <w:marTop w:val="0"/>
      <w:marBottom w:val="0"/>
      <w:divBdr>
        <w:top w:val="none" w:sz="0" w:space="0" w:color="auto"/>
        <w:left w:val="none" w:sz="0" w:space="0" w:color="auto"/>
        <w:bottom w:val="none" w:sz="0" w:space="0" w:color="auto"/>
        <w:right w:val="none" w:sz="0" w:space="0" w:color="auto"/>
      </w:divBdr>
    </w:div>
    <w:div w:id="1725912772">
      <w:marLeft w:val="0"/>
      <w:marRight w:val="0"/>
      <w:marTop w:val="0"/>
      <w:marBottom w:val="0"/>
      <w:divBdr>
        <w:top w:val="none" w:sz="0" w:space="0" w:color="auto"/>
        <w:left w:val="none" w:sz="0" w:space="0" w:color="auto"/>
        <w:bottom w:val="none" w:sz="0" w:space="0" w:color="auto"/>
        <w:right w:val="none" w:sz="0" w:space="0" w:color="auto"/>
      </w:divBdr>
    </w:div>
    <w:div w:id="1725912773">
      <w:marLeft w:val="0"/>
      <w:marRight w:val="0"/>
      <w:marTop w:val="0"/>
      <w:marBottom w:val="0"/>
      <w:divBdr>
        <w:top w:val="none" w:sz="0" w:space="0" w:color="auto"/>
        <w:left w:val="none" w:sz="0" w:space="0" w:color="auto"/>
        <w:bottom w:val="none" w:sz="0" w:space="0" w:color="auto"/>
        <w:right w:val="none" w:sz="0" w:space="0" w:color="auto"/>
      </w:divBdr>
    </w:div>
    <w:div w:id="1725912774">
      <w:marLeft w:val="0"/>
      <w:marRight w:val="0"/>
      <w:marTop w:val="0"/>
      <w:marBottom w:val="0"/>
      <w:divBdr>
        <w:top w:val="none" w:sz="0" w:space="0" w:color="auto"/>
        <w:left w:val="none" w:sz="0" w:space="0" w:color="auto"/>
        <w:bottom w:val="none" w:sz="0" w:space="0" w:color="auto"/>
        <w:right w:val="none" w:sz="0" w:space="0" w:color="auto"/>
      </w:divBdr>
    </w:div>
    <w:div w:id="1725912775">
      <w:marLeft w:val="0"/>
      <w:marRight w:val="0"/>
      <w:marTop w:val="0"/>
      <w:marBottom w:val="0"/>
      <w:divBdr>
        <w:top w:val="none" w:sz="0" w:space="0" w:color="auto"/>
        <w:left w:val="none" w:sz="0" w:space="0" w:color="auto"/>
        <w:bottom w:val="none" w:sz="0" w:space="0" w:color="auto"/>
        <w:right w:val="none" w:sz="0" w:space="0" w:color="auto"/>
      </w:divBdr>
    </w:div>
    <w:div w:id="1725912776">
      <w:marLeft w:val="0"/>
      <w:marRight w:val="0"/>
      <w:marTop w:val="0"/>
      <w:marBottom w:val="0"/>
      <w:divBdr>
        <w:top w:val="none" w:sz="0" w:space="0" w:color="auto"/>
        <w:left w:val="none" w:sz="0" w:space="0" w:color="auto"/>
        <w:bottom w:val="none" w:sz="0" w:space="0" w:color="auto"/>
        <w:right w:val="none" w:sz="0" w:space="0" w:color="auto"/>
      </w:divBdr>
    </w:div>
    <w:div w:id="1725912784">
      <w:marLeft w:val="0"/>
      <w:marRight w:val="0"/>
      <w:marTop w:val="0"/>
      <w:marBottom w:val="0"/>
      <w:divBdr>
        <w:top w:val="none" w:sz="0" w:space="0" w:color="auto"/>
        <w:left w:val="none" w:sz="0" w:space="0" w:color="auto"/>
        <w:bottom w:val="none" w:sz="0" w:space="0" w:color="auto"/>
        <w:right w:val="none" w:sz="0" w:space="0" w:color="auto"/>
      </w:divBdr>
      <w:divsChild>
        <w:div w:id="1725912742">
          <w:marLeft w:val="0"/>
          <w:marRight w:val="0"/>
          <w:marTop w:val="0"/>
          <w:marBottom w:val="0"/>
          <w:divBdr>
            <w:top w:val="none" w:sz="0" w:space="0" w:color="auto"/>
            <w:left w:val="none" w:sz="0" w:space="0" w:color="auto"/>
            <w:bottom w:val="none" w:sz="0" w:space="0" w:color="auto"/>
            <w:right w:val="none" w:sz="0" w:space="0" w:color="auto"/>
          </w:divBdr>
          <w:divsChild>
            <w:div w:id="1725912783">
              <w:marLeft w:val="0"/>
              <w:marRight w:val="0"/>
              <w:marTop w:val="0"/>
              <w:marBottom w:val="0"/>
              <w:divBdr>
                <w:top w:val="none" w:sz="0" w:space="0" w:color="auto"/>
                <w:left w:val="none" w:sz="0" w:space="0" w:color="auto"/>
                <w:bottom w:val="none" w:sz="0" w:space="0" w:color="auto"/>
                <w:right w:val="none" w:sz="0" w:space="0" w:color="auto"/>
              </w:divBdr>
              <w:divsChild>
                <w:div w:id="1725912779">
                  <w:marLeft w:val="0"/>
                  <w:marRight w:val="0"/>
                  <w:marTop w:val="0"/>
                  <w:marBottom w:val="0"/>
                  <w:divBdr>
                    <w:top w:val="none" w:sz="0" w:space="0" w:color="auto"/>
                    <w:left w:val="none" w:sz="0" w:space="0" w:color="auto"/>
                    <w:bottom w:val="none" w:sz="0" w:space="0" w:color="auto"/>
                    <w:right w:val="none" w:sz="0" w:space="0" w:color="auto"/>
                  </w:divBdr>
                  <w:divsChild>
                    <w:div w:id="1725912782">
                      <w:marLeft w:val="0"/>
                      <w:marRight w:val="0"/>
                      <w:marTop w:val="0"/>
                      <w:marBottom w:val="0"/>
                      <w:divBdr>
                        <w:top w:val="none" w:sz="0" w:space="0" w:color="auto"/>
                        <w:left w:val="none" w:sz="0" w:space="0" w:color="auto"/>
                        <w:bottom w:val="none" w:sz="0" w:space="0" w:color="auto"/>
                        <w:right w:val="none" w:sz="0" w:space="0" w:color="auto"/>
                      </w:divBdr>
                      <w:divsChild>
                        <w:div w:id="1725912786">
                          <w:marLeft w:val="0"/>
                          <w:marRight w:val="0"/>
                          <w:marTop w:val="0"/>
                          <w:marBottom w:val="0"/>
                          <w:divBdr>
                            <w:top w:val="none" w:sz="0" w:space="0" w:color="auto"/>
                            <w:left w:val="none" w:sz="0" w:space="0" w:color="auto"/>
                            <w:bottom w:val="none" w:sz="0" w:space="0" w:color="auto"/>
                            <w:right w:val="none" w:sz="0" w:space="0" w:color="auto"/>
                          </w:divBdr>
                          <w:divsChild>
                            <w:div w:id="1725912781">
                              <w:marLeft w:val="0"/>
                              <w:marRight w:val="0"/>
                              <w:marTop w:val="0"/>
                              <w:marBottom w:val="0"/>
                              <w:divBdr>
                                <w:top w:val="none" w:sz="0" w:space="0" w:color="auto"/>
                                <w:left w:val="none" w:sz="0" w:space="0" w:color="auto"/>
                                <w:bottom w:val="none" w:sz="0" w:space="0" w:color="auto"/>
                                <w:right w:val="none" w:sz="0" w:space="0" w:color="auto"/>
                              </w:divBdr>
                              <w:divsChild>
                                <w:div w:id="1725912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25912785">
      <w:marLeft w:val="0"/>
      <w:marRight w:val="0"/>
      <w:marTop w:val="0"/>
      <w:marBottom w:val="0"/>
      <w:divBdr>
        <w:top w:val="none" w:sz="0" w:space="0" w:color="auto"/>
        <w:left w:val="none" w:sz="0" w:space="0" w:color="auto"/>
        <w:bottom w:val="none" w:sz="0" w:space="0" w:color="auto"/>
        <w:right w:val="none" w:sz="0" w:space="0" w:color="auto"/>
      </w:divBdr>
      <w:divsChild>
        <w:div w:id="1725912788">
          <w:marLeft w:val="0"/>
          <w:marRight w:val="0"/>
          <w:marTop w:val="0"/>
          <w:marBottom w:val="0"/>
          <w:divBdr>
            <w:top w:val="none" w:sz="0" w:space="0" w:color="auto"/>
            <w:left w:val="none" w:sz="0" w:space="0" w:color="auto"/>
            <w:bottom w:val="none" w:sz="0" w:space="0" w:color="auto"/>
            <w:right w:val="none" w:sz="0" w:space="0" w:color="auto"/>
          </w:divBdr>
        </w:div>
      </w:divsChild>
    </w:div>
    <w:div w:id="1725912787">
      <w:marLeft w:val="0"/>
      <w:marRight w:val="0"/>
      <w:marTop w:val="0"/>
      <w:marBottom w:val="0"/>
      <w:divBdr>
        <w:top w:val="none" w:sz="0" w:space="0" w:color="auto"/>
        <w:left w:val="none" w:sz="0" w:space="0" w:color="auto"/>
        <w:bottom w:val="none" w:sz="0" w:space="0" w:color="auto"/>
        <w:right w:val="none" w:sz="0" w:space="0" w:color="auto"/>
      </w:divBdr>
    </w:div>
    <w:div w:id="1771774331">
      <w:bodyDiv w:val="1"/>
      <w:marLeft w:val="0"/>
      <w:marRight w:val="0"/>
      <w:marTop w:val="0"/>
      <w:marBottom w:val="0"/>
      <w:divBdr>
        <w:top w:val="none" w:sz="0" w:space="0" w:color="auto"/>
        <w:left w:val="none" w:sz="0" w:space="0" w:color="auto"/>
        <w:bottom w:val="none" w:sz="0" w:space="0" w:color="auto"/>
        <w:right w:val="none" w:sz="0" w:space="0" w:color="auto"/>
      </w:divBdr>
      <w:divsChild>
        <w:div w:id="395250501">
          <w:marLeft w:val="0"/>
          <w:marRight w:val="0"/>
          <w:marTop w:val="0"/>
          <w:marBottom w:val="0"/>
          <w:divBdr>
            <w:top w:val="none" w:sz="0" w:space="0" w:color="auto"/>
            <w:left w:val="none" w:sz="0" w:space="0" w:color="auto"/>
            <w:bottom w:val="none" w:sz="0" w:space="0" w:color="auto"/>
            <w:right w:val="none" w:sz="0" w:space="0" w:color="auto"/>
          </w:divBdr>
          <w:divsChild>
            <w:div w:id="727998304">
              <w:marLeft w:val="0"/>
              <w:marRight w:val="0"/>
              <w:marTop w:val="0"/>
              <w:marBottom w:val="0"/>
              <w:divBdr>
                <w:top w:val="none" w:sz="0" w:space="0" w:color="auto"/>
                <w:left w:val="none" w:sz="0" w:space="0" w:color="auto"/>
                <w:bottom w:val="none" w:sz="0" w:space="0" w:color="auto"/>
                <w:right w:val="none" w:sz="0" w:space="0" w:color="auto"/>
              </w:divBdr>
              <w:divsChild>
                <w:div w:id="86968011">
                  <w:marLeft w:val="0"/>
                  <w:marRight w:val="0"/>
                  <w:marTop w:val="0"/>
                  <w:marBottom w:val="0"/>
                  <w:divBdr>
                    <w:top w:val="none" w:sz="0" w:space="0" w:color="auto"/>
                    <w:left w:val="none" w:sz="0" w:space="0" w:color="auto"/>
                    <w:bottom w:val="none" w:sz="0" w:space="0" w:color="auto"/>
                    <w:right w:val="none" w:sz="0" w:space="0" w:color="auto"/>
                  </w:divBdr>
                  <w:divsChild>
                    <w:div w:id="1777796393">
                      <w:marLeft w:val="0"/>
                      <w:marRight w:val="0"/>
                      <w:marTop w:val="0"/>
                      <w:marBottom w:val="0"/>
                      <w:divBdr>
                        <w:top w:val="none" w:sz="0" w:space="0" w:color="auto"/>
                        <w:left w:val="none" w:sz="0" w:space="0" w:color="auto"/>
                        <w:bottom w:val="none" w:sz="0" w:space="0" w:color="auto"/>
                        <w:right w:val="none" w:sz="0" w:space="0" w:color="auto"/>
                      </w:divBdr>
                      <w:divsChild>
                        <w:div w:id="92092776">
                          <w:marLeft w:val="0"/>
                          <w:marRight w:val="0"/>
                          <w:marTop w:val="0"/>
                          <w:marBottom w:val="0"/>
                          <w:divBdr>
                            <w:top w:val="none" w:sz="0" w:space="0" w:color="auto"/>
                            <w:left w:val="none" w:sz="0" w:space="0" w:color="auto"/>
                            <w:bottom w:val="none" w:sz="0" w:space="0" w:color="auto"/>
                            <w:right w:val="none" w:sz="0" w:space="0" w:color="auto"/>
                          </w:divBdr>
                          <w:divsChild>
                            <w:div w:id="395082440">
                              <w:marLeft w:val="0"/>
                              <w:marRight w:val="0"/>
                              <w:marTop w:val="0"/>
                              <w:marBottom w:val="0"/>
                              <w:divBdr>
                                <w:top w:val="none" w:sz="0" w:space="0" w:color="auto"/>
                                <w:left w:val="none" w:sz="0" w:space="0" w:color="auto"/>
                                <w:bottom w:val="none" w:sz="0" w:space="0" w:color="auto"/>
                                <w:right w:val="none" w:sz="0" w:space="0" w:color="auto"/>
                              </w:divBdr>
                              <w:divsChild>
                                <w:div w:id="1259943757">
                                  <w:marLeft w:val="0"/>
                                  <w:marRight w:val="0"/>
                                  <w:marTop w:val="0"/>
                                  <w:marBottom w:val="0"/>
                                  <w:divBdr>
                                    <w:top w:val="none" w:sz="0" w:space="0" w:color="auto"/>
                                    <w:left w:val="none" w:sz="0" w:space="0" w:color="auto"/>
                                    <w:bottom w:val="none" w:sz="0" w:space="0" w:color="auto"/>
                                    <w:right w:val="none" w:sz="0" w:space="0" w:color="auto"/>
                                  </w:divBdr>
                                  <w:divsChild>
                                    <w:div w:id="1889031319">
                                      <w:marLeft w:val="0"/>
                                      <w:marRight w:val="0"/>
                                      <w:marTop w:val="0"/>
                                      <w:marBottom w:val="0"/>
                                      <w:divBdr>
                                        <w:top w:val="none" w:sz="0" w:space="0" w:color="auto"/>
                                        <w:left w:val="none" w:sz="0" w:space="0" w:color="auto"/>
                                        <w:bottom w:val="none" w:sz="0" w:space="0" w:color="auto"/>
                                        <w:right w:val="none" w:sz="0" w:space="0" w:color="auto"/>
                                      </w:divBdr>
                                      <w:divsChild>
                                        <w:div w:id="1885675595">
                                          <w:marLeft w:val="0"/>
                                          <w:marRight w:val="0"/>
                                          <w:marTop w:val="0"/>
                                          <w:marBottom w:val="0"/>
                                          <w:divBdr>
                                            <w:top w:val="none" w:sz="0" w:space="0" w:color="auto"/>
                                            <w:left w:val="none" w:sz="0" w:space="0" w:color="auto"/>
                                            <w:bottom w:val="none" w:sz="0" w:space="0" w:color="auto"/>
                                            <w:right w:val="none" w:sz="0" w:space="0" w:color="auto"/>
                                          </w:divBdr>
                                          <w:divsChild>
                                            <w:div w:id="358043126">
                                              <w:marLeft w:val="0"/>
                                              <w:marRight w:val="0"/>
                                              <w:marTop w:val="0"/>
                                              <w:marBottom w:val="0"/>
                                              <w:divBdr>
                                                <w:top w:val="none" w:sz="0" w:space="0" w:color="auto"/>
                                                <w:left w:val="none" w:sz="0" w:space="0" w:color="auto"/>
                                                <w:bottom w:val="none" w:sz="0" w:space="0" w:color="auto"/>
                                                <w:right w:val="none" w:sz="0" w:space="0" w:color="auto"/>
                                              </w:divBdr>
                                              <w:divsChild>
                                                <w:div w:id="337074436">
                                                  <w:marLeft w:val="0"/>
                                                  <w:marRight w:val="0"/>
                                                  <w:marTop w:val="0"/>
                                                  <w:marBottom w:val="0"/>
                                                  <w:divBdr>
                                                    <w:top w:val="none" w:sz="0" w:space="0" w:color="auto"/>
                                                    <w:left w:val="none" w:sz="0" w:space="0" w:color="auto"/>
                                                    <w:bottom w:val="none" w:sz="0" w:space="0" w:color="auto"/>
                                                    <w:right w:val="none" w:sz="0" w:space="0" w:color="auto"/>
                                                  </w:divBdr>
                                                  <w:divsChild>
                                                    <w:div w:id="946817213">
                                                      <w:marLeft w:val="0"/>
                                                      <w:marRight w:val="0"/>
                                                      <w:marTop w:val="0"/>
                                                      <w:marBottom w:val="0"/>
                                                      <w:divBdr>
                                                        <w:top w:val="none" w:sz="0" w:space="0" w:color="auto"/>
                                                        <w:left w:val="none" w:sz="0" w:space="0" w:color="auto"/>
                                                        <w:bottom w:val="none" w:sz="0" w:space="0" w:color="auto"/>
                                                        <w:right w:val="none" w:sz="0" w:space="0" w:color="auto"/>
                                                      </w:divBdr>
                                                      <w:divsChild>
                                                        <w:div w:id="557978700">
                                                          <w:marLeft w:val="0"/>
                                                          <w:marRight w:val="0"/>
                                                          <w:marTop w:val="0"/>
                                                          <w:marBottom w:val="0"/>
                                                          <w:divBdr>
                                                            <w:top w:val="none" w:sz="0" w:space="0" w:color="auto"/>
                                                            <w:left w:val="none" w:sz="0" w:space="0" w:color="auto"/>
                                                            <w:bottom w:val="none" w:sz="0" w:space="0" w:color="auto"/>
                                                            <w:right w:val="none" w:sz="0" w:space="0" w:color="auto"/>
                                                          </w:divBdr>
                                                          <w:divsChild>
                                                            <w:div w:id="202181647">
                                                              <w:marLeft w:val="0"/>
                                                              <w:marRight w:val="0"/>
                                                              <w:marTop w:val="0"/>
                                                              <w:marBottom w:val="0"/>
                                                              <w:divBdr>
                                                                <w:top w:val="none" w:sz="0" w:space="0" w:color="auto"/>
                                                                <w:left w:val="none" w:sz="0" w:space="0" w:color="auto"/>
                                                                <w:bottom w:val="none" w:sz="0" w:space="0" w:color="auto"/>
                                                                <w:right w:val="none" w:sz="0" w:space="0" w:color="auto"/>
                                                              </w:divBdr>
                                                              <w:divsChild>
                                                                <w:div w:id="2109933806">
                                                                  <w:marLeft w:val="0"/>
                                                                  <w:marRight w:val="0"/>
                                                                  <w:marTop w:val="0"/>
                                                                  <w:marBottom w:val="0"/>
                                                                  <w:divBdr>
                                                                    <w:top w:val="none" w:sz="0" w:space="0" w:color="auto"/>
                                                                    <w:left w:val="none" w:sz="0" w:space="0" w:color="auto"/>
                                                                    <w:bottom w:val="none" w:sz="0" w:space="0" w:color="auto"/>
                                                                    <w:right w:val="none" w:sz="0" w:space="0" w:color="auto"/>
                                                                  </w:divBdr>
                                                                  <w:divsChild>
                                                                    <w:div w:id="793716802">
                                                                      <w:marLeft w:val="0"/>
                                                                      <w:marRight w:val="0"/>
                                                                      <w:marTop w:val="0"/>
                                                                      <w:marBottom w:val="0"/>
                                                                      <w:divBdr>
                                                                        <w:top w:val="none" w:sz="0" w:space="0" w:color="auto"/>
                                                                        <w:left w:val="none" w:sz="0" w:space="0" w:color="auto"/>
                                                                        <w:bottom w:val="none" w:sz="0" w:space="0" w:color="auto"/>
                                                                        <w:right w:val="none" w:sz="0" w:space="0" w:color="auto"/>
                                                                      </w:divBdr>
                                                                      <w:divsChild>
                                                                        <w:div w:id="568274645">
                                                                          <w:marLeft w:val="0"/>
                                                                          <w:marRight w:val="0"/>
                                                                          <w:marTop w:val="0"/>
                                                                          <w:marBottom w:val="0"/>
                                                                          <w:divBdr>
                                                                            <w:top w:val="none" w:sz="0" w:space="0" w:color="auto"/>
                                                                            <w:left w:val="none" w:sz="0" w:space="0" w:color="auto"/>
                                                                            <w:bottom w:val="none" w:sz="0" w:space="0" w:color="auto"/>
                                                                            <w:right w:val="none" w:sz="0" w:space="0" w:color="auto"/>
                                                                          </w:divBdr>
                                                                          <w:divsChild>
                                                                            <w:div w:id="1748376755">
                                                                              <w:marLeft w:val="0"/>
                                                                              <w:marRight w:val="0"/>
                                                                              <w:marTop w:val="0"/>
                                                                              <w:marBottom w:val="0"/>
                                                                              <w:divBdr>
                                                                                <w:top w:val="none" w:sz="0" w:space="0" w:color="auto"/>
                                                                                <w:left w:val="none" w:sz="0" w:space="0" w:color="auto"/>
                                                                                <w:bottom w:val="none" w:sz="0" w:space="0" w:color="auto"/>
                                                                                <w:right w:val="none" w:sz="0" w:space="0" w:color="auto"/>
                                                                              </w:divBdr>
                                                                              <w:divsChild>
                                                                                <w:div w:id="410540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95447270">
      <w:bodyDiv w:val="1"/>
      <w:marLeft w:val="0"/>
      <w:marRight w:val="0"/>
      <w:marTop w:val="0"/>
      <w:marBottom w:val="0"/>
      <w:divBdr>
        <w:top w:val="none" w:sz="0" w:space="0" w:color="auto"/>
        <w:left w:val="none" w:sz="0" w:space="0" w:color="auto"/>
        <w:bottom w:val="none" w:sz="0" w:space="0" w:color="auto"/>
        <w:right w:val="none" w:sz="0" w:space="0" w:color="auto"/>
      </w:divBdr>
    </w:div>
    <w:div w:id="1798454532">
      <w:bodyDiv w:val="1"/>
      <w:marLeft w:val="0"/>
      <w:marRight w:val="0"/>
      <w:marTop w:val="0"/>
      <w:marBottom w:val="0"/>
      <w:divBdr>
        <w:top w:val="none" w:sz="0" w:space="0" w:color="auto"/>
        <w:left w:val="none" w:sz="0" w:space="0" w:color="auto"/>
        <w:bottom w:val="none" w:sz="0" w:space="0" w:color="auto"/>
        <w:right w:val="none" w:sz="0" w:space="0" w:color="auto"/>
      </w:divBdr>
      <w:divsChild>
        <w:div w:id="1173108659">
          <w:marLeft w:val="0"/>
          <w:marRight w:val="0"/>
          <w:marTop w:val="0"/>
          <w:marBottom w:val="0"/>
          <w:divBdr>
            <w:top w:val="none" w:sz="0" w:space="0" w:color="auto"/>
            <w:left w:val="none" w:sz="0" w:space="0" w:color="auto"/>
            <w:bottom w:val="none" w:sz="0" w:space="0" w:color="auto"/>
            <w:right w:val="none" w:sz="0" w:space="0" w:color="auto"/>
          </w:divBdr>
          <w:divsChild>
            <w:div w:id="883058834">
              <w:marLeft w:val="0"/>
              <w:marRight w:val="0"/>
              <w:marTop w:val="0"/>
              <w:marBottom w:val="0"/>
              <w:divBdr>
                <w:top w:val="none" w:sz="0" w:space="0" w:color="auto"/>
                <w:left w:val="none" w:sz="0" w:space="0" w:color="auto"/>
                <w:bottom w:val="none" w:sz="0" w:space="0" w:color="auto"/>
                <w:right w:val="none" w:sz="0" w:space="0" w:color="auto"/>
              </w:divBdr>
              <w:divsChild>
                <w:div w:id="421342920">
                  <w:marLeft w:val="0"/>
                  <w:marRight w:val="0"/>
                  <w:marTop w:val="0"/>
                  <w:marBottom w:val="0"/>
                  <w:divBdr>
                    <w:top w:val="none" w:sz="0" w:space="0" w:color="auto"/>
                    <w:left w:val="none" w:sz="0" w:space="0" w:color="auto"/>
                    <w:bottom w:val="none" w:sz="0" w:space="0" w:color="auto"/>
                    <w:right w:val="none" w:sz="0" w:space="0" w:color="auto"/>
                  </w:divBdr>
                  <w:divsChild>
                    <w:div w:id="1111626237">
                      <w:marLeft w:val="0"/>
                      <w:marRight w:val="0"/>
                      <w:marTop w:val="0"/>
                      <w:marBottom w:val="0"/>
                      <w:divBdr>
                        <w:top w:val="none" w:sz="0" w:space="0" w:color="auto"/>
                        <w:left w:val="none" w:sz="0" w:space="0" w:color="auto"/>
                        <w:bottom w:val="none" w:sz="0" w:space="0" w:color="auto"/>
                        <w:right w:val="none" w:sz="0" w:space="0" w:color="auto"/>
                      </w:divBdr>
                      <w:divsChild>
                        <w:div w:id="1805276044">
                          <w:marLeft w:val="0"/>
                          <w:marRight w:val="0"/>
                          <w:marTop w:val="0"/>
                          <w:marBottom w:val="0"/>
                          <w:divBdr>
                            <w:top w:val="none" w:sz="0" w:space="0" w:color="auto"/>
                            <w:left w:val="none" w:sz="0" w:space="0" w:color="auto"/>
                            <w:bottom w:val="none" w:sz="0" w:space="0" w:color="auto"/>
                            <w:right w:val="none" w:sz="0" w:space="0" w:color="auto"/>
                          </w:divBdr>
                          <w:divsChild>
                            <w:div w:id="40330323">
                              <w:marLeft w:val="0"/>
                              <w:marRight w:val="0"/>
                              <w:marTop w:val="0"/>
                              <w:marBottom w:val="0"/>
                              <w:divBdr>
                                <w:top w:val="none" w:sz="0" w:space="0" w:color="auto"/>
                                <w:left w:val="none" w:sz="0" w:space="0" w:color="auto"/>
                                <w:bottom w:val="none" w:sz="0" w:space="0" w:color="auto"/>
                                <w:right w:val="none" w:sz="0" w:space="0" w:color="auto"/>
                              </w:divBdr>
                              <w:divsChild>
                                <w:div w:id="961572601">
                                  <w:marLeft w:val="0"/>
                                  <w:marRight w:val="0"/>
                                  <w:marTop w:val="0"/>
                                  <w:marBottom w:val="0"/>
                                  <w:divBdr>
                                    <w:top w:val="none" w:sz="0" w:space="0" w:color="auto"/>
                                    <w:left w:val="none" w:sz="0" w:space="0" w:color="auto"/>
                                    <w:bottom w:val="none" w:sz="0" w:space="0" w:color="auto"/>
                                    <w:right w:val="none" w:sz="0" w:space="0" w:color="auto"/>
                                  </w:divBdr>
                                  <w:divsChild>
                                    <w:div w:id="117065254">
                                      <w:marLeft w:val="0"/>
                                      <w:marRight w:val="0"/>
                                      <w:marTop w:val="0"/>
                                      <w:marBottom w:val="0"/>
                                      <w:divBdr>
                                        <w:top w:val="none" w:sz="0" w:space="0" w:color="auto"/>
                                        <w:left w:val="none" w:sz="0" w:space="0" w:color="auto"/>
                                        <w:bottom w:val="none" w:sz="0" w:space="0" w:color="auto"/>
                                        <w:right w:val="none" w:sz="0" w:space="0" w:color="auto"/>
                                      </w:divBdr>
                                      <w:divsChild>
                                        <w:div w:id="1839616226">
                                          <w:marLeft w:val="0"/>
                                          <w:marRight w:val="0"/>
                                          <w:marTop w:val="0"/>
                                          <w:marBottom w:val="0"/>
                                          <w:divBdr>
                                            <w:top w:val="none" w:sz="0" w:space="0" w:color="auto"/>
                                            <w:left w:val="none" w:sz="0" w:space="0" w:color="auto"/>
                                            <w:bottom w:val="none" w:sz="0" w:space="0" w:color="auto"/>
                                            <w:right w:val="none" w:sz="0" w:space="0" w:color="auto"/>
                                          </w:divBdr>
                                          <w:divsChild>
                                            <w:div w:id="174925973">
                                              <w:marLeft w:val="0"/>
                                              <w:marRight w:val="0"/>
                                              <w:marTop w:val="0"/>
                                              <w:marBottom w:val="0"/>
                                              <w:divBdr>
                                                <w:top w:val="none" w:sz="0" w:space="0" w:color="auto"/>
                                                <w:left w:val="none" w:sz="0" w:space="0" w:color="auto"/>
                                                <w:bottom w:val="none" w:sz="0" w:space="0" w:color="auto"/>
                                                <w:right w:val="none" w:sz="0" w:space="0" w:color="auto"/>
                                              </w:divBdr>
                                              <w:divsChild>
                                                <w:div w:id="130876813">
                                                  <w:marLeft w:val="0"/>
                                                  <w:marRight w:val="0"/>
                                                  <w:marTop w:val="0"/>
                                                  <w:marBottom w:val="0"/>
                                                  <w:divBdr>
                                                    <w:top w:val="none" w:sz="0" w:space="0" w:color="auto"/>
                                                    <w:left w:val="none" w:sz="0" w:space="0" w:color="auto"/>
                                                    <w:bottom w:val="none" w:sz="0" w:space="0" w:color="auto"/>
                                                    <w:right w:val="none" w:sz="0" w:space="0" w:color="auto"/>
                                                  </w:divBdr>
                                                  <w:divsChild>
                                                    <w:div w:id="714621493">
                                                      <w:marLeft w:val="0"/>
                                                      <w:marRight w:val="0"/>
                                                      <w:marTop w:val="0"/>
                                                      <w:marBottom w:val="0"/>
                                                      <w:divBdr>
                                                        <w:top w:val="none" w:sz="0" w:space="0" w:color="auto"/>
                                                        <w:left w:val="none" w:sz="0" w:space="0" w:color="auto"/>
                                                        <w:bottom w:val="none" w:sz="0" w:space="0" w:color="auto"/>
                                                        <w:right w:val="none" w:sz="0" w:space="0" w:color="auto"/>
                                                      </w:divBdr>
                                                      <w:divsChild>
                                                        <w:div w:id="1237857128">
                                                          <w:marLeft w:val="0"/>
                                                          <w:marRight w:val="0"/>
                                                          <w:marTop w:val="0"/>
                                                          <w:marBottom w:val="0"/>
                                                          <w:divBdr>
                                                            <w:top w:val="none" w:sz="0" w:space="0" w:color="auto"/>
                                                            <w:left w:val="none" w:sz="0" w:space="0" w:color="auto"/>
                                                            <w:bottom w:val="none" w:sz="0" w:space="0" w:color="auto"/>
                                                            <w:right w:val="none" w:sz="0" w:space="0" w:color="auto"/>
                                                          </w:divBdr>
                                                          <w:divsChild>
                                                            <w:div w:id="1476601383">
                                                              <w:marLeft w:val="0"/>
                                                              <w:marRight w:val="0"/>
                                                              <w:marTop w:val="0"/>
                                                              <w:marBottom w:val="0"/>
                                                              <w:divBdr>
                                                                <w:top w:val="none" w:sz="0" w:space="0" w:color="auto"/>
                                                                <w:left w:val="none" w:sz="0" w:space="0" w:color="auto"/>
                                                                <w:bottom w:val="none" w:sz="0" w:space="0" w:color="auto"/>
                                                                <w:right w:val="none" w:sz="0" w:space="0" w:color="auto"/>
                                                              </w:divBdr>
                                                              <w:divsChild>
                                                                <w:div w:id="1559703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826816639">
      <w:bodyDiv w:val="1"/>
      <w:marLeft w:val="0"/>
      <w:marRight w:val="0"/>
      <w:marTop w:val="0"/>
      <w:marBottom w:val="0"/>
      <w:divBdr>
        <w:top w:val="none" w:sz="0" w:space="0" w:color="auto"/>
        <w:left w:val="none" w:sz="0" w:space="0" w:color="auto"/>
        <w:bottom w:val="none" w:sz="0" w:space="0" w:color="auto"/>
        <w:right w:val="none" w:sz="0" w:space="0" w:color="auto"/>
      </w:divBdr>
    </w:div>
    <w:div w:id="1840583407">
      <w:bodyDiv w:val="1"/>
      <w:marLeft w:val="0"/>
      <w:marRight w:val="0"/>
      <w:marTop w:val="0"/>
      <w:marBottom w:val="0"/>
      <w:divBdr>
        <w:top w:val="none" w:sz="0" w:space="0" w:color="auto"/>
        <w:left w:val="none" w:sz="0" w:space="0" w:color="auto"/>
        <w:bottom w:val="none" w:sz="0" w:space="0" w:color="auto"/>
        <w:right w:val="none" w:sz="0" w:space="0" w:color="auto"/>
      </w:divBdr>
      <w:divsChild>
        <w:div w:id="1492215731">
          <w:marLeft w:val="0"/>
          <w:marRight w:val="0"/>
          <w:marTop w:val="0"/>
          <w:marBottom w:val="0"/>
          <w:divBdr>
            <w:top w:val="none" w:sz="0" w:space="0" w:color="auto"/>
            <w:left w:val="none" w:sz="0" w:space="0" w:color="auto"/>
            <w:bottom w:val="none" w:sz="0" w:space="0" w:color="auto"/>
            <w:right w:val="none" w:sz="0" w:space="0" w:color="auto"/>
          </w:divBdr>
        </w:div>
        <w:div w:id="2021807346">
          <w:marLeft w:val="0"/>
          <w:marRight w:val="0"/>
          <w:marTop w:val="0"/>
          <w:marBottom w:val="0"/>
          <w:divBdr>
            <w:top w:val="none" w:sz="0" w:space="0" w:color="auto"/>
            <w:left w:val="none" w:sz="0" w:space="0" w:color="auto"/>
            <w:bottom w:val="none" w:sz="0" w:space="0" w:color="auto"/>
            <w:right w:val="none" w:sz="0" w:space="0" w:color="auto"/>
          </w:divBdr>
        </w:div>
      </w:divsChild>
    </w:div>
    <w:div w:id="1849052500">
      <w:bodyDiv w:val="1"/>
      <w:marLeft w:val="0"/>
      <w:marRight w:val="0"/>
      <w:marTop w:val="0"/>
      <w:marBottom w:val="0"/>
      <w:divBdr>
        <w:top w:val="none" w:sz="0" w:space="0" w:color="auto"/>
        <w:left w:val="none" w:sz="0" w:space="0" w:color="auto"/>
        <w:bottom w:val="none" w:sz="0" w:space="0" w:color="auto"/>
        <w:right w:val="none" w:sz="0" w:space="0" w:color="auto"/>
      </w:divBdr>
      <w:divsChild>
        <w:div w:id="1461605438">
          <w:marLeft w:val="0"/>
          <w:marRight w:val="0"/>
          <w:marTop w:val="0"/>
          <w:marBottom w:val="0"/>
          <w:divBdr>
            <w:top w:val="none" w:sz="0" w:space="0" w:color="auto"/>
            <w:left w:val="none" w:sz="0" w:space="0" w:color="auto"/>
            <w:bottom w:val="none" w:sz="0" w:space="0" w:color="auto"/>
            <w:right w:val="none" w:sz="0" w:space="0" w:color="auto"/>
          </w:divBdr>
          <w:divsChild>
            <w:div w:id="928806118">
              <w:marLeft w:val="0"/>
              <w:marRight w:val="0"/>
              <w:marTop w:val="0"/>
              <w:marBottom w:val="0"/>
              <w:divBdr>
                <w:top w:val="none" w:sz="0" w:space="0" w:color="auto"/>
                <w:left w:val="none" w:sz="0" w:space="0" w:color="auto"/>
                <w:bottom w:val="none" w:sz="0" w:space="0" w:color="auto"/>
                <w:right w:val="none" w:sz="0" w:space="0" w:color="auto"/>
              </w:divBdr>
              <w:divsChild>
                <w:div w:id="1170482460">
                  <w:marLeft w:val="0"/>
                  <w:marRight w:val="0"/>
                  <w:marTop w:val="375"/>
                  <w:marBottom w:val="100"/>
                  <w:divBdr>
                    <w:top w:val="none" w:sz="0" w:space="0" w:color="auto"/>
                    <w:left w:val="none" w:sz="0" w:space="0" w:color="auto"/>
                    <w:bottom w:val="none" w:sz="0" w:space="0" w:color="auto"/>
                    <w:right w:val="none" w:sz="0" w:space="0" w:color="auto"/>
                  </w:divBdr>
                  <w:divsChild>
                    <w:div w:id="620957495">
                      <w:marLeft w:val="0"/>
                      <w:marRight w:val="0"/>
                      <w:marTop w:val="0"/>
                      <w:marBottom w:val="0"/>
                      <w:divBdr>
                        <w:top w:val="none" w:sz="0" w:space="0" w:color="auto"/>
                        <w:left w:val="none" w:sz="0" w:space="0" w:color="auto"/>
                        <w:bottom w:val="none" w:sz="0" w:space="0" w:color="auto"/>
                        <w:right w:val="none" w:sz="0" w:space="0" w:color="auto"/>
                      </w:divBdr>
                      <w:divsChild>
                        <w:div w:id="608507112">
                          <w:marLeft w:val="3075"/>
                          <w:marRight w:val="15"/>
                          <w:marTop w:val="0"/>
                          <w:marBottom w:val="0"/>
                          <w:divBdr>
                            <w:top w:val="none" w:sz="0" w:space="0" w:color="auto"/>
                            <w:left w:val="none" w:sz="0" w:space="0" w:color="auto"/>
                            <w:bottom w:val="none" w:sz="0" w:space="0" w:color="auto"/>
                            <w:right w:val="none" w:sz="0" w:space="0" w:color="auto"/>
                          </w:divBdr>
                          <w:divsChild>
                            <w:div w:id="1134256399">
                              <w:marLeft w:val="0"/>
                              <w:marRight w:val="0"/>
                              <w:marTop w:val="0"/>
                              <w:marBottom w:val="0"/>
                              <w:divBdr>
                                <w:top w:val="none" w:sz="0" w:space="0" w:color="auto"/>
                                <w:left w:val="none" w:sz="0" w:space="0" w:color="auto"/>
                                <w:bottom w:val="none" w:sz="0" w:space="0" w:color="auto"/>
                                <w:right w:val="none" w:sz="0" w:space="0" w:color="auto"/>
                              </w:divBdr>
                              <w:divsChild>
                                <w:div w:id="1304582929">
                                  <w:marLeft w:val="0"/>
                                  <w:marRight w:val="0"/>
                                  <w:marTop w:val="0"/>
                                  <w:marBottom w:val="0"/>
                                  <w:divBdr>
                                    <w:top w:val="none" w:sz="0" w:space="0" w:color="auto"/>
                                    <w:left w:val="none" w:sz="0" w:space="0" w:color="auto"/>
                                    <w:bottom w:val="none" w:sz="0" w:space="0" w:color="auto"/>
                                    <w:right w:val="none" w:sz="0" w:space="0" w:color="auto"/>
                                  </w:divBdr>
                                  <w:divsChild>
                                    <w:div w:id="1766027921">
                                      <w:marLeft w:val="0"/>
                                      <w:marRight w:val="0"/>
                                      <w:marTop w:val="0"/>
                                      <w:marBottom w:val="0"/>
                                      <w:divBdr>
                                        <w:top w:val="none" w:sz="0" w:space="0" w:color="auto"/>
                                        <w:left w:val="none" w:sz="0" w:space="0" w:color="auto"/>
                                        <w:bottom w:val="none" w:sz="0" w:space="0" w:color="auto"/>
                                        <w:right w:val="none" w:sz="0" w:space="0" w:color="auto"/>
                                      </w:divBdr>
                                      <w:divsChild>
                                        <w:div w:id="1898054783">
                                          <w:marLeft w:val="0"/>
                                          <w:marRight w:val="0"/>
                                          <w:marTop w:val="0"/>
                                          <w:marBottom w:val="0"/>
                                          <w:divBdr>
                                            <w:top w:val="none" w:sz="0" w:space="0" w:color="auto"/>
                                            <w:left w:val="none" w:sz="0" w:space="0" w:color="auto"/>
                                            <w:bottom w:val="none" w:sz="0" w:space="0" w:color="auto"/>
                                            <w:right w:val="none" w:sz="0" w:space="0" w:color="auto"/>
                                          </w:divBdr>
                                          <w:divsChild>
                                            <w:div w:id="208958434">
                                              <w:marLeft w:val="0"/>
                                              <w:marRight w:val="0"/>
                                              <w:marTop w:val="0"/>
                                              <w:marBottom w:val="180"/>
                                              <w:divBdr>
                                                <w:top w:val="none" w:sz="0" w:space="0" w:color="auto"/>
                                                <w:left w:val="none" w:sz="0" w:space="0" w:color="auto"/>
                                                <w:bottom w:val="none" w:sz="0" w:space="0" w:color="auto"/>
                                                <w:right w:val="none" w:sz="0" w:space="0" w:color="auto"/>
                                              </w:divBdr>
                                              <w:divsChild>
                                                <w:div w:id="415829200">
                                                  <w:blockQuote w:val="1"/>
                                                  <w:marLeft w:val="720"/>
                                                  <w:marRight w:val="0"/>
                                                  <w:marTop w:val="100"/>
                                                  <w:marBottom w:val="100"/>
                                                  <w:divBdr>
                                                    <w:top w:val="none" w:sz="0" w:space="0" w:color="auto"/>
                                                    <w:left w:val="none" w:sz="0" w:space="0" w:color="auto"/>
                                                    <w:bottom w:val="none" w:sz="0" w:space="0" w:color="auto"/>
                                                    <w:right w:val="none" w:sz="0" w:space="0" w:color="auto"/>
                                                  </w:divBdr>
                                                  <w:divsChild>
                                                    <w:div w:id="1568687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63862531">
      <w:bodyDiv w:val="1"/>
      <w:marLeft w:val="0"/>
      <w:marRight w:val="0"/>
      <w:marTop w:val="0"/>
      <w:marBottom w:val="0"/>
      <w:divBdr>
        <w:top w:val="none" w:sz="0" w:space="0" w:color="auto"/>
        <w:left w:val="none" w:sz="0" w:space="0" w:color="auto"/>
        <w:bottom w:val="none" w:sz="0" w:space="0" w:color="auto"/>
        <w:right w:val="none" w:sz="0" w:space="0" w:color="auto"/>
      </w:divBdr>
    </w:div>
    <w:div w:id="1874686288">
      <w:bodyDiv w:val="1"/>
      <w:marLeft w:val="0"/>
      <w:marRight w:val="0"/>
      <w:marTop w:val="0"/>
      <w:marBottom w:val="0"/>
      <w:divBdr>
        <w:top w:val="none" w:sz="0" w:space="0" w:color="auto"/>
        <w:left w:val="none" w:sz="0" w:space="0" w:color="auto"/>
        <w:bottom w:val="none" w:sz="0" w:space="0" w:color="auto"/>
        <w:right w:val="none" w:sz="0" w:space="0" w:color="auto"/>
      </w:divBdr>
      <w:divsChild>
        <w:div w:id="2026666519">
          <w:marLeft w:val="0"/>
          <w:marRight w:val="0"/>
          <w:marTop w:val="0"/>
          <w:marBottom w:val="0"/>
          <w:divBdr>
            <w:top w:val="single" w:sz="6" w:space="0" w:color="DDDDDD"/>
            <w:left w:val="single" w:sz="6" w:space="0" w:color="DDDDDD"/>
            <w:bottom w:val="single" w:sz="6" w:space="0" w:color="DDDDDD"/>
            <w:right w:val="single" w:sz="6" w:space="0" w:color="DDDDDD"/>
          </w:divBdr>
        </w:div>
      </w:divsChild>
    </w:div>
    <w:div w:id="1874881550">
      <w:bodyDiv w:val="1"/>
      <w:marLeft w:val="0"/>
      <w:marRight w:val="0"/>
      <w:marTop w:val="0"/>
      <w:marBottom w:val="0"/>
      <w:divBdr>
        <w:top w:val="none" w:sz="0" w:space="0" w:color="auto"/>
        <w:left w:val="none" w:sz="0" w:space="0" w:color="auto"/>
        <w:bottom w:val="none" w:sz="0" w:space="0" w:color="auto"/>
        <w:right w:val="none" w:sz="0" w:space="0" w:color="auto"/>
      </w:divBdr>
    </w:div>
    <w:div w:id="1888643012">
      <w:bodyDiv w:val="1"/>
      <w:marLeft w:val="0"/>
      <w:marRight w:val="0"/>
      <w:marTop w:val="0"/>
      <w:marBottom w:val="0"/>
      <w:divBdr>
        <w:top w:val="none" w:sz="0" w:space="0" w:color="auto"/>
        <w:left w:val="none" w:sz="0" w:space="0" w:color="auto"/>
        <w:bottom w:val="none" w:sz="0" w:space="0" w:color="auto"/>
        <w:right w:val="none" w:sz="0" w:space="0" w:color="auto"/>
      </w:divBdr>
    </w:div>
    <w:div w:id="1922988049">
      <w:bodyDiv w:val="1"/>
      <w:marLeft w:val="0"/>
      <w:marRight w:val="0"/>
      <w:marTop w:val="0"/>
      <w:marBottom w:val="0"/>
      <w:divBdr>
        <w:top w:val="none" w:sz="0" w:space="0" w:color="auto"/>
        <w:left w:val="none" w:sz="0" w:space="0" w:color="auto"/>
        <w:bottom w:val="none" w:sz="0" w:space="0" w:color="auto"/>
        <w:right w:val="none" w:sz="0" w:space="0" w:color="auto"/>
      </w:divBdr>
    </w:div>
    <w:div w:id="1930507633">
      <w:bodyDiv w:val="1"/>
      <w:marLeft w:val="0"/>
      <w:marRight w:val="0"/>
      <w:marTop w:val="0"/>
      <w:marBottom w:val="0"/>
      <w:divBdr>
        <w:top w:val="none" w:sz="0" w:space="0" w:color="auto"/>
        <w:left w:val="none" w:sz="0" w:space="0" w:color="auto"/>
        <w:bottom w:val="none" w:sz="0" w:space="0" w:color="auto"/>
        <w:right w:val="none" w:sz="0" w:space="0" w:color="auto"/>
      </w:divBdr>
    </w:div>
    <w:div w:id="1966159972">
      <w:bodyDiv w:val="1"/>
      <w:marLeft w:val="0"/>
      <w:marRight w:val="0"/>
      <w:marTop w:val="0"/>
      <w:marBottom w:val="0"/>
      <w:divBdr>
        <w:top w:val="none" w:sz="0" w:space="0" w:color="auto"/>
        <w:left w:val="none" w:sz="0" w:space="0" w:color="auto"/>
        <w:bottom w:val="none" w:sz="0" w:space="0" w:color="auto"/>
        <w:right w:val="none" w:sz="0" w:space="0" w:color="auto"/>
      </w:divBdr>
    </w:div>
    <w:div w:id="2013484861">
      <w:bodyDiv w:val="1"/>
      <w:marLeft w:val="0"/>
      <w:marRight w:val="0"/>
      <w:marTop w:val="0"/>
      <w:marBottom w:val="0"/>
      <w:divBdr>
        <w:top w:val="none" w:sz="0" w:space="0" w:color="auto"/>
        <w:left w:val="none" w:sz="0" w:space="0" w:color="auto"/>
        <w:bottom w:val="none" w:sz="0" w:space="0" w:color="auto"/>
        <w:right w:val="none" w:sz="0" w:space="0" w:color="auto"/>
      </w:divBdr>
    </w:div>
    <w:div w:id="2022657074">
      <w:bodyDiv w:val="1"/>
      <w:marLeft w:val="0"/>
      <w:marRight w:val="0"/>
      <w:marTop w:val="0"/>
      <w:marBottom w:val="0"/>
      <w:divBdr>
        <w:top w:val="none" w:sz="0" w:space="0" w:color="auto"/>
        <w:left w:val="none" w:sz="0" w:space="0" w:color="auto"/>
        <w:bottom w:val="none" w:sz="0" w:space="0" w:color="auto"/>
        <w:right w:val="none" w:sz="0" w:space="0" w:color="auto"/>
      </w:divBdr>
    </w:div>
    <w:div w:id="2078626997">
      <w:bodyDiv w:val="1"/>
      <w:marLeft w:val="0"/>
      <w:marRight w:val="0"/>
      <w:marTop w:val="0"/>
      <w:marBottom w:val="0"/>
      <w:divBdr>
        <w:top w:val="none" w:sz="0" w:space="0" w:color="auto"/>
        <w:left w:val="none" w:sz="0" w:space="0" w:color="auto"/>
        <w:bottom w:val="none" w:sz="0" w:space="0" w:color="auto"/>
        <w:right w:val="none" w:sz="0" w:space="0" w:color="auto"/>
      </w:divBdr>
    </w:div>
    <w:div w:id="2082410200">
      <w:bodyDiv w:val="1"/>
      <w:marLeft w:val="0"/>
      <w:marRight w:val="0"/>
      <w:marTop w:val="0"/>
      <w:marBottom w:val="0"/>
      <w:divBdr>
        <w:top w:val="none" w:sz="0" w:space="0" w:color="auto"/>
        <w:left w:val="none" w:sz="0" w:space="0" w:color="auto"/>
        <w:bottom w:val="none" w:sz="0" w:space="0" w:color="auto"/>
        <w:right w:val="none" w:sz="0" w:space="0" w:color="auto"/>
      </w:divBdr>
    </w:div>
    <w:div w:id="2111579223">
      <w:bodyDiv w:val="1"/>
      <w:marLeft w:val="0"/>
      <w:marRight w:val="0"/>
      <w:marTop w:val="0"/>
      <w:marBottom w:val="0"/>
      <w:divBdr>
        <w:top w:val="none" w:sz="0" w:space="0" w:color="auto"/>
        <w:left w:val="none" w:sz="0" w:space="0" w:color="auto"/>
        <w:bottom w:val="none" w:sz="0" w:space="0" w:color="auto"/>
        <w:right w:val="none" w:sz="0" w:space="0" w:color="auto"/>
      </w:divBdr>
    </w:div>
    <w:div w:id="21385223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4.fsa.ulaval.ca/en/teacher/yves-gendron/"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sciencedirect.com/science/article/abs/pii/S104523541730132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9F06E5-E4A7-456A-8097-0085ABD05E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785</Words>
  <Characters>4318</Characters>
  <Application>Microsoft Office Word</Application>
  <DocSecurity>0</DocSecurity>
  <Lines>35</Lines>
  <Paragraphs>1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Contrapartida</vt:lpstr>
      <vt:lpstr>Contrapartida</vt:lpstr>
    </vt:vector>
  </TitlesOfParts>
  <Company>Conpresidencia Ltda.</Company>
  <LinksUpToDate>false</LinksUpToDate>
  <CharactersWithSpaces>5093</CharactersWithSpaces>
  <SharedDoc>false</SharedDoc>
  <HLinks>
    <vt:vector size="24" baseType="variant">
      <vt:variant>
        <vt:i4>2687036</vt:i4>
      </vt:variant>
      <vt:variant>
        <vt:i4>9</vt:i4>
      </vt:variant>
      <vt:variant>
        <vt:i4>0</vt:i4>
      </vt:variant>
      <vt:variant>
        <vt:i4>5</vt:i4>
      </vt:variant>
      <vt:variant>
        <vt:lpwstr>http://www.javeriana.edu.co/personales/hbermude/leycontable/contadores/1990-ley-43.pdf</vt:lpwstr>
      </vt:variant>
      <vt:variant>
        <vt:lpwstr/>
      </vt:variant>
      <vt:variant>
        <vt:i4>1441817</vt:i4>
      </vt:variant>
      <vt:variant>
        <vt:i4>6</vt:i4>
      </vt:variant>
      <vt:variant>
        <vt:i4>0</vt:i4>
      </vt:variant>
      <vt:variant>
        <vt:i4>5</vt:i4>
      </vt:variant>
      <vt:variant>
        <vt:lpwstr>http://www.javeriana.edu.co/personales/hbermude/leycontable/contadores/2012-decreto-2706.pdf</vt:lpwstr>
      </vt:variant>
      <vt:variant>
        <vt:lpwstr/>
      </vt:variant>
      <vt:variant>
        <vt:i4>2228310</vt:i4>
      </vt:variant>
      <vt:variant>
        <vt:i4>3</vt:i4>
      </vt:variant>
      <vt:variant>
        <vt:i4>0</vt:i4>
      </vt:variant>
      <vt:variant>
        <vt:i4>5</vt:i4>
      </vt:variant>
      <vt:variant>
        <vt:lpwstr>http://www.secretariasenado.gov.co/senado/basedoc/ley_1429_2010_pr001.html</vt:lpwstr>
      </vt:variant>
      <vt:variant>
        <vt:lpwstr/>
      </vt:variant>
      <vt:variant>
        <vt:i4>6815859</vt:i4>
      </vt:variant>
      <vt:variant>
        <vt:i4>0</vt:i4>
      </vt:variant>
      <vt:variant>
        <vt:i4>0</vt:i4>
      </vt:variant>
      <vt:variant>
        <vt:i4>5</vt:i4>
      </vt:variant>
      <vt:variant>
        <vt:lpwstr>http://www.confecamaras.org.co/noticias/391-a-septiembre-de-2015-se-han-creado-211-320-empresas-en-el-pai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rapartida</dc:title>
  <dc:subject/>
  <dc:creator>Hernando Bermúdez Gómez</dc:creator>
  <cp:keywords/>
  <dc:description/>
  <cp:lastModifiedBy>Hernando Bermúdez Gómez</cp:lastModifiedBy>
  <cp:revision>2</cp:revision>
  <cp:lastPrinted>2015-11-17T13:48:00Z</cp:lastPrinted>
  <dcterms:created xsi:type="dcterms:W3CDTF">2021-08-27T21:11:00Z</dcterms:created>
  <dcterms:modified xsi:type="dcterms:W3CDTF">2021-08-27T21:11:00Z</dcterms:modified>
</cp:coreProperties>
</file>